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B5A02" w14:textId="77777777" w:rsidR="00960633" w:rsidRDefault="00960633" w:rsidP="00960633">
      <w:pPr>
        <w:pStyle w:val="Textoindependiente"/>
        <w:rPr>
          <w:rFonts w:ascii="Times New Roman"/>
          <w:b w:val="0"/>
          <w:sz w:val="20"/>
        </w:rPr>
      </w:pPr>
    </w:p>
    <w:p w14:paraId="1D08C6BC" w14:textId="77777777" w:rsidR="00960633" w:rsidRDefault="00960633" w:rsidP="00960633">
      <w:pPr>
        <w:pStyle w:val="Textoindependiente"/>
        <w:rPr>
          <w:rFonts w:ascii="Times New Roman"/>
          <w:b w:val="0"/>
          <w:sz w:val="20"/>
        </w:rPr>
      </w:pPr>
    </w:p>
    <w:p w14:paraId="74BCE320" w14:textId="77777777" w:rsidR="00960633" w:rsidRDefault="00960633" w:rsidP="00960633">
      <w:pPr>
        <w:pStyle w:val="Textoindependiente"/>
        <w:spacing w:before="6"/>
        <w:rPr>
          <w:rFonts w:ascii="Times New Roman"/>
          <w:b w:val="0"/>
          <w:sz w:val="22"/>
        </w:rPr>
      </w:pPr>
    </w:p>
    <w:p w14:paraId="0D6231BF" w14:textId="77777777" w:rsidR="00960633" w:rsidRDefault="00960633" w:rsidP="00960633">
      <w:pPr>
        <w:spacing w:before="102" w:line="268" w:lineRule="auto"/>
        <w:ind w:left="1720" w:right="1944" w:hanging="50"/>
        <w:jc w:val="center"/>
        <w:rPr>
          <w:rFonts w:ascii="Garamond" w:hAnsi="Garamond"/>
          <w:sz w:val="28"/>
        </w:rPr>
      </w:pPr>
      <w:r>
        <w:rPr>
          <w:noProof/>
        </w:rPr>
        <mc:AlternateContent>
          <mc:Choice Requires="wpg">
            <w:drawing>
              <wp:anchor distT="0" distB="0" distL="114300" distR="114300" simplePos="0" relativeHeight="251659264" behindDoc="0" locked="0" layoutInCell="1" allowOverlap="1" wp14:anchorId="0C6CD694" wp14:editId="4670A9A8">
                <wp:simplePos x="0" y="0"/>
                <wp:positionH relativeFrom="page">
                  <wp:posOffset>5349240</wp:posOffset>
                </wp:positionH>
                <wp:positionV relativeFrom="paragraph">
                  <wp:posOffset>-67945</wp:posOffset>
                </wp:positionV>
                <wp:extent cx="753110" cy="995045"/>
                <wp:effectExtent l="0" t="1270" r="3175" b="3810"/>
                <wp:wrapNone/>
                <wp:docPr id="322" name="Grupo 32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53110" cy="995045"/>
                          <a:chOff x="8424" y="-107"/>
                          <a:chExt cx="1186" cy="1567"/>
                        </a:xfrm>
                      </wpg:grpSpPr>
                      <pic:pic xmlns:pic="http://schemas.openxmlformats.org/drawingml/2006/picture">
                        <pic:nvPicPr>
                          <pic:cNvPr id="323"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8785" y="1311"/>
                            <a:ext cx="452"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4"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9021" y="269"/>
                            <a:ext cx="28"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5"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8423" y="-108"/>
                            <a:ext cx="1186" cy="15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26"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8665" y="442"/>
                            <a:ext cx="355" cy="7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7" name="Freeform 7"/>
                        <wps:cNvSpPr>
                          <a:spLocks/>
                        </wps:cNvSpPr>
                        <wps:spPr bwMode="auto">
                          <a:xfrm>
                            <a:off x="8665" y="442"/>
                            <a:ext cx="355" cy="713"/>
                          </a:xfrm>
                          <a:custGeom>
                            <a:avLst/>
                            <a:gdLst>
                              <a:gd name="T0" fmla="+- 0 8956 8666"/>
                              <a:gd name="T1" fmla="*/ T0 w 355"/>
                              <a:gd name="T2" fmla="+- 0 448 443"/>
                              <a:gd name="T3" fmla="*/ 448 h 713"/>
                              <a:gd name="T4" fmla="+- 0 8938 8666"/>
                              <a:gd name="T5" fmla="*/ T4 w 355"/>
                              <a:gd name="T6" fmla="+- 0 503 443"/>
                              <a:gd name="T7" fmla="*/ 503 h 713"/>
                              <a:gd name="T8" fmla="+- 0 8909 8666"/>
                              <a:gd name="T9" fmla="*/ T8 w 355"/>
                              <a:gd name="T10" fmla="+- 0 512 443"/>
                              <a:gd name="T11" fmla="*/ 512 h 713"/>
                              <a:gd name="T12" fmla="+- 0 8862 8666"/>
                              <a:gd name="T13" fmla="*/ T12 w 355"/>
                              <a:gd name="T14" fmla="+- 0 479 443"/>
                              <a:gd name="T15" fmla="*/ 479 h 713"/>
                              <a:gd name="T16" fmla="+- 0 8837 8666"/>
                              <a:gd name="T17" fmla="*/ T16 w 355"/>
                              <a:gd name="T18" fmla="+- 0 492 443"/>
                              <a:gd name="T19" fmla="*/ 492 h 713"/>
                              <a:gd name="T20" fmla="+- 0 8814 8666"/>
                              <a:gd name="T21" fmla="*/ T20 w 355"/>
                              <a:gd name="T22" fmla="+- 0 508 443"/>
                              <a:gd name="T23" fmla="*/ 508 h 713"/>
                              <a:gd name="T24" fmla="+- 0 8824 8666"/>
                              <a:gd name="T25" fmla="*/ T24 w 355"/>
                              <a:gd name="T26" fmla="+- 0 563 443"/>
                              <a:gd name="T27" fmla="*/ 563 h 713"/>
                              <a:gd name="T28" fmla="+- 0 8802 8666"/>
                              <a:gd name="T29" fmla="*/ T28 w 355"/>
                              <a:gd name="T30" fmla="+- 0 583 443"/>
                              <a:gd name="T31" fmla="*/ 583 h 713"/>
                              <a:gd name="T32" fmla="+- 0 8746 8666"/>
                              <a:gd name="T33" fmla="*/ T32 w 355"/>
                              <a:gd name="T34" fmla="+- 0 571 443"/>
                              <a:gd name="T35" fmla="*/ 571 h 713"/>
                              <a:gd name="T36" fmla="+- 0 8728 8666"/>
                              <a:gd name="T37" fmla="*/ T36 w 355"/>
                              <a:gd name="T38" fmla="+- 0 594 443"/>
                              <a:gd name="T39" fmla="*/ 594 h 713"/>
                              <a:gd name="T40" fmla="+- 0 8712 8666"/>
                              <a:gd name="T41" fmla="*/ T40 w 355"/>
                              <a:gd name="T42" fmla="+- 0 619 443"/>
                              <a:gd name="T43" fmla="*/ 619 h 713"/>
                              <a:gd name="T44" fmla="+- 0 8744 8666"/>
                              <a:gd name="T45" fmla="*/ T44 w 355"/>
                              <a:gd name="T46" fmla="+- 0 666 443"/>
                              <a:gd name="T47" fmla="*/ 666 h 713"/>
                              <a:gd name="T48" fmla="+- 0 8734 8666"/>
                              <a:gd name="T49" fmla="*/ T48 w 355"/>
                              <a:gd name="T50" fmla="+- 0 691 443"/>
                              <a:gd name="T51" fmla="*/ 691 h 713"/>
                              <a:gd name="T52" fmla="+- 0 8676 8666"/>
                              <a:gd name="T53" fmla="*/ T52 w 355"/>
                              <a:gd name="T54" fmla="+- 0 702 443"/>
                              <a:gd name="T55" fmla="*/ 702 h 713"/>
                              <a:gd name="T56" fmla="+- 0 8670 8666"/>
                              <a:gd name="T57" fmla="*/ T56 w 355"/>
                              <a:gd name="T58" fmla="+- 0 729 443"/>
                              <a:gd name="T59" fmla="*/ 729 h 713"/>
                              <a:gd name="T60" fmla="+- 0 8666 8666"/>
                              <a:gd name="T61" fmla="*/ T60 w 355"/>
                              <a:gd name="T62" fmla="+- 0 756 443"/>
                              <a:gd name="T63" fmla="*/ 756 h 713"/>
                              <a:gd name="T64" fmla="+- 0 8714 8666"/>
                              <a:gd name="T65" fmla="*/ T64 w 355"/>
                              <a:gd name="T66" fmla="+- 0 788 443"/>
                              <a:gd name="T67" fmla="*/ 788 h 713"/>
                              <a:gd name="T68" fmla="+- 0 8715 8666"/>
                              <a:gd name="T69" fmla="*/ T68 w 355"/>
                              <a:gd name="T70" fmla="+- 0 817 443"/>
                              <a:gd name="T71" fmla="*/ 817 h 713"/>
                              <a:gd name="T72" fmla="+- 0 8666 8666"/>
                              <a:gd name="T73" fmla="*/ T72 w 355"/>
                              <a:gd name="T74" fmla="+- 0 848 443"/>
                              <a:gd name="T75" fmla="*/ 848 h 713"/>
                              <a:gd name="T76" fmla="+- 0 8671 8666"/>
                              <a:gd name="T77" fmla="*/ T76 w 355"/>
                              <a:gd name="T78" fmla="+- 0 874 443"/>
                              <a:gd name="T79" fmla="*/ 874 h 713"/>
                              <a:gd name="T80" fmla="+- 0 8677 8666"/>
                              <a:gd name="T81" fmla="*/ T80 w 355"/>
                              <a:gd name="T82" fmla="+- 0 899 443"/>
                              <a:gd name="T83" fmla="*/ 899 h 713"/>
                              <a:gd name="T84" fmla="+- 0 8735 8666"/>
                              <a:gd name="T85" fmla="*/ T84 w 355"/>
                              <a:gd name="T86" fmla="+- 0 911 443"/>
                              <a:gd name="T87" fmla="*/ 911 h 713"/>
                              <a:gd name="T88" fmla="+- 0 8745 8666"/>
                              <a:gd name="T89" fmla="*/ T88 w 355"/>
                              <a:gd name="T90" fmla="+- 0 934 443"/>
                              <a:gd name="T91" fmla="*/ 934 h 713"/>
                              <a:gd name="T92" fmla="+- 0 8714 8666"/>
                              <a:gd name="T93" fmla="*/ T92 w 355"/>
                              <a:gd name="T94" fmla="+- 0 984 443"/>
                              <a:gd name="T95" fmla="*/ 984 h 713"/>
                              <a:gd name="T96" fmla="+- 0 8731 8666"/>
                              <a:gd name="T97" fmla="*/ T96 w 355"/>
                              <a:gd name="T98" fmla="+- 0 1009 443"/>
                              <a:gd name="T99" fmla="*/ 1009 h 713"/>
                              <a:gd name="T100" fmla="+- 0 8749 8666"/>
                              <a:gd name="T101" fmla="*/ T100 w 355"/>
                              <a:gd name="T102" fmla="+- 0 1032 443"/>
                              <a:gd name="T103" fmla="*/ 1032 h 713"/>
                              <a:gd name="T104" fmla="+- 0 8804 8666"/>
                              <a:gd name="T105" fmla="*/ T104 w 355"/>
                              <a:gd name="T106" fmla="+- 0 1017 443"/>
                              <a:gd name="T107" fmla="*/ 1017 h 713"/>
                              <a:gd name="T108" fmla="+- 0 8826 8666"/>
                              <a:gd name="T109" fmla="*/ T108 w 355"/>
                              <a:gd name="T110" fmla="+- 0 1038 443"/>
                              <a:gd name="T111" fmla="*/ 1038 h 713"/>
                              <a:gd name="T112" fmla="+- 0 8821 8666"/>
                              <a:gd name="T113" fmla="*/ T112 w 355"/>
                              <a:gd name="T114" fmla="+- 0 1096 443"/>
                              <a:gd name="T115" fmla="*/ 1096 h 713"/>
                              <a:gd name="T116" fmla="+- 0 8844 8666"/>
                              <a:gd name="T117" fmla="*/ T116 w 355"/>
                              <a:gd name="T118" fmla="+- 0 1110 443"/>
                              <a:gd name="T119" fmla="*/ 1110 h 713"/>
                              <a:gd name="T120" fmla="+- 0 8868 8666"/>
                              <a:gd name="T121" fmla="*/ T120 w 355"/>
                              <a:gd name="T122" fmla="+- 0 1122 443"/>
                              <a:gd name="T123" fmla="*/ 1122 h 713"/>
                              <a:gd name="T124" fmla="+- 0 8915 8666"/>
                              <a:gd name="T125" fmla="*/ T124 w 355"/>
                              <a:gd name="T126" fmla="+- 0 1089 443"/>
                              <a:gd name="T127" fmla="*/ 1089 h 713"/>
                              <a:gd name="T128" fmla="+- 0 8943 8666"/>
                              <a:gd name="T129" fmla="*/ T128 w 355"/>
                              <a:gd name="T130" fmla="+- 0 1097 443"/>
                              <a:gd name="T131" fmla="*/ 1097 h 713"/>
                              <a:gd name="T132" fmla="+- 0 8964 8666"/>
                              <a:gd name="T133" fmla="*/ T132 w 355"/>
                              <a:gd name="T134" fmla="+- 0 1152 443"/>
                              <a:gd name="T135" fmla="*/ 1152 h 713"/>
                              <a:gd name="T136" fmla="+- 0 8991 8666"/>
                              <a:gd name="T137" fmla="*/ T136 w 355"/>
                              <a:gd name="T138" fmla="+- 0 1155 443"/>
                              <a:gd name="T139" fmla="*/ 1155 h 713"/>
                              <a:gd name="T140" fmla="+- 0 9019 8666"/>
                              <a:gd name="T141" fmla="*/ T140 w 355"/>
                              <a:gd name="T142" fmla="+- 0 1156 443"/>
                              <a:gd name="T143" fmla="*/ 1156 h 713"/>
                              <a:gd name="T144" fmla="+- 0 9020 8666"/>
                              <a:gd name="T145" fmla="*/ T144 w 355"/>
                              <a:gd name="T146" fmla="+- 0 855 443"/>
                              <a:gd name="T147" fmla="*/ 855 h 713"/>
                              <a:gd name="T148" fmla="+- 0 9019 8666"/>
                              <a:gd name="T149" fmla="*/ T148 w 355"/>
                              <a:gd name="T150" fmla="+- 0 855 443"/>
                              <a:gd name="T151" fmla="*/ 855 h 713"/>
                              <a:gd name="T152" fmla="+- 0 8997 8666"/>
                              <a:gd name="T153" fmla="*/ T152 w 355"/>
                              <a:gd name="T154" fmla="+- 0 850 443"/>
                              <a:gd name="T155" fmla="*/ 850 h 713"/>
                              <a:gd name="T156" fmla="+- 0 8967 8666"/>
                              <a:gd name="T157" fmla="*/ T156 w 355"/>
                              <a:gd name="T158" fmla="+- 0 821 443"/>
                              <a:gd name="T159" fmla="*/ 821 h 713"/>
                              <a:gd name="T160" fmla="+- 0 8967 8666"/>
                              <a:gd name="T161" fmla="*/ T160 w 355"/>
                              <a:gd name="T162" fmla="+- 0 777 443"/>
                              <a:gd name="T163" fmla="*/ 777 h 713"/>
                              <a:gd name="T164" fmla="+- 0 8997 8666"/>
                              <a:gd name="T165" fmla="*/ T164 w 355"/>
                              <a:gd name="T166" fmla="+- 0 748 443"/>
                              <a:gd name="T167" fmla="*/ 748 h 713"/>
                              <a:gd name="T168" fmla="+- 0 9019 8666"/>
                              <a:gd name="T169" fmla="*/ T168 w 355"/>
                              <a:gd name="T170" fmla="+- 0 743 443"/>
                              <a:gd name="T171" fmla="*/ 743 h 713"/>
                              <a:gd name="T172" fmla="+- 0 9020 8666"/>
                              <a:gd name="T173" fmla="*/ T172 w 355"/>
                              <a:gd name="T174" fmla="+- 0 743 443"/>
                              <a:gd name="T175" fmla="*/ 743 h 713"/>
                              <a:gd name="T176" fmla="+- 0 9019 8666"/>
                              <a:gd name="T177" fmla="*/ T176 w 355"/>
                              <a:gd name="T178" fmla="+- 0 443 443"/>
                              <a:gd name="T179" fmla="*/ 443 h 7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Lst>
                            <a:rect l="0" t="0" r="r" b="b"/>
                            <a:pathLst>
                              <a:path w="355" h="713">
                                <a:moveTo>
                                  <a:pt x="353" y="0"/>
                                </a:moveTo>
                                <a:lnTo>
                                  <a:pt x="290" y="5"/>
                                </a:lnTo>
                                <a:lnTo>
                                  <a:pt x="287" y="56"/>
                                </a:lnTo>
                                <a:lnTo>
                                  <a:pt x="272" y="60"/>
                                </a:lnTo>
                                <a:lnTo>
                                  <a:pt x="257" y="64"/>
                                </a:lnTo>
                                <a:lnTo>
                                  <a:pt x="243" y="69"/>
                                </a:lnTo>
                                <a:lnTo>
                                  <a:pt x="230" y="75"/>
                                </a:lnTo>
                                <a:lnTo>
                                  <a:pt x="196" y="36"/>
                                </a:lnTo>
                                <a:lnTo>
                                  <a:pt x="184" y="43"/>
                                </a:lnTo>
                                <a:lnTo>
                                  <a:pt x="171" y="49"/>
                                </a:lnTo>
                                <a:lnTo>
                                  <a:pt x="159" y="57"/>
                                </a:lnTo>
                                <a:lnTo>
                                  <a:pt x="148" y="65"/>
                                </a:lnTo>
                                <a:lnTo>
                                  <a:pt x="169" y="110"/>
                                </a:lnTo>
                                <a:lnTo>
                                  <a:pt x="158" y="120"/>
                                </a:lnTo>
                                <a:lnTo>
                                  <a:pt x="147" y="129"/>
                                </a:lnTo>
                                <a:lnTo>
                                  <a:pt x="136" y="140"/>
                                </a:lnTo>
                                <a:lnTo>
                                  <a:pt x="126" y="151"/>
                                </a:lnTo>
                                <a:lnTo>
                                  <a:pt x="80" y="128"/>
                                </a:lnTo>
                                <a:lnTo>
                                  <a:pt x="71" y="139"/>
                                </a:lnTo>
                                <a:lnTo>
                                  <a:pt x="62" y="151"/>
                                </a:lnTo>
                                <a:lnTo>
                                  <a:pt x="54" y="163"/>
                                </a:lnTo>
                                <a:lnTo>
                                  <a:pt x="46" y="176"/>
                                </a:lnTo>
                                <a:lnTo>
                                  <a:pt x="84" y="212"/>
                                </a:lnTo>
                                <a:lnTo>
                                  <a:pt x="78" y="223"/>
                                </a:lnTo>
                                <a:lnTo>
                                  <a:pt x="72" y="236"/>
                                </a:lnTo>
                                <a:lnTo>
                                  <a:pt x="68" y="248"/>
                                </a:lnTo>
                                <a:lnTo>
                                  <a:pt x="63" y="261"/>
                                </a:lnTo>
                                <a:lnTo>
                                  <a:pt x="10" y="259"/>
                                </a:lnTo>
                                <a:lnTo>
                                  <a:pt x="7" y="272"/>
                                </a:lnTo>
                                <a:lnTo>
                                  <a:pt x="4" y="286"/>
                                </a:lnTo>
                                <a:lnTo>
                                  <a:pt x="1" y="299"/>
                                </a:lnTo>
                                <a:lnTo>
                                  <a:pt x="0" y="313"/>
                                </a:lnTo>
                                <a:lnTo>
                                  <a:pt x="49" y="331"/>
                                </a:lnTo>
                                <a:lnTo>
                                  <a:pt x="48" y="345"/>
                                </a:lnTo>
                                <a:lnTo>
                                  <a:pt x="48" y="360"/>
                                </a:lnTo>
                                <a:lnTo>
                                  <a:pt x="49" y="374"/>
                                </a:lnTo>
                                <a:lnTo>
                                  <a:pt x="50" y="387"/>
                                </a:lnTo>
                                <a:lnTo>
                                  <a:pt x="0" y="405"/>
                                </a:lnTo>
                                <a:lnTo>
                                  <a:pt x="2" y="418"/>
                                </a:lnTo>
                                <a:lnTo>
                                  <a:pt x="5" y="431"/>
                                </a:lnTo>
                                <a:lnTo>
                                  <a:pt x="8" y="444"/>
                                </a:lnTo>
                                <a:lnTo>
                                  <a:pt x="11" y="456"/>
                                </a:lnTo>
                                <a:lnTo>
                                  <a:pt x="64" y="455"/>
                                </a:lnTo>
                                <a:lnTo>
                                  <a:pt x="69" y="468"/>
                                </a:lnTo>
                                <a:lnTo>
                                  <a:pt x="74" y="480"/>
                                </a:lnTo>
                                <a:lnTo>
                                  <a:pt x="79" y="491"/>
                                </a:lnTo>
                                <a:lnTo>
                                  <a:pt x="85" y="503"/>
                                </a:lnTo>
                                <a:lnTo>
                                  <a:pt x="48" y="541"/>
                                </a:lnTo>
                                <a:lnTo>
                                  <a:pt x="56" y="553"/>
                                </a:lnTo>
                                <a:lnTo>
                                  <a:pt x="65" y="566"/>
                                </a:lnTo>
                                <a:lnTo>
                                  <a:pt x="74" y="577"/>
                                </a:lnTo>
                                <a:lnTo>
                                  <a:pt x="83" y="589"/>
                                </a:lnTo>
                                <a:lnTo>
                                  <a:pt x="127" y="563"/>
                                </a:lnTo>
                                <a:lnTo>
                                  <a:pt x="138" y="574"/>
                                </a:lnTo>
                                <a:lnTo>
                                  <a:pt x="149" y="585"/>
                                </a:lnTo>
                                <a:lnTo>
                                  <a:pt x="160" y="595"/>
                                </a:lnTo>
                                <a:lnTo>
                                  <a:pt x="172" y="604"/>
                                </a:lnTo>
                                <a:lnTo>
                                  <a:pt x="155" y="653"/>
                                </a:lnTo>
                                <a:lnTo>
                                  <a:pt x="166" y="660"/>
                                </a:lnTo>
                                <a:lnTo>
                                  <a:pt x="178" y="667"/>
                                </a:lnTo>
                                <a:lnTo>
                                  <a:pt x="190" y="673"/>
                                </a:lnTo>
                                <a:lnTo>
                                  <a:pt x="202" y="679"/>
                                </a:lnTo>
                                <a:lnTo>
                                  <a:pt x="236" y="640"/>
                                </a:lnTo>
                                <a:lnTo>
                                  <a:pt x="249" y="646"/>
                                </a:lnTo>
                                <a:lnTo>
                                  <a:pt x="263" y="650"/>
                                </a:lnTo>
                                <a:lnTo>
                                  <a:pt x="277" y="654"/>
                                </a:lnTo>
                                <a:lnTo>
                                  <a:pt x="291" y="658"/>
                                </a:lnTo>
                                <a:lnTo>
                                  <a:pt x="298" y="709"/>
                                </a:lnTo>
                                <a:lnTo>
                                  <a:pt x="311" y="710"/>
                                </a:lnTo>
                                <a:lnTo>
                                  <a:pt x="325" y="712"/>
                                </a:lnTo>
                                <a:lnTo>
                                  <a:pt x="339" y="712"/>
                                </a:lnTo>
                                <a:lnTo>
                                  <a:pt x="353" y="713"/>
                                </a:lnTo>
                                <a:lnTo>
                                  <a:pt x="354" y="713"/>
                                </a:lnTo>
                                <a:lnTo>
                                  <a:pt x="354" y="412"/>
                                </a:lnTo>
                                <a:lnTo>
                                  <a:pt x="353" y="412"/>
                                </a:lnTo>
                                <a:lnTo>
                                  <a:pt x="352" y="412"/>
                                </a:lnTo>
                                <a:lnTo>
                                  <a:pt x="331" y="407"/>
                                </a:lnTo>
                                <a:lnTo>
                                  <a:pt x="313" y="395"/>
                                </a:lnTo>
                                <a:lnTo>
                                  <a:pt x="301" y="378"/>
                                </a:lnTo>
                                <a:lnTo>
                                  <a:pt x="297" y="356"/>
                                </a:lnTo>
                                <a:lnTo>
                                  <a:pt x="301" y="334"/>
                                </a:lnTo>
                                <a:lnTo>
                                  <a:pt x="313" y="317"/>
                                </a:lnTo>
                                <a:lnTo>
                                  <a:pt x="331" y="305"/>
                                </a:lnTo>
                                <a:lnTo>
                                  <a:pt x="352" y="300"/>
                                </a:lnTo>
                                <a:lnTo>
                                  <a:pt x="353" y="300"/>
                                </a:lnTo>
                                <a:lnTo>
                                  <a:pt x="354" y="300"/>
                                </a:lnTo>
                                <a:lnTo>
                                  <a:pt x="354" y="0"/>
                                </a:lnTo>
                                <a:lnTo>
                                  <a:pt x="353" y="0"/>
                                </a:lnTo>
                                <a:close/>
                              </a:path>
                            </a:pathLst>
                          </a:custGeom>
                          <a:noFill/>
                          <a:ln w="216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28"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8842" y="704"/>
                            <a:ext cx="9" cy="2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29" name="Line 9"/>
                        <wps:cNvCnPr>
                          <a:cxnSpLocks noChangeShapeType="1"/>
                        </wps:cNvCnPr>
                        <wps:spPr bwMode="auto">
                          <a:xfrm>
                            <a:off x="8753" y="849"/>
                            <a:ext cx="192" cy="0"/>
                          </a:xfrm>
                          <a:prstGeom prst="line">
                            <a:avLst/>
                          </a:prstGeom>
                          <a:noFill/>
                          <a:ln w="1377">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0" name="Freeform 10"/>
                        <wps:cNvSpPr>
                          <a:spLocks/>
                        </wps:cNvSpPr>
                        <wps:spPr bwMode="auto">
                          <a:xfrm>
                            <a:off x="8741" y="843"/>
                            <a:ext cx="15" cy="11"/>
                          </a:xfrm>
                          <a:custGeom>
                            <a:avLst/>
                            <a:gdLst>
                              <a:gd name="T0" fmla="+- 0 8757 8742"/>
                              <a:gd name="T1" fmla="*/ T0 w 15"/>
                              <a:gd name="T2" fmla="+- 0 843 843"/>
                              <a:gd name="T3" fmla="*/ 843 h 11"/>
                              <a:gd name="T4" fmla="+- 0 8742 8742"/>
                              <a:gd name="T5" fmla="*/ T4 w 15"/>
                              <a:gd name="T6" fmla="+- 0 849 843"/>
                              <a:gd name="T7" fmla="*/ 849 h 11"/>
                              <a:gd name="T8" fmla="+- 0 8757 8742"/>
                              <a:gd name="T9" fmla="*/ T8 w 15"/>
                              <a:gd name="T10" fmla="+- 0 854 843"/>
                              <a:gd name="T11" fmla="*/ 854 h 11"/>
                              <a:gd name="T12" fmla="+- 0 8757 8742"/>
                              <a:gd name="T13" fmla="*/ T12 w 15"/>
                              <a:gd name="T14" fmla="+- 0 843 843"/>
                              <a:gd name="T15" fmla="*/ 843 h 11"/>
                            </a:gdLst>
                            <a:ahLst/>
                            <a:cxnLst>
                              <a:cxn ang="0">
                                <a:pos x="T1" y="T3"/>
                              </a:cxn>
                              <a:cxn ang="0">
                                <a:pos x="T5" y="T7"/>
                              </a:cxn>
                              <a:cxn ang="0">
                                <a:pos x="T9" y="T11"/>
                              </a:cxn>
                              <a:cxn ang="0">
                                <a:pos x="T13" y="T15"/>
                              </a:cxn>
                            </a:cxnLst>
                            <a:rect l="0" t="0" r="r" b="b"/>
                            <a:pathLst>
                              <a:path w="15" h="11">
                                <a:moveTo>
                                  <a:pt x="15" y="0"/>
                                </a:moveTo>
                                <a:lnTo>
                                  <a:pt x="0" y="6"/>
                                </a:lnTo>
                                <a:lnTo>
                                  <a:pt x="15" y="11"/>
                                </a:lnTo>
                                <a:lnTo>
                                  <a:pt x="1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1" name="Freeform 11"/>
                        <wps:cNvSpPr>
                          <a:spLocks/>
                        </wps:cNvSpPr>
                        <wps:spPr bwMode="auto">
                          <a:xfrm>
                            <a:off x="8938" y="844"/>
                            <a:ext cx="12" cy="9"/>
                          </a:xfrm>
                          <a:custGeom>
                            <a:avLst/>
                            <a:gdLst>
                              <a:gd name="T0" fmla="+- 0 8942 8939"/>
                              <a:gd name="T1" fmla="*/ T0 w 12"/>
                              <a:gd name="T2" fmla="+- 0 853 845"/>
                              <a:gd name="T3" fmla="*/ 853 h 9"/>
                              <a:gd name="T4" fmla="+- 0 8939 8939"/>
                              <a:gd name="T5" fmla="*/ T4 w 12"/>
                              <a:gd name="T6" fmla="+- 0 849 845"/>
                              <a:gd name="T7" fmla="*/ 849 h 9"/>
                              <a:gd name="T8" fmla="+- 0 8942 8939"/>
                              <a:gd name="T9" fmla="*/ T8 w 12"/>
                              <a:gd name="T10" fmla="+- 0 845 845"/>
                              <a:gd name="T11" fmla="*/ 845 h 9"/>
                              <a:gd name="T12" fmla="+- 0 8951 8939"/>
                              <a:gd name="T13" fmla="*/ T12 w 12"/>
                              <a:gd name="T14" fmla="+- 0 845 845"/>
                              <a:gd name="T15" fmla="*/ 845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2" h="9">
                                <a:moveTo>
                                  <a:pt x="3" y="8"/>
                                </a:moveTo>
                                <a:lnTo>
                                  <a:pt x="0" y="4"/>
                                </a:lnTo>
                                <a:lnTo>
                                  <a:pt x="3" y="0"/>
                                </a:lnTo>
                                <a:lnTo>
                                  <a:pt x="12" y="0"/>
                                </a:lnTo>
                                <a:lnTo>
                                  <a:pt x="8" y="4"/>
                                </a:lnTo>
                                <a:lnTo>
                                  <a:pt x="10" y="6"/>
                                </a:lnTo>
                                <a:lnTo>
                                  <a:pt x="12" y="8"/>
                                </a:lnTo>
                                <a:lnTo>
                                  <a:pt x="3"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2" name="Freeform 12"/>
                        <wps:cNvSpPr>
                          <a:spLocks/>
                        </wps:cNvSpPr>
                        <wps:spPr bwMode="auto">
                          <a:xfrm>
                            <a:off x="8938" y="844"/>
                            <a:ext cx="12" cy="9"/>
                          </a:xfrm>
                          <a:custGeom>
                            <a:avLst/>
                            <a:gdLst>
                              <a:gd name="T0" fmla="+- 0 8939 8939"/>
                              <a:gd name="T1" fmla="*/ T0 w 12"/>
                              <a:gd name="T2" fmla="+- 0 849 845"/>
                              <a:gd name="T3" fmla="*/ 849 h 9"/>
                              <a:gd name="T4" fmla="+- 0 8942 8939"/>
                              <a:gd name="T5" fmla="*/ T4 w 12"/>
                              <a:gd name="T6" fmla="+- 0 845 845"/>
                              <a:gd name="T7" fmla="*/ 845 h 9"/>
                              <a:gd name="T8" fmla="+- 0 8951 8939"/>
                              <a:gd name="T9" fmla="*/ T8 w 12"/>
                              <a:gd name="T10" fmla="+- 0 845 845"/>
                              <a:gd name="T11" fmla="*/ 845 h 9"/>
                              <a:gd name="T12" fmla="+- 0 8949 8939"/>
                              <a:gd name="T13" fmla="*/ T12 w 12"/>
                              <a:gd name="T14" fmla="+- 0 847 845"/>
                              <a:gd name="T15" fmla="*/ 847 h 9"/>
                              <a:gd name="T16" fmla="+- 0 8947 8939"/>
                              <a:gd name="T17" fmla="*/ T16 w 12"/>
                              <a:gd name="T18" fmla="+- 0 849 845"/>
                              <a:gd name="T19" fmla="*/ 849 h 9"/>
                              <a:gd name="T20" fmla="+- 0 8949 8939"/>
                              <a:gd name="T21" fmla="*/ T20 w 12"/>
                              <a:gd name="T22" fmla="+- 0 851 845"/>
                              <a:gd name="T23" fmla="*/ 851 h 9"/>
                              <a:gd name="T24" fmla="+- 0 8951 8939"/>
                              <a:gd name="T25" fmla="*/ T24 w 12"/>
                              <a:gd name="T26" fmla="+- 0 853 845"/>
                              <a:gd name="T27" fmla="*/ 853 h 9"/>
                              <a:gd name="T28" fmla="+- 0 8942 8939"/>
                              <a:gd name="T29" fmla="*/ T28 w 12"/>
                              <a:gd name="T30" fmla="+- 0 853 845"/>
                              <a:gd name="T31" fmla="*/ 853 h 9"/>
                              <a:gd name="T32" fmla="+- 0 8939 8939"/>
                              <a:gd name="T33" fmla="*/ T32 w 12"/>
                              <a:gd name="T34" fmla="+- 0 849 845"/>
                              <a:gd name="T35" fmla="*/ 849 h 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2" h="9">
                                <a:moveTo>
                                  <a:pt x="0" y="4"/>
                                </a:moveTo>
                                <a:lnTo>
                                  <a:pt x="3" y="0"/>
                                </a:lnTo>
                                <a:lnTo>
                                  <a:pt x="12" y="0"/>
                                </a:lnTo>
                                <a:lnTo>
                                  <a:pt x="10" y="2"/>
                                </a:lnTo>
                                <a:lnTo>
                                  <a:pt x="8" y="4"/>
                                </a:lnTo>
                                <a:lnTo>
                                  <a:pt x="10" y="6"/>
                                </a:lnTo>
                                <a:lnTo>
                                  <a:pt x="12" y="8"/>
                                </a:lnTo>
                                <a:lnTo>
                                  <a:pt x="3" y="8"/>
                                </a:lnTo>
                                <a:lnTo>
                                  <a:pt x="0" y="4"/>
                                </a:lnTo>
                                <a:close/>
                              </a:path>
                            </a:pathLst>
                          </a:custGeom>
                          <a:noFill/>
                          <a:ln w="674">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3" name="Line 13"/>
                        <wps:cNvCnPr>
                          <a:cxnSpLocks noChangeShapeType="1"/>
                        </wps:cNvCnPr>
                        <wps:spPr bwMode="auto">
                          <a:xfrm>
                            <a:off x="8753" y="833"/>
                            <a:ext cx="191" cy="31"/>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4" name="Freeform 14"/>
                        <wps:cNvSpPr>
                          <a:spLocks/>
                        </wps:cNvSpPr>
                        <wps:spPr bwMode="auto">
                          <a:xfrm>
                            <a:off x="8742" y="827"/>
                            <a:ext cx="16" cy="11"/>
                          </a:xfrm>
                          <a:custGeom>
                            <a:avLst/>
                            <a:gdLst>
                              <a:gd name="T0" fmla="+- 0 8758 8742"/>
                              <a:gd name="T1" fmla="*/ T0 w 16"/>
                              <a:gd name="T2" fmla="+- 0 828 828"/>
                              <a:gd name="T3" fmla="*/ 828 h 11"/>
                              <a:gd name="T4" fmla="+- 0 8742 8742"/>
                              <a:gd name="T5" fmla="*/ T4 w 16"/>
                              <a:gd name="T6" fmla="+- 0 831 828"/>
                              <a:gd name="T7" fmla="*/ 831 h 11"/>
                              <a:gd name="T8" fmla="+- 0 8756 8742"/>
                              <a:gd name="T9" fmla="*/ T8 w 16"/>
                              <a:gd name="T10" fmla="+- 0 839 828"/>
                              <a:gd name="T11" fmla="*/ 839 h 11"/>
                              <a:gd name="T12" fmla="+- 0 8758 8742"/>
                              <a:gd name="T13" fmla="*/ T12 w 16"/>
                              <a:gd name="T14" fmla="+- 0 828 828"/>
                              <a:gd name="T15" fmla="*/ 828 h 11"/>
                            </a:gdLst>
                            <a:ahLst/>
                            <a:cxnLst>
                              <a:cxn ang="0">
                                <a:pos x="T1" y="T3"/>
                              </a:cxn>
                              <a:cxn ang="0">
                                <a:pos x="T5" y="T7"/>
                              </a:cxn>
                              <a:cxn ang="0">
                                <a:pos x="T9" y="T11"/>
                              </a:cxn>
                              <a:cxn ang="0">
                                <a:pos x="T13" y="T15"/>
                              </a:cxn>
                            </a:cxnLst>
                            <a:rect l="0" t="0" r="r" b="b"/>
                            <a:pathLst>
                              <a:path w="16" h="11">
                                <a:moveTo>
                                  <a:pt x="16" y="0"/>
                                </a:moveTo>
                                <a:lnTo>
                                  <a:pt x="0" y="3"/>
                                </a:lnTo>
                                <a:lnTo>
                                  <a:pt x="14" y="11"/>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5" name="Freeform 15"/>
                        <wps:cNvSpPr>
                          <a:spLocks/>
                        </wps:cNvSpPr>
                        <wps:spPr bwMode="auto">
                          <a:xfrm>
                            <a:off x="8937" y="859"/>
                            <a:ext cx="13" cy="10"/>
                          </a:xfrm>
                          <a:custGeom>
                            <a:avLst/>
                            <a:gdLst>
                              <a:gd name="T0" fmla="+- 0 8948 8937"/>
                              <a:gd name="T1" fmla="*/ T0 w 13"/>
                              <a:gd name="T2" fmla="+- 0 869 859"/>
                              <a:gd name="T3" fmla="*/ 869 h 10"/>
                              <a:gd name="T4" fmla="+- 0 8939 8937"/>
                              <a:gd name="T5" fmla="*/ T4 w 13"/>
                              <a:gd name="T6" fmla="+- 0 867 859"/>
                              <a:gd name="T7" fmla="*/ 867 h 10"/>
                              <a:gd name="T8" fmla="+- 0 8937 8937"/>
                              <a:gd name="T9" fmla="*/ T8 w 13"/>
                              <a:gd name="T10" fmla="+- 0 863 859"/>
                              <a:gd name="T11" fmla="*/ 863 h 10"/>
                              <a:gd name="T12" fmla="+- 0 8940 8937"/>
                              <a:gd name="T13" fmla="*/ T12 w 13"/>
                              <a:gd name="T14" fmla="+- 0 859 859"/>
                              <a:gd name="T15" fmla="*/ 859 h 10"/>
                              <a:gd name="T16" fmla="+- 0 8949 8937"/>
                              <a:gd name="T17" fmla="*/ T16 w 13"/>
                              <a:gd name="T18" fmla="+- 0 860 859"/>
                              <a:gd name="T19" fmla="*/ 860 h 10"/>
                              <a:gd name="T20" fmla="+- 0 8945 8937"/>
                              <a:gd name="T21" fmla="*/ T20 w 13"/>
                              <a:gd name="T22" fmla="+- 0 864 859"/>
                              <a:gd name="T23" fmla="*/ 864 h 10"/>
                              <a:gd name="T24" fmla="+- 0 8947 8937"/>
                              <a:gd name="T25" fmla="*/ T24 w 13"/>
                              <a:gd name="T26" fmla="+- 0 866 859"/>
                              <a:gd name="T27" fmla="*/ 866 h 10"/>
                              <a:gd name="T28" fmla="+- 0 8948 8937"/>
                              <a:gd name="T29" fmla="*/ T28 w 13"/>
                              <a:gd name="T30" fmla="+- 0 869 859"/>
                              <a:gd name="T31" fmla="*/ 869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11" y="10"/>
                                </a:moveTo>
                                <a:lnTo>
                                  <a:pt x="2" y="8"/>
                                </a:lnTo>
                                <a:lnTo>
                                  <a:pt x="0" y="4"/>
                                </a:lnTo>
                                <a:lnTo>
                                  <a:pt x="3" y="0"/>
                                </a:lnTo>
                                <a:lnTo>
                                  <a:pt x="12" y="1"/>
                                </a:lnTo>
                                <a:lnTo>
                                  <a:pt x="8" y="5"/>
                                </a:lnTo>
                                <a:lnTo>
                                  <a:pt x="10" y="7"/>
                                </a:lnTo>
                                <a:lnTo>
                                  <a:pt x="11" y="1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6" name="Freeform 16"/>
                        <wps:cNvSpPr>
                          <a:spLocks/>
                        </wps:cNvSpPr>
                        <wps:spPr bwMode="auto">
                          <a:xfrm>
                            <a:off x="8937" y="859"/>
                            <a:ext cx="13" cy="10"/>
                          </a:xfrm>
                          <a:custGeom>
                            <a:avLst/>
                            <a:gdLst>
                              <a:gd name="T0" fmla="+- 0 8937 8937"/>
                              <a:gd name="T1" fmla="*/ T0 w 13"/>
                              <a:gd name="T2" fmla="+- 0 863 859"/>
                              <a:gd name="T3" fmla="*/ 863 h 10"/>
                              <a:gd name="T4" fmla="+- 0 8940 8937"/>
                              <a:gd name="T5" fmla="*/ T4 w 13"/>
                              <a:gd name="T6" fmla="+- 0 859 859"/>
                              <a:gd name="T7" fmla="*/ 859 h 10"/>
                              <a:gd name="T8" fmla="+- 0 8949 8937"/>
                              <a:gd name="T9" fmla="*/ T8 w 13"/>
                              <a:gd name="T10" fmla="+- 0 860 859"/>
                              <a:gd name="T11" fmla="*/ 860 h 10"/>
                              <a:gd name="T12" fmla="+- 0 8947 8937"/>
                              <a:gd name="T13" fmla="*/ T12 w 13"/>
                              <a:gd name="T14" fmla="+- 0 862 859"/>
                              <a:gd name="T15" fmla="*/ 862 h 10"/>
                              <a:gd name="T16" fmla="+- 0 8945 8937"/>
                              <a:gd name="T17" fmla="*/ T16 w 13"/>
                              <a:gd name="T18" fmla="+- 0 864 859"/>
                              <a:gd name="T19" fmla="*/ 864 h 10"/>
                              <a:gd name="T20" fmla="+- 0 8947 8937"/>
                              <a:gd name="T21" fmla="*/ T20 w 13"/>
                              <a:gd name="T22" fmla="+- 0 866 859"/>
                              <a:gd name="T23" fmla="*/ 866 h 10"/>
                              <a:gd name="T24" fmla="+- 0 8948 8937"/>
                              <a:gd name="T25" fmla="*/ T24 w 13"/>
                              <a:gd name="T26" fmla="+- 0 869 859"/>
                              <a:gd name="T27" fmla="*/ 869 h 10"/>
                              <a:gd name="T28" fmla="+- 0 8939 8937"/>
                              <a:gd name="T29" fmla="*/ T28 w 13"/>
                              <a:gd name="T30" fmla="+- 0 867 859"/>
                              <a:gd name="T31" fmla="*/ 867 h 10"/>
                              <a:gd name="T32" fmla="+- 0 8937 8937"/>
                              <a:gd name="T33" fmla="*/ T32 w 13"/>
                              <a:gd name="T34" fmla="+- 0 863 859"/>
                              <a:gd name="T35" fmla="*/ 863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4"/>
                                </a:moveTo>
                                <a:lnTo>
                                  <a:pt x="3" y="0"/>
                                </a:lnTo>
                                <a:lnTo>
                                  <a:pt x="12" y="1"/>
                                </a:lnTo>
                                <a:lnTo>
                                  <a:pt x="10" y="3"/>
                                </a:lnTo>
                                <a:lnTo>
                                  <a:pt x="8" y="5"/>
                                </a:lnTo>
                                <a:lnTo>
                                  <a:pt x="10" y="7"/>
                                </a:lnTo>
                                <a:lnTo>
                                  <a:pt x="11" y="10"/>
                                </a:lnTo>
                                <a:lnTo>
                                  <a:pt x="2" y="8"/>
                                </a:lnTo>
                                <a:lnTo>
                                  <a:pt x="0" y="4"/>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37" name="Line 17"/>
                        <wps:cNvCnPr>
                          <a:cxnSpLocks noChangeShapeType="1"/>
                        </wps:cNvCnPr>
                        <wps:spPr bwMode="auto">
                          <a:xfrm>
                            <a:off x="8757" y="819"/>
                            <a:ext cx="183" cy="61"/>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38" name="Freeform 18"/>
                        <wps:cNvSpPr>
                          <a:spLocks/>
                        </wps:cNvSpPr>
                        <wps:spPr bwMode="auto">
                          <a:xfrm>
                            <a:off x="8745" y="814"/>
                            <a:ext cx="16" cy="11"/>
                          </a:xfrm>
                          <a:custGeom>
                            <a:avLst/>
                            <a:gdLst>
                              <a:gd name="T0" fmla="+- 0 8762 8746"/>
                              <a:gd name="T1" fmla="*/ T0 w 16"/>
                              <a:gd name="T2" fmla="+- 0 815 815"/>
                              <a:gd name="T3" fmla="*/ 815 h 11"/>
                              <a:gd name="T4" fmla="+- 0 8746 8746"/>
                              <a:gd name="T5" fmla="*/ T4 w 16"/>
                              <a:gd name="T6" fmla="+- 0 815 815"/>
                              <a:gd name="T7" fmla="*/ 815 h 11"/>
                              <a:gd name="T8" fmla="+- 0 8759 8746"/>
                              <a:gd name="T9" fmla="*/ T8 w 16"/>
                              <a:gd name="T10" fmla="+- 0 825 815"/>
                              <a:gd name="T11" fmla="*/ 825 h 11"/>
                              <a:gd name="T12" fmla="+- 0 8762 8746"/>
                              <a:gd name="T13" fmla="*/ T12 w 16"/>
                              <a:gd name="T14" fmla="+- 0 815 815"/>
                              <a:gd name="T15" fmla="*/ 815 h 11"/>
                            </a:gdLst>
                            <a:ahLst/>
                            <a:cxnLst>
                              <a:cxn ang="0">
                                <a:pos x="T1" y="T3"/>
                              </a:cxn>
                              <a:cxn ang="0">
                                <a:pos x="T5" y="T7"/>
                              </a:cxn>
                              <a:cxn ang="0">
                                <a:pos x="T9" y="T11"/>
                              </a:cxn>
                              <a:cxn ang="0">
                                <a:pos x="T13" y="T15"/>
                              </a:cxn>
                            </a:cxnLst>
                            <a:rect l="0" t="0" r="r" b="b"/>
                            <a:pathLst>
                              <a:path w="16" h="11">
                                <a:moveTo>
                                  <a:pt x="16" y="0"/>
                                </a:moveTo>
                                <a:lnTo>
                                  <a:pt x="0" y="0"/>
                                </a:lnTo>
                                <a:lnTo>
                                  <a:pt x="13" y="10"/>
                                </a:lnTo>
                                <a:lnTo>
                                  <a:pt x="1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39" name="Freeform 19"/>
                        <wps:cNvSpPr>
                          <a:spLocks/>
                        </wps:cNvSpPr>
                        <wps:spPr bwMode="auto">
                          <a:xfrm>
                            <a:off x="8934" y="874"/>
                            <a:ext cx="13" cy="11"/>
                          </a:xfrm>
                          <a:custGeom>
                            <a:avLst/>
                            <a:gdLst>
                              <a:gd name="T0" fmla="+- 0 8935 8934"/>
                              <a:gd name="T1" fmla="*/ T0 w 13"/>
                              <a:gd name="T2" fmla="+- 0 883 875"/>
                              <a:gd name="T3" fmla="*/ 883 h 11"/>
                              <a:gd name="T4" fmla="+- 0 8934 8934"/>
                              <a:gd name="T5" fmla="*/ T4 w 13"/>
                              <a:gd name="T6" fmla="+- 0 878 875"/>
                              <a:gd name="T7" fmla="*/ 878 h 11"/>
                              <a:gd name="T8" fmla="+- 0 8938 8934"/>
                              <a:gd name="T9" fmla="*/ T8 w 13"/>
                              <a:gd name="T10" fmla="+- 0 875 875"/>
                              <a:gd name="T11" fmla="*/ 875 h 11"/>
                              <a:gd name="T12" fmla="+- 0 8946 8934"/>
                              <a:gd name="T13" fmla="*/ T12 w 13"/>
                              <a:gd name="T14" fmla="+- 0 878 875"/>
                              <a:gd name="T15" fmla="*/ 878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8"/>
                                </a:moveTo>
                                <a:lnTo>
                                  <a:pt x="0" y="3"/>
                                </a:lnTo>
                                <a:lnTo>
                                  <a:pt x="4" y="0"/>
                                </a:lnTo>
                                <a:lnTo>
                                  <a:pt x="12" y="3"/>
                                </a:lnTo>
                                <a:lnTo>
                                  <a:pt x="8" y="5"/>
                                </a:lnTo>
                                <a:lnTo>
                                  <a:pt x="9" y="8"/>
                                </a:lnTo>
                                <a:lnTo>
                                  <a:pt x="10" y="11"/>
                                </a:lnTo>
                                <a:lnTo>
                                  <a:pt x="1" y="8"/>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0" name="Freeform 20"/>
                        <wps:cNvSpPr>
                          <a:spLocks/>
                        </wps:cNvSpPr>
                        <wps:spPr bwMode="auto">
                          <a:xfrm>
                            <a:off x="8934" y="874"/>
                            <a:ext cx="13" cy="11"/>
                          </a:xfrm>
                          <a:custGeom>
                            <a:avLst/>
                            <a:gdLst>
                              <a:gd name="T0" fmla="+- 0 8934 8934"/>
                              <a:gd name="T1" fmla="*/ T0 w 13"/>
                              <a:gd name="T2" fmla="+- 0 878 875"/>
                              <a:gd name="T3" fmla="*/ 878 h 11"/>
                              <a:gd name="T4" fmla="+- 0 8938 8934"/>
                              <a:gd name="T5" fmla="*/ T4 w 13"/>
                              <a:gd name="T6" fmla="+- 0 875 875"/>
                              <a:gd name="T7" fmla="*/ 875 h 11"/>
                              <a:gd name="T8" fmla="+- 0 8946 8934"/>
                              <a:gd name="T9" fmla="*/ T8 w 13"/>
                              <a:gd name="T10" fmla="+- 0 878 875"/>
                              <a:gd name="T11" fmla="*/ 878 h 11"/>
                              <a:gd name="T12" fmla="+- 0 8944 8934"/>
                              <a:gd name="T13" fmla="*/ T12 w 13"/>
                              <a:gd name="T14" fmla="+- 0 879 875"/>
                              <a:gd name="T15" fmla="*/ 879 h 11"/>
                              <a:gd name="T16" fmla="+- 0 8942 8934"/>
                              <a:gd name="T17" fmla="*/ T16 w 13"/>
                              <a:gd name="T18" fmla="+- 0 880 875"/>
                              <a:gd name="T19" fmla="*/ 880 h 11"/>
                              <a:gd name="T20" fmla="+- 0 8943 8934"/>
                              <a:gd name="T21" fmla="*/ T20 w 13"/>
                              <a:gd name="T22" fmla="+- 0 883 875"/>
                              <a:gd name="T23" fmla="*/ 883 h 11"/>
                              <a:gd name="T24" fmla="+- 0 8944 8934"/>
                              <a:gd name="T25" fmla="*/ T24 w 13"/>
                              <a:gd name="T26" fmla="+- 0 886 875"/>
                              <a:gd name="T27" fmla="*/ 886 h 11"/>
                              <a:gd name="T28" fmla="+- 0 8935 8934"/>
                              <a:gd name="T29" fmla="*/ T28 w 13"/>
                              <a:gd name="T30" fmla="+- 0 883 875"/>
                              <a:gd name="T31" fmla="*/ 883 h 11"/>
                              <a:gd name="T32" fmla="+- 0 8934 8934"/>
                              <a:gd name="T33" fmla="*/ T32 w 13"/>
                              <a:gd name="T34" fmla="+- 0 878 875"/>
                              <a:gd name="T35" fmla="*/ 878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3"/>
                                </a:moveTo>
                                <a:lnTo>
                                  <a:pt x="4" y="0"/>
                                </a:lnTo>
                                <a:lnTo>
                                  <a:pt x="12" y="3"/>
                                </a:lnTo>
                                <a:lnTo>
                                  <a:pt x="10" y="4"/>
                                </a:lnTo>
                                <a:lnTo>
                                  <a:pt x="8" y="5"/>
                                </a:lnTo>
                                <a:lnTo>
                                  <a:pt x="9" y="8"/>
                                </a:lnTo>
                                <a:lnTo>
                                  <a:pt x="10" y="11"/>
                                </a:lnTo>
                                <a:lnTo>
                                  <a:pt x="1" y="8"/>
                                </a:lnTo>
                                <a:lnTo>
                                  <a:pt x="0" y="3"/>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1" name="Line 21"/>
                        <wps:cNvCnPr>
                          <a:cxnSpLocks noChangeShapeType="1"/>
                        </wps:cNvCnPr>
                        <wps:spPr bwMode="auto">
                          <a:xfrm>
                            <a:off x="8753" y="866"/>
                            <a:ext cx="190" cy="0"/>
                          </a:xfrm>
                          <a:prstGeom prst="line">
                            <a:avLst/>
                          </a:prstGeom>
                          <a:noFill/>
                          <a:ln w="137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2" name="Freeform 22"/>
                        <wps:cNvSpPr>
                          <a:spLocks/>
                        </wps:cNvSpPr>
                        <wps:spPr bwMode="auto">
                          <a:xfrm>
                            <a:off x="8741" y="860"/>
                            <a:ext cx="16" cy="11"/>
                          </a:xfrm>
                          <a:custGeom>
                            <a:avLst/>
                            <a:gdLst>
                              <a:gd name="T0" fmla="+- 0 8756 8742"/>
                              <a:gd name="T1" fmla="*/ T0 w 16"/>
                              <a:gd name="T2" fmla="+- 0 860 860"/>
                              <a:gd name="T3" fmla="*/ 860 h 11"/>
                              <a:gd name="T4" fmla="+- 0 8742 8742"/>
                              <a:gd name="T5" fmla="*/ T4 w 16"/>
                              <a:gd name="T6" fmla="+- 0 868 860"/>
                              <a:gd name="T7" fmla="*/ 868 h 11"/>
                              <a:gd name="T8" fmla="+- 0 8757 8742"/>
                              <a:gd name="T9" fmla="*/ T8 w 16"/>
                              <a:gd name="T10" fmla="+- 0 871 860"/>
                              <a:gd name="T11" fmla="*/ 871 h 11"/>
                              <a:gd name="T12" fmla="+- 0 8756 8742"/>
                              <a:gd name="T13" fmla="*/ T12 w 16"/>
                              <a:gd name="T14" fmla="+- 0 860 860"/>
                              <a:gd name="T15" fmla="*/ 860 h 11"/>
                            </a:gdLst>
                            <a:ahLst/>
                            <a:cxnLst>
                              <a:cxn ang="0">
                                <a:pos x="T1" y="T3"/>
                              </a:cxn>
                              <a:cxn ang="0">
                                <a:pos x="T5" y="T7"/>
                              </a:cxn>
                              <a:cxn ang="0">
                                <a:pos x="T9" y="T11"/>
                              </a:cxn>
                              <a:cxn ang="0">
                                <a:pos x="T13" y="T15"/>
                              </a:cxn>
                            </a:cxnLst>
                            <a:rect l="0" t="0" r="r" b="b"/>
                            <a:pathLst>
                              <a:path w="16" h="11">
                                <a:moveTo>
                                  <a:pt x="14" y="0"/>
                                </a:moveTo>
                                <a:lnTo>
                                  <a:pt x="0" y="8"/>
                                </a:lnTo>
                                <a:lnTo>
                                  <a:pt x="15" y="11"/>
                                </a:lnTo>
                                <a:lnTo>
                                  <a:pt x="1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3" name="Freeform 23"/>
                        <wps:cNvSpPr>
                          <a:spLocks/>
                        </wps:cNvSpPr>
                        <wps:spPr bwMode="auto">
                          <a:xfrm>
                            <a:off x="8936" y="830"/>
                            <a:ext cx="13" cy="10"/>
                          </a:xfrm>
                          <a:custGeom>
                            <a:avLst/>
                            <a:gdLst>
                              <a:gd name="T0" fmla="+- 0 8939 8937"/>
                              <a:gd name="T1" fmla="*/ T0 w 13"/>
                              <a:gd name="T2" fmla="+- 0 832 830"/>
                              <a:gd name="T3" fmla="*/ 832 h 10"/>
                              <a:gd name="T4" fmla="+- 0 8937 8937"/>
                              <a:gd name="T5" fmla="*/ T4 w 13"/>
                              <a:gd name="T6" fmla="+- 0 836 830"/>
                              <a:gd name="T7" fmla="*/ 836 h 10"/>
                              <a:gd name="T8" fmla="+- 0 8940 8937"/>
                              <a:gd name="T9" fmla="*/ T8 w 13"/>
                              <a:gd name="T10" fmla="+- 0 840 830"/>
                              <a:gd name="T11" fmla="*/ 840 h 10"/>
                              <a:gd name="T12" fmla="+- 0 8949 8937"/>
                              <a:gd name="T13" fmla="*/ T12 w 13"/>
                              <a:gd name="T14" fmla="+- 0 839 830"/>
                              <a:gd name="T15" fmla="*/ 839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0">
                                <a:moveTo>
                                  <a:pt x="2" y="2"/>
                                </a:moveTo>
                                <a:lnTo>
                                  <a:pt x="0" y="6"/>
                                </a:lnTo>
                                <a:lnTo>
                                  <a:pt x="3" y="10"/>
                                </a:lnTo>
                                <a:lnTo>
                                  <a:pt x="12" y="9"/>
                                </a:lnTo>
                                <a:lnTo>
                                  <a:pt x="8" y="6"/>
                                </a:lnTo>
                                <a:lnTo>
                                  <a:pt x="10" y="3"/>
                                </a:lnTo>
                                <a:lnTo>
                                  <a:pt x="11" y="0"/>
                                </a:lnTo>
                                <a:lnTo>
                                  <a:pt x="2" y="2"/>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4" name="Freeform 24"/>
                        <wps:cNvSpPr>
                          <a:spLocks/>
                        </wps:cNvSpPr>
                        <wps:spPr bwMode="auto">
                          <a:xfrm>
                            <a:off x="8936" y="830"/>
                            <a:ext cx="13" cy="10"/>
                          </a:xfrm>
                          <a:custGeom>
                            <a:avLst/>
                            <a:gdLst>
                              <a:gd name="T0" fmla="+- 0 8937 8937"/>
                              <a:gd name="T1" fmla="*/ T0 w 13"/>
                              <a:gd name="T2" fmla="+- 0 836 830"/>
                              <a:gd name="T3" fmla="*/ 836 h 10"/>
                              <a:gd name="T4" fmla="+- 0 8940 8937"/>
                              <a:gd name="T5" fmla="*/ T4 w 13"/>
                              <a:gd name="T6" fmla="+- 0 840 830"/>
                              <a:gd name="T7" fmla="*/ 840 h 10"/>
                              <a:gd name="T8" fmla="+- 0 8949 8937"/>
                              <a:gd name="T9" fmla="*/ T8 w 13"/>
                              <a:gd name="T10" fmla="+- 0 839 830"/>
                              <a:gd name="T11" fmla="*/ 839 h 10"/>
                              <a:gd name="T12" fmla="+- 0 8947 8937"/>
                              <a:gd name="T13" fmla="*/ T12 w 13"/>
                              <a:gd name="T14" fmla="+- 0 837 830"/>
                              <a:gd name="T15" fmla="*/ 837 h 10"/>
                              <a:gd name="T16" fmla="+- 0 8945 8937"/>
                              <a:gd name="T17" fmla="*/ T16 w 13"/>
                              <a:gd name="T18" fmla="+- 0 836 830"/>
                              <a:gd name="T19" fmla="*/ 836 h 10"/>
                              <a:gd name="T20" fmla="+- 0 8947 8937"/>
                              <a:gd name="T21" fmla="*/ T20 w 13"/>
                              <a:gd name="T22" fmla="+- 0 833 830"/>
                              <a:gd name="T23" fmla="*/ 833 h 10"/>
                              <a:gd name="T24" fmla="+- 0 8948 8937"/>
                              <a:gd name="T25" fmla="*/ T24 w 13"/>
                              <a:gd name="T26" fmla="+- 0 830 830"/>
                              <a:gd name="T27" fmla="*/ 830 h 10"/>
                              <a:gd name="T28" fmla="+- 0 8939 8937"/>
                              <a:gd name="T29" fmla="*/ T28 w 13"/>
                              <a:gd name="T30" fmla="+- 0 832 830"/>
                              <a:gd name="T31" fmla="*/ 832 h 10"/>
                              <a:gd name="T32" fmla="+- 0 8937 8937"/>
                              <a:gd name="T33" fmla="*/ T32 w 13"/>
                              <a:gd name="T34" fmla="+- 0 836 830"/>
                              <a:gd name="T35" fmla="*/ 836 h 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0">
                                <a:moveTo>
                                  <a:pt x="0" y="6"/>
                                </a:moveTo>
                                <a:lnTo>
                                  <a:pt x="3" y="10"/>
                                </a:lnTo>
                                <a:lnTo>
                                  <a:pt x="12" y="9"/>
                                </a:lnTo>
                                <a:lnTo>
                                  <a:pt x="10" y="7"/>
                                </a:lnTo>
                                <a:lnTo>
                                  <a:pt x="8" y="6"/>
                                </a:lnTo>
                                <a:lnTo>
                                  <a:pt x="10" y="3"/>
                                </a:lnTo>
                                <a:lnTo>
                                  <a:pt x="11" y="0"/>
                                </a:lnTo>
                                <a:lnTo>
                                  <a:pt x="2" y="2"/>
                                </a:lnTo>
                                <a:lnTo>
                                  <a:pt x="0" y="6"/>
                                </a:lnTo>
                                <a:close/>
                              </a:path>
                            </a:pathLst>
                          </a:custGeom>
                          <a:noFill/>
                          <a:ln w="67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5" name="Line 25"/>
                        <wps:cNvCnPr>
                          <a:cxnSpLocks noChangeShapeType="1"/>
                        </wps:cNvCnPr>
                        <wps:spPr bwMode="auto">
                          <a:xfrm>
                            <a:off x="8757" y="880"/>
                            <a:ext cx="183" cy="0"/>
                          </a:xfrm>
                          <a:prstGeom prst="line">
                            <a:avLst/>
                          </a:prstGeom>
                          <a:noFill/>
                          <a:ln w="1363">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346" name="Freeform 26"/>
                        <wps:cNvSpPr>
                          <a:spLocks/>
                        </wps:cNvSpPr>
                        <wps:spPr bwMode="auto">
                          <a:xfrm>
                            <a:off x="8745" y="873"/>
                            <a:ext cx="16" cy="11"/>
                          </a:xfrm>
                          <a:custGeom>
                            <a:avLst/>
                            <a:gdLst>
                              <a:gd name="T0" fmla="+- 0 8758 8746"/>
                              <a:gd name="T1" fmla="*/ T0 w 16"/>
                              <a:gd name="T2" fmla="+- 0 874 874"/>
                              <a:gd name="T3" fmla="*/ 874 h 11"/>
                              <a:gd name="T4" fmla="+- 0 8746 8746"/>
                              <a:gd name="T5" fmla="*/ T4 w 16"/>
                              <a:gd name="T6" fmla="+- 0 884 874"/>
                              <a:gd name="T7" fmla="*/ 884 h 11"/>
                              <a:gd name="T8" fmla="+- 0 8761 8746"/>
                              <a:gd name="T9" fmla="*/ T8 w 16"/>
                              <a:gd name="T10" fmla="+- 0 884 874"/>
                              <a:gd name="T11" fmla="*/ 884 h 11"/>
                              <a:gd name="T12" fmla="+- 0 8758 8746"/>
                              <a:gd name="T13" fmla="*/ T12 w 16"/>
                              <a:gd name="T14" fmla="+- 0 874 874"/>
                              <a:gd name="T15" fmla="*/ 874 h 11"/>
                            </a:gdLst>
                            <a:ahLst/>
                            <a:cxnLst>
                              <a:cxn ang="0">
                                <a:pos x="T1" y="T3"/>
                              </a:cxn>
                              <a:cxn ang="0">
                                <a:pos x="T5" y="T7"/>
                              </a:cxn>
                              <a:cxn ang="0">
                                <a:pos x="T9" y="T11"/>
                              </a:cxn>
                              <a:cxn ang="0">
                                <a:pos x="T13" y="T15"/>
                              </a:cxn>
                            </a:cxnLst>
                            <a:rect l="0" t="0" r="r" b="b"/>
                            <a:pathLst>
                              <a:path w="16" h="11">
                                <a:moveTo>
                                  <a:pt x="12" y="0"/>
                                </a:moveTo>
                                <a:lnTo>
                                  <a:pt x="0" y="10"/>
                                </a:lnTo>
                                <a:lnTo>
                                  <a:pt x="15" y="1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7" name="Freeform 27"/>
                        <wps:cNvSpPr>
                          <a:spLocks/>
                        </wps:cNvSpPr>
                        <wps:spPr bwMode="auto">
                          <a:xfrm>
                            <a:off x="8933" y="813"/>
                            <a:ext cx="13" cy="11"/>
                          </a:xfrm>
                          <a:custGeom>
                            <a:avLst/>
                            <a:gdLst>
                              <a:gd name="T0" fmla="+- 0 8935 8934"/>
                              <a:gd name="T1" fmla="*/ T0 w 13"/>
                              <a:gd name="T2" fmla="+- 0 816 813"/>
                              <a:gd name="T3" fmla="*/ 816 h 11"/>
                              <a:gd name="T4" fmla="+- 0 8934 8934"/>
                              <a:gd name="T5" fmla="*/ T4 w 13"/>
                              <a:gd name="T6" fmla="+- 0 821 813"/>
                              <a:gd name="T7" fmla="*/ 821 h 11"/>
                              <a:gd name="T8" fmla="+- 0 8938 8934"/>
                              <a:gd name="T9" fmla="*/ T8 w 13"/>
                              <a:gd name="T10" fmla="+- 0 824 813"/>
                              <a:gd name="T11" fmla="*/ 824 h 11"/>
                              <a:gd name="T12" fmla="+- 0 8946 8934"/>
                              <a:gd name="T13" fmla="*/ T12 w 13"/>
                              <a:gd name="T14" fmla="+- 0 821 813"/>
                              <a:gd name="T15" fmla="*/ 821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13" h="11">
                                <a:moveTo>
                                  <a:pt x="1" y="3"/>
                                </a:moveTo>
                                <a:lnTo>
                                  <a:pt x="0" y="8"/>
                                </a:lnTo>
                                <a:lnTo>
                                  <a:pt x="4" y="11"/>
                                </a:lnTo>
                                <a:lnTo>
                                  <a:pt x="12" y="8"/>
                                </a:lnTo>
                                <a:lnTo>
                                  <a:pt x="8" y="6"/>
                                </a:lnTo>
                                <a:lnTo>
                                  <a:pt x="9" y="3"/>
                                </a:lnTo>
                                <a:lnTo>
                                  <a:pt x="10" y="0"/>
                                </a:lnTo>
                                <a:lnTo>
                                  <a:pt x="1" y="3"/>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48" name="Freeform 28"/>
                        <wps:cNvSpPr>
                          <a:spLocks/>
                        </wps:cNvSpPr>
                        <wps:spPr bwMode="auto">
                          <a:xfrm>
                            <a:off x="8933" y="813"/>
                            <a:ext cx="13" cy="11"/>
                          </a:xfrm>
                          <a:custGeom>
                            <a:avLst/>
                            <a:gdLst>
                              <a:gd name="T0" fmla="+- 0 8934 8934"/>
                              <a:gd name="T1" fmla="*/ T0 w 13"/>
                              <a:gd name="T2" fmla="+- 0 821 813"/>
                              <a:gd name="T3" fmla="*/ 821 h 11"/>
                              <a:gd name="T4" fmla="+- 0 8938 8934"/>
                              <a:gd name="T5" fmla="*/ T4 w 13"/>
                              <a:gd name="T6" fmla="+- 0 824 813"/>
                              <a:gd name="T7" fmla="*/ 824 h 11"/>
                              <a:gd name="T8" fmla="+- 0 8946 8934"/>
                              <a:gd name="T9" fmla="*/ T8 w 13"/>
                              <a:gd name="T10" fmla="+- 0 821 813"/>
                              <a:gd name="T11" fmla="*/ 821 h 11"/>
                              <a:gd name="T12" fmla="+- 0 8944 8934"/>
                              <a:gd name="T13" fmla="*/ T12 w 13"/>
                              <a:gd name="T14" fmla="+- 0 820 813"/>
                              <a:gd name="T15" fmla="*/ 820 h 11"/>
                              <a:gd name="T16" fmla="+- 0 8942 8934"/>
                              <a:gd name="T17" fmla="*/ T16 w 13"/>
                              <a:gd name="T18" fmla="+- 0 819 813"/>
                              <a:gd name="T19" fmla="*/ 819 h 11"/>
                              <a:gd name="T20" fmla="+- 0 8943 8934"/>
                              <a:gd name="T21" fmla="*/ T20 w 13"/>
                              <a:gd name="T22" fmla="+- 0 816 813"/>
                              <a:gd name="T23" fmla="*/ 816 h 11"/>
                              <a:gd name="T24" fmla="+- 0 8944 8934"/>
                              <a:gd name="T25" fmla="*/ T24 w 13"/>
                              <a:gd name="T26" fmla="+- 0 813 813"/>
                              <a:gd name="T27" fmla="*/ 813 h 11"/>
                              <a:gd name="T28" fmla="+- 0 8935 8934"/>
                              <a:gd name="T29" fmla="*/ T28 w 13"/>
                              <a:gd name="T30" fmla="+- 0 816 813"/>
                              <a:gd name="T31" fmla="*/ 816 h 11"/>
                              <a:gd name="T32" fmla="+- 0 8934 8934"/>
                              <a:gd name="T33" fmla="*/ T32 w 13"/>
                              <a:gd name="T34" fmla="+- 0 821 813"/>
                              <a:gd name="T35" fmla="*/ 821 h 1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3" h="11">
                                <a:moveTo>
                                  <a:pt x="0" y="8"/>
                                </a:moveTo>
                                <a:lnTo>
                                  <a:pt x="4" y="11"/>
                                </a:lnTo>
                                <a:lnTo>
                                  <a:pt x="12" y="8"/>
                                </a:lnTo>
                                <a:lnTo>
                                  <a:pt x="10" y="7"/>
                                </a:lnTo>
                                <a:lnTo>
                                  <a:pt x="8" y="6"/>
                                </a:lnTo>
                                <a:lnTo>
                                  <a:pt x="9" y="3"/>
                                </a:lnTo>
                                <a:lnTo>
                                  <a:pt x="10" y="0"/>
                                </a:lnTo>
                                <a:lnTo>
                                  <a:pt x="1" y="3"/>
                                </a:lnTo>
                                <a:lnTo>
                                  <a:pt x="0" y="8"/>
                                </a:lnTo>
                                <a:close/>
                              </a:path>
                            </a:pathLst>
                          </a:custGeom>
                          <a:noFill/>
                          <a:ln w="671">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49" name="Freeform 29"/>
                        <wps:cNvSpPr>
                          <a:spLocks/>
                        </wps:cNvSpPr>
                        <wps:spPr bwMode="auto">
                          <a:xfrm>
                            <a:off x="8845" y="725"/>
                            <a:ext cx="42" cy="38"/>
                          </a:xfrm>
                          <a:custGeom>
                            <a:avLst/>
                            <a:gdLst>
                              <a:gd name="T0" fmla="+- 0 8850 8846"/>
                              <a:gd name="T1" fmla="*/ T0 w 42"/>
                              <a:gd name="T2" fmla="+- 0 763 725"/>
                              <a:gd name="T3" fmla="*/ 763 h 38"/>
                              <a:gd name="T4" fmla="+- 0 8846 8846"/>
                              <a:gd name="T5" fmla="*/ T4 w 42"/>
                              <a:gd name="T6" fmla="+- 0 759 725"/>
                              <a:gd name="T7" fmla="*/ 759 h 38"/>
                              <a:gd name="T8" fmla="+- 0 8885 8846"/>
                              <a:gd name="T9" fmla="*/ T8 w 42"/>
                              <a:gd name="T10" fmla="+- 0 725 725"/>
                              <a:gd name="T11" fmla="*/ 725 h 38"/>
                              <a:gd name="T12" fmla="+- 0 8887 8846"/>
                              <a:gd name="T13" fmla="*/ T12 w 42"/>
                              <a:gd name="T14" fmla="+- 0 730 725"/>
                              <a:gd name="T15" fmla="*/ 730 h 38"/>
                              <a:gd name="T16" fmla="+- 0 8850 8846"/>
                              <a:gd name="T17" fmla="*/ T16 w 42"/>
                              <a:gd name="T18" fmla="+- 0 763 725"/>
                              <a:gd name="T19" fmla="*/ 763 h 38"/>
                            </a:gdLst>
                            <a:ahLst/>
                            <a:cxnLst>
                              <a:cxn ang="0">
                                <a:pos x="T1" y="T3"/>
                              </a:cxn>
                              <a:cxn ang="0">
                                <a:pos x="T5" y="T7"/>
                              </a:cxn>
                              <a:cxn ang="0">
                                <a:pos x="T9" y="T11"/>
                              </a:cxn>
                              <a:cxn ang="0">
                                <a:pos x="T13" y="T15"/>
                              </a:cxn>
                              <a:cxn ang="0">
                                <a:pos x="T17" y="T19"/>
                              </a:cxn>
                            </a:cxnLst>
                            <a:rect l="0" t="0" r="r" b="b"/>
                            <a:pathLst>
                              <a:path w="42" h="38">
                                <a:moveTo>
                                  <a:pt x="4" y="38"/>
                                </a:moveTo>
                                <a:lnTo>
                                  <a:pt x="0" y="34"/>
                                </a:lnTo>
                                <a:lnTo>
                                  <a:pt x="39" y="0"/>
                                </a:lnTo>
                                <a:lnTo>
                                  <a:pt x="41" y="5"/>
                                </a:lnTo>
                                <a:lnTo>
                                  <a:pt x="4" y="38"/>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0" name="Freeform 30"/>
                        <wps:cNvSpPr>
                          <a:spLocks/>
                        </wps:cNvSpPr>
                        <wps:spPr bwMode="auto">
                          <a:xfrm>
                            <a:off x="8845" y="725"/>
                            <a:ext cx="42" cy="38"/>
                          </a:xfrm>
                          <a:custGeom>
                            <a:avLst/>
                            <a:gdLst>
                              <a:gd name="T0" fmla="+- 0 8885 8846"/>
                              <a:gd name="T1" fmla="*/ T0 w 42"/>
                              <a:gd name="T2" fmla="+- 0 725 725"/>
                              <a:gd name="T3" fmla="*/ 725 h 38"/>
                              <a:gd name="T4" fmla="+- 0 8846 8846"/>
                              <a:gd name="T5" fmla="*/ T4 w 42"/>
                              <a:gd name="T6" fmla="+- 0 759 725"/>
                              <a:gd name="T7" fmla="*/ 759 h 38"/>
                              <a:gd name="T8" fmla="+- 0 8850 8846"/>
                              <a:gd name="T9" fmla="*/ T8 w 42"/>
                              <a:gd name="T10" fmla="+- 0 763 725"/>
                              <a:gd name="T11" fmla="*/ 763 h 38"/>
                              <a:gd name="T12" fmla="+- 0 8887 8846"/>
                              <a:gd name="T13" fmla="*/ T12 w 42"/>
                              <a:gd name="T14" fmla="+- 0 730 725"/>
                              <a:gd name="T15" fmla="*/ 730 h 38"/>
                              <a:gd name="T16" fmla="+- 0 8885 8846"/>
                              <a:gd name="T17" fmla="*/ T16 w 42"/>
                              <a:gd name="T18" fmla="+- 0 725 725"/>
                              <a:gd name="T19" fmla="*/ 725 h 38"/>
                            </a:gdLst>
                            <a:ahLst/>
                            <a:cxnLst>
                              <a:cxn ang="0">
                                <a:pos x="T1" y="T3"/>
                              </a:cxn>
                              <a:cxn ang="0">
                                <a:pos x="T5" y="T7"/>
                              </a:cxn>
                              <a:cxn ang="0">
                                <a:pos x="T9" y="T11"/>
                              </a:cxn>
                              <a:cxn ang="0">
                                <a:pos x="T13" y="T15"/>
                              </a:cxn>
                              <a:cxn ang="0">
                                <a:pos x="T17" y="T19"/>
                              </a:cxn>
                            </a:cxnLst>
                            <a:rect l="0" t="0" r="r" b="b"/>
                            <a:pathLst>
                              <a:path w="42" h="38">
                                <a:moveTo>
                                  <a:pt x="39" y="0"/>
                                </a:moveTo>
                                <a:lnTo>
                                  <a:pt x="0" y="34"/>
                                </a:lnTo>
                                <a:lnTo>
                                  <a:pt x="4" y="38"/>
                                </a:lnTo>
                                <a:lnTo>
                                  <a:pt x="41" y="5"/>
                                </a:lnTo>
                                <a:lnTo>
                                  <a:pt x="39" y="0"/>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1" name="Freeform 31"/>
                        <wps:cNvSpPr>
                          <a:spLocks/>
                        </wps:cNvSpPr>
                        <wps:spPr bwMode="auto">
                          <a:xfrm>
                            <a:off x="8805" y="726"/>
                            <a:ext cx="40" cy="37"/>
                          </a:xfrm>
                          <a:custGeom>
                            <a:avLst/>
                            <a:gdLst>
                              <a:gd name="T0" fmla="+- 0 8841 8806"/>
                              <a:gd name="T1" fmla="*/ T0 w 40"/>
                              <a:gd name="T2" fmla="+- 0 763 727"/>
                              <a:gd name="T3" fmla="*/ 763 h 37"/>
                              <a:gd name="T4" fmla="+- 0 8806 8806"/>
                              <a:gd name="T5" fmla="*/ T4 w 40"/>
                              <a:gd name="T6" fmla="+- 0 732 727"/>
                              <a:gd name="T7" fmla="*/ 732 h 37"/>
                              <a:gd name="T8" fmla="+- 0 8808 8806"/>
                              <a:gd name="T9" fmla="*/ T8 w 40"/>
                              <a:gd name="T10" fmla="+- 0 727 727"/>
                              <a:gd name="T11" fmla="*/ 727 h 37"/>
                              <a:gd name="T12" fmla="+- 0 8846 8806"/>
                              <a:gd name="T13" fmla="*/ T12 w 40"/>
                              <a:gd name="T14" fmla="+- 0 759 727"/>
                              <a:gd name="T15" fmla="*/ 759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0" y="5"/>
                                </a:lnTo>
                                <a:lnTo>
                                  <a:pt x="2" y="0"/>
                                </a:lnTo>
                                <a:lnTo>
                                  <a:pt x="40" y="32"/>
                                </a:lnTo>
                                <a:lnTo>
                                  <a:pt x="35" y="36"/>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2" name="Freeform 32"/>
                        <wps:cNvSpPr>
                          <a:spLocks/>
                        </wps:cNvSpPr>
                        <wps:spPr bwMode="auto">
                          <a:xfrm>
                            <a:off x="8805" y="726"/>
                            <a:ext cx="40" cy="37"/>
                          </a:xfrm>
                          <a:custGeom>
                            <a:avLst/>
                            <a:gdLst>
                              <a:gd name="T0" fmla="+- 0 8841 8806"/>
                              <a:gd name="T1" fmla="*/ T0 w 40"/>
                              <a:gd name="T2" fmla="+- 0 763 727"/>
                              <a:gd name="T3" fmla="*/ 763 h 37"/>
                              <a:gd name="T4" fmla="+- 0 8846 8806"/>
                              <a:gd name="T5" fmla="*/ T4 w 40"/>
                              <a:gd name="T6" fmla="+- 0 759 727"/>
                              <a:gd name="T7" fmla="*/ 759 h 37"/>
                              <a:gd name="T8" fmla="+- 0 8808 8806"/>
                              <a:gd name="T9" fmla="*/ T8 w 40"/>
                              <a:gd name="T10" fmla="+- 0 727 727"/>
                              <a:gd name="T11" fmla="*/ 727 h 37"/>
                              <a:gd name="T12" fmla="+- 0 8806 8806"/>
                              <a:gd name="T13" fmla="*/ T12 w 40"/>
                              <a:gd name="T14" fmla="+- 0 732 727"/>
                              <a:gd name="T15" fmla="*/ 732 h 37"/>
                              <a:gd name="T16" fmla="+- 0 8841 8806"/>
                              <a:gd name="T17" fmla="*/ T16 w 40"/>
                              <a:gd name="T18" fmla="+- 0 763 727"/>
                              <a:gd name="T19" fmla="*/ 763 h 37"/>
                            </a:gdLst>
                            <a:ahLst/>
                            <a:cxnLst>
                              <a:cxn ang="0">
                                <a:pos x="T1" y="T3"/>
                              </a:cxn>
                              <a:cxn ang="0">
                                <a:pos x="T5" y="T7"/>
                              </a:cxn>
                              <a:cxn ang="0">
                                <a:pos x="T9" y="T11"/>
                              </a:cxn>
                              <a:cxn ang="0">
                                <a:pos x="T13" y="T15"/>
                              </a:cxn>
                              <a:cxn ang="0">
                                <a:pos x="T17" y="T19"/>
                              </a:cxn>
                            </a:cxnLst>
                            <a:rect l="0" t="0" r="r" b="b"/>
                            <a:pathLst>
                              <a:path w="40" h="37">
                                <a:moveTo>
                                  <a:pt x="35" y="36"/>
                                </a:moveTo>
                                <a:lnTo>
                                  <a:pt x="40" y="32"/>
                                </a:lnTo>
                                <a:lnTo>
                                  <a:pt x="2" y="0"/>
                                </a:lnTo>
                                <a:lnTo>
                                  <a:pt x="0" y="5"/>
                                </a:lnTo>
                                <a:lnTo>
                                  <a:pt x="35" y="36"/>
                                </a:lnTo>
                                <a:close/>
                              </a:path>
                            </a:pathLst>
                          </a:custGeom>
                          <a:noFill/>
                          <a:ln w="1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3" name="Freeform 33"/>
                        <wps:cNvSpPr>
                          <a:spLocks/>
                        </wps:cNvSpPr>
                        <wps:spPr bwMode="auto">
                          <a:xfrm>
                            <a:off x="8799" y="807"/>
                            <a:ext cx="94" cy="104"/>
                          </a:xfrm>
                          <a:custGeom>
                            <a:avLst/>
                            <a:gdLst>
                              <a:gd name="T0" fmla="+- 0 8861 8799"/>
                              <a:gd name="T1" fmla="*/ T0 w 94"/>
                              <a:gd name="T2" fmla="+- 0 911 808"/>
                              <a:gd name="T3" fmla="*/ 911 h 104"/>
                              <a:gd name="T4" fmla="+- 0 8830 8799"/>
                              <a:gd name="T5" fmla="*/ T4 w 94"/>
                              <a:gd name="T6" fmla="+- 0 911 808"/>
                              <a:gd name="T7" fmla="*/ 911 h 104"/>
                              <a:gd name="T8" fmla="+- 0 8818 8799"/>
                              <a:gd name="T9" fmla="*/ T8 w 94"/>
                              <a:gd name="T10" fmla="+- 0 908 808"/>
                              <a:gd name="T11" fmla="*/ 908 h 104"/>
                              <a:gd name="T12" fmla="+- 0 8803 8799"/>
                              <a:gd name="T13" fmla="*/ T12 w 94"/>
                              <a:gd name="T14" fmla="+- 0 894 808"/>
                              <a:gd name="T15" fmla="*/ 894 h 104"/>
                              <a:gd name="T16" fmla="+- 0 8799 8799"/>
                              <a:gd name="T17" fmla="*/ T16 w 94"/>
                              <a:gd name="T18" fmla="+- 0 883 808"/>
                              <a:gd name="T19" fmla="*/ 883 h 104"/>
                              <a:gd name="T20" fmla="+- 0 8799 8799"/>
                              <a:gd name="T21" fmla="*/ T20 w 94"/>
                              <a:gd name="T22" fmla="+- 0 808 808"/>
                              <a:gd name="T23" fmla="*/ 808 h 104"/>
                              <a:gd name="T24" fmla="+- 0 8827 8799"/>
                              <a:gd name="T25" fmla="*/ T24 w 94"/>
                              <a:gd name="T26" fmla="+- 0 808 808"/>
                              <a:gd name="T27" fmla="*/ 808 h 104"/>
                              <a:gd name="T28" fmla="+- 0 8827 8799"/>
                              <a:gd name="T29" fmla="*/ T28 w 94"/>
                              <a:gd name="T30" fmla="+- 0 868 808"/>
                              <a:gd name="T31" fmla="*/ 868 h 104"/>
                              <a:gd name="T32" fmla="+- 0 8829 8799"/>
                              <a:gd name="T33" fmla="*/ T32 w 94"/>
                              <a:gd name="T34" fmla="+- 0 874 808"/>
                              <a:gd name="T35" fmla="*/ 874 h 104"/>
                              <a:gd name="T36" fmla="+- 0 8834 8799"/>
                              <a:gd name="T37" fmla="*/ T36 w 94"/>
                              <a:gd name="T38" fmla="+- 0 881 808"/>
                              <a:gd name="T39" fmla="*/ 881 h 104"/>
                              <a:gd name="T40" fmla="+- 0 8839 8799"/>
                              <a:gd name="T41" fmla="*/ T40 w 94"/>
                              <a:gd name="T42" fmla="+- 0 883 808"/>
                              <a:gd name="T43" fmla="*/ 883 h 104"/>
                              <a:gd name="T44" fmla="+- 0 8852 8799"/>
                              <a:gd name="T45" fmla="*/ T44 w 94"/>
                              <a:gd name="T46" fmla="+- 0 883 808"/>
                              <a:gd name="T47" fmla="*/ 883 h 104"/>
                              <a:gd name="T48" fmla="+- 0 8857 8799"/>
                              <a:gd name="T49" fmla="*/ T48 w 94"/>
                              <a:gd name="T50" fmla="+- 0 881 808"/>
                              <a:gd name="T51" fmla="*/ 881 h 104"/>
                              <a:gd name="T52" fmla="+- 0 8863 8799"/>
                              <a:gd name="T53" fmla="*/ T52 w 94"/>
                              <a:gd name="T54" fmla="+- 0 874 808"/>
                              <a:gd name="T55" fmla="*/ 874 h 104"/>
                              <a:gd name="T56" fmla="+- 0 8864 8799"/>
                              <a:gd name="T57" fmla="*/ T56 w 94"/>
                              <a:gd name="T58" fmla="+- 0 868 808"/>
                              <a:gd name="T59" fmla="*/ 868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83 808"/>
                              <a:gd name="T71" fmla="*/ 883 h 104"/>
                              <a:gd name="T72" fmla="+- 0 8889 8799"/>
                              <a:gd name="T73" fmla="*/ T72 w 94"/>
                              <a:gd name="T74" fmla="+- 0 894 808"/>
                              <a:gd name="T75" fmla="*/ 894 h 104"/>
                              <a:gd name="T76" fmla="+- 0 8873 8799"/>
                              <a:gd name="T77" fmla="*/ T76 w 94"/>
                              <a:gd name="T78" fmla="+- 0 908 808"/>
                              <a:gd name="T79" fmla="*/ 908 h 104"/>
                              <a:gd name="T80" fmla="+- 0 8861 8799"/>
                              <a:gd name="T81" fmla="*/ T80 w 94"/>
                              <a:gd name="T82" fmla="+- 0 911 808"/>
                              <a:gd name="T83" fmla="*/ 911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94" h="104">
                                <a:moveTo>
                                  <a:pt x="62" y="103"/>
                                </a:moveTo>
                                <a:lnTo>
                                  <a:pt x="31" y="103"/>
                                </a:lnTo>
                                <a:lnTo>
                                  <a:pt x="19" y="100"/>
                                </a:lnTo>
                                <a:lnTo>
                                  <a:pt x="4" y="86"/>
                                </a:lnTo>
                                <a:lnTo>
                                  <a:pt x="0" y="75"/>
                                </a:lnTo>
                                <a:lnTo>
                                  <a:pt x="0" y="0"/>
                                </a:lnTo>
                                <a:lnTo>
                                  <a:pt x="28" y="0"/>
                                </a:lnTo>
                                <a:lnTo>
                                  <a:pt x="28" y="60"/>
                                </a:lnTo>
                                <a:lnTo>
                                  <a:pt x="30" y="66"/>
                                </a:lnTo>
                                <a:lnTo>
                                  <a:pt x="35" y="73"/>
                                </a:lnTo>
                                <a:lnTo>
                                  <a:pt x="40" y="75"/>
                                </a:lnTo>
                                <a:lnTo>
                                  <a:pt x="53" y="75"/>
                                </a:lnTo>
                                <a:lnTo>
                                  <a:pt x="58" y="73"/>
                                </a:lnTo>
                                <a:lnTo>
                                  <a:pt x="64" y="66"/>
                                </a:lnTo>
                                <a:lnTo>
                                  <a:pt x="65" y="60"/>
                                </a:lnTo>
                                <a:lnTo>
                                  <a:pt x="65" y="0"/>
                                </a:lnTo>
                                <a:lnTo>
                                  <a:pt x="93" y="0"/>
                                </a:lnTo>
                                <a:lnTo>
                                  <a:pt x="93" y="75"/>
                                </a:lnTo>
                                <a:lnTo>
                                  <a:pt x="90" y="86"/>
                                </a:lnTo>
                                <a:lnTo>
                                  <a:pt x="74" y="100"/>
                                </a:lnTo>
                                <a:lnTo>
                                  <a:pt x="62" y="103"/>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54" name="Freeform 34"/>
                        <wps:cNvSpPr>
                          <a:spLocks/>
                        </wps:cNvSpPr>
                        <wps:spPr bwMode="auto">
                          <a:xfrm>
                            <a:off x="8799" y="807"/>
                            <a:ext cx="94" cy="104"/>
                          </a:xfrm>
                          <a:custGeom>
                            <a:avLst/>
                            <a:gdLst>
                              <a:gd name="T0" fmla="+- 0 8799 8799"/>
                              <a:gd name="T1" fmla="*/ T0 w 94"/>
                              <a:gd name="T2" fmla="+- 0 808 808"/>
                              <a:gd name="T3" fmla="*/ 808 h 104"/>
                              <a:gd name="T4" fmla="+- 0 8827 8799"/>
                              <a:gd name="T5" fmla="*/ T4 w 94"/>
                              <a:gd name="T6" fmla="+- 0 808 808"/>
                              <a:gd name="T7" fmla="*/ 808 h 104"/>
                              <a:gd name="T8" fmla="+- 0 8827 8799"/>
                              <a:gd name="T9" fmla="*/ T8 w 94"/>
                              <a:gd name="T10" fmla="+- 0 860 808"/>
                              <a:gd name="T11" fmla="*/ 860 h 104"/>
                              <a:gd name="T12" fmla="+- 0 8827 8799"/>
                              <a:gd name="T13" fmla="*/ T12 w 94"/>
                              <a:gd name="T14" fmla="+- 0 868 808"/>
                              <a:gd name="T15" fmla="*/ 868 h 104"/>
                              <a:gd name="T16" fmla="+- 0 8829 8799"/>
                              <a:gd name="T17" fmla="*/ T16 w 94"/>
                              <a:gd name="T18" fmla="+- 0 874 808"/>
                              <a:gd name="T19" fmla="*/ 874 h 104"/>
                              <a:gd name="T20" fmla="+- 0 8831 8799"/>
                              <a:gd name="T21" fmla="*/ T20 w 94"/>
                              <a:gd name="T22" fmla="+- 0 878 808"/>
                              <a:gd name="T23" fmla="*/ 878 h 104"/>
                              <a:gd name="T24" fmla="+- 0 8834 8799"/>
                              <a:gd name="T25" fmla="*/ T24 w 94"/>
                              <a:gd name="T26" fmla="+- 0 881 808"/>
                              <a:gd name="T27" fmla="*/ 881 h 104"/>
                              <a:gd name="T28" fmla="+- 0 8839 8799"/>
                              <a:gd name="T29" fmla="*/ T28 w 94"/>
                              <a:gd name="T30" fmla="+- 0 883 808"/>
                              <a:gd name="T31" fmla="*/ 883 h 104"/>
                              <a:gd name="T32" fmla="+- 0 8846 8799"/>
                              <a:gd name="T33" fmla="*/ T32 w 94"/>
                              <a:gd name="T34" fmla="+- 0 883 808"/>
                              <a:gd name="T35" fmla="*/ 883 h 104"/>
                              <a:gd name="T36" fmla="+- 0 8852 8799"/>
                              <a:gd name="T37" fmla="*/ T36 w 94"/>
                              <a:gd name="T38" fmla="+- 0 883 808"/>
                              <a:gd name="T39" fmla="*/ 883 h 104"/>
                              <a:gd name="T40" fmla="+- 0 8857 8799"/>
                              <a:gd name="T41" fmla="*/ T40 w 94"/>
                              <a:gd name="T42" fmla="+- 0 881 808"/>
                              <a:gd name="T43" fmla="*/ 881 h 104"/>
                              <a:gd name="T44" fmla="+- 0 8860 8799"/>
                              <a:gd name="T45" fmla="*/ T44 w 94"/>
                              <a:gd name="T46" fmla="+- 0 878 808"/>
                              <a:gd name="T47" fmla="*/ 878 h 104"/>
                              <a:gd name="T48" fmla="+- 0 8863 8799"/>
                              <a:gd name="T49" fmla="*/ T48 w 94"/>
                              <a:gd name="T50" fmla="+- 0 874 808"/>
                              <a:gd name="T51" fmla="*/ 874 h 104"/>
                              <a:gd name="T52" fmla="+- 0 8864 8799"/>
                              <a:gd name="T53" fmla="*/ T52 w 94"/>
                              <a:gd name="T54" fmla="+- 0 868 808"/>
                              <a:gd name="T55" fmla="*/ 868 h 104"/>
                              <a:gd name="T56" fmla="+- 0 8864 8799"/>
                              <a:gd name="T57" fmla="*/ T56 w 94"/>
                              <a:gd name="T58" fmla="+- 0 860 808"/>
                              <a:gd name="T59" fmla="*/ 860 h 104"/>
                              <a:gd name="T60" fmla="+- 0 8864 8799"/>
                              <a:gd name="T61" fmla="*/ T60 w 94"/>
                              <a:gd name="T62" fmla="+- 0 808 808"/>
                              <a:gd name="T63" fmla="*/ 808 h 104"/>
                              <a:gd name="T64" fmla="+- 0 8892 8799"/>
                              <a:gd name="T65" fmla="*/ T64 w 94"/>
                              <a:gd name="T66" fmla="+- 0 808 808"/>
                              <a:gd name="T67" fmla="*/ 808 h 104"/>
                              <a:gd name="T68" fmla="+- 0 8892 8799"/>
                              <a:gd name="T69" fmla="*/ T68 w 94"/>
                              <a:gd name="T70" fmla="+- 0 869 808"/>
                              <a:gd name="T71" fmla="*/ 869 h 104"/>
                              <a:gd name="T72" fmla="+- 0 8892 8799"/>
                              <a:gd name="T73" fmla="*/ T72 w 94"/>
                              <a:gd name="T74" fmla="+- 0 883 808"/>
                              <a:gd name="T75" fmla="*/ 883 h 104"/>
                              <a:gd name="T76" fmla="+- 0 8889 8799"/>
                              <a:gd name="T77" fmla="*/ T76 w 94"/>
                              <a:gd name="T78" fmla="+- 0 894 808"/>
                              <a:gd name="T79" fmla="*/ 894 h 104"/>
                              <a:gd name="T80" fmla="+- 0 8881 8799"/>
                              <a:gd name="T81" fmla="*/ T80 w 94"/>
                              <a:gd name="T82" fmla="+- 0 901 808"/>
                              <a:gd name="T83" fmla="*/ 901 h 104"/>
                              <a:gd name="T84" fmla="+- 0 8873 8799"/>
                              <a:gd name="T85" fmla="*/ T84 w 94"/>
                              <a:gd name="T86" fmla="+- 0 908 808"/>
                              <a:gd name="T87" fmla="*/ 908 h 104"/>
                              <a:gd name="T88" fmla="+- 0 8861 8799"/>
                              <a:gd name="T89" fmla="*/ T88 w 94"/>
                              <a:gd name="T90" fmla="+- 0 911 808"/>
                              <a:gd name="T91" fmla="*/ 911 h 104"/>
                              <a:gd name="T92" fmla="+- 0 8846 8799"/>
                              <a:gd name="T93" fmla="*/ T92 w 94"/>
                              <a:gd name="T94" fmla="+- 0 911 808"/>
                              <a:gd name="T95" fmla="*/ 911 h 104"/>
                              <a:gd name="T96" fmla="+- 0 8830 8799"/>
                              <a:gd name="T97" fmla="*/ T96 w 94"/>
                              <a:gd name="T98" fmla="+- 0 911 808"/>
                              <a:gd name="T99" fmla="*/ 911 h 104"/>
                              <a:gd name="T100" fmla="+- 0 8818 8799"/>
                              <a:gd name="T101" fmla="*/ T100 w 94"/>
                              <a:gd name="T102" fmla="+- 0 908 808"/>
                              <a:gd name="T103" fmla="*/ 908 h 104"/>
                              <a:gd name="T104" fmla="+- 0 8811 8799"/>
                              <a:gd name="T105" fmla="*/ T104 w 94"/>
                              <a:gd name="T106" fmla="+- 0 901 808"/>
                              <a:gd name="T107" fmla="*/ 901 h 104"/>
                              <a:gd name="T108" fmla="+- 0 8803 8799"/>
                              <a:gd name="T109" fmla="*/ T108 w 94"/>
                              <a:gd name="T110" fmla="+- 0 894 808"/>
                              <a:gd name="T111" fmla="*/ 894 h 104"/>
                              <a:gd name="T112" fmla="+- 0 8799 8799"/>
                              <a:gd name="T113" fmla="*/ T112 w 94"/>
                              <a:gd name="T114" fmla="+- 0 883 808"/>
                              <a:gd name="T115" fmla="*/ 883 h 104"/>
                              <a:gd name="T116" fmla="+- 0 8799 8799"/>
                              <a:gd name="T117" fmla="*/ T116 w 94"/>
                              <a:gd name="T118" fmla="+- 0 869 808"/>
                              <a:gd name="T119" fmla="*/ 869 h 104"/>
                              <a:gd name="T120" fmla="+- 0 8799 8799"/>
                              <a:gd name="T121" fmla="*/ T120 w 94"/>
                              <a:gd name="T122" fmla="+- 0 808 808"/>
                              <a:gd name="T123" fmla="*/ 808 h 10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Lst>
                            <a:rect l="0" t="0" r="r" b="b"/>
                            <a:pathLst>
                              <a:path w="94" h="104">
                                <a:moveTo>
                                  <a:pt x="0" y="0"/>
                                </a:moveTo>
                                <a:lnTo>
                                  <a:pt x="28" y="0"/>
                                </a:lnTo>
                                <a:lnTo>
                                  <a:pt x="28" y="52"/>
                                </a:lnTo>
                                <a:lnTo>
                                  <a:pt x="28" y="60"/>
                                </a:lnTo>
                                <a:lnTo>
                                  <a:pt x="30" y="66"/>
                                </a:lnTo>
                                <a:lnTo>
                                  <a:pt x="32" y="70"/>
                                </a:lnTo>
                                <a:lnTo>
                                  <a:pt x="35" y="73"/>
                                </a:lnTo>
                                <a:lnTo>
                                  <a:pt x="40" y="75"/>
                                </a:lnTo>
                                <a:lnTo>
                                  <a:pt x="47" y="75"/>
                                </a:lnTo>
                                <a:lnTo>
                                  <a:pt x="53" y="75"/>
                                </a:lnTo>
                                <a:lnTo>
                                  <a:pt x="58" y="73"/>
                                </a:lnTo>
                                <a:lnTo>
                                  <a:pt x="61" y="70"/>
                                </a:lnTo>
                                <a:lnTo>
                                  <a:pt x="64" y="66"/>
                                </a:lnTo>
                                <a:lnTo>
                                  <a:pt x="65" y="60"/>
                                </a:lnTo>
                                <a:lnTo>
                                  <a:pt x="65" y="52"/>
                                </a:lnTo>
                                <a:lnTo>
                                  <a:pt x="65" y="0"/>
                                </a:lnTo>
                                <a:lnTo>
                                  <a:pt x="93" y="0"/>
                                </a:lnTo>
                                <a:lnTo>
                                  <a:pt x="93" y="61"/>
                                </a:lnTo>
                                <a:lnTo>
                                  <a:pt x="93" y="75"/>
                                </a:lnTo>
                                <a:lnTo>
                                  <a:pt x="90" y="86"/>
                                </a:lnTo>
                                <a:lnTo>
                                  <a:pt x="82" y="93"/>
                                </a:lnTo>
                                <a:lnTo>
                                  <a:pt x="74" y="100"/>
                                </a:lnTo>
                                <a:lnTo>
                                  <a:pt x="62" y="103"/>
                                </a:lnTo>
                                <a:lnTo>
                                  <a:pt x="47" y="103"/>
                                </a:lnTo>
                                <a:lnTo>
                                  <a:pt x="31" y="103"/>
                                </a:lnTo>
                                <a:lnTo>
                                  <a:pt x="19" y="100"/>
                                </a:lnTo>
                                <a:lnTo>
                                  <a:pt x="12" y="93"/>
                                </a:lnTo>
                                <a:lnTo>
                                  <a:pt x="4" y="86"/>
                                </a:lnTo>
                                <a:lnTo>
                                  <a:pt x="0" y="75"/>
                                </a:lnTo>
                                <a:lnTo>
                                  <a:pt x="0" y="61"/>
                                </a:lnTo>
                                <a:lnTo>
                                  <a:pt x="0" y="0"/>
                                </a:lnTo>
                                <a:close/>
                              </a:path>
                            </a:pathLst>
                          </a:custGeom>
                          <a:noFill/>
                          <a:ln w="66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55" name="Rectangle 35"/>
                        <wps:cNvSpPr>
                          <a:spLocks noChangeArrowheads="1"/>
                        </wps:cNvSpPr>
                        <wps:spPr bwMode="auto">
                          <a:xfrm>
                            <a:off x="8790" y="824"/>
                            <a:ext cx="113" cy="50"/>
                          </a:xfrm>
                          <a:prstGeom prst="rect">
                            <a:avLst/>
                          </a:prstGeom>
                          <a:solidFill>
                            <a:srgbClr val="C8AA3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56" name="Rectangle 36"/>
                        <wps:cNvSpPr>
                          <a:spLocks noChangeArrowheads="1"/>
                        </wps:cNvSpPr>
                        <wps:spPr bwMode="auto">
                          <a:xfrm>
                            <a:off x="8790" y="824"/>
                            <a:ext cx="113" cy="50"/>
                          </a:xfrm>
                          <a:prstGeom prst="rect">
                            <a:avLst/>
                          </a:prstGeom>
                          <a:noFill/>
                          <a:ln w="1033">
                            <a:solidFill>
                              <a:srgbClr val="01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7" name="Picture 3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8778" y="817"/>
                            <a:ext cx="21"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8" name="Picture 3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8820" y="817"/>
                            <a:ext cx="9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59" name="Picture 3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8799" y="824"/>
                            <a:ext cx="21" cy="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0" name="AutoShape 40"/>
                        <wps:cNvSpPr>
                          <a:spLocks/>
                        </wps:cNvSpPr>
                        <wps:spPr bwMode="auto">
                          <a:xfrm>
                            <a:off x="8875" y="780"/>
                            <a:ext cx="17" cy="22"/>
                          </a:xfrm>
                          <a:custGeom>
                            <a:avLst/>
                            <a:gdLst>
                              <a:gd name="T0" fmla="+- 0 8887 8875"/>
                              <a:gd name="T1" fmla="*/ T0 w 17"/>
                              <a:gd name="T2" fmla="+- 0 790 780"/>
                              <a:gd name="T3" fmla="*/ 790 h 22"/>
                              <a:gd name="T4" fmla="+- 0 8889 8875"/>
                              <a:gd name="T5" fmla="*/ T4 w 17"/>
                              <a:gd name="T6" fmla="+- 0 789 780"/>
                              <a:gd name="T7" fmla="*/ 789 h 22"/>
                              <a:gd name="T8" fmla="+- 0 8891 8875"/>
                              <a:gd name="T9" fmla="*/ T8 w 17"/>
                              <a:gd name="T10" fmla="+- 0 788 780"/>
                              <a:gd name="T11" fmla="*/ 788 h 22"/>
                              <a:gd name="T12" fmla="+- 0 8889 8875"/>
                              <a:gd name="T13" fmla="*/ T12 w 17"/>
                              <a:gd name="T14" fmla="+- 0 785 780"/>
                              <a:gd name="T15" fmla="*/ 785 h 22"/>
                              <a:gd name="T16" fmla="+- 0 8883 8875"/>
                              <a:gd name="T17" fmla="*/ T16 w 17"/>
                              <a:gd name="T18" fmla="+- 0 780 780"/>
                              <a:gd name="T19" fmla="*/ 780 h 22"/>
                              <a:gd name="T20" fmla="+- 0 8879 8875"/>
                              <a:gd name="T21" fmla="*/ T20 w 17"/>
                              <a:gd name="T22" fmla="+- 0 780 780"/>
                              <a:gd name="T23" fmla="*/ 780 h 22"/>
                              <a:gd name="T24" fmla="+- 0 8875 8875"/>
                              <a:gd name="T25" fmla="*/ T24 w 17"/>
                              <a:gd name="T26" fmla="+- 0 780 780"/>
                              <a:gd name="T27" fmla="*/ 780 h 22"/>
                              <a:gd name="T28" fmla="+- 0 8876 8875"/>
                              <a:gd name="T29" fmla="*/ T28 w 17"/>
                              <a:gd name="T30" fmla="+- 0 783 780"/>
                              <a:gd name="T31" fmla="*/ 783 h 22"/>
                              <a:gd name="T32" fmla="+- 0 8876 8875"/>
                              <a:gd name="T33" fmla="*/ T32 w 17"/>
                              <a:gd name="T34" fmla="+- 0 787 780"/>
                              <a:gd name="T35" fmla="*/ 787 h 22"/>
                              <a:gd name="T36" fmla="+- 0 8882 8875"/>
                              <a:gd name="T37" fmla="*/ T36 w 17"/>
                              <a:gd name="T38" fmla="+- 0 787 780"/>
                              <a:gd name="T39" fmla="*/ 787 h 22"/>
                              <a:gd name="T40" fmla="+- 0 8887 8875"/>
                              <a:gd name="T41" fmla="*/ T40 w 17"/>
                              <a:gd name="T42" fmla="+- 0 790 780"/>
                              <a:gd name="T43" fmla="*/ 790 h 22"/>
                              <a:gd name="T44" fmla="+- 0 8882 8875"/>
                              <a:gd name="T45" fmla="*/ T44 w 17"/>
                              <a:gd name="T46" fmla="+- 0 801 780"/>
                              <a:gd name="T47" fmla="*/ 801 h 22"/>
                              <a:gd name="T48" fmla="+- 0 8882 8875"/>
                              <a:gd name="T49" fmla="*/ T48 w 17"/>
                              <a:gd name="T50" fmla="+- 0 787 780"/>
                              <a:gd name="T51" fmla="*/ 787 h 22"/>
                              <a:gd name="T52" fmla="+- 0 8876 8875"/>
                              <a:gd name="T53" fmla="*/ T52 w 17"/>
                              <a:gd name="T54" fmla="+- 0 787 780"/>
                              <a:gd name="T55" fmla="*/ 787 h 22"/>
                              <a:gd name="T56" fmla="+- 0 8875 8875"/>
                              <a:gd name="T57" fmla="*/ T56 w 17"/>
                              <a:gd name="T58" fmla="+- 0 801 780"/>
                              <a:gd name="T59" fmla="*/ 801 h 22"/>
                              <a:gd name="T60" fmla="+- 0 8882 8875"/>
                              <a:gd name="T61" fmla="*/ T60 w 17"/>
                              <a:gd name="T62" fmla="+- 0 801 780"/>
                              <a:gd name="T63"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17" h="22">
                                <a:moveTo>
                                  <a:pt x="12" y="10"/>
                                </a:moveTo>
                                <a:lnTo>
                                  <a:pt x="14" y="9"/>
                                </a:lnTo>
                                <a:lnTo>
                                  <a:pt x="16" y="8"/>
                                </a:lnTo>
                                <a:lnTo>
                                  <a:pt x="14" y="5"/>
                                </a:lnTo>
                                <a:lnTo>
                                  <a:pt x="8" y="0"/>
                                </a:lnTo>
                                <a:lnTo>
                                  <a:pt x="4" y="0"/>
                                </a:lnTo>
                                <a:lnTo>
                                  <a:pt x="0" y="0"/>
                                </a:lnTo>
                                <a:lnTo>
                                  <a:pt x="1" y="3"/>
                                </a:lnTo>
                                <a:lnTo>
                                  <a:pt x="1" y="7"/>
                                </a:lnTo>
                                <a:lnTo>
                                  <a:pt x="7" y="7"/>
                                </a:lnTo>
                                <a:lnTo>
                                  <a:pt x="12" y="10"/>
                                </a:lnTo>
                                <a:close/>
                                <a:moveTo>
                                  <a:pt x="7" y="21"/>
                                </a:moveTo>
                                <a:lnTo>
                                  <a:pt x="7" y="7"/>
                                </a:lnTo>
                                <a:lnTo>
                                  <a:pt x="1" y="7"/>
                                </a:lnTo>
                                <a:lnTo>
                                  <a:pt x="0" y="21"/>
                                </a:lnTo>
                                <a:lnTo>
                                  <a:pt x="7"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1" name="Freeform 41"/>
                        <wps:cNvSpPr>
                          <a:spLocks/>
                        </wps:cNvSpPr>
                        <wps:spPr bwMode="auto">
                          <a:xfrm>
                            <a:off x="8875" y="780"/>
                            <a:ext cx="17" cy="22"/>
                          </a:xfrm>
                          <a:custGeom>
                            <a:avLst/>
                            <a:gdLst>
                              <a:gd name="T0" fmla="+- 0 8882 8875"/>
                              <a:gd name="T1" fmla="*/ T0 w 17"/>
                              <a:gd name="T2" fmla="+- 0 801 780"/>
                              <a:gd name="T3" fmla="*/ 801 h 22"/>
                              <a:gd name="T4" fmla="+- 0 8882 8875"/>
                              <a:gd name="T5" fmla="*/ T4 w 17"/>
                              <a:gd name="T6" fmla="+- 0 787 780"/>
                              <a:gd name="T7" fmla="*/ 787 h 22"/>
                              <a:gd name="T8" fmla="+- 0 8887 8875"/>
                              <a:gd name="T9" fmla="*/ T8 w 17"/>
                              <a:gd name="T10" fmla="+- 0 790 780"/>
                              <a:gd name="T11" fmla="*/ 790 h 22"/>
                              <a:gd name="T12" fmla="+- 0 8888 8875"/>
                              <a:gd name="T13" fmla="*/ T12 w 17"/>
                              <a:gd name="T14" fmla="+- 0 790 780"/>
                              <a:gd name="T15" fmla="*/ 790 h 22"/>
                              <a:gd name="T16" fmla="+- 0 8889 8875"/>
                              <a:gd name="T17" fmla="*/ T16 w 17"/>
                              <a:gd name="T18" fmla="+- 0 789 780"/>
                              <a:gd name="T19" fmla="*/ 789 h 22"/>
                              <a:gd name="T20" fmla="+- 0 8891 8875"/>
                              <a:gd name="T21" fmla="*/ T20 w 17"/>
                              <a:gd name="T22" fmla="+- 0 788 780"/>
                              <a:gd name="T23" fmla="*/ 788 h 22"/>
                              <a:gd name="T24" fmla="+- 0 8890 8875"/>
                              <a:gd name="T25" fmla="*/ T24 w 17"/>
                              <a:gd name="T26" fmla="+- 0 787 780"/>
                              <a:gd name="T27" fmla="*/ 787 h 22"/>
                              <a:gd name="T28" fmla="+- 0 8889 8875"/>
                              <a:gd name="T29" fmla="*/ T28 w 17"/>
                              <a:gd name="T30" fmla="+- 0 785 780"/>
                              <a:gd name="T31" fmla="*/ 785 h 22"/>
                              <a:gd name="T32" fmla="+- 0 8883 8875"/>
                              <a:gd name="T33" fmla="*/ T32 w 17"/>
                              <a:gd name="T34" fmla="+- 0 780 780"/>
                              <a:gd name="T35" fmla="*/ 780 h 22"/>
                              <a:gd name="T36" fmla="+- 0 8879 8875"/>
                              <a:gd name="T37" fmla="*/ T36 w 17"/>
                              <a:gd name="T38" fmla="+- 0 780 780"/>
                              <a:gd name="T39" fmla="*/ 780 h 22"/>
                              <a:gd name="T40" fmla="+- 0 8875 8875"/>
                              <a:gd name="T41" fmla="*/ T40 w 17"/>
                              <a:gd name="T42" fmla="+- 0 780 780"/>
                              <a:gd name="T43" fmla="*/ 780 h 22"/>
                              <a:gd name="T44" fmla="+- 0 8876 8875"/>
                              <a:gd name="T45" fmla="*/ T44 w 17"/>
                              <a:gd name="T46" fmla="+- 0 783 780"/>
                              <a:gd name="T47" fmla="*/ 783 h 22"/>
                              <a:gd name="T48" fmla="+- 0 8875 8875"/>
                              <a:gd name="T49" fmla="*/ T48 w 17"/>
                              <a:gd name="T50" fmla="+- 0 801 780"/>
                              <a:gd name="T51" fmla="*/ 801 h 22"/>
                              <a:gd name="T52" fmla="+- 0 8882 8875"/>
                              <a:gd name="T53" fmla="*/ T52 w 17"/>
                              <a:gd name="T54" fmla="+- 0 801 780"/>
                              <a:gd name="T55" fmla="*/ 80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2">
                                <a:moveTo>
                                  <a:pt x="7" y="21"/>
                                </a:moveTo>
                                <a:lnTo>
                                  <a:pt x="7" y="7"/>
                                </a:lnTo>
                                <a:lnTo>
                                  <a:pt x="12" y="10"/>
                                </a:lnTo>
                                <a:lnTo>
                                  <a:pt x="13" y="10"/>
                                </a:lnTo>
                                <a:lnTo>
                                  <a:pt x="14" y="9"/>
                                </a:lnTo>
                                <a:lnTo>
                                  <a:pt x="16" y="8"/>
                                </a:lnTo>
                                <a:lnTo>
                                  <a:pt x="15" y="7"/>
                                </a:lnTo>
                                <a:lnTo>
                                  <a:pt x="14" y="5"/>
                                </a:lnTo>
                                <a:lnTo>
                                  <a:pt x="8" y="0"/>
                                </a:lnTo>
                                <a:lnTo>
                                  <a:pt x="4" y="0"/>
                                </a:lnTo>
                                <a:lnTo>
                                  <a:pt x="0" y="0"/>
                                </a:lnTo>
                                <a:lnTo>
                                  <a:pt x="1" y="3"/>
                                </a:lnTo>
                                <a:lnTo>
                                  <a:pt x="0" y="21"/>
                                </a:lnTo>
                                <a:lnTo>
                                  <a:pt x="7"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2" name="Rectangle 42"/>
                        <wps:cNvSpPr>
                          <a:spLocks noChangeArrowheads="1"/>
                        </wps:cNvSpPr>
                        <wps:spPr bwMode="auto">
                          <a:xfrm>
                            <a:off x="8872" y="798"/>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3" name="Rectangle 43"/>
                        <wps:cNvSpPr>
                          <a:spLocks noChangeArrowheads="1"/>
                        </wps:cNvSpPr>
                        <wps:spPr bwMode="auto">
                          <a:xfrm>
                            <a:off x="8872" y="798"/>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4" name="Rectangle 44"/>
                        <wps:cNvSpPr>
                          <a:spLocks noChangeArrowheads="1"/>
                        </wps:cNvSpPr>
                        <wps:spPr bwMode="auto">
                          <a:xfrm>
                            <a:off x="8862" y="804"/>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5" name="Rectangle 45"/>
                        <wps:cNvSpPr>
                          <a:spLocks noChangeArrowheads="1"/>
                        </wps:cNvSpPr>
                        <wps:spPr bwMode="auto">
                          <a:xfrm>
                            <a:off x="8862" y="804"/>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6" name="AutoShape 46"/>
                        <wps:cNvSpPr>
                          <a:spLocks/>
                        </wps:cNvSpPr>
                        <wps:spPr bwMode="auto">
                          <a:xfrm>
                            <a:off x="8801" y="778"/>
                            <a:ext cx="17" cy="21"/>
                          </a:xfrm>
                          <a:custGeom>
                            <a:avLst/>
                            <a:gdLst>
                              <a:gd name="T0" fmla="+- 0 8806 8802"/>
                              <a:gd name="T1" fmla="*/ T0 w 17"/>
                              <a:gd name="T2" fmla="+- 0 789 779"/>
                              <a:gd name="T3" fmla="*/ 789 h 21"/>
                              <a:gd name="T4" fmla="+- 0 8803 8802"/>
                              <a:gd name="T5" fmla="*/ T4 w 17"/>
                              <a:gd name="T6" fmla="+- 0 788 779"/>
                              <a:gd name="T7" fmla="*/ 788 h 21"/>
                              <a:gd name="T8" fmla="+- 0 8802 8802"/>
                              <a:gd name="T9" fmla="*/ T8 w 17"/>
                              <a:gd name="T10" fmla="+- 0 786 779"/>
                              <a:gd name="T11" fmla="*/ 786 h 21"/>
                              <a:gd name="T12" fmla="+- 0 8804 8802"/>
                              <a:gd name="T13" fmla="*/ T12 w 17"/>
                              <a:gd name="T14" fmla="+- 0 784 779"/>
                              <a:gd name="T15" fmla="*/ 784 h 21"/>
                              <a:gd name="T16" fmla="+- 0 8810 8802"/>
                              <a:gd name="T17" fmla="*/ T16 w 17"/>
                              <a:gd name="T18" fmla="+- 0 779 779"/>
                              <a:gd name="T19" fmla="*/ 779 h 21"/>
                              <a:gd name="T20" fmla="+- 0 8818 8802"/>
                              <a:gd name="T21" fmla="*/ T20 w 17"/>
                              <a:gd name="T22" fmla="+- 0 779 779"/>
                              <a:gd name="T23" fmla="*/ 779 h 21"/>
                              <a:gd name="T24" fmla="+- 0 8817 8802"/>
                              <a:gd name="T25" fmla="*/ T24 w 17"/>
                              <a:gd name="T26" fmla="+- 0 781 779"/>
                              <a:gd name="T27" fmla="*/ 781 h 21"/>
                              <a:gd name="T28" fmla="+- 0 8817 8802"/>
                              <a:gd name="T29" fmla="*/ T28 w 17"/>
                              <a:gd name="T30" fmla="+- 0 785 779"/>
                              <a:gd name="T31" fmla="*/ 785 h 21"/>
                              <a:gd name="T32" fmla="+- 0 8811 8802"/>
                              <a:gd name="T33" fmla="*/ T32 w 17"/>
                              <a:gd name="T34" fmla="+- 0 785 779"/>
                              <a:gd name="T35" fmla="*/ 785 h 21"/>
                              <a:gd name="T36" fmla="+- 0 8806 8802"/>
                              <a:gd name="T37" fmla="*/ T36 w 17"/>
                              <a:gd name="T38" fmla="+- 0 789 779"/>
                              <a:gd name="T39" fmla="*/ 789 h 21"/>
                              <a:gd name="T40" fmla="+- 0 8811 8802"/>
                              <a:gd name="T41" fmla="*/ T40 w 17"/>
                              <a:gd name="T42" fmla="+- 0 800 779"/>
                              <a:gd name="T43" fmla="*/ 800 h 21"/>
                              <a:gd name="T44" fmla="+- 0 8811 8802"/>
                              <a:gd name="T45" fmla="*/ T44 w 17"/>
                              <a:gd name="T46" fmla="+- 0 785 779"/>
                              <a:gd name="T47" fmla="*/ 785 h 21"/>
                              <a:gd name="T48" fmla="+- 0 8817 8802"/>
                              <a:gd name="T49" fmla="*/ T48 w 17"/>
                              <a:gd name="T50" fmla="+- 0 785 779"/>
                              <a:gd name="T51" fmla="*/ 785 h 21"/>
                              <a:gd name="T52" fmla="+- 0 8818 8802"/>
                              <a:gd name="T53" fmla="*/ T52 w 17"/>
                              <a:gd name="T54" fmla="+- 0 800 779"/>
                              <a:gd name="T55" fmla="*/ 800 h 21"/>
                              <a:gd name="T56" fmla="+- 0 8811 8802"/>
                              <a:gd name="T57" fmla="*/ T56 w 17"/>
                              <a:gd name="T58" fmla="+- 0 800 779"/>
                              <a:gd name="T59"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7" h="21">
                                <a:moveTo>
                                  <a:pt x="4" y="10"/>
                                </a:moveTo>
                                <a:lnTo>
                                  <a:pt x="1" y="9"/>
                                </a:lnTo>
                                <a:lnTo>
                                  <a:pt x="0" y="7"/>
                                </a:lnTo>
                                <a:lnTo>
                                  <a:pt x="2" y="5"/>
                                </a:lnTo>
                                <a:lnTo>
                                  <a:pt x="8" y="0"/>
                                </a:lnTo>
                                <a:lnTo>
                                  <a:pt x="16" y="0"/>
                                </a:lnTo>
                                <a:lnTo>
                                  <a:pt x="15" y="2"/>
                                </a:lnTo>
                                <a:lnTo>
                                  <a:pt x="15" y="6"/>
                                </a:lnTo>
                                <a:lnTo>
                                  <a:pt x="9" y="6"/>
                                </a:lnTo>
                                <a:lnTo>
                                  <a:pt x="4" y="10"/>
                                </a:lnTo>
                                <a:close/>
                                <a:moveTo>
                                  <a:pt x="9" y="21"/>
                                </a:moveTo>
                                <a:lnTo>
                                  <a:pt x="9" y="6"/>
                                </a:lnTo>
                                <a:lnTo>
                                  <a:pt x="15" y="6"/>
                                </a:lnTo>
                                <a:lnTo>
                                  <a:pt x="16" y="21"/>
                                </a:lnTo>
                                <a:lnTo>
                                  <a:pt x="9" y="2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67" name="Freeform 47"/>
                        <wps:cNvSpPr>
                          <a:spLocks/>
                        </wps:cNvSpPr>
                        <wps:spPr bwMode="auto">
                          <a:xfrm>
                            <a:off x="8801" y="778"/>
                            <a:ext cx="17" cy="21"/>
                          </a:xfrm>
                          <a:custGeom>
                            <a:avLst/>
                            <a:gdLst>
                              <a:gd name="T0" fmla="+- 0 8811 8802"/>
                              <a:gd name="T1" fmla="*/ T0 w 17"/>
                              <a:gd name="T2" fmla="+- 0 800 779"/>
                              <a:gd name="T3" fmla="*/ 800 h 21"/>
                              <a:gd name="T4" fmla="+- 0 8811 8802"/>
                              <a:gd name="T5" fmla="*/ T4 w 17"/>
                              <a:gd name="T6" fmla="+- 0 785 779"/>
                              <a:gd name="T7" fmla="*/ 785 h 21"/>
                              <a:gd name="T8" fmla="+- 0 8806 8802"/>
                              <a:gd name="T9" fmla="*/ T8 w 17"/>
                              <a:gd name="T10" fmla="+- 0 789 779"/>
                              <a:gd name="T11" fmla="*/ 789 h 21"/>
                              <a:gd name="T12" fmla="+- 0 8805 8802"/>
                              <a:gd name="T13" fmla="*/ T12 w 17"/>
                              <a:gd name="T14" fmla="+- 0 788 779"/>
                              <a:gd name="T15" fmla="*/ 788 h 21"/>
                              <a:gd name="T16" fmla="+- 0 8803 8802"/>
                              <a:gd name="T17" fmla="*/ T16 w 17"/>
                              <a:gd name="T18" fmla="+- 0 788 779"/>
                              <a:gd name="T19" fmla="*/ 788 h 21"/>
                              <a:gd name="T20" fmla="+- 0 8802 8802"/>
                              <a:gd name="T21" fmla="*/ T20 w 17"/>
                              <a:gd name="T22" fmla="+- 0 786 779"/>
                              <a:gd name="T23" fmla="*/ 786 h 21"/>
                              <a:gd name="T24" fmla="+- 0 8803 8802"/>
                              <a:gd name="T25" fmla="*/ T24 w 17"/>
                              <a:gd name="T26" fmla="+- 0 785 779"/>
                              <a:gd name="T27" fmla="*/ 785 h 21"/>
                              <a:gd name="T28" fmla="+- 0 8804 8802"/>
                              <a:gd name="T29" fmla="*/ T28 w 17"/>
                              <a:gd name="T30" fmla="+- 0 784 779"/>
                              <a:gd name="T31" fmla="*/ 784 h 21"/>
                              <a:gd name="T32" fmla="+- 0 8810 8802"/>
                              <a:gd name="T33" fmla="*/ T32 w 17"/>
                              <a:gd name="T34" fmla="+- 0 779 779"/>
                              <a:gd name="T35" fmla="*/ 779 h 21"/>
                              <a:gd name="T36" fmla="+- 0 8814 8802"/>
                              <a:gd name="T37" fmla="*/ T36 w 17"/>
                              <a:gd name="T38" fmla="+- 0 779 779"/>
                              <a:gd name="T39" fmla="*/ 779 h 21"/>
                              <a:gd name="T40" fmla="+- 0 8818 8802"/>
                              <a:gd name="T41" fmla="*/ T40 w 17"/>
                              <a:gd name="T42" fmla="+- 0 779 779"/>
                              <a:gd name="T43" fmla="*/ 779 h 21"/>
                              <a:gd name="T44" fmla="+- 0 8817 8802"/>
                              <a:gd name="T45" fmla="*/ T44 w 17"/>
                              <a:gd name="T46" fmla="+- 0 781 779"/>
                              <a:gd name="T47" fmla="*/ 781 h 21"/>
                              <a:gd name="T48" fmla="+- 0 8818 8802"/>
                              <a:gd name="T49" fmla="*/ T48 w 17"/>
                              <a:gd name="T50" fmla="+- 0 800 779"/>
                              <a:gd name="T51" fmla="*/ 800 h 21"/>
                              <a:gd name="T52" fmla="+- 0 8811 8802"/>
                              <a:gd name="T53" fmla="*/ T52 w 17"/>
                              <a:gd name="T54" fmla="+- 0 800 779"/>
                              <a:gd name="T55" fmla="*/ 800 h 2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17" h="21">
                                <a:moveTo>
                                  <a:pt x="9" y="21"/>
                                </a:moveTo>
                                <a:lnTo>
                                  <a:pt x="9" y="6"/>
                                </a:lnTo>
                                <a:lnTo>
                                  <a:pt x="4" y="10"/>
                                </a:lnTo>
                                <a:lnTo>
                                  <a:pt x="3" y="9"/>
                                </a:lnTo>
                                <a:lnTo>
                                  <a:pt x="1" y="9"/>
                                </a:lnTo>
                                <a:lnTo>
                                  <a:pt x="0" y="7"/>
                                </a:lnTo>
                                <a:lnTo>
                                  <a:pt x="1" y="6"/>
                                </a:lnTo>
                                <a:lnTo>
                                  <a:pt x="2" y="5"/>
                                </a:lnTo>
                                <a:lnTo>
                                  <a:pt x="8" y="0"/>
                                </a:lnTo>
                                <a:lnTo>
                                  <a:pt x="12" y="0"/>
                                </a:lnTo>
                                <a:lnTo>
                                  <a:pt x="16" y="0"/>
                                </a:lnTo>
                                <a:lnTo>
                                  <a:pt x="15" y="2"/>
                                </a:lnTo>
                                <a:lnTo>
                                  <a:pt x="16" y="21"/>
                                </a:lnTo>
                                <a:lnTo>
                                  <a:pt x="9" y="21"/>
                                </a:lnTo>
                                <a:close/>
                              </a:path>
                            </a:pathLst>
                          </a:custGeom>
                          <a:noFill/>
                          <a:ln w="6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68" name="Rectangle 48"/>
                        <wps:cNvSpPr>
                          <a:spLocks noChangeArrowheads="1"/>
                        </wps:cNvSpPr>
                        <wps:spPr bwMode="auto">
                          <a:xfrm>
                            <a:off x="8805" y="797"/>
                            <a:ext cx="16" cy="11"/>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69" name="Rectangle 49"/>
                        <wps:cNvSpPr>
                          <a:spLocks noChangeArrowheads="1"/>
                        </wps:cNvSpPr>
                        <wps:spPr bwMode="auto">
                          <a:xfrm>
                            <a:off x="8805" y="797"/>
                            <a:ext cx="16" cy="11"/>
                          </a:xfrm>
                          <a:prstGeom prst="rect">
                            <a:avLst/>
                          </a:prstGeom>
                          <a:noFill/>
                          <a:ln w="39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0" name="Rectangle 50"/>
                        <wps:cNvSpPr>
                          <a:spLocks noChangeArrowheads="1"/>
                        </wps:cNvSpPr>
                        <wps:spPr bwMode="auto">
                          <a:xfrm>
                            <a:off x="8797" y="802"/>
                            <a:ext cx="34" cy="7"/>
                          </a:xfrm>
                          <a:prstGeom prst="rect">
                            <a:avLst/>
                          </a:prstGeom>
                          <a:solidFill>
                            <a:srgbClr val="B3B3B3"/>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371" name="Rectangle 51"/>
                        <wps:cNvSpPr>
                          <a:spLocks noChangeArrowheads="1"/>
                        </wps:cNvSpPr>
                        <wps:spPr bwMode="auto">
                          <a:xfrm>
                            <a:off x="8797" y="802"/>
                            <a:ext cx="34" cy="7"/>
                          </a:xfrm>
                          <a:prstGeom prst="rect">
                            <a:avLst/>
                          </a:prstGeom>
                          <a:noFill/>
                          <a:ln w="717">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2" name="Freeform 52"/>
                        <wps:cNvSpPr>
                          <a:spLocks/>
                        </wps:cNvSpPr>
                        <wps:spPr bwMode="auto">
                          <a:xfrm>
                            <a:off x="8844" y="693"/>
                            <a:ext cx="65" cy="68"/>
                          </a:xfrm>
                          <a:custGeom>
                            <a:avLst/>
                            <a:gdLst>
                              <a:gd name="T0" fmla="+- 0 8910 8845"/>
                              <a:gd name="T1" fmla="*/ T0 w 65"/>
                              <a:gd name="T2" fmla="+- 0 755 694"/>
                              <a:gd name="T3" fmla="*/ 755 h 68"/>
                              <a:gd name="T4" fmla="+- 0 8904 8845"/>
                              <a:gd name="T5" fmla="*/ T4 w 65"/>
                              <a:gd name="T6" fmla="+- 0 761 694"/>
                              <a:gd name="T7" fmla="*/ 761 h 68"/>
                              <a:gd name="T8" fmla="+- 0 8845 8845"/>
                              <a:gd name="T9" fmla="*/ T8 w 65"/>
                              <a:gd name="T10" fmla="+- 0 700 694"/>
                              <a:gd name="T11" fmla="*/ 700 h 68"/>
                              <a:gd name="T12" fmla="+- 0 8850 8845"/>
                              <a:gd name="T13" fmla="*/ T12 w 65"/>
                              <a:gd name="T14" fmla="+- 0 694 694"/>
                              <a:gd name="T15" fmla="*/ 694 h 68"/>
                              <a:gd name="T16" fmla="+- 0 8910 8845"/>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65" y="61"/>
                                </a:moveTo>
                                <a:lnTo>
                                  <a:pt x="59" y="67"/>
                                </a:lnTo>
                                <a:lnTo>
                                  <a:pt x="0" y="6"/>
                                </a:lnTo>
                                <a:lnTo>
                                  <a:pt x="5" y="0"/>
                                </a:lnTo>
                                <a:lnTo>
                                  <a:pt x="65"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3" name="Freeform 53"/>
                        <wps:cNvSpPr>
                          <a:spLocks/>
                        </wps:cNvSpPr>
                        <wps:spPr bwMode="auto">
                          <a:xfrm>
                            <a:off x="8844" y="693"/>
                            <a:ext cx="65" cy="68"/>
                          </a:xfrm>
                          <a:custGeom>
                            <a:avLst/>
                            <a:gdLst>
                              <a:gd name="T0" fmla="+- 0 8845 8845"/>
                              <a:gd name="T1" fmla="*/ T0 w 65"/>
                              <a:gd name="T2" fmla="+- 0 700 694"/>
                              <a:gd name="T3" fmla="*/ 700 h 68"/>
                              <a:gd name="T4" fmla="+- 0 8850 8845"/>
                              <a:gd name="T5" fmla="*/ T4 w 65"/>
                              <a:gd name="T6" fmla="+- 0 694 694"/>
                              <a:gd name="T7" fmla="*/ 694 h 68"/>
                              <a:gd name="T8" fmla="+- 0 8910 8845"/>
                              <a:gd name="T9" fmla="*/ T8 w 65"/>
                              <a:gd name="T10" fmla="+- 0 755 694"/>
                              <a:gd name="T11" fmla="*/ 755 h 68"/>
                              <a:gd name="T12" fmla="+- 0 8904 8845"/>
                              <a:gd name="T13" fmla="*/ T12 w 65"/>
                              <a:gd name="T14" fmla="+- 0 761 694"/>
                              <a:gd name="T15" fmla="*/ 761 h 68"/>
                              <a:gd name="T16" fmla="+- 0 8845 8845"/>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0" y="6"/>
                                </a:moveTo>
                                <a:lnTo>
                                  <a:pt x="5" y="0"/>
                                </a:lnTo>
                                <a:lnTo>
                                  <a:pt x="65" y="61"/>
                                </a:lnTo>
                                <a:lnTo>
                                  <a:pt x="59" y="67"/>
                                </a:lnTo>
                                <a:lnTo>
                                  <a:pt x="0"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4" name="Freeform 54"/>
                        <wps:cNvSpPr>
                          <a:spLocks/>
                        </wps:cNvSpPr>
                        <wps:spPr bwMode="auto">
                          <a:xfrm>
                            <a:off x="8783" y="693"/>
                            <a:ext cx="65" cy="68"/>
                          </a:xfrm>
                          <a:custGeom>
                            <a:avLst/>
                            <a:gdLst>
                              <a:gd name="T0" fmla="+- 0 8783 8783"/>
                              <a:gd name="T1" fmla="*/ T0 w 65"/>
                              <a:gd name="T2" fmla="+- 0 755 694"/>
                              <a:gd name="T3" fmla="*/ 755 h 68"/>
                              <a:gd name="T4" fmla="+- 0 8789 8783"/>
                              <a:gd name="T5" fmla="*/ T4 w 65"/>
                              <a:gd name="T6" fmla="+- 0 761 694"/>
                              <a:gd name="T7" fmla="*/ 761 h 68"/>
                              <a:gd name="T8" fmla="+- 0 8848 8783"/>
                              <a:gd name="T9" fmla="*/ T8 w 65"/>
                              <a:gd name="T10" fmla="+- 0 700 694"/>
                              <a:gd name="T11" fmla="*/ 700 h 68"/>
                              <a:gd name="T12" fmla="+- 0 8843 8783"/>
                              <a:gd name="T13" fmla="*/ T12 w 65"/>
                              <a:gd name="T14" fmla="+- 0 694 694"/>
                              <a:gd name="T15" fmla="*/ 694 h 68"/>
                              <a:gd name="T16" fmla="+- 0 8783 8783"/>
                              <a:gd name="T17" fmla="*/ T16 w 65"/>
                              <a:gd name="T18" fmla="+- 0 755 694"/>
                              <a:gd name="T19" fmla="*/ 755 h 68"/>
                            </a:gdLst>
                            <a:ahLst/>
                            <a:cxnLst>
                              <a:cxn ang="0">
                                <a:pos x="T1" y="T3"/>
                              </a:cxn>
                              <a:cxn ang="0">
                                <a:pos x="T5" y="T7"/>
                              </a:cxn>
                              <a:cxn ang="0">
                                <a:pos x="T9" y="T11"/>
                              </a:cxn>
                              <a:cxn ang="0">
                                <a:pos x="T13" y="T15"/>
                              </a:cxn>
                              <a:cxn ang="0">
                                <a:pos x="T17" y="T19"/>
                              </a:cxn>
                            </a:cxnLst>
                            <a:rect l="0" t="0" r="r" b="b"/>
                            <a:pathLst>
                              <a:path w="65" h="68">
                                <a:moveTo>
                                  <a:pt x="0" y="61"/>
                                </a:moveTo>
                                <a:lnTo>
                                  <a:pt x="6" y="67"/>
                                </a:lnTo>
                                <a:lnTo>
                                  <a:pt x="65" y="6"/>
                                </a:lnTo>
                                <a:lnTo>
                                  <a:pt x="60" y="0"/>
                                </a:lnTo>
                                <a:lnTo>
                                  <a:pt x="0" y="61"/>
                                </a:lnTo>
                                <a:close/>
                              </a:path>
                            </a:pathLst>
                          </a:custGeom>
                          <a:solidFill>
                            <a:srgbClr val="B3B3B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75" name="Freeform 55"/>
                        <wps:cNvSpPr>
                          <a:spLocks/>
                        </wps:cNvSpPr>
                        <wps:spPr bwMode="auto">
                          <a:xfrm>
                            <a:off x="8783" y="693"/>
                            <a:ext cx="65" cy="68"/>
                          </a:xfrm>
                          <a:custGeom>
                            <a:avLst/>
                            <a:gdLst>
                              <a:gd name="T0" fmla="+- 0 8848 8783"/>
                              <a:gd name="T1" fmla="*/ T0 w 65"/>
                              <a:gd name="T2" fmla="+- 0 700 694"/>
                              <a:gd name="T3" fmla="*/ 700 h 68"/>
                              <a:gd name="T4" fmla="+- 0 8843 8783"/>
                              <a:gd name="T5" fmla="*/ T4 w 65"/>
                              <a:gd name="T6" fmla="+- 0 694 694"/>
                              <a:gd name="T7" fmla="*/ 694 h 68"/>
                              <a:gd name="T8" fmla="+- 0 8783 8783"/>
                              <a:gd name="T9" fmla="*/ T8 w 65"/>
                              <a:gd name="T10" fmla="+- 0 755 694"/>
                              <a:gd name="T11" fmla="*/ 755 h 68"/>
                              <a:gd name="T12" fmla="+- 0 8789 8783"/>
                              <a:gd name="T13" fmla="*/ T12 w 65"/>
                              <a:gd name="T14" fmla="+- 0 761 694"/>
                              <a:gd name="T15" fmla="*/ 761 h 68"/>
                              <a:gd name="T16" fmla="+- 0 8848 8783"/>
                              <a:gd name="T17" fmla="*/ T16 w 65"/>
                              <a:gd name="T18" fmla="+- 0 700 694"/>
                              <a:gd name="T19" fmla="*/ 700 h 68"/>
                            </a:gdLst>
                            <a:ahLst/>
                            <a:cxnLst>
                              <a:cxn ang="0">
                                <a:pos x="T1" y="T3"/>
                              </a:cxn>
                              <a:cxn ang="0">
                                <a:pos x="T5" y="T7"/>
                              </a:cxn>
                              <a:cxn ang="0">
                                <a:pos x="T9" y="T11"/>
                              </a:cxn>
                              <a:cxn ang="0">
                                <a:pos x="T13" y="T15"/>
                              </a:cxn>
                              <a:cxn ang="0">
                                <a:pos x="T17" y="T19"/>
                              </a:cxn>
                            </a:cxnLst>
                            <a:rect l="0" t="0" r="r" b="b"/>
                            <a:pathLst>
                              <a:path w="65" h="68">
                                <a:moveTo>
                                  <a:pt x="65" y="6"/>
                                </a:moveTo>
                                <a:lnTo>
                                  <a:pt x="60" y="0"/>
                                </a:lnTo>
                                <a:lnTo>
                                  <a:pt x="0" y="61"/>
                                </a:lnTo>
                                <a:lnTo>
                                  <a:pt x="6" y="67"/>
                                </a:lnTo>
                                <a:lnTo>
                                  <a:pt x="65" y="6"/>
                                </a:lnTo>
                                <a:close/>
                              </a:path>
                            </a:pathLst>
                          </a:custGeom>
                          <a:noFill/>
                          <a:ln w="5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6" name="Picture 5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750" y="742"/>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7" name="Freeform 57"/>
                        <wps:cNvSpPr>
                          <a:spLocks/>
                        </wps:cNvSpPr>
                        <wps:spPr bwMode="auto">
                          <a:xfrm>
                            <a:off x="8750" y="742"/>
                            <a:ext cx="45" cy="46"/>
                          </a:xfrm>
                          <a:custGeom>
                            <a:avLst/>
                            <a:gdLst>
                              <a:gd name="T0" fmla="+- 0 8796 8751"/>
                              <a:gd name="T1" fmla="*/ T0 w 45"/>
                              <a:gd name="T2" fmla="+- 0 765 743"/>
                              <a:gd name="T3" fmla="*/ 765 h 46"/>
                              <a:gd name="T4" fmla="+- 0 8796 8751"/>
                              <a:gd name="T5" fmla="*/ T4 w 45"/>
                              <a:gd name="T6" fmla="+- 0 778 743"/>
                              <a:gd name="T7" fmla="*/ 778 h 46"/>
                              <a:gd name="T8" fmla="+- 0 8786 8751"/>
                              <a:gd name="T9" fmla="*/ T8 w 45"/>
                              <a:gd name="T10" fmla="+- 0 788 743"/>
                              <a:gd name="T11" fmla="*/ 788 h 46"/>
                              <a:gd name="T12" fmla="+- 0 8773 8751"/>
                              <a:gd name="T13" fmla="*/ T12 w 45"/>
                              <a:gd name="T14" fmla="+- 0 788 743"/>
                              <a:gd name="T15" fmla="*/ 788 h 46"/>
                              <a:gd name="T16" fmla="+- 0 8761 8751"/>
                              <a:gd name="T17" fmla="*/ T16 w 45"/>
                              <a:gd name="T18" fmla="+- 0 788 743"/>
                              <a:gd name="T19" fmla="*/ 788 h 46"/>
                              <a:gd name="T20" fmla="+- 0 8751 8751"/>
                              <a:gd name="T21" fmla="*/ T20 w 45"/>
                              <a:gd name="T22" fmla="+- 0 778 743"/>
                              <a:gd name="T23" fmla="*/ 778 h 46"/>
                              <a:gd name="T24" fmla="+- 0 8751 8751"/>
                              <a:gd name="T25" fmla="*/ T24 w 45"/>
                              <a:gd name="T26" fmla="+- 0 765 743"/>
                              <a:gd name="T27" fmla="*/ 765 h 46"/>
                              <a:gd name="T28" fmla="+- 0 8751 8751"/>
                              <a:gd name="T29" fmla="*/ T28 w 45"/>
                              <a:gd name="T30" fmla="+- 0 753 743"/>
                              <a:gd name="T31" fmla="*/ 753 h 46"/>
                              <a:gd name="T32" fmla="+- 0 8761 8751"/>
                              <a:gd name="T33" fmla="*/ T32 w 45"/>
                              <a:gd name="T34" fmla="+- 0 743 743"/>
                              <a:gd name="T35" fmla="*/ 743 h 46"/>
                              <a:gd name="T36" fmla="+- 0 8773 8751"/>
                              <a:gd name="T37" fmla="*/ T36 w 45"/>
                              <a:gd name="T38" fmla="+- 0 743 743"/>
                              <a:gd name="T39" fmla="*/ 743 h 46"/>
                              <a:gd name="T40" fmla="+- 0 8786 8751"/>
                              <a:gd name="T41" fmla="*/ T40 w 45"/>
                              <a:gd name="T42" fmla="+- 0 743 743"/>
                              <a:gd name="T43" fmla="*/ 743 h 46"/>
                              <a:gd name="T44" fmla="+- 0 8796 8751"/>
                              <a:gd name="T45" fmla="*/ T44 w 45"/>
                              <a:gd name="T46" fmla="+- 0 753 743"/>
                              <a:gd name="T47" fmla="*/ 753 h 46"/>
                              <a:gd name="T48" fmla="+- 0 8796 8751"/>
                              <a:gd name="T49" fmla="*/ T48 w 45"/>
                              <a:gd name="T50" fmla="+- 0 765 743"/>
                              <a:gd name="T51" fmla="*/ 765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45" y="22"/>
                                </a:moveTo>
                                <a:lnTo>
                                  <a:pt x="45" y="35"/>
                                </a:lnTo>
                                <a:lnTo>
                                  <a:pt x="35" y="45"/>
                                </a:lnTo>
                                <a:lnTo>
                                  <a:pt x="22" y="45"/>
                                </a:lnTo>
                                <a:lnTo>
                                  <a:pt x="10" y="45"/>
                                </a:lnTo>
                                <a:lnTo>
                                  <a:pt x="0" y="35"/>
                                </a:lnTo>
                                <a:lnTo>
                                  <a:pt x="0" y="22"/>
                                </a:lnTo>
                                <a:lnTo>
                                  <a:pt x="0" y="10"/>
                                </a:lnTo>
                                <a:lnTo>
                                  <a:pt x="10" y="0"/>
                                </a:lnTo>
                                <a:lnTo>
                                  <a:pt x="22" y="0"/>
                                </a:lnTo>
                                <a:lnTo>
                                  <a:pt x="35" y="0"/>
                                </a:lnTo>
                                <a:lnTo>
                                  <a:pt x="45" y="10"/>
                                </a:lnTo>
                                <a:lnTo>
                                  <a:pt x="45"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8" name="Picture 5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8891" y="743"/>
                            <a:ext cx="45" cy="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79" name="Freeform 59"/>
                        <wps:cNvSpPr>
                          <a:spLocks/>
                        </wps:cNvSpPr>
                        <wps:spPr bwMode="auto">
                          <a:xfrm>
                            <a:off x="8891" y="743"/>
                            <a:ext cx="45" cy="46"/>
                          </a:xfrm>
                          <a:custGeom>
                            <a:avLst/>
                            <a:gdLst>
                              <a:gd name="T0" fmla="+- 0 8892 8892"/>
                              <a:gd name="T1" fmla="*/ T0 w 45"/>
                              <a:gd name="T2" fmla="+- 0 766 744"/>
                              <a:gd name="T3" fmla="*/ 766 h 46"/>
                              <a:gd name="T4" fmla="+- 0 8892 8892"/>
                              <a:gd name="T5" fmla="*/ T4 w 45"/>
                              <a:gd name="T6" fmla="+- 0 779 744"/>
                              <a:gd name="T7" fmla="*/ 779 h 46"/>
                              <a:gd name="T8" fmla="+- 0 8902 8892"/>
                              <a:gd name="T9" fmla="*/ T8 w 45"/>
                              <a:gd name="T10" fmla="+- 0 789 744"/>
                              <a:gd name="T11" fmla="*/ 789 h 46"/>
                              <a:gd name="T12" fmla="+- 0 8914 8892"/>
                              <a:gd name="T13" fmla="*/ T12 w 45"/>
                              <a:gd name="T14" fmla="+- 0 789 744"/>
                              <a:gd name="T15" fmla="*/ 789 h 46"/>
                              <a:gd name="T16" fmla="+- 0 8927 8892"/>
                              <a:gd name="T17" fmla="*/ T16 w 45"/>
                              <a:gd name="T18" fmla="+- 0 789 744"/>
                              <a:gd name="T19" fmla="*/ 789 h 46"/>
                              <a:gd name="T20" fmla="+- 0 8937 8892"/>
                              <a:gd name="T21" fmla="*/ T20 w 45"/>
                              <a:gd name="T22" fmla="+- 0 779 744"/>
                              <a:gd name="T23" fmla="*/ 779 h 46"/>
                              <a:gd name="T24" fmla="+- 0 8937 8892"/>
                              <a:gd name="T25" fmla="*/ T24 w 45"/>
                              <a:gd name="T26" fmla="+- 0 766 744"/>
                              <a:gd name="T27" fmla="*/ 766 h 46"/>
                              <a:gd name="T28" fmla="+- 0 8937 8892"/>
                              <a:gd name="T29" fmla="*/ T28 w 45"/>
                              <a:gd name="T30" fmla="+- 0 754 744"/>
                              <a:gd name="T31" fmla="*/ 754 h 46"/>
                              <a:gd name="T32" fmla="+- 0 8927 8892"/>
                              <a:gd name="T33" fmla="*/ T32 w 45"/>
                              <a:gd name="T34" fmla="+- 0 744 744"/>
                              <a:gd name="T35" fmla="*/ 744 h 46"/>
                              <a:gd name="T36" fmla="+- 0 8914 8892"/>
                              <a:gd name="T37" fmla="*/ T36 w 45"/>
                              <a:gd name="T38" fmla="+- 0 744 744"/>
                              <a:gd name="T39" fmla="*/ 744 h 46"/>
                              <a:gd name="T40" fmla="+- 0 8902 8892"/>
                              <a:gd name="T41" fmla="*/ T40 w 45"/>
                              <a:gd name="T42" fmla="+- 0 744 744"/>
                              <a:gd name="T43" fmla="*/ 744 h 46"/>
                              <a:gd name="T44" fmla="+- 0 8892 8892"/>
                              <a:gd name="T45" fmla="*/ T44 w 45"/>
                              <a:gd name="T46" fmla="+- 0 754 744"/>
                              <a:gd name="T47" fmla="*/ 754 h 46"/>
                              <a:gd name="T48" fmla="+- 0 8892 8892"/>
                              <a:gd name="T49" fmla="*/ T48 w 45"/>
                              <a:gd name="T50" fmla="+- 0 766 744"/>
                              <a:gd name="T51" fmla="*/ 766 h 4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46">
                                <a:moveTo>
                                  <a:pt x="0" y="22"/>
                                </a:moveTo>
                                <a:lnTo>
                                  <a:pt x="0" y="35"/>
                                </a:lnTo>
                                <a:lnTo>
                                  <a:pt x="10" y="45"/>
                                </a:lnTo>
                                <a:lnTo>
                                  <a:pt x="22" y="45"/>
                                </a:lnTo>
                                <a:lnTo>
                                  <a:pt x="35" y="45"/>
                                </a:lnTo>
                                <a:lnTo>
                                  <a:pt x="45" y="35"/>
                                </a:lnTo>
                                <a:lnTo>
                                  <a:pt x="45" y="22"/>
                                </a:lnTo>
                                <a:lnTo>
                                  <a:pt x="45" y="10"/>
                                </a:lnTo>
                                <a:lnTo>
                                  <a:pt x="35" y="0"/>
                                </a:lnTo>
                                <a:lnTo>
                                  <a:pt x="22" y="0"/>
                                </a:lnTo>
                                <a:lnTo>
                                  <a:pt x="10" y="0"/>
                                </a:lnTo>
                                <a:lnTo>
                                  <a:pt x="0" y="10"/>
                                </a:lnTo>
                                <a:lnTo>
                                  <a:pt x="0" y="22"/>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0" name="Picture 6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8797"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1" name="Freeform 61"/>
                        <wps:cNvSpPr>
                          <a:spLocks/>
                        </wps:cNvSpPr>
                        <wps:spPr bwMode="auto">
                          <a:xfrm>
                            <a:off x="8797" y="717"/>
                            <a:ext cx="28" cy="29"/>
                          </a:xfrm>
                          <a:custGeom>
                            <a:avLst/>
                            <a:gdLst>
                              <a:gd name="T0" fmla="+- 0 8811 8798"/>
                              <a:gd name="T1" fmla="*/ T0 w 28"/>
                              <a:gd name="T2" fmla="+- 0 717 717"/>
                              <a:gd name="T3" fmla="*/ 717 h 29"/>
                              <a:gd name="T4" fmla="+- 0 8825 8798"/>
                              <a:gd name="T5" fmla="*/ T4 w 28"/>
                              <a:gd name="T6" fmla="+- 0 731 717"/>
                              <a:gd name="T7" fmla="*/ 731 h 29"/>
                              <a:gd name="T8" fmla="+- 0 8811 8798"/>
                              <a:gd name="T9" fmla="*/ T8 w 28"/>
                              <a:gd name="T10" fmla="+- 0 746 717"/>
                              <a:gd name="T11" fmla="*/ 746 h 29"/>
                              <a:gd name="T12" fmla="+- 0 8798 8798"/>
                              <a:gd name="T13" fmla="*/ T12 w 28"/>
                              <a:gd name="T14" fmla="+- 0 733 717"/>
                              <a:gd name="T15" fmla="*/ 733 h 29"/>
                              <a:gd name="T16" fmla="+- 0 8811 879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3" y="0"/>
                                </a:moveTo>
                                <a:lnTo>
                                  <a:pt x="27" y="14"/>
                                </a:lnTo>
                                <a:lnTo>
                                  <a:pt x="13" y="29"/>
                                </a:lnTo>
                                <a:lnTo>
                                  <a:pt x="0" y="16"/>
                                </a:lnTo>
                                <a:lnTo>
                                  <a:pt x="13"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6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8868" y="717"/>
                            <a:ext cx="2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3" name="Freeform 63"/>
                        <wps:cNvSpPr>
                          <a:spLocks/>
                        </wps:cNvSpPr>
                        <wps:spPr bwMode="auto">
                          <a:xfrm>
                            <a:off x="8868" y="717"/>
                            <a:ext cx="28" cy="29"/>
                          </a:xfrm>
                          <a:custGeom>
                            <a:avLst/>
                            <a:gdLst>
                              <a:gd name="T0" fmla="+- 0 8882 8868"/>
                              <a:gd name="T1" fmla="*/ T0 w 28"/>
                              <a:gd name="T2" fmla="+- 0 717 717"/>
                              <a:gd name="T3" fmla="*/ 717 h 29"/>
                              <a:gd name="T4" fmla="+- 0 8868 8868"/>
                              <a:gd name="T5" fmla="*/ T4 w 28"/>
                              <a:gd name="T6" fmla="+- 0 731 717"/>
                              <a:gd name="T7" fmla="*/ 731 h 29"/>
                              <a:gd name="T8" fmla="+- 0 8882 8868"/>
                              <a:gd name="T9" fmla="*/ T8 w 28"/>
                              <a:gd name="T10" fmla="+- 0 746 717"/>
                              <a:gd name="T11" fmla="*/ 746 h 29"/>
                              <a:gd name="T12" fmla="+- 0 8895 8868"/>
                              <a:gd name="T13" fmla="*/ T12 w 28"/>
                              <a:gd name="T14" fmla="+- 0 733 717"/>
                              <a:gd name="T15" fmla="*/ 733 h 29"/>
                              <a:gd name="T16" fmla="+- 0 8882 8868"/>
                              <a:gd name="T17" fmla="*/ T16 w 28"/>
                              <a:gd name="T18" fmla="+- 0 717 717"/>
                              <a:gd name="T19" fmla="*/ 717 h 29"/>
                            </a:gdLst>
                            <a:ahLst/>
                            <a:cxnLst>
                              <a:cxn ang="0">
                                <a:pos x="T1" y="T3"/>
                              </a:cxn>
                              <a:cxn ang="0">
                                <a:pos x="T5" y="T7"/>
                              </a:cxn>
                              <a:cxn ang="0">
                                <a:pos x="T9" y="T11"/>
                              </a:cxn>
                              <a:cxn ang="0">
                                <a:pos x="T13" y="T15"/>
                              </a:cxn>
                              <a:cxn ang="0">
                                <a:pos x="T17" y="T19"/>
                              </a:cxn>
                            </a:cxnLst>
                            <a:rect l="0" t="0" r="r" b="b"/>
                            <a:pathLst>
                              <a:path w="28" h="29">
                                <a:moveTo>
                                  <a:pt x="14" y="0"/>
                                </a:moveTo>
                                <a:lnTo>
                                  <a:pt x="0" y="14"/>
                                </a:lnTo>
                                <a:lnTo>
                                  <a:pt x="14" y="29"/>
                                </a:lnTo>
                                <a:lnTo>
                                  <a:pt x="27" y="16"/>
                                </a:lnTo>
                                <a:lnTo>
                                  <a:pt x="14" y="0"/>
                                </a:lnTo>
                                <a:close/>
                              </a:path>
                            </a:pathLst>
                          </a:custGeom>
                          <a:noFill/>
                          <a:ln w="4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4" name="Picture 6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8835" y="75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5" name="Freeform 65"/>
                        <wps:cNvSpPr>
                          <a:spLocks/>
                        </wps:cNvSpPr>
                        <wps:spPr bwMode="auto">
                          <a:xfrm>
                            <a:off x="8835" y="750"/>
                            <a:ext cx="22" cy="22"/>
                          </a:xfrm>
                          <a:custGeom>
                            <a:avLst/>
                            <a:gdLst>
                              <a:gd name="T0" fmla="+- 0 8839 8836"/>
                              <a:gd name="T1" fmla="*/ T0 w 22"/>
                              <a:gd name="T2" fmla="+- 0 751 751"/>
                              <a:gd name="T3" fmla="*/ 751 h 22"/>
                              <a:gd name="T4" fmla="+- 0 8854 8836"/>
                              <a:gd name="T5" fmla="*/ T4 w 22"/>
                              <a:gd name="T6" fmla="+- 0 751 751"/>
                              <a:gd name="T7" fmla="*/ 751 h 22"/>
                              <a:gd name="T8" fmla="+- 0 8855 8836"/>
                              <a:gd name="T9" fmla="*/ T8 w 22"/>
                              <a:gd name="T10" fmla="+- 0 751 751"/>
                              <a:gd name="T11" fmla="*/ 751 h 22"/>
                              <a:gd name="T12" fmla="+- 0 8857 8836"/>
                              <a:gd name="T13" fmla="*/ T12 w 22"/>
                              <a:gd name="T14" fmla="+- 0 751 751"/>
                              <a:gd name="T15" fmla="*/ 751 h 22"/>
                              <a:gd name="T16" fmla="+- 0 8857 8836"/>
                              <a:gd name="T17" fmla="*/ T16 w 22"/>
                              <a:gd name="T18" fmla="+- 0 753 751"/>
                              <a:gd name="T19" fmla="*/ 753 h 22"/>
                              <a:gd name="T20" fmla="+- 0 8857 8836"/>
                              <a:gd name="T21" fmla="*/ T20 w 22"/>
                              <a:gd name="T22" fmla="+- 0 757 751"/>
                              <a:gd name="T23" fmla="*/ 757 h 22"/>
                              <a:gd name="T24" fmla="+- 0 8857 8836"/>
                              <a:gd name="T25" fmla="*/ T24 w 22"/>
                              <a:gd name="T26" fmla="+- 0 762 751"/>
                              <a:gd name="T27" fmla="*/ 762 h 22"/>
                              <a:gd name="T28" fmla="+- 0 8857 8836"/>
                              <a:gd name="T29" fmla="*/ T28 w 22"/>
                              <a:gd name="T30" fmla="+- 0 767 751"/>
                              <a:gd name="T31" fmla="*/ 767 h 22"/>
                              <a:gd name="T32" fmla="+- 0 8857 8836"/>
                              <a:gd name="T33" fmla="*/ T32 w 22"/>
                              <a:gd name="T34" fmla="+- 0 768 751"/>
                              <a:gd name="T35" fmla="*/ 768 h 22"/>
                              <a:gd name="T36" fmla="+- 0 8857 8836"/>
                              <a:gd name="T37" fmla="*/ T36 w 22"/>
                              <a:gd name="T38" fmla="+- 0 770 751"/>
                              <a:gd name="T39" fmla="*/ 770 h 22"/>
                              <a:gd name="T40" fmla="+- 0 8857 8836"/>
                              <a:gd name="T41" fmla="*/ T40 w 22"/>
                              <a:gd name="T42" fmla="+- 0 771 751"/>
                              <a:gd name="T43" fmla="*/ 771 h 22"/>
                              <a:gd name="T44" fmla="+- 0 8857 8836"/>
                              <a:gd name="T45" fmla="*/ T44 w 22"/>
                              <a:gd name="T46" fmla="+- 0 772 751"/>
                              <a:gd name="T47" fmla="*/ 772 h 22"/>
                              <a:gd name="T48" fmla="+- 0 8856 8836"/>
                              <a:gd name="T49" fmla="*/ T48 w 22"/>
                              <a:gd name="T50" fmla="+- 0 772 751"/>
                              <a:gd name="T51" fmla="*/ 772 h 22"/>
                              <a:gd name="T52" fmla="+- 0 8855 8836"/>
                              <a:gd name="T53" fmla="*/ T52 w 22"/>
                              <a:gd name="T54" fmla="+- 0 772 751"/>
                              <a:gd name="T55" fmla="*/ 772 h 22"/>
                              <a:gd name="T56" fmla="+- 0 8839 8836"/>
                              <a:gd name="T57" fmla="*/ T56 w 22"/>
                              <a:gd name="T58" fmla="+- 0 772 751"/>
                              <a:gd name="T59" fmla="*/ 772 h 22"/>
                              <a:gd name="T60" fmla="+- 0 8838 8836"/>
                              <a:gd name="T61" fmla="*/ T60 w 22"/>
                              <a:gd name="T62" fmla="+- 0 773 751"/>
                              <a:gd name="T63" fmla="*/ 773 h 22"/>
                              <a:gd name="T64" fmla="+- 0 8836 8836"/>
                              <a:gd name="T65" fmla="*/ T64 w 22"/>
                              <a:gd name="T66" fmla="+- 0 772 751"/>
                              <a:gd name="T67" fmla="*/ 772 h 22"/>
                              <a:gd name="T68" fmla="+- 0 8836 8836"/>
                              <a:gd name="T69" fmla="*/ T68 w 22"/>
                              <a:gd name="T70" fmla="+- 0 771 751"/>
                              <a:gd name="T71" fmla="*/ 771 h 22"/>
                              <a:gd name="T72" fmla="+- 0 8836 8836"/>
                              <a:gd name="T73" fmla="*/ T72 w 22"/>
                              <a:gd name="T74" fmla="+- 0 766 751"/>
                              <a:gd name="T75" fmla="*/ 766 h 22"/>
                              <a:gd name="T76" fmla="+- 0 8836 8836"/>
                              <a:gd name="T77" fmla="*/ T76 w 22"/>
                              <a:gd name="T78" fmla="+- 0 761 751"/>
                              <a:gd name="T79" fmla="*/ 761 h 22"/>
                              <a:gd name="T80" fmla="+- 0 8836 8836"/>
                              <a:gd name="T81" fmla="*/ T80 w 22"/>
                              <a:gd name="T82" fmla="+- 0 756 751"/>
                              <a:gd name="T83" fmla="*/ 756 h 22"/>
                              <a:gd name="T84" fmla="+- 0 8836 8836"/>
                              <a:gd name="T85" fmla="*/ T84 w 22"/>
                              <a:gd name="T86" fmla="+- 0 755 751"/>
                              <a:gd name="T87" fmla="*/ 755 h 22"/>
                              <a:gd name="T88" fmla="+- 0 8836 8836"/>
                              <a:gd name="T89" fmla="*/ T88 w 22"/>
                              <a:gd name="T90" fmla="+- 0 754 751"/>
                              <a:gd name="T91" fmla="*/ 754 h 22"/>
                              <a:gd name="T92" fmla="+- 0 8836 8836"/>
                              <a:gd name="T93" fmla="*/ T92 w 22"/>
                              <a:gd name="T94" fmla="+- 0 753 751"/>
                              <a:gd name="T95" fmla="*/ 753 h 22"/>
                              <a:gd name="T96" fmla="+- 0 8836 8836"/>
                              <a:gd name="T97" fmla="*/ T96 w 22"/>
                              <a:gd name="T98" fmla="+- 0 751 751"/>
                              <a:gd name="T99" fmla="*/ 751 h 22"/>
                              <a:gd name="T100" fmla="+- 0 8838 8836"/>
                              <a:gd name="T101" fmla="*/ T100 w 22"/>
                              <a:gd name="T102" fmla="+- 0 751 751"/>
                              <a:gd name="T103" fmla="*/ 751 h 22"/>
                              <a:gd name="T104" fmla="+- 0 8839 8836"/>
                              <a:gd name="T105" fmla="*/ T104 w 22"/>
                              <a:gd name="T106" fmla="+- 0 751 751"/>
                              <a:gd name="T107" fmla="*/ 75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0"/>
                                </a:moveTo>
                                <a:lnTo>
                                  <a:pt x="18" y="0"/>
                                </a:lnTo>
                                <a:lnTo>
                                  <a:pt x="19" y="0"/>
                                </a:lnTo>
                                <a:lnTo>
                                  <a:pt x="21" y="0"/>
                                </a:lnTo>
                                <a:lnTo>
                                  <a:pt x="21" y="2"/>
                                </a:lnTo>
                                <a:lnTo>
                                  <a:pt x="21" y="6"/>
                                </a:lnTo>
                                <a:lnTo>
                                  <a:pt x="21" y="11"/>
                                </a:lnTo>
                                <a:lnTo>
                                  <a:pt x="21" y="16"/>
                                </a:lnTo>
                                <a:lnTo>
                                  <a:pt x="21" y="17"/>
                                </a:lnTo>
                                <a:lnTo>
                                  <a:pt x="21" y="19"/>
                                </a:lnTo>
                                <a:lnTo>
                                  <a:pt x="21" y="20"/>
                                </a:lnTo>
                                <a:lnTo>
                                  <a:pt x="21" y="21"/>
                                </a:lnTo>
                                <a:lnTo>
                                  <a:pt x="20" y="21"/>
                                </a:lnTo>
                                <a:lnTo>
                                  <a:pt x="19" y="21"/>
                                </a:lnTo>
                                <a:lnTo>
                                  <a:pt x="3" y="21"/>
                                </a:lnTo>
                                <a:lnTo>
                                  <a:pt x="2" y="22"/>
                                </a:lnTo>
                                <a:lnTo>
                                  <a:pt x="0" y="21"/>
                                </a:lnTo>
                                <a:lnTo>
                                  <a:pt x="0" y="20"/>
                                </a:lnTo>
                                <a:lnTo>
                                  <a:pt x="0" y="15"/>
                                </a:lnTo>
                                <a:lnTo>
                                  <a:pt x="0" y="10"/>
                                </a:lnTo>
                                <a:lnTo>
                                  <a:pt x="0" y="5"/>
                                </a:lnTo>
                                <a:lnTo>
                                  <a:pt x="0" y="4"/>
                                </a:lnTo>
                                <a:lnTo>
                                  <a:pt x="0" y="3"/>
                                </a:lnTo>
                                <a:lnTo>
                                  <a:pt x="0" y="2"/>
                                </a:lnTo>
                                <a:lnTo>
                                  <a:pt x="0" y="0"/>
                                </a:lnTo>
                                <a:lnTo>
                                  <a:pt x="2" y="0"/>
                                </a:lnTo>
                                <a:lnTo>
                                  <a:pt x="3" y="0"/>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6" name="Picture 6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8835" y="690"/>
                            <a:ext cx="2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7" name="Freeform 67"/>
                        <wps:cNvSpPr>
                          <a:spLocks/>
                        </wps:cNvSpPr>
                        <wps:spPr bwMode="auto">
                          <a:xfrm>
                            <a:off x="8835" y="690"/>
                            <a:ext cx="22" cy="22"/>
                          </a:xfrm>
                          <a:custGeom>
                            <a:avLst/>
                            <a:gdLst>
                              <a:gd name="T0" fmla="+- 0 8839 8836"/>
                              <a:gd name="T1" fmla="*/ T0 w 22"/>
                              <a:gd name="T2" fmla="+- 0 691 690"/>
                              <a:gd name="T3" fmla="*/ 691 h 22"/>
                              <a:gd name="T4" fmla="+- 0 8854 8836"/>
                              <a:gd name="T5" fmla="*/ T4 w 22"/>
                              <a:gd name="T6" fmla="+- 0 691 690"/>
                              <a:gd name="T7" fmla="*/ 691 h 22"/>
                              <a:gd name="T8" fmla="+- 0 8855 8836"/>
                              <a:gd name="T9" fmla="*/ T8 w 22"/>
                              <a:gd name="T10" fmla="+- 0 690 690"/>
                              <a:gd name="T11" fmla="*/ 690 h 22"/>
                              <a:gd name="T12" fmla="+- 0 8857 8836"/>
                              <a:gd name="T13" fmla="*/ T12 w 22"/>
                              <a:gd name="T14" fmla="+- 0 690 690"/>
                              <a:gd name="T15" fmla="*/ 690 h 22"/>
                              <a:gd name="T16" fmla="+- 0 8857 8836"/>
                              <a:gd name="T17" fmla="*/ T16 w 22"/>
                              <a:gd name="T18" fmla="+- 0 692 690"/>
                              <a:gd name="T19" fmla="*/ 692 h 22"/>
                              <a:gd name="T20" fmla="+- 0 8857 8836"/>
                              <a:gd name="T21" fmla="*/ T20 w 22"/>
                              <a:gd name="T22" fmla="+- 0 697 690"/>
                              <a:gd name="T23" fmla="*/ 697 h 22"/>
                              <a:gd name="T24" fmla="+- 0 8857 8836"/>
                              <a:gd name="T25" fmla="*/ T24 w 22"/>
                              <a:gd name="T26" fmla="+- 0 702 690"/>
                              <a:gd name="T27" fmla="*/ 702 h 22"/>
                              <a:gd name="T28" fmla="+- 0 8857 8836"/>
                              <a:gd name="T29" fmla="*/ T28 w 22"/>
                              <a:gd name="T30" fmla="+- 0 707 690"/>
                              <a:gd name="T31" fmla="*/ 707 h 22"/>
                              <a:gd name="T32" fmla="+- 0 8857 8836"/>
                              <a:gd name="T33" fmla="*/ T32 w 22"/>
                              <a:gd name="T34" fmla="+- 0 708 690"/>
                              <a:gd name="T35" fmla="*/ 708 h 22"/>
                              <a:gd name="T36" fmla="+- 0 8857 8836"/>
                              <a:gd name="T37" fmla="*/ T36 w 22"/>
                              <a:gd name="T38" fmla="+- 0 709 690"/>
                              <a:gd name="T39" fmla="*/ 709 h 22"/>
                              <a:gd name="T40" fmla="+- 0 8857 8836"/>
                              <a:gd name="T41" fmla="*/ T40 w 22"/>
                              <a:gd name="T42" fmla="+- 0 710 690"/>
                              <a:gd name="T43" fmla="*/ 710 h 22"/>
                              <a:gd name="T44" fmla="+- 0 8857 8836"/>
                              <a:gd name="T45" fmla="*/ T44 w 22"/>
                              <a:gd name="T46" fmla="+- 0 712 690"/>
                              <a:gd name="T47" fmla="*/ 712 h 22"/>
                              <a:gd name="T48" fmla="+- 0 8856 8836"/>
                              <a:gd name="T49" fmla="*/ T48 w 22"/>
                              <a:gd name="T50" fmla="+- 0 712 690"/>
                              <a:gd name="T51" fmla="*/ 712 h 22"/>
                              <a:gd name="T52" fmla="+- 0 8855 8836"/>
                              <a:gd name="T53" fmla="*/ T52 w 22"/>
                              <a:gd name="T54" fmla="+- 0 712 690"/>
                              <a:gd name="T55" fmla="*/ 712 h 22"/>
                              <a:gd name="T56" fmla="+- 0 8839 8836"/>
                              <a:gd name="T57" fmla="*/ T56 w 22"/>
                              <a:gd name="T58" fmla="+- 0 712 690"/>
                              <a:gd name="T59" fmla="*/ 712 h 22"/>
                              <a:gd name="T60" fmla="+- 0 8838 8836"/>
                              <a:gd name="T61" fmla="*/ T60 w 22"/>
                              <a:gd name="T62" fmla="+- 0 712 690"/>
                              <a:gd name="T63" fmla="*/ 712 h 22"/>
                              <a:gd name="T64" fmla="+- 0 8836 8836"/>
                              <a:gd name="T65" fmla="*/ T64 w 22"/>
                              <a:gd name="T66" fmla="+- 0 712 690"/>
                              <a:gd name="T67" fmla="*/ 712 h 22"/>
                              <a:gd name="T68" fmla="+- 0 8836 8836"/>
                              <a:gd name="T69" fmla="*/ T68 w 22"/>
                              <a:gd name="T70" fmla="+- 0 710 690"/>
                              <a:gd name="T71" fmla="*/ 710 h 22"/>
                              <a:gd name="T72" fmla="+- 0 8836 8836"/>
                              <a:gd name="T73" fmla="*/ T72 w 22"/>
                              <a:gd name="T74" fmla="+- 0 705 690"/>
                              <a:gd name="T75" fmla="*/ 705 h 22"/>
                              <a:gd name="T76" fmla="+- 0 8836 8836"/>
                              <a:gd name="T77" fmla="*/ T76 w 22"/>
                              <a:gd name="T78" fmla="+- 0 701 690"/>
                              <a:gd name="T79" fmla="*/ 701 h 22"/>
                              <a:gd name="T80" fmla="+- 0 8836 8836"/>
                              <a:gd name="T81" fmla="*/ T80 w 22"/>
                              <a:gd name="T82" fmla="+- 0 696 690"/>
                              <a:gd name="T83" fmla="*/ 696 h 22"/>
                              <a:gd name="T84" fmla="+- 0 8836 8836"/>
                              <a:gd name="T85" fmla="*/ T84 w 22"/>
                              <a:gd name="T86" fmla="+- 0 694 690"/>
                              <a:gd name="T87" fmla="*/ 694 h 22"/>
                              <a:gd name="T88" fmla="+- 0 8836 8836"/>
                              <a:gd name="T89" fmla="*/ T88 w 22"/>
                              <a:gd name="T90" fmla="+- 0 693 690"/>
                              <a:gd name="T91" fmla="*/ 693 h 22"/>
                              <a:gd name="T92" fmla="+- 0 8836 8836"/>
                              <a:gd name="T93" fmla="*/ T92 w 22"/>
                              <a:gd name="T94" fmla="+- 0 692 690"/>
                              <a:gd name="T95" fmla="*/ 692 h 22"/>
                              <a:gd name="T96" fmla="+- 0 8836 8836"/>
                              <a:gd name="T97" fmla="*/ T96 w 22"/>
                              <a:gd name="T98" fmla="+- 0 690 690"/>
                              <a:gd name="T99" fmla="*/ 690 h 22"/>
                              <a:gd name="T100" fmla="+- 0 8838 8836"/>
                              <a:gd name="T101" fmla="*/ T100 w 22"/>
                              <a:gd name="T102" fmla="+- 0 691 690"/>
                              <a:gd name="T103" fmla="*/ 691 h 22"/>
                              <a:gd name="T104" fmla="+- 0 8839 8836"/>
                              <a:gd name="T105" fmla="*/ T104 w 22"/>
                              <a:gd name="T106" fmla="+- 0 691 690"/>
                              <a:gd name="T107" fmla="*/ 691 h 2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2" h="22">
                                <a:moveTo>
                                  <a:pt x="3" y="1"/>
                                </a:moveTo>
                                <a:lnTo>
                                  <a:pt x="18" y="1"/>
                                </a:lnTo>
                                <a:lnTo>
                                  <a:pt x="19" y="0"/>
                                </a:lnTo>
                                <a:lnTo>
                                  <a:pt x="21" y="0"/>
                                </a:lnTo>
                                <a:lnTo>
                                  <a:pt x="21" y="2"/>
                                </a:lnTo>
                                <a:lnTo>
                                  <a:pt x="21" y="7"/>
                                </a:lnTo>
                                <a:lnTo>
                                  <a:pt x="21" y="12"/>
                                </a:lnTo>
                                <a:lnTo>
                                  <a:pt x="21" y="17"/>
                                </a:lnTo>
                                <a:lnTo>
                                  <a:pt x="21" y="18"/>
                                </a:lnTo>
                                <a:lnTo>
                                  <a:pt x="21" y="19"/>
                                </a:lnTo>
                                <a:lnTo>
                                  <a:pt x="21" y="20"/>
                                </a:lnTo>
                                <a:lnTo>
                                  <a:pt x="21" y="22"/>
                                </a:lnTo>
                                <a:lnTo>
                                  <a:pt x="20" y="22"/>
                                </a:lnTo>
                                <a:lnTo>
                                  <a:pt x="19" y="22"/>
                                </a:lnTo>
                                <a:lnTo>
                                  <a:pt x="3" y="22"/>
                                </a:lnTo>
                                <a:lnTo>
                                  <a:pt x="2" y="22"/>
                                </a:lnTo>
                                <a:lnTo>
                                  <a:pt x="0" y="22"/>
                                </a:lnTo>
                                <a:lnTo>
                                  <a:pt x="0" y="20"/>
                                </a:lnTo>
                                <a:lnTo>
                                  <a:pt x="0" y="15"/>
                                </a:lnTo>
                                <a:lnTo>
                                  <a:pt x="0" y="11"/>
                                </a:lnTo>
                                <a:lnTo>
                                  <a:pt x="0" y="6"/>
                                </a:lnTo>
                                <a:lnTo>
                                  <a:pt x="0" y="4"/>
                                </a:lnTo>
                                <a:lnTo>
                                  <a:pt x="0" y="3"/>
                                </a:lnTo>
                                <a:lnTo>
                                  <a:pt x="0" y="2"/>
                                </a:lnTo>
                                <a:lnTo>
                                  <a:pt x="0" y="0"/>
                                </a:lnTo>
                                <a:lnTo>
                                  <a:pt x="2" y="1"/>
                                </a:lnTo>
                                <a:lnTo>
                                  <a:pt x="3" y="1"/>
                                </a:lnTo>
                                <a:close/>
                              </a:path>
                            </a:pathLst>
                          </a:custGeom>
                          <a:noFill/>
                          <a:ln w="76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8" name="AutoShape 68"/>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330 9048"/>
                              <a:gd name="T13" fmla="*/ T12 w 340"/>
                              <a:gd name="T14" fmla="+- 0 640 440"/>
                              <a:gd name="T15" fmla="*/ 640 h 240"/>
                              <a:gd name="T16" fmla="+- 0 9086 9048"/>
                              <a:gd name="T17" fmla="*/ T16 w 340"/>
                              <a:gd name="T18" fmla="+- 0 640 440"/>
                              <a:gd name="T19" fmla="*/ 640 h 240"/>
                              <a:gd name="T20" fmla="+- 0 9086 9048"/>
                              <a:gd name="T21" fmla="*/ T20 w 340"/>
                              <a:gd name="T22" fmla="+- 0 520 440"/>
                              <a:gd name="T23" fmla="*/ 520 h 240"/>
                              <a:gd name="T24" fmla="+- 0 9161 9048"/>
                              <a:gd name="T25" fmla="*/ T24 w 340"/>
                              <a:gd name="T26" fmla="+- 0 520 440"/>
                              <a:gd name="T27" fmla="*/ 520 h 240"/>
                              <a:gd name="T28" fmla="+- 0 9048 9048"/>
                              <a:gd name="T29" fmla="*/ T28 w 340"/>
                              <a:gd name="T30" fmla="+- 0 440 440"/>
                              <a:gd name="T31" fmla="*/ 440 h 240"/>
                              <a:gd name="T32" fmla="+- 0 9161 9048"/>
                              <a:gd name="T33" fmla="*/ T32 w 340"/>
                              <a:gd name="T34" fmla="+- 0 520 440"/>
                              <a:gd name="T35" fmla="*/ 520 h 240"/>
                              <a:gd name="T36" fmla="+- 0 9086 9048"/>
                              <a:gd name="T37" fmla="*/ T36 w 340"/>
                              <a:gd name="T38" fmla="+- 0 520 440"/>
                              <a:gd name="T39" fmla="*/ 520 h 240"/>
                              <a:gd name="T40" fmla="+- 0 9257 9048"/>
                              <a:gd name="T41" fmla="*/ T40 w 340"/>
                              <a:gd name="T42" fmla="+- 0 640 440"/>
                              <a:gd name="T43" fmla="*/ 640 h 240"/>
                              <a:gd name="T44" fmla="+- 0 9330 9048"/>
                              <a:gd name="T45" fmla="*/ T44 w 340"/>
                              <a:gd name="T46" fmla="+- 0 640 440"/>
                              <a:gd name="T47" fmla="*/ 640 h 240"/>
                              <a:gd name="T48" fmla="+- 0 9161 9048"/>
                              <a:gd name="T49" fmla="*/ T48 w 340"/>
                              <a:gd name="T50" fmla="+- 0 520 440"/>
                              <a:gd name="T51" fmla="*/ 520 h 2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40" h="240">
                                <a:moveTo>
                                  <a:pt x="0" y="0"/>
                                </a:moveTo>
                                <a:lnTo>
                                  <a:pt x="0" y="240"/>
                                </a:lnTo>
                                <a:lnTo>
                                  <a:pt x="339" y="240"/>
                                </a:lnTo>
                                <a:lnTo>
                                  <a:pt x="282" y="200"/>
                                </a:lnTo>
                                <a:lnTo>
                                  <a:pt x="38" y="200"/>
                                </a:lnTo>
                                <a:lnTo>
                                  <a:pt x="38" y="80"/>
                                </a:lnTo>
                                <a:lnTo>
                                  <a:pt x="113" y="80"/>
                                </a:lnTo>
                                <a:lnTo>
                                  <a:pt x="0" y="0"/>
                                </a:lnTo>
                                <a:close/>
                                <a:moveTo>
                                  <a:pt x="113" y="80"/>
                                </a:moveTo>
                                <a:lnTo>
                                  <a:pt x="38" y="80"/>
                                </a:lnTo>
                                <a:lnTo>
                                  <a:pt x="209" y="200"/>
                                </a:lnTo>
                                <a:lnTo>
                                  <a:pt x="282" y="200"/>
                                </a:lnTo>
                                <a:lnTo>
                                  <a:pt x="113" y="80"/>
                                </a:lnTo>
                                <a:close/>
                              </a:path>
                            </a:pathLst>
                          </a:custGeom>
                          <a:solidFill>
                            <a:srgbClr val="648701"/>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89" name="AutoShape 69"/>
                        <wps:cNvSpPr>
                          <a:spLocks/>
                        </wps:cNvSpPr>
                        <wps:spPr bwMode="auto">
                          <a:xfrm>
                            <a:off x="9047" y="439"/>
                            <a:ext cx="340" cy="240"/>
                          </a:xfrm>
                          <a:custGeom>
                            <a:avLst/>
                            <a:gdLst>
                              <a:gd name="T0" fmla="+- 0 9048 9048"/>
                              <a:gd name="T1" fmla="*/ T0 w 340"/>
                              <a:gd name="T2" fmla="+- 0 440 440"/>
                              <a:gd name="T3" fmla="*/ 440 h 240"/>
                              <a:gd name="T4" fmla="+- 0 9048 9048"/>
                              <a:gd name="T5" fmla="*/ T4 w 340"/>
                              <a:gd name="T6" fmla="+- 0 680 440"/>
                              <a:gd name="T7" fmla="*/ 680 h 240"/>
                              <a:gd name="T8" fmla="+- 0 9387 9048"/>
                              <a:gd name="T9" fmla="*/ T8 w 340"/>
                              <a:gd name="T10" fmla="+- 0 680 440"/>
                              <a:gd name="T11" fmla="*/ 680 h 240"/>
                              <a:gd name="T12" fmla="+- 0 9048 9048"/>
                              <a:gd name="T13" fmla="*/ T12 w 340"/>
                              <a:gd name="T14" fmla="+- 0 440 440"/>
                              <a:gd name="T15" fmla="*/ 440 h 240"/>
                              <a:gd name="T16" fmla="+- 0 9086 9048"/>
                              <a:gd name="T17" fmla="*/ T16 w 340"/>
                              <a:gd name="T18" fmla="+- 0 520 440"/>
                              <a:gd name="T19" fmla="*/ 520 h 240"/>
                              <a:gd name="T20" fmla="+- 0 9257 9048"/>
                              <a:gd name="T21" fmla="*/ T20 w 340"/>
                              <a:gd name="T22" fmla="+- 0 640 440"/>
                              <a:gd name="T23" fmla="*/ 640 h 240"/>
                              <a:gd name="T24" fmla="+- 0 9086 9048"/>
                              <a:gd name="T25" fmla="*/ T24 w 340"/>
                              <a:gd name="T26" fmla="+- 0 640 440"/>
                              <a:gd name="T27" fmla="*/ 640 h 240"/>
                              <a:gd name="T28" fmla="+- 0 9086 9048"/>
                              <a:gd name="T29" fmla="*/ T28 w 340"/>
                              <a:gd name="T30" fmla="+- 0 520 440"/>
                              <a:gd name="T31" fmla="*/ 520 h 240"/>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40" h="240">
                                <a:moveTo>
                                  <a:pt x="0" y="0"/>
                                </a:moveTo>
                                <a:lnTo>
                                  <a:pt x="0" y="240"/>
                                </a:lnTo>
                                <a:lnTo>
                                  <a:pt x="339" y="240"/>
                                </a:lnTo>
                                <a:lnTo>
                                  <a:pt x="0" y="0"/>
                                </a:lnTo>
                                <a:close/>
                                <a:moveTo>
                                  <a:pt x="38" y="80"/>
                                </a:moveTo>
                                <a:lnTo>
                                  <a:pt x="209" y="200"/>
                                </a:lnTo>
                                <a:lnTo>
                                  <a:pt x="38" y="200"/>
                                </a:lnTo>
                                <a:lnTo>
                                  <a:pt x="38" y="80"/>
                                </a:lnTo>
                                <a:close/>
                              </a:path>
                            </a:pathLst>
                          </a:custGeom>
                          <a:noFill/>
                          <a:ln w="7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0" name="Line 70"/>
                        <wps:cNvCnPr>
                          <a:cxnSpLocks noChangeShapeType="1"/>
                        </wps:cNvCnPr>
                        <wps:spPr bwMode="auto">
                          <a:xfrm>
                            <a:off x="9035" y="402"/>
                            <a:ext cx="0" cy="395"/>
                          </a:xfrm>
                          <a:prstGeom prst="line">
                            <a:avLst/>
                          </a:prstGeom>
                          <a:noFill/>
                          <a:ln w="2863">
                            <a:solidFill>
                              <a:srgbClr val="000000"/>
                            </a:solidFill>
                            <a:prstDash val="solid"/>
                            <a:round/>
                            <a:headEnd/>
                            <a:tailEnd/>
                          </a:ln>
                          <a:extLst>
                            <a:ext uri="{909E8E84-426E-40DD-AFC4-6F175D3DCCD1}">
                              <a14:hiddenFill xmlns:a14="http://schemas.microsoft.com/office/drawing/2010/main">
                                <a:noFill/>
                              </a14:hiddenFill>
                            </a:ext>
                          </a:extLst>
                        </wps:spPr>
                        <wps:bodyPr/>
                      </wps:wsp>
                      <pic:pic xmlns:pic="http://schemas.openxmlformats.org/drawingml/2006/picture">
                        <pic:nvPicPr>
                          <pic:cNvPr id="391" name="Picture 7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9022" y="782"/>
                            <a:ext cx="24"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2" name="Freeform 72"/>
                        <wps:cNvSpPr>
                          <a:spLocks/>
                        </wps:cNvSpPr>
                        <wps:spPr bwMode="auto">
                          <a:xfrm>
                            <a:off x="9022" y="782"/>
                            <a:ext cx="24" cy="55"/>
                          </a:xfrm>
                          <a:custGeom>
                            <a:avLst/>
                            <a:gdLst>
                              <a:gd name="T0" fmla="+- 0 9047 9023"/>
                              <a:gd name="T1" fmla="*/ T0 w 24"/>
                              <a:gd name="T2" fmla="+- 0 821 783"/>
                              <a:gd name="T3" fmla="*/ 821 h 55"/>
                              <a:gd name="T4" fmla="+- 0 9047 9023"/>
                              <a:gd name="T5" fmla="*/ T4 w 24"/>
                              <a:gd name="T6" fmla="+- 0 783 783"/>
                              <a:gd name="T7" fmla="*/ 783 h 55"/>
                              <a:gd name="T8" fmla="+- 0 9023 9023"/>
                              <a:gd name="T9" fmla="*/ T8 w 24"/>
                              <a:gd name="T10" fmla="+- 0 783 783"/>
                              <a:gd name="T11" fmla="*/ 783 h 55"/>
                              <a:gd name="T12" fmla="+- 0 9023 9023"/>
                              <a:gd name="T13" fmla="*/ T12 w 24"/>
                              <a:gd name="T14" fmla="+- 0 793 783"/>
                              <a:gd name="T15" fmla="*/ 793 h 55"/>
                              <a:gd name="T16" fmla="+- 0 9023 9023"/>
                              <a:gd name="T17" fmla="*/ T16 w 24"/>
                              <a:gd name="T18" fmla="+- 0 803 783"/>
                              <a:gd name="T19" fmla="*/ 803 h 55"/>
                              <a:gd name="T20" fmla="+- 0 9035 9023"/>
                              <a:gd name="T21" fmla="*/ T20 w 24"/>
                              <a:gd name="T22" fmla="+- 0 837 783"/>
                              <a:gd name="T23" fmla="*/ 837 h 55"/>
                              <a:gd name="T24" fmla="+- 0 9036 9023"/>
                              <a:gd name="T25" fmla="*/ T24 w 24"/>
                              <a:gd name="T26" fmla="+- 0 837 783"/>
                              <a:gd name="T27" fmla="*/ 837 h 55"/>
                              <a:gd name="T28" fmla="+- 0 9046 9023"/>
                              <a:gd name="T29" fmla="*/ T28 w 24"/>
                              <a:gd name="T30" fmla="+- 0 826 783"/>
                              <a:gd name="T31" fmla="*/ 826 h 55"/>
                              <a:gd name="T32" fmla="+- 0 9046 9023"/>
                              <a:gd name="T33" fmla="*/ T32 w 24"/>
                              <a:gd name="T34" fmla="+- 0 824 783"/>
                              <a:gd name="T35" fmla="*/ 824 h 55"/>
                              <a:gd name="T36" fmla="+- 0 9047 9023"/>
                              <a:gd name="T37" fmla="*/ T36 w 24"/>
                              <a:gd name="T38" fmla="+- 0 823 783"/>
                              <a:gd name="T39" fmla="*/ 823 h 55"/>
                              <a:gd name="T40" fmla="+- 0 9047 9023"/>
                              <a:gd name="T41" fmla="*/ T40 w 24"/>
                              <a:gd name="T42" fmla="+- 0 821 783"/>
                              <a:gd name="T43" fmla="*/ 821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24" h="55">
                                <a:moveTo>
                                  <a:pt x="24" y="38"/>
                                </a:moveTo>
                                <a:lnTo>
                                  <a:pt x="24" y="0"/>
                                </a:lnTo>
                                <a:lnTo>
                                  <a:pt x="0" y="0"/>
                                </a:lnTo>
                                <a:lnTo>
                                  <a:pt x="0" y="10"/>
                                </a:lnTo>
                                <a:lnTo>
                                  <a:pt x="0" y="20"/>
                                </a:lnTo>
                                <a:lnTo>
                                  <a:pt x="12" y="54"/>
                                </a:lnTo>
                                <a:lnTo>
                                  <a:pt x="13" y="54"/>
                                </a:lnTo>
                                <a:lnTo>
                                  <a:pt x="23" y="43"/>
                                </a:lnTo>
                                <a:lnTo>
                                  <a:pt x="23" y="41"/>
                                </a:lnTo>
                                <a:lnTo>
                                  <a:pt x="24" y="40"/>
                                </a:lnTo>
                                <a:lnTo>
                                  <a:pt x="24" y="38"/>
                                </a:lnTo>
                                <a:close/>
                              </a:path>
                            </a:pathLst>
                          </a:custGeom>
                          <a:noFill/>
                          <a:ln w="1278">
                            <a:solidFill>
                              <a:srgbClr val="01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3" name="Picture 7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9049"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4" name="Rectangle 74"/>
                        <wps:cNvSpPr>
                          <a:spLocks noChangeArrowheads="1"/>
                        </wps:cNvSpPr>
                        <wps:spPr bwMode="auto">
                          <a:xfrm>
                            <a:off x="9049"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5" name="Picture 7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082"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6" name="Rectangle 76"/>
                        <wps:cNvSpPr>
                          <a:spLocks noChangeArrowheads="1"/>
                        </wps:cNvSpPr>
                        <wps:spPr bwMode="auto">
                          <a:xfrm>
                            <a:off x="9082"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7" name="Picture 7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1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98" name="Rectangle 78"/>
                        <wps:cNvSpPr>
                          <a:spLocks noChangeArrowheads="1"/>
                        </wps:cNvSpPr>
                        <wps:spPr bwMode="auto">
                          <a:xfrm>
                            <a:off x="911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9" name="Picture 7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9151"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0" name="Rectangle 80"/>
                        <wps:cNvSpPr>
                          <a:spLocks noChangeArrowheads="1"/>
                        </wps:cNvSpPr>
                        <wps:spPr bwMode="auto">
                          <a:xfrm>
                            <a:off x="9151"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1" name="Picture 8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9185"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2" name="Rectangle 82"/>
                        <wps:cNvSpPr>
                          <a:spLocks noChangeArrowheads="1"/>
                        </wps:cNvSpPr>
                        <wps:spPr bwMode="auto">
                          <a:xfrm>
                            <a:off x="9185"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3" name="Picture 8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9219" y="71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4" name="Rectangle 84"/>
                        <wps:cNvSpPr>
                          <a:spLocks noChangeArrowheads="1"/>
                        </wps:cNvSpPr>
                        <wps:spPr bwMode="auto">
                          <a:xfrm>
                            <a:off x="9219" y="71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5" name="Picture 8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53" y="71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6" name="Rectangle 86"/>
                        <wps:cNvSpPr>
                          <a:spLocks noChangeArrowheads="1"/>
                        </wps:cNvSpPr>
                        <wps:spPr bwMode="auto">
                          <a:xfrm>
                            <a:off x="9253" y="71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7" name="Picture 8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287" y="71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8" name="Rectangle 88"/>
                        <wps:cNvSpPr>
                          <a:spLocks noChangeArrowheads="1"/>
                        </wps:cNvSpPr>
                        <wps:spPr bwMode="auto">
                          <a:xfrm>
                            <a:off x="9287" y="71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09" name="Picture 8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22" y="71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0" name="Rectangle 90"/>
                        <wps:cNvSpPr>
                          <a:spLocks noChangeArrowheads="1"/>
                        </wps:cNvSpPr>
                        <wps:spPr bwMode="auto">
                          <a:xfrm>
                            <a:off x="9322" y="71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1" name="Picture 9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9356" y="715"/>
                            <a:ext cx="4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2" name="Freeform 92"/>
                        <wps:cNvSpPr>
                          <a:spLocks/>
                        </wps:cNvSpPr>
                        <wps:spPr bwMode="auto">
                          <a:xfrm>
                            <a:off x="9356" y="715"/>
                            <a:ext cx="47" cy="23"/>
                          </a:xfrm>
                          <a:custGeom>
                            <a:avLst/>
                            <a:gdLst>
                              <a:gd name="T0" fmla="+- 0 9356 9356"/>
                              <a:gd name="T1" fmla="*/ T0 w 47"/>
                              <a:gd name="T2" fmla="+- 0 716 716"/>
                              <a:gd name="T3" fmla="*/ 716 h 23"/>
                              <a:gd name="T4" fmla="+- 0 9356 9356"/>
                              <a:gd name="T5" fmla="*/ T4 w 47"/>
                              <a:gd name="T6" fmla="+- 0 738 716"/>
                              <a:gd name="T7" fmla="*/ 738 h 23"/>
                              <a:gd name="T8" fmla="+- 0 9403 9356"/>
                              <a:gd name="T9" fmla="*/ T8 w 47"/>
                              <a:gd name="T10" fmla="+- 0 738 716"/>
                              <a:gd name="T11" fmla="*/ 738 h 23"/>
                              <a:gd name="T12" fmla="+- 0 9401 9356"/>
                              <a:gd name="T13" fmla="*/ T12 w 47"/>
                              <a:gd name="T14" fmla="+- 0 731 716"/>
                              <a:gd name="T15" fmla="*/ 731 h 23"/>
                              <a:gd name="T16" fmla="+- 0 9400 9356"/>
                              <a:gd name="T17" fmla="*/ T16 w 47"/>
                              <a:gd name="T18" fmla="+- 0 723 716"/>
                              <a:gd name="T19" fmla="*/ 723 h 23"/>
                              <a:gd name="T20" fmla="+- 0 9398 9356"/>
                              <a:gd name="T21" fmla="*/ T20 w 47"/>
                              <a:gd name="T22" fmla="+- 0 716 716"/>
                              <a:gd name="T23" fmla="*/ 716 h 23"/>
                              <a:gd name="T24" fmla="+- 0 9356 9356"/>
                              <a:gd name="T25" fmla="*/ T24 w 47"/>
                              <a:gd name="T26" fmla="+- 0 716 716"/>
                              <a:gd name="T27" fmla="*/ 716 h 23"/>
                            </a:gdLst>
                            <a:ahLst/>
                            <a:cxnLst>
                              <a:cxn ang="0">
                                <a:pos x="T1" y="T3"/>
                              </a:cxn>
                              <a:cxn ang="0">
                                <a:pos x="T5" y="T7"/>
                              </a:cxn>
                              <a:cxn ang="0">
                                <a:pos x="T9" y="T11"/>
                              </a:cxn>
                              <a:cxn ang="0">
                                <a:pos x="T13" y="T15"/>
                              </a:cxn>
                              <a:cxn ang="0">
                                <a:pos x="T17" y="T19"/>
                              </a:cxn>
                              <a:cxn ang="0">
                                <a:pos x="T21" y="T23"/>
                              </a:cxn>
                              <a:cxn ang="0">
                                <a:pos x="T25" y="T27"/>
                              </a:cxn>
                            </a:cxnLst>
                            <a:rect l="0" t="0" r="r" b="b"/>
                            <a:pathLst>
                              <a:path w="47" h="23">
                                <a:moveTo>
                                  <a:pt x="0" y="0"/>
                                </a:moveTo>
                                <a:lnTo>
                                  <a:pt x="0" y="22"/>
                                </a:lnTo>
                                <a:lnTo>
                                  <a:pt x="47" y="22"/>
                                </a:lnTo>
                                <a:lnTo>
                                  <a:pt x="45" y="15"/>
                                </a:lnTo>
                                <a:lnTo>
                                  <a:pt x="44" y="7"/>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3" name="Picture 9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049"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4" name="Rectangle 94"/>
                        <wps:cNvSpPr>
                          <a:spLocks noChangeArrowheads="1"/>
                        </wps:cNvSpPr>
                        <wps:spPr bwMode="auto">
                          <a:xfrm>
                            <a:off x="9049"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5" name="Picture 9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9075"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6" name="Rectangle 96"/>
                        <wps:cNvSpPr>
                          <a:spLocks noChangeArrowheads="1"/>
                        </wps:cNvSpPr>
                        <wps:spPr bwMode="auto">
                          <a:xfrm>
                            <a:off x="9075"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7" name="Picture 9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04" y="695"/>
                            <a:ext cx="29" cy="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18" name="Rectangle 98"/>
                        <wps:cNvSpPr>
                          <a:spLocks noChangeArrowheads="1"/>
                        </wps:cNvSpPr>
                        <wps:spPr bwMode="auto">
                          <a:xfrm>
                            <a:off x="9104" y="695"/>
                            <a:ext cx="29" cy="19"/>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9" name="Picture 99"/>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33"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0" name="Rectangle 100"/>
                        <wps:cNvSpPr>
                          <a:spLocks noChangeArrowheads="1"/>
                        </wps:cNvSpPr>
                        <wps:spPr bwMode="auto">
                          <a:xfrm>
                            <a:off x="9133"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1" name="Picture 10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9162"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2" name="Rectangle 102"/>
                        <wps:cNvSpPr>
                          <a:spLocks noChangeArrowheads="1"/>
                        </wps:cNvSpPr>
                        <wps:spPr bwMode="auto">
                          <a:xfrm>
                            <a:off x="9162"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3" name="Picture 10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9191"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4" name="Rectangle 104"/>
                        <wps:cNvSpPr>
                          <a:spLocks noChangeArrowheads="1"/>
                        </wps:cNvSpPr>
                        <wps:spPr bwMode="auto">
                          <a:xfrm>
                            <a:off x="9191"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5" name="Picture 10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2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6" name="Rectangle 106"/>
                        <wps:cNvSpPr>
                          <a:spLocks noChangeArrowheads="1"/>
                        </wps:cNvSpPr>
                        <wps:spPr bwMode="auto">
                          <a:xfrm>
                            <a:off x="922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7" name="Picture 10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50"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8" name="Rectangle 108"/>
                        <wps:cNvSpPr>
                          <a:spLocks noChangeArrowheads="1"/>
                        </wps:cNvSpPr>
                        <wps:spPr bwMode="auto">
                          <a:xfrm>
                            <a:off x="9250"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29" name="Picture 10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9279" y="696"/>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0" name="Rectangle 110"/>
                        <wps:cNvSpPr>
                          <a:spLocks noChangeArrowheads="1"/>
                        </wps:cNvSpPr>
                        <wps:spPr bwMode="auto">
                          <a:xfrm>
                            <a:off x="9279" y="696"/>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1" name="Picture 1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9308"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2" name="Rectangle 112"/>
                        <wps:cNvSpPr>
                          <a:spLocks noChangeArrowheads="1"/>
                        </wps:cNvSpPr>
                        <wps:spPr bwMode="auto">
                          <a:xfrm>
                            <a:off x="9308"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3" name="Picture 11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9337" y="695"/>
                            <a:ext cx="2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4" name="Rectangle 114"/>
                        <wps:cNvSpPr>
                          <a:spLocks noChangeArrowheads="1"/>
                        </wps:cNvSpPr>
                        <wps:spPr bwMode="auto">
                          <a:xfrm>
                            <a:off x="9337" y="695"/>
                            <a:ext cx="29" cy="18"/>
                          </a:xfrm>
                          <a:prstGeom prst="rect">
                            <a:avLst/>
                          </a:prstGeom>
                          <a:noFill/>
                          <a:ln w="315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5" name="Picture 11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9366" y="694"/>
                            <a:ext cx="31"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6" name="Freeform 116"/>
                        <wps:cNvSpPr>
                          <a:spLocks/>
                        </wps:cNvSpPr>
                        <wps:spPr bwMode="auto">
                          <a:xfrm>
                            <a:off x="9366" y="694"/>
                            <a:ext cx="31" cy="18"/>
                          </a:xfrm>
                          <a:custGeom>
                            <a:avLst/>
                            <a:gdLst>
                              <a:gd name="T0" fmla="+- 0 9366 9366"/>
                              <a:gd name="T1" fmla="*/ T0 w 31"/>
                              <a:gd name="T2" fmla="+- 0 695 695"/>
                              <a:gd name="T3" fmla="*/ 695 h 18"/>
                              <a:gd name="T4" fmla="+- 0 9366 9366"/>
                              <a:gd name="T5" fmla="*/ T4 w 31"/>
                              <a:gd name="T6" fmla="+- 0 712 695"/>
                              <a:gd name="T7" fmla="*/ 712 h 18"/>
                              <a:gd name="T8" fmla="+- 0 9397 9366"/>
                              <a:gd name="T9" fmla="*/ T8 w 31"/>
                              <a:gd name="T10" fmla="+- 0 712 695"/>
                              <a:gd name="T11" fmla="*/ 712 h 18"/>
                              <a:gd name="T12" fmla="+- 0 9396 9366"/>
                              <a:gd name="T13" fmla="*/ T12 w 31"/>
                              <a:gd name="T14" fmla="+- 0 706 695"/>
                              <a:gd name="T15" fmla="*/ 706 h 18"/>
                              <a:gd name="T16" fmla="+- 0 9394 9366"/>
                              <a:gd name="T17" fmla="*/ T16 w 31"/>
                              <a:gd name="T18" fmla="+- 0 700 695"/>
                              <a:gd name="T19" fmla="*/ 700 h 18"/>
                              <a:gd name="T20" fmla="+- 0 9392 9366"/>
                              <a:gd name="T21" fmla="*/ T20 w 31"/>
                              <a:gd name="T22" fmla="+- 0 695 695"/>
                              <a:gd name="T23" fmla="*/ 695 h 18"/>
                              <a:gd name="T24" fmla="+- 0 9366 9366"/>
                              <a:gd name="T25" fmla="*/ T24 w 31"/>
                              <a:gd name="T26" fmla="+- 0 695 695"/>
                              <a:gd name="T27" fmla="*/ 695 h 18"/>
                            </a:gdLst>
                            <a:ahLst/>
                            <a:cxnLst>
                              <a:cxn ang="0">
                                <a:pos x="T1" y="T3"/>
                              </a:cxn>
                              <a:cxn ang="0">
                                <a:pos x="T5" y="T7"/>
                              </a:cxn>
                              <a:cxn ang="0">
                                <a:pos x="T9" y="T11"/>
                              </a:cxn>
                              <a:cxn ang="0">
                                <a:pos x="T13" y="T15"/>
                              </a:cxn>
                              <a:cxn ang="0">
                                <a:pos x="T17" y="T19"/>
                              </a:cxn>
                              <a:cxn ang="0">
                                <a:pos x="T21" y="T23"/>
                              </a:cxn>
                              <a:cxn ang="0">
                                <a:pos x="T25" y="T27"/>
                              </a:cxn>
                            </a:cxnLst>
                            <a:rect l="0" t="0" r="r" b="b"/>
                            <a:pathLst>
                              <a:path w="31" h="18">
                                <a:moveTo>
                                  <a:pt x="0" y="0"/>
                                </a:moveTo>
                                <a:lnTo>
                                  <a:pt x="0" y="17"/>
                                </a:lnTo>
                                <a:lnTo>
                                  <a:pt x="31" y="17"/>
                                </a:lnTo>
                                <a:lnTo>
                                  <a:pt x="30" y="11"/>
                                </a:lnTo>
                                <a:lnTo>
                                  <a:pt x="28" y="5"/>
                                </a:lnTo>
                                <a:lnTo>
                                  <a:pt x="26" y="0"/>
                                </a:lnTo>
                                <a:lnTo>
                                  <a:pt x="0" y="0"/>
                                </a:lnTo>
                                <a:close/>
                              </a:path>
                            </a:pathLst>
                          </a:custGeom>
                          <a:noFill/>
                          <a:ln w="3150">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7" name="Picture 1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9071"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38" name="Rectangle 118"/>
                        <wps:cNvSpPr>
                          <a:spLocks noChangeArrowheads="1"/>
                        </wps:cNvSpPr>
                        <wps:spPr bwMode="auto">
                          <a:xfrm>
                            <a:off x="9071"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9" name="Picture 11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9105"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0" name="Rectangle 120"/>
                        <wps:cNvSpPr>
                          <a:spLocks noChangeArrowheads="1"/>
                        </wps:cNvSpPr>
                        <wps:spPr bwMode="auto">
                          <a:xfrm>
                            <a:off x="9105"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1" name="Picture 12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9138"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2" name="Rectangle 122"/>
                        <wps:cNvSpPr>
                          <a:spLocks noChangeArrowheads="1"/>
                        </wps:cNvSpPr>
                        <wps:spPr bwMode="auto">
                          <a:xfrm>
                            <a:off x="9138"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3" name="Picture 12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9172"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4" name="Rectangle 124"/>
                        <wps:cNvSpPr>
                          <a:spLocks noChangeArrowheads="1"/>
                        </wps:cNvSpPr>
                        <wps:spPr bwMode="auto">
                          <a:xfrm>
                            <a:off x="9172"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5" name="Picture 1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9206"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6" name="Rectangle 126"/>
                        <wps:cNvSpPr>
                          <a:spLocks noChangeArrowheads="1"/>
                        </wps:cNvSpPr>
                        <wps:spPr bwMode="auto">
                          <a:xfrm>
                            <a:off x="9206"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7" name="Picture 12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9239"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8" name="Rectangle 128"/>
                        <wps:cNvSpPr>
                          <a:spLocks noChangeArrowheads="1"/>
                        </wps:cNvSpPr>
                        <wps:spPr bwMode="auto">
                          <a:xfrm>
                            <a:off x="9239"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49" name="Picture 12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9273" y="73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0" name="Rectangle 130"/>
                        <wps:cNvSpPr>
                          <a:spLocks noChangeArrowheads="1"/>
                        </wps:cNvSpPr>
                        <wps:spPr bwMode="auto">
                          <a:xfrm>
                            <a:off x="9273" y="73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1" name="Picture 13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9306" y="736"/>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2" name="Rectangle 132"/>
                        <wps:cNvSpPr>
                          <a:spLocks noChangeArrowheads="1"/>
                        </wps:cNvSpPr>
                        <wps:spPr bwMode="auto">
                          <a:xfrm>
                            <a:off x="9306" y="736"/>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3" name="Picture 13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9340" y="73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4" name="Rectangle 134"/>
                        <wps:cNvSpPr>
                          <a:spLocks noChangeArrowheads="1"/>
                        </wps:cNvSpPr>
                        <wps:spPr bwMode="auto">
                          <a:xfrm>
                            <a:off x="9340" y="73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5" name="Picture 13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9374" y="736"/>
                            <a:ext cx="32"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6" name="Freeform 136"/>
                        <wps:cNvSpPr>
                          <a:spLocks/>
                        </wps:cNvSpPr>
                        <wps:spPr bwMode="auto">
                          <a:xfrm>
                            <a:off x="9374" y="736"/>
                            <a:ext cx="32" cy="23"/>
                          </a:xfrm>
                          <a:custGeom>
                            <a:avLst/>
                            <a:gdLst>
                              <a:gd name="T0" fmla="+- 0 9374 9374"/>
                              <a:gd name="T1" fmla="*/ T0 w 32"/>
                              <a:gd name="T2" fmla="+- 0 737 737"/>
                              <a:gd name="T3" fmla="*/ 737 h 23"/>
                              <a:gd name="T4" fmla="+- 0 9374 9374"/>
                              <a:gd name="T5" fmla="*/ T4 w 32"/>
                              <a:gd name="T6" fmla="+- 0 759 737"/>
                              <a:gd name="T7" fmla="*/ 759 h 23"/>
                              <a:gd name="T8" fmla="+- 0 9406 9374"/>
                              <a:gd name="T9" fmla="*/ T8 w 32"/>
                              <a:gd name="T10" fmla="+- 0 759 737"/>
                              <a:gd name="T11" fmla="*/ 759 h 23"/>
                              <a:gd name="T12" fmla="+- 0 9405 9374"/>
                              <a:gd name="T13" fmla="*/ T12 w 32"/>
                              <a:gd name="T14" fmla="+- 0 752 737"/>
                              <a:gd name="T15" fmla="*/ 752 h 23"/>
                              <a:gd name="T16" fmla="+- 0 9404 9374"/>
                              <a:gd name="T17" fmla="*/ T16 w 32"/>
                              <a:gd name="T18" fmla="+- 0 744 737"/>
                              <a:gd name="T19" fmla="*/ 744 h 23"/>
                              <a:gd name="T20" fmla="+- 0 9403 9374"/>
                              <a:gd name="T21" fmla="*/ T20 w 32"/>
                              <a:gd name="T22" fmla="+- 0 737 737"/>
                              <a:gd name="T23" fmla="*/ 737 h 23"/>
                              <a:gd name="T24" fmla="+- 0 9374 9374"/>
                              <a:gd name="T25" fmla="*/ T24 w 32"/>
                              <a:gd name="T26" fmla="+- 0 737 737"/>
                              <a:gd name="T27" fmla="*/ 737 h 23"/>
                            </a:gdLst>
                            <a:ahLst/>
                            <a:cxnLst>
                              <a:cxn ang="0">
                                <a:pos x="T1" y="T3"/>
                              </a:cxn>
                              <a:cxn ang="0">
                                <a:pos x="T5" y="T7"/>
                              </a:cxn>
                              <a:cxn ang="0">
                                <a:pos x="T9" y="T11"/>
                              </a:cxn>
                              <a:cxn ang="0">
                                <a:pos x="T13" y="T15"/>
                              </a:cxn>
                              <a:cxn ang="0">
                                <a:pos x="T17" y="T19"/>
                              </a:cxn>
                              <a:cxn ang="0">
                                <a:pos x="T21" y="T23"/>
                              </a:cxn>
                              <a:cxn ang="0">
                                <a:pos x="T25" y="T27"/>
                              </a:cxn>
                            </a:cxnLst>
                            <a:rect l="0" t="0" r="r" b="b"/>
                            <a:pathLst>
                              <a:path w="32" h="23">
                                <a:moveTo>
                                  <a:pt x="0" y="0"/>
                                </a:moveTo>
                                <a:lnTo>
                                  <a:pt x="0" y="22"/>
                                </a:lnTo>
                                <a:lnTo>
                                  <a:pt x="32" y="22"/>
                                </a:lnTo>
                                <a:lnTo>
                                  <a:pt x="31" y="15"/>
                                </a:lnTo>
                                <a:lnTo>
                                  <a:pt x="30"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7" name="Picture 13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9049" y="734"/>
                            <a:ext cx="2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58" name="Rectangle 138"/>
                        <wps:cNvSpPr>
                          <a:spLocks noChangeArrowheads="1"/>
                        </wps:cNvSpPr>
                        <wps:spPr bwMode="auto">
                          <a:xfrm>
                            <a:off x="9049" y="734"/>
                            <a:ext cx="26"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9" name="Picture 13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9110" y="759"/>
                            <a:ext cx="44" cy="2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0" name="Rectangle 140"/>
                        <wps:cNvSpPr>
                          <a:spLocks noChangeArrowheads="1"/>
                        </wps:cNvSpPr>
                        <wps:spPr bwMode="auto">
                          <a:xfrm>
                            <a:off x="9110" y="759"/>
                            <a:ext cx="44" cy="21"/>
                          </a:xfrm>
                          <a:prstGeom prst="rect">
                            <a:avLst/>
                          </a:prstGeom>
                          <a:noFill/>
                          <a:ln w="1974">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1" name="Picture 14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9152"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2" name="Rectangle 142"/>
                        <wps:cNvSpPr>
                          <a:spLocks noChangeArrowheads="1"/>
                        </wps:cNvSpPr>
                        <wps:spPr bwMode="auto">
                          <a:xfrm>
                            <a:off x="9152"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3" name="Picture 14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187" y="75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4" name="Rectangle 144"/>
                        <wps:cNvSpPr>
                          <a:spLocks noChangeArrowheads="1"/>
                        </wps:cNvSpPr>
                        <wps:spPr bwMode="auto">
                          <a:xfrm>
                            <a:off x="9187" y="75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5" name="Picture 145"/>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922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6" name="Rectangle 146"/>
                        <wps:cNvSpPr>
                          <a:spLocks noChangeArrowheads="1"/>
                        </wps:cNvSpPr>
                        <wps:spPr bwMode="auto">
                          <a:xfrm>
                            <a:off x="922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7" name="Picture 14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925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8" name="Rectangle 148"/>
                        <wps:cNvSpPr>
                          <a:spLocks noChangeArrowheads="1"/>
                        </wps:cNvSpPr>
                        <wps:spPr bwMode="auto">
                          <a:xfrm>
                            <a:off x="925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69" name="Picture 14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9293" y="75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0" name="Rectangle 150"/>
                        <wps:cNvSpPr>
                          <a:spLocks noChangeArrowheads="1"/>
                        </wps:cNvSpPr>
                        <wps:spPr bwMode="auto">
                          <a:xfrm>
                            <a:off x="9293" y="75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1" name="Picture 15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9328" y="76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2" name="Rectangle 152"/>
                        <wps:cNvSpPr>
                          <a:spLocks noChangeArrowheads="1"/>
                        </wps:cNvSpPr>
                        <wps:spPr bwMode="auto">
                          <a:xfrm>
                            <a:off x="9328" y="76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3" name="Picture 15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9364" y="758"/>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4" name="Freeform 154"/>
                        <wps:cNvSpPr>
                          <a:spLocks/>
                        </wps:cNvSpPr>
                        <wps:spPr bwMode="auto">
                          <a:xfrm>
                            <a:off x="9364" y="758"/>
                            <a:ext cx="44" cy="23"/>
                          </a:xfrm>
                          <a:custGeom>
                            <a:avLst/>
                            <a:gdLst>
                              <a:gd name="T0" fmla="+- 0 9364 9364"/>
                              <a:gd name="T1" fmla="*/ T0 w 44"/>
                              <a:gd name="T2" fmla="+- 0 758 758"/>
                              <a:gd name="T3" fmla="*/ 758 h 23"/>
                              <a:gd name="T4" fmla="+- 0 9364 9364"/>
                              <a:gd name="T5" fmla="*/ T4 w 44"/>
                              <a:gd name="T6" fmla="+- 0 781 758"/>
                              <a:gd name="T7" fmla="*/ 781 h 23"/>
                              <a:gd name="T8" fmla="+- 0 9408 9364"/>
                              <a:gd name="T9" fmla="*/ T8 w 44"/>
                              <a:gd name="T10" fmla="+- 0 781 758"/>
                              <a:gd name="T11" fmla="*/ 781 h 23"/>
                              <a:gd name="T12" fmla="+- 0 9407 9364"/>
                              <a:gd name="T13" fmla="*/ T12 w 44"/>
                              <a:gd name="T14" fmla="+- 0 773 758"/>
                              <a:gd name="T15" fmla="*/ 773 h 23"/>
                              <a:gd name="T16" fmla="+- 0 9407 9364"/>
                              <a:gd name="T17" fmla="*/ T16 w 44"/>
                              <a:gd name="T18" fmla="+- 0 766 758"/>
                              <a:gd name="T19" fmla="*/ 766 h 23"/>
                              <a:gd name="T20" fmla="+- 0 9406 9364"/>
                              <a:gd name="T21" fmla="*/ T20 w 44"/>
                              <a:gd name="T22" fmla="+- 0 758 758"/>
                              <a:gd name="T23" fmla="*/ 758 h 23"/>
                              <a:gd name="T24" fmla="+- 0 9364 9364"/>
                              <a:gd name="T25" fmla="*/ T24 w 44"/>
                              <a:gd name="T26" fmla="+- 0 758 758"/>
                              <a:gd name="T27" fmla="*/ 758 h 23"/>
                            </a:gdLst>
                            <a:ahLst/>
                            <a:cxnLst>
                              <a:cxn ang="0">
                                <a:pos x="T1" y="T3"/>
                              </a:cxn>
                              <a:cxn ang="0">
                                <a:pos x="T5" y="T7"/>
                              </a:cxn>
                              <a:cxn ang="0">
                                <a:pos x="T9" y="T11"/>
                              </a:cxn>
                              <a:cxn ang="0">
                                <a:pos x="T13" y="T15"/>
                              </a:cxn>
                              <a:cxn ang="0">
                                <a:pos x="T17" y="T19"/>
                              </a:cxn>
                              <a:cxn ang="0">
                                <a:pos x="T21" y="T23"/>
                              </a:cxn>
                              <a:cxn ang="0">
                                <a:pos x="T25" y="T27"/>
                              </a:cxn>
                            </a:cxnLst>
                            <a:rect l="0" t="0" r="r" b="b"/>
                            <a:pathLst>
                              <a:path w="44" h="23">
                                <a:moveTo>
                                  <a:pt x="0" y="0"/>
                                </a:moveTo>
                                <a:lnTo>
                                  <a:pt x="0" y="23"/>
                                </a:lnTo>
                                <a:lnTo>
                                  <a:pt x="44" y="23"/>
                                </a:lnTo>
                                <a:lnTo>
                                  <a:pt x="43" y="15"/>
                                </a:lnTo>
                                <a:lnTo>
                                  <a:pt x="43" y="8"/>
                                </a:lnTo>
                                <a:lnTo>
                                  <a:pt x="42"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5" name="Picture 15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9157" y="781"/>
                            <a:ext cx="44"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6" name="Rectangle 156"/>
                        <wps:cNvSpPr>
                          <a:spLocks noChangeArrowheads="1"/>
                        </wps:cNvSpPr>
                        <wps:spPr bwMode="auto">
                          <a:xfrm>
                            <a:off x="9157" y="781"/>
                            <a:ext cx="44" cy="23"/>
                          </a:xfrm>
                          <a:prstGeom prst="rect">
                            <a:avLst/>
                          </a:prstGeom>
                          <a:noFill/>
                          <a:ln w="204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7" name="Picture 15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9198" y="78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78" name="Rectangle 158"/>
                        <wps:cNvSpPr>
                          <a:spLocks noChangeArrowheads="1"/>
                        </wps:cNvSpPr>
                        <wps:spPr bwMode="auto">
                          <a:xfrm>
                            <a:off x="9198" y="78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9" name="Picture 15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9233"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0" name="Rectangle 160"/>
                        <wps:cNvSpPr>
                          <a:spLocks noChangeArrowheads="1"/>
                        </wps:cNvSpPr>
                        <wps:spPr bwMode="auto">
                          <a:xfrm>
                            <a:off x="9233"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1" name="Picture 161"/>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9267"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2" name="Rectangle 162"/>
                        <wps:cNvSpPr>
                          <a:spLocks noChangeArrowheads="1"/>
                        </wps:cNvSpPr>
                        <wps:spPr bwMode="auto">
                          <a:xfrm>
                            <a:off x="9267" y="780"/>
                            <a:ext cx="37" cy="26"/>
                          </a:xfrm>
                          <a:prstGeom prst="rect">
                            <a:avLst/>
                          </a:prstGeom>
                          <a:noFill/>
                          <a:ln w="2200">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3" name="Picture 16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9301" y="782"/>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4" name="Rectangle 164"/>
                        <wps:cNvSpPr>
                          <a:spLocks noChangeArrowheads="1"/>
                        </wps:cNvSpPr>
                        <wps:spPr bwMode="auto">
                          <a:xfrm>
                            <a:off x="9301" y="782"/>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5" name="Picture 16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9369" y="782"/>
                            <a:ext cx="3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6" name="Freeform 166"/>
                        <wps:cNvSpPr>
                          <a:spLocks/>
                        </wps:cNvSpPr>
                        <wps:spPr bwMode="auto">
                          <a:xfrm>
                            <a:off x="9369" y="782"/>
                            <a:ext cx="39" cy="23"/>
                          </a:xfrm>
                          <a:custGeom>
                            <a:avLst/>
                            <a:gdLst>
                              <a:gd name="T0" fmla="+- 0 9370 9370"/>
                              <a:gd name="T1" fmla="*/ T0 w 39"/>
                              <a:gd name="T2" fmla="+- 0 782 782"/>
                              <a:gd name="T3" fmla="*/ 782 h 23"/>
                              <a:gd name="T4" fmla="+- 0 9370 9370"/>
                              <a:gd name="T5" fmla="*/ T4 w 39"/>
                              <a:gd name="T6" fmla="+- 0 805 782"/>
                              <a:gd name="T7" fmla="*/ 805 h 23"/>
                              <a:gd name="T8" fmla="+- 0 9408 9370"/>
                              <a:gd name="T9" fmla="*/ T8 w 39"/>
                              <a:gd name="T10" fmla="+- 0 805 782"/>
                              <a:gd name="T11" fmla="*/ 805 h 23"/>
                              <a:gd name="T12" fmla="+- 0 9408 9370"/>
                              <a:gd name="T13" fmla="*/ T12 w 39"/>
                              <a:gd name="T14" fmla="+- 0 803 782"/>
                              <a:gd name="T15" fmla="*/ 803 h 23"/>
                              <a:gd name="T16" fmla="+- 0 9408 9370"/>
                              <a:gd name="T17" fmla="*/ T16 w 39"/>
                              <a:gd name="T18" fmla="+- 0 801 782"/>
                              <a:gd name="T19" fmla="*/ 801 h 23"/>
                              <a:gd name="T20" fmla="+- 0 9408 9370"/>
                              <a:gd name="T21" fmla="*/ T20 w 39"/>
                              <a:gd name="T22" fmla="+- 0 799 782"/>
                              <a:gd name="T23" fmla="*/ 799 h 23"/>
                              <a:gd name="T24" fmla="+- 0 9408 9370"/>
                              <a:gd name="T25" fmla="*/ T24 w 39"/>
                              <a:gd name="T26" fmla="+- 0 794 782"/>
                              <a:gd name="T27" fmla="*/ 794 h 23"/>
                              <a:gd name="T28" fmla="+- 0 9408 9370"/>
                              <a:gd name="T29" fmla="*/ T28 w 39"/>
                              <a:gd name="T30" fmla="+- 0 788 782"/>
                              <a:gd name="T31" fmla="*/ 788 h 23"/>
                              <a:gd name="T32" fmla="+- 0 9408 9370"/>
                              <a:gd name="T33" fmla="*/ T32 w 39"/>
                              <a:gd name="T34" fmla="+- 0 782 782"/>
                              <a:gd name="T35" fmla="*/ 782 h 23"/>
                              <a:gd name="T36" fmla="+- 0 9370 9370"/>
                              <a:gd name="T37" fmla="*/ T36 w 39"/>
                              <a:gd name="T38" fmla="+- 0 782 782"/>
                              <a:gd name="T39" fmla="*/ 782 h 2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23">
                                <a:moveTo>
                                  <a:pt x="0" y="0"/>
                                </a:moveTo>
                                <a:lnTo>
                                  <a:pt x="0" y="23"/>
                                </a:lnTo>
                                <a:lnTo>
                                  <a:pt x="38" y="23"/>
                                </a:lnTo>
                                <a:lnTo>
                                  <a:pt x="38" y="21"/>
                                </a:lnTo>
                                <a:lnTo>
                                  <a:pt x="38" y="19"/>
                                </a:lnTo>
                                <a:lnTo>
                                  <a:pt x="38" y="17"/>
                                </a:lnTo>
                                <a:lnTo>
                                  <a:pt x="38" y="12"/>
                                </a:lnTo>
                                <a:lnTo>
                                  <a:pt x="38" y="6"/>
                                </a:lnTo>
                                <a:lnTo>
                                  <a:pt x="38"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7" name="Picture 16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9185" y="803"/>
                            <a:ext cx="39"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8" name="Rectangle 168"/>
                        <wps:cNvSpPr>
                          <a:spLocks noChangeArrowheads="1"/>
                        </wps:cNvSpPr>
                        <wps:spPr bwMode="auto">
                          <a:xfrm>
                            <a:off x="9185" y="803"/>
                            <a:ext cx="39" cy="25"/>
                          </a:xfrm>
                          <a:prstGeom prst="rect">
                            <a:avLst/>
                          </a:prstGeom>
                          <a:noFill/>
                          <a:ln w="2178">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89" name="Picture 169"/>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9222" y="804"/>
                            <a:ext cx="2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0" name="Rectangle 170"/>
                        <wps:cNvSpPr>
                          <a:spLocks noChangeArrowheads="1"/>
                        </wps:cNvSpPr>
                        <wps:spPr bwMode="auto">
                          <a:xfrm>
                            <a:off x="9222" y="804"/>
                            <a:ext cx="27" cy="23"/>
                          </a:xfrm>
                          <a:prstGeom prst="rect">
                            <a:avLst/>
                          </a:prstGeom>
                          <a:noFill/>
                          <a:ln w="223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1" name="Picture 17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9248" y="806"/>
                            <a:ext cx="28"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2" name="Rectangle 172"/>
                        <wps:cNvSpPr>
                          <a:spLocks noChangeArrowheads="1"/>
                        </wps:cNvSpPr>
                        <wps:spPr bwMode="auto">
                          <a:xfrm>
                            <a:off x="9248" y="806"/>
                            <a:ext cx="28" cy="23"/>
                          </a:xfrm>
                          <a:prstGeom prst="rect">
                            <a:avLst/>
                          </a:prstGeom>
                          <a:noFill/>
                          <a:ln w="2233">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3" name="Picture 173"/>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9275" y="805"/>
                            <a:ext cx="4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4" name="Rectangle 174"/>
                        <wps:cNvSpPr>
                          <a:spLocks noChangeArrowheads="1"/>
                        </wps:cNvSpPr>
                        <wps:spPr bwMode="auto">
                          <a:xfrm>
                            <a:off x="9275" y="805"/>
                            <a:ext cx="49" cy="23"/>
                          </a:xfrm>
                          <a:prstGeom prst="rect">
                            <a:avLst/>
                          </a:prstGeom>
                          <a:noFill/>
                          <a:ln w="1979">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5" name="Picture 175"/>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9324" y="804"/>
                            <a:ext cx="66"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6" name="Rectangle 176"/>
                        <wps:cNvSpPr>
                          <a:spLocks noChangeArrowheads="1"/>
                        </wps:cNvSpPr>
                        <wps:spPr bwMode="auto">
                          <a:xfrm>
                            <a:off x="9324" y="804"/>
                            <a:ext cx="66" cy="23"/>
                          </a:xfrm>
                          <a:prstGeom prst="rect">
                            <a:avLst/>
                          </a:prstGeom>
                          <a:noFill/>
                          <a:ln w="174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7" name="Picture 177"/>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9389" y="804"/>
                            <a:ext cx="19"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98" name="Freeform 178"/>
                        <wps:cNvSpPr>
                          <a:spLocks/>
                        </wps:cNvSpPr>
                        <wps:spPr bwMode="auto">
                          <a:xfrm>
                            <a:off x="9389" y="804"/>
                            <a:ext cx="19" cy="23"/>
                          </a:xfrm>
                          <a:custGeom>
                            <a:avLst/>
                            <a:gdLst>
                              <a:gd name="T0" fmla="+- 0 9389 9389"/>
                              <a:gd name="T1" fmla="*/ T0 w 19"/>
                              <a:gd name="T2" fmla="+- 0 805 805"/>
                              <a:gd name="T3" fmla="*/ 805 h 23"/>
                              <a:gd name="T4" fmla="+- 0 9389 9389"/>
                              <a:gd name="T5" fmla="*/ T4 w 19"/>
                              <a:gd name="T6" fmla="+- 0 827 805"/>
                              <a:gd name="T7" fmla="*/ 827 h 23"/>
                              <a:gd name="T8" fmla="+- 0 9407 9389"/>
                              <a:gd name="T9" fmla="*/ T8 w 19"/>
                              <a:gd name="T10" fmla="+- 0 827 805"/>
                              <a:gd name="T11" fmla="*/ 827 h 23"/>
                              <a:gd name="T12" fmla="+- 0 9408 9389"/>
                              <a:gd name="T13" fmla="*/ T12 w 19"/>
                              <a:gd name="T14" fmla="+- 0 820 805"/>
                              <a:gd name="T15" fmla="*/ 820 h 23"/>
                              <a:gd name="T16" fmla="+- 0 9408 9389"/>
                              <a:gd name="T17" fmla="*/ T16 w 19"/>
                              <a:gd name="T18" fmla="+- 0 812 805"/>
                              <a:gd name="T19" fmla="*/ 812 h 23"/>
                              <a:gd name="T20" fmla="+- 0 9408 9389"/>
                              <a:gd name="T21" fmla="*/ T20 w 19"/>
                              <a:gd name="T22" fmla="+- 0 805 805"/>
                              <a:gd name="T23" fmla="*/ 805 h 23"/>
                              <a:gd name="T24" fmla="+- 0 9389 9389"/>
                              <a:gd name="T25" fmla="*/ T24 w 19"/>
                              <a:gd name="T26" fmla="+- 0 805 805"/>
                              <a:gd name="T27" fmla="*/ 805 h 23"/>
                            </a:gdLst>
                            <a:ahLst/>
                            <a:cxnLst>
                              <a:cxn ang="0">
                                <a:pos x="T1" y="T3"/>
                              </a:cxn>
                              <a:cxn ang="0">
                                <a:pos x="T5" y="T7"/>
                              </a:cxn>
                              <a:cxn ang="0">
                                <a:pos x="T9" y="T11"/>
                              </a:cxn>
                              <a:cxn ang="0">
                                <a:pos x="T13" y="T15"/>
                              </a:cxn>
                              <a:cxn ang="0">
                                <a:pos x="T17" y="T19"/>
                              </a:cxn>
                              <a:cxn ang="0">
                                <a:pos x="T21" y="T23"/>
                              </a:cxn>
                              <a:cxn ang="0">
                                <a:pos x="T25" y="T27"/>
                              </a:cxn>
                            </a:cxnLst>
                            <a:rect l="0" t="0" r="r" b="b"/>
                            <a:pathLst>
                              <a:path w="19" h="23">
                                <a:moveTo>
                                  <a:pt x="0" y="0"/>
                                </a:moveTo>
                                <a:lnTo>
                                  <a:pt x="0" y="22"/>
                                </a:lnTo>
                                <a:lnTo>
                                  <a:pt x="18" y="22"/>
                                </a:lnTo>
                                <a:lnTo>
                                  <a:pt x="19" y="15"/>
                                </a:lnTo>
                                <a:lnTo>
                                  <a:pt x="19" y="7"/>
                                </a:lnTo>
                                <a:lnTo>
                                  <a:pt x="1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9" name="Picture 179"/>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9207"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0" name="Rectangle 180"/>
                        <wps:cNvSpPr>
                          <a:spLocks noChangeArrowheads="1"/>
                        </wps:cNvSpPr>
                        <wps:spPr bwMode="auto">
                          <a:xfrm>
                            <a:off x="9207"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1" name="Picture 18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9241"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2" name="Rectangle 182"/>
                        <wps:cNvSpPr>
                          <a:spLocks noChangeArrowheads="1"/>
                        </wps:cNvSpPr>
                        <wps:spPr bwMode="auto">
                          <a:xfrm>
                            <a:off x="9241"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3" name="Picture 18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275" y="82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4" name="Rectangle 184"/>
                        <wps:cNvSpPr>
                          <a:spLocks noChangeArrowheads="1"/>
                        </wps:cNvSpPr>
                        <wps:spPr bwMode="auto">
                          <a:xfrm>
                            <a:off x="9275" y="82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5" name="Picture 185"/>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9309" y="827"/>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6" name="Rectangle 186"/>
                        <wps:cNvSpPr>
                          <a:spLocks noChangeArrowheads="1"/>
                        </wps:cNvSpPr>
                        <wps:spPr bwMode="auto">
                          <a:xfrm>
                            <a:off x="9309" y="827"/>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7" name="Picture 18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9343" y="828"/>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8" name="Rectangle 188"/>
                        <wps:cNvSpPr>
                          <a:spLocks noChangeArrowheads="1"/>
                        </wps:cNvSpPr>
                        <wps:spPr bwMode="auto">
                          <a:xfrm>
                            <a:off x="9343" y="828"/>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09" name="Picture 189"/>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9335" y="780"/>
                            <a:ext cx="37" cy="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0" name="Rectangle 190"/>
                        <wps:cNvSpPr>
                          <a:spLocks noChangeArrowheads="1"/>
                        </wps:cNvSpPr>
                        <wps:spPr bwMode="auto">
                          <a:xfrm>
                            <a:off x="9335" y="780"/>
                            <a:ext cx="37" cy="26"/>
                          </a:xfrm>
                          <a:prstGeom prst="rect">
                            <a:avLst/>
                          </a:prstGeom>
                          <a:noFill/>
                          <a:ln w="2195">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1" name="Picture 19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9378" y="827"/>
                            <a:ext cx="30"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2" name="Freeform 192"/>
                        <wps:cNvSpPr>
                          <a:spLocks/>
                        </wps:cNvSpPr>
                        <wps:spPr bwMode="auto">
                          <a:xfrm>
                            <a:off x="9378" y="827"/>
                            <a:ext cx="30" cy="23"/>
                          </a:xfrm>
                          <a:custGeom>
                            <a:avLst/>
                            <a:gdLst>
                              <a:gd name="T0" fmla="+- 0 9378 9378"/>
                              <a:gd name="T1" fmla="*/ T0 w 30"/>
                              <a:gd name="T2" fmla="+- 0 828 828"/>
                              <a:gd name="T3" fmla="*/ 828 h 23"/>
                              <a:gd name="T4" fmla="+- 0 9378 9378"/>
                              <a:gd name="T5" fmla="*/ T4 w 30"/>
                              <a:gd name="T6" fmla="+- 0 850 828"/>
                              <a:gd name="T7" fmla="*/ 850 h 23"/>
                              <a:gd name="T8" fmla="+- 0 9405 9378"/>
                              <a:gd name="T9" fmla="*/ T8 w 30"/>
                              <a:gd name="T10" fmla="+- 0 850 828"/>
                              <a:gd name="T11" fmla="*/ 850 h 23"/>
                              <a:gd name="T12" fmla="+- 0 9406 9378"/>
                              <a:gd name="T13" fmla="*/ T12 w 30"/>
                              <a:gd name="T14" fmla="+- 0 843 828"/>
                              <a:gd name="T15" fmla="*/ 843 h 23"/>
                              <a:gd name="T16" fmla="+- 0 9407 9378"/>
                              <a:gd name="T17" fmla="*/ T16 w 30"/>
                              <a:gd name="T18" fmla="+- 0 835 828"/>
                              <a:gd name="T19" fmla="*/ 835 h 23"/>
                              <a:gd name="T20" fmla="+- 0 9407 9378"/>
                              <a:gd name="T21" fmla="*/ T20 w 30"/>
                              <a:gd name="T22" fmla="+- 0 828 828"/>
                              <a:gd name="T23" fmla="*/ 828 h 23"/>
                              <a:gd name="T24" fmla="+- 0 9378 9378"/>
                              <a:gd name="T25" fmla="*/ T24 w 30"/>
                              <a:gd name="T26" fmla="+- 0 828 828"/>
                              <a:gd name="T27" fmla="*/ 828 h 23"/>
                            </a:gdLst>
                            <a:ahLst/>
                            <a:cxnLst>
                              <a:cxn ang="0">
                                <a:pos x="T1" y="T3"/>
                              </a:cxn>
                              <a:cxn ang="0">
                                <a:pos x="T5" y="T7"/>
                              </a:cxn>
                              <a:cxn ang="0">
                                <a:pos x="T9" y="T11"/>
                              </a:cxn>
                              <a:cxn ang="0">
                                <a:pos x="T13" y="T15"/>
                              </a:cxn>
                              <a:cxn ang="0">
                                <a:pos x="T17" y="T19"/>
                              </a:cxn>
                              <a:cxn ang="0">
                                <a:pos x="T21" y="T23"/>
                              </a:cxn>
                              <a:cxn ang="0">
                                <a:pos x="T25" y="T27"/>
                              </a:cxn>
                            </a:cxnLst>
                            <a:rect l="0" t="0" r="r" b="b"/>
                            <a:pathLst>
                              <a:path w="30" h="23">
                                <a:moveTo>
                                  <a:pt x="0" y="0"/>
                                </a:moveTo>
                                <a:lnTo>
                                  <a:pt x="0" y="22"/>
                                </a:lnTo>
                                <a:lnTo>
                                  <a:pt x="27" y="22"/>
                                </a:lnTo>
                                <a:lnTo>
                                  <a:pt x="28" y="15"/>
                                </a:lnTo>
                                <a:lnTo>
                                  <a:pt x="29" y="7"/>
                                </a:lnTo>
                                <a:lnTo>
                                  <a:pt x="29"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3" name="Picture 193"/>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2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4" name="Rectangle 194"/>
                        <wps:cNvSpPr>
                          <a:spLocks noChangeArrowheads="1"/>
                        </wps:cNvSpPr>
                        <wps:spPr bwMode="auto">
                          <a:xfrm>
                            <a:off x="9227" y="850"/>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5" name="Picture 195"/>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926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6" name="Rectangle 196"/>
                        <wps:cNvSpPr>
                          <a:spLocks noChangeArrowheads="1"/>
                        </wps:cNvSpPr>
                        <wps:spPr bwMode="auto">
                          <a:xfrm>
                            <a:off x="926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7" name="Picture 197"/>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297" y="851"/>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18" name="Rectangle 198"/>
                        <wps:cNvSpPr>
                          <a:spLocks noChangeArrowheads="1"/>
                        </wps:cNvSpPr>
                        <wps:spPr bwMode="auto">
                          <a:xfrm>
                            <a:off x="9297" y="851"/>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9" name="Picture 199"/>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9332" y="849"/>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0" name="Rectangle 200"/>
                        <wps:cNvSpPr>
                          <a:spLocks noChangeArrowheads="1"/>
                        </wps:cNvSpPr>
                        <wps:spPr bwMode="auto">
                          <a:xfrm>
                            <a:off x="9332" y="849"/>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1" name="Picture 201"/>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9367" y="850"/>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2" name="Freeform 202"/>
                        <wps:cNvSpPr>
                          <a:spLocks/>
                        </wps:cNvSpPr>
                        <wps:spPr bwMode="auto">
                          <a:xfrm>
                            <a:off x="9367" y="850"/>
                            <a:ext cx="37" cy="23"/>
                          </a:xfrm>
                          <a:custGeom>
                            <a:avLst/>
                            <a:gdLst>
                              <a:gd name="T0" fmla="+- 0 9368 9368"/>
                              <a:gd name="T1" fmla="*/ T0 w 37"/>
                              <a:gd name="T2" fmla="+- 0 851 851"/>
                              <a:gd name="T3" fmla="*/ 851 h 23"/>
                              <a:gd name="T4" fmla="+- 0 9368 9368"/>
                              <a:gd name="T5" fmla="*/ T4 w 37"/>
                              <a:gd name="T6" fmla="+- 0 873 851"/>
                              <a:gd name="T7" fmla="*/ 873 h 23"/>
                              <a:gd name="T8" fmla="+- 0 9400 9368"/>
                              <a:gd name="T9" fmla="*/ T8 w 37"/>
                              <a:gd name="T10" fmla="+- 0 873 851"/>
                              <a:gd name="T11" fmla="*/ 873 h 23"/>
                              <a:gd name="T12" fmla="+- 0 9402 9368"/>
                              <a:gd name="T13" fmla="*/ T12 w 37"/>
                              <a:gd name="T14" fmla="+- 0 866 851"/>
                              <a:gd name="T15" fmla="*/ 866 h 23"/>
                              <a:gd name="T16" fmla="+- 0 9403 9368"/>
                              <a:gd name="T17" fmla="*/ T16 w 37"/>
                              <a:gd name="T18" fmla="+- 0 858 851"/>
                              <a:gd name="T19" fmla="*/ 858 h 23"/>
                              <a:gd name="T20" fmla="+- 0 9404 9368"/>
                              <a:gd name="T21" fmla="*/ T20 w 37"/>
                              <a:gd name="T22" fmla="+- 0 851 851"/>
                              <a:gd name="T23" fmla="*/ 851 h 23"/>
                              <a:gd name="T24" fmla="+- 0 9368 9368"/>
                              <a:gd name="T25" fmla="*/ T24 w 37"/>
                              <a:gd name="T26" fmla="+- 0 851 851"/>
                              <a:gd name="T27" fmla="*/ 851 h 23"/>
                            </a:gdLst>
                            <a:ahLst/>
                            <a:cxnLst>
                              <a:cxn ang="0">
                                <a:pos x="T1" y="T3"/>
                              </a:cxn>
                              <a:cxn ang="0">
                                <a:pos x="T5" y="T7"/>
                              </a:cxn>
                              <a:cxn ang="0">
                                <a:pos x="T9" y="T11"/>
                              </a:cxn>
                              <a:cxn ang="0">
                                <a:pos x="T13" y="T15"/>
                              </a:cxn>
                              <a:cxn ang="0">
                                <a:pos x="T17" y="T19"/>
                              </a:cxn>
                              <a:cxn ang="0">
                                <a:pos x="T21" y="T23"/>
                              </a:cxn>
                              <a:cxn ang="0">
                                <a:pos x="T25" y="T27"/>
                              </a:cxn>
                            </a:cxnLst>
                            <a:rect l="0" t="0" r="r" b="b"/>
                            <a:pathLst>
                              <a:path w="37" h="23">
                                <a:moveTo>
                                  <a:pt x="0" y="0"/>
                                </a:moveTo>
                                <a:lnTo>
                                  <a:pt x="0" y="22"/>
                                </a:lnTo>
                                <a:lnTo>
                                  <a:pt x="32" y="22"/>
                                </a:lnTo>
                                <a:lnTo>
                                  <a:pt x="34" y="15"/>
                                </a:lnTo>
                                <a:lnTo>
                                  <a:pt x="35" y="7"/>
                                </a:lnTo>
                                <a:lnTo>
                                  <a:pt x="36"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3" name="Picture 20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241" y="874"/>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4" name="Rectangle 204"/>
                        <wps:cNvSpPr>
                          <a:spLocks noChangeArrowheads="1"/>
                        </wps:cNvSpPr>
                        <wps:spPr bwMode="auto">
                          <a:xfrm>
                            <a:off x="9241" y="874"/>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5" name="Picture 205"/>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9278" y="875"/>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6" name="Rectangle 206"/>
                        <wps:cNvSpPr>
                          <a:spLocks noChangeArrowheads="1"/>
                        </wps:cNvSpPr>
                        <wps:spPr bwMode="auto">
                          <a:xfrm>
                            <a:off x="9278" y="875"/>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7" name="Picture 20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9314" y="873"/>
                            <a:ext cx="37"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8" name="Rectangle 208"/>
                        <wps:cNvSpPr>
                          <a:spLocks noChangeArrowheads="1"/>
                        </wps:cNvSpPr>
                        <wps:spPr bwMode="auto">
                          <a:xfrm>
                            <a:off x="9314" y="873"/>
                            <a:ext cx="37" cy="23"/>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9" name="Picture 20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9350" y="871"/>
                            <a:ext cx="26" cy="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0" name="Rectangle 210"/>
                        <wps:cNvSpPr>
                          <a:spLocks noChangeArrowheads="1"/>
                        </wps:cNvSpPr>
                        <wps:spPr bwMode="auto">
                          <a:xfrm>
                            <a:off x="9350" y="871"/>
                            <a:ext cx="26" cy="25"/>
                          </a:xfrm>
                          <a:prstGeom prst="rect">
                            <a:avLst/>
                          </a:prstGeom>
                          <a:noFill/>
                          <a:ln w="222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1" name="Picture 211"/>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9374" y="873"/>
                            <a:ext cx="25" cy="2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2" name="Freeform 212"/>
                        <wps:cNvSpPr>
                          <a:spLocks/>
                        </wps:cNvSpPr>
                        <wps:spPr bwMode="auto">
                          <a:xfrm>
                            <a:off x="9374" y="873"/>
                            <a:ext cx="25" cy="23"/>
                          </a:xfrm>
                          <a:custGeom>
                            <a:avLst/>
                            <a:gdLst>
                              <a:gd name="T0" fmla="+- 0 9375 9375"/>
                              <a:gd name="T1" fmla="*/ T0 w 25"/>
                              <a:gd name="T2" fmla="+- 0 873 873"/>
                              <a:gd name="T3" fmla="*/ 873 h 23"/>
                              <a:gd name="T4" fmla="+- 0 9375 9375"/>
                              <a:gd name="T5" fmla="*/ T4 w 25"/>
                              <a:gd name="T6" fmla="+- 0 896 873"/>
                              <a:gd name="T7" fmla="*/ 896 h 23"/>
                              <a:gd name="T8" fmla="+- 0 9395 9375"/>
                              <a:gd name="T9" fmla="*/ T8 w 25"/>
                              <a:gd name="T10" fmla="+- 0 896 873"/>
                              <a:gd name="T11" fmla="*/ 896 h 23"/>
                              <a:gd name="T12" fmla="+- 0 9397 9375"/>
                              <a:gd name="T13" fmla="*/ T12 w 25"/>
                              <a:gd name="T14" fmla="+- 0 890 873"/>
                              <a:gd name="T15" fmla="*/ 890 h 23"/>
                              <a:gd name="T16" fmla="+- 0 9398 9375"/>
                              <a:gd name="T17" fmla="*/ T16 w 25"/>
                              <a:gd name="T18" fmla="+- 0 883 873"/>
                              <a:gd name="T19" fmla="*/ 883 h 23"/>
                              <a:gd name="T20" fmla="+- 0 9399 9375"/>
                              <a:gd name="T21" fmla="*/ T20 w 25"/>
                              <a:gd name="T22" fmla="+- 0 877 873"/>
                              <a:gd name="T23" fmla="*/ 877 h 23"/>
                              <a:gd name="T24" fmla="+- 0 9399 9375"/>
                              <a:gd name="T25" fmla="*/ T24 w 25"/>
                              <a:gd name="T26" fmla="+- 0 873 873"/>
                              <a:gd name="T27" fmla="*/ 873 h 23"/>
                              <a:gd name="T28" fmla="+- 0 9375 9375"/>
                              <a:gd name="T29" fmla="*/ T28 w 25"/>
                              <a:gd name="T30" fmla="+- 0 873 873"/>
                              <a:gd name="T31" fmla="*/ 873 h 23"/>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25" h="23">
                                <a:moveTo>
                                  <a:pt x="0" y="0"/>
                                </a:moveTo>
                                <a:lnTo>
                                  <a:pt x="0" y="23"/>
                                </a:lnTo>
                                <a:lnTo>
                                  <a:pt x="20" y="23"/>
                                </a:lnTo>
                                <a:lnTo>
                                  <a:pt x="22" y="17"/>
                                </a:lnTo>
                                <a:lnTo>
                                  <a:pt x="23" y="10"/>
                                </a:lnTo>
                                <a:lnTo>
                                  <a:pt x="24" y="4"/>
                                </a:lnTo>
                                <a:lnTo>
                                  <a:pt x="24"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3" name="Picture 2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9249" y="895"/>
                            <a:ext cx="43"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4" name="Rectangle 214"/>
                        <wps:cNvSpPr>
                          <a:spLocks noChangeArrowheads="1"/>
                        </wps:cNvSpPr>
                        <wps:spPr bwMode="auto">
                          <a:xfrm>
                            <a:off x="9249" y="895"/>
                            <a:ext cx="43"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5" name="Picture 215"/>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9288"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6" name="Rectangle 216"/>
                        <wps:cNvSpPr>
                          <a:spLocks noChangeArrowheads="1"/>
                        </wps:cNvSpPr>
                        <wps:spPr bwMode="auto">
                          <a:xfrm>
                            <a:off x="9288" y="896"/>
                            <a:ext cx="37" cy="14"/>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7" name="Picture 21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9323" y="895"/>
                            <a:ext cx="37" cy="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38" name="Rectangle 218"/>
                        <wps:cNvSpPr>
                          <a:spLocks noChangeArrowheads="1"/>
                        </wps:cNvSpPr>
                        <wps:spPr bwMode="auto">
                          <a:xfrm>
                            <a:off x="9323" y="895"/>
                            <a:ext cx="37" cy="15"/>
                          </a:xfrm>
                          <a:prstGeom prst="rect">
                            <a:avLst/>
                          </a:prstGeom>
                          <a:noFill/>
                          <a:ln w="2147">
                            <a:solidFill>
                              <a:srgbClr val="59543F"/>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9" name="Picture 21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9357" y="896"/>
                            <a:ext cx="37" cy="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0" name="Freeform 220"/>
                        <wps:cNvSpPr>
                          <a:spLocks/>
                        </wps:cNvSpPr>
                        <wps:spPr bwMode="auto">
                          <a:xfrm>
                            <a:off x="9357" y="896"/>
                            <a:ext cx="37" cy="14"/>
                          </a:xfrm>
                          <a:custGeom>
                            <a:avLst/>
                            <a:gdLst>
                              <a:gd name="T0" fmla="+- 0 9357 9357"/>
                              <a:gd name="T1" fmla="*/ T0 w 37"/>
                              <a:gd name="T2" fmla="+- 0 897 897"/>
                              <a:gd name="T3" fmla="*/ 897 h 14"/>
                              <a:gd name="T4" fmla="+- 0 9357 9357"/>
                              <a:gd name="T5" fmla="*/ T4 w 37"/>
                              <a:gd name="T6" fmla="+- 0 910 897"/>
                              <a:gd name="T7" fmla="*/ 910 h 14"/>
                              <a:gd name="T8" fmla="+- 0 9390 9357"/>
                              <a:gd name="T9" fmla="*/ T8 w 37"/>
                              <a:gd name="T10" fmla="+- 0 910 897"/>
                              <a:gd name="T11" fmla="*/ 910 h 14"/>
                              <a:gd name="T12" fmla="+- 0 9392 9357"/>
                              <a:gd name="T13" fmla="*/ T12 w 37"/>
                              <a:gd name="T14" fmla="+- 0 906 897"/>
                              <a:gd name="T15" fmla="*/ 906 h 14"/>
                              <a:gd name="T16" fmla="+- 0 9393 9357"/>
                              <a:gd name="T17" fmla="*/ T16 w 37"/>
                              <a:gd name="T18" fmla="+- 0 902 897"/>
                              <a:gd name="T19" fmla="*/ 902 h 14"/>
                              <a:gd name="T20" fmla="+- 0 9394 9357"/>
                              <a:gd name="T21" fmla="*/ T20 w 37"/>
                              <a:gd name="T22" fmla="+- 0 898 897"/>
                              <a:gd name="T23" fmla="*/ 898 h 14"/>
                              <a:gd name="T24" fmla="+- 0 9394 9357"/>
                              <a:gd name="T25" fmla="*/ T24 w 37"/>
                              <a:gd name="T26" fmla="+- 0 897 897"/>
                              <a:gd name="T27" fmla="*/ 897 h 14"/>
                              <a:gd name="T28" fmla="+- 0 9357 9357"/>
                              <a:gd name="T29" fmla="*/ T28 w 37"/>
                              <a:gd name="T30" fmla="+- 0 897 897"/>
                              <a:gd name="T31" fmla="*/ 897 h 14"/>
                            </a:gdLst>
                            <a:ahLst/>
                            <a:cxnLst>
                              <a:cxn ang="0">
                                <a:pos x="T1" y="T3"/>
                              </a:cxn>
                              <a:cxn ang="0">
                                <a:pos x="T5" y="T7"/>
                              </a:cxn>
                              <a:cxn ang="0">
                                <a:pos x="T9" y="T11"/>
                              </a:cxn>
                              <a:cxn ang="0">
                                <a:pos x="T13" y="T15"/>
                              </a:cxn>
                              <a:cxn ang="0">
                                <a:pos x="T17" y="T19"/>
                              </a:cxn>
                              <a:cxn ang="0">
                                <a:pos x="T21" y="T23"/>
                              </a:cxn>
                              <a:cxn ang="0">
                                <a:pos x="T25" y="T27"/>
                              </a:cxn>
                              <a:cxn ang="0">
                                <a:pos x="T29" y="T31"/>
                              </a:cxn>
                            </a:cxnLst>
                            <a:rect l="0" t="0" r="r" b="b"/>
                            <a:pathLst>
                              <a:path w="37" h="14">
                                <a:moveTo>
                                  <a:pt x="0" y="0"/>
                                </a:moveTo>
                                <a:lnTo>
                                  <a:pt x="0" y="13"/>
                                </a:lnTo>
                                <a:lnTo>
                                  <a:pt x="33" y="13"/>
                                </a:lnTo>
                                <a:lnTo>
                                  <a:pt x="35" y="9"/>
                                </a:lnTo>
                                <a:lnTo>
                                  <a:pt x="36" y="5"/>
                                </a:lnTo>
                                <a:lnTo>
                                  <a:pt x="37" y="1"/>
                                </a:lnTo>
                                <a:lnTo>
                                  <a:pt x="37" y="0"/>
                                </a:lnTo>
                                <a:lnTo>
                                  <a:pt x="0" y="0"/>
                                </a:lnTo>
                                <a:close/>
                              </a:path>
                            </a:pathLst>
                          </a:custGeom>
                          <a:noFill/>
                          <a:ln w="2147">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1" name="Picture 221"/>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9111" y="764"/>
                            <a:ext cx="41" cy="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2" name="Freeform 222"/>
                        <wps:cNvSpPr>
                          <a:spLocks/>
                        </wps:cNvSpPr>
                        <wps:spPr bwMode="auto">
                          <a:xfrm>
                            <a:off x="9111" y="764"/>
                            <a:ext cx="41" cy="36"/>
                          </a:xfrm>
                          <a:custGeom>
                            <a:avLst/>
                            <a:gdLst>
                              <a:gd name="T0" fmla="+- 0 9119 9111"/>
                              <a:gd name="T1" fmla="*/ T0 w 41"/>
                              <a:gd name="T2" fmla="+- 0 764 764"/>
                              <a:gd name="T3" fmla="*/ 764 h 36"/>
                              <a:gd name="T4" fmla="+- 0 9111 9111"/>
                              <a:gd name="T5" fmla="*/ T4 w 41"/>
                              <a:gd name="T6" fmla="+- 0 783 764"/>
                              <a:gd name="T7" fmla="*/ 783 h 36"/>
                              <a:gd name="T8" fmla="+- 0 9122 9111"/>
                              <a:gd name="T9" fmla="*/ T8 w 41"/>
                              <a:gd name="T10" fmla="+- 0 787 764"/>
                              <a:gd name="T11" fmla="*/ 787 h 36"/>
                              <a:gd name="T12" fmla="+- 0 9132 9111"/>
                              <a:gd name="T13" fmla="*/ T12 w 41"/>
                              <a:gd name="T14" fmla="+- 0 794 764"/>
                              <a:gd name="T15" fmla="*/ 794 h 36"/>
                              <a:gd name="T16" fmla="+- 0 9142 9111"/>
                              <a:gd name="T17" fmla="*/ T16 w 41"/>
                              <a:gd name="T18" fmla="+- 0 800 764"/>
                              <a:gd name="T19" fmla="*/ 800 h 36"/>
                              <a:gd name="T20" fmla="+- 0 9152 9111"/>
                              <a:gd name="T21" fmla="*/ T20 w 41"/>
                              <a:gd name="T22" fmla="+- 0 781 764"/>
                              <a:gd name="T23" fmla="*/ 781 h 36"/>
                              <a:gd name="T24" fmla="+- 0 9142 9111"/>
                              <a:gd name="T25" fmla="*/ T24 w 41"/>
                              <a:gd name="T26" fmla="+- 0 774 764"/>
                              <a:gd name="T27" fmla="*/ 774 h 36"/>
                              <a:gd name="T28" fmla="+- 0 9130 9111"/>
                              <a:gd name="T29" fmla="*/ T28 w 41"/>
                              <a:gd name="T30" fmla="+- 0 768 764"/>
                              <a:gd name="T31" fmla="*/ 768 h 36"/>
                              <a:gd name="T32" fmla="+- 0 9119 9111"/>
                              <a:gd name="T33" fmla="*/ T32 w 41"/>
                              <a:gd name="T34" fmla="+- 0 764 764"/>
                              <a:gd name="T35" fmla="*/ 764 h 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1" h="36">
                                <a:moveTo>
                                  <a:pt x="8" y="0"/>
                                </a:moveTo>
                                <a:lnTo>
                                  <a:pt x="0" y="19"/>
                                </a:lnTo>
                                <a:lnTo>
                                  <a:pt x="11" y="23"/>
                                </a:lnTo>
                                <a:lnTo>
                                  <a:pt x="21" y="30"/>
                                </a:lnTo>
                                <a:lnTo>
                                  <a:pt x="31" y="36"/>
                                </a:lnTo>
                                <a:lnTo>
                                  <a:pt x="41" y="17"/>
                                </a:lnTo>
                                <a:lnTo>
                                  <a:pt x="31" y="10"/>
                                </a:lnTo>
                                <a:lnTo>
                                  <a:pt x="19" y="4"/>
                                </a:lnTo>
                                <a:lnTo>
                                  <a:pt x="8"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3" name="Picture 223"/>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9141" y="777"/>
                            <a:ext cx="44"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4" name="Freeform 224"/>
                        <wps:cNvSpPr>
                          <a:spLocks/>
                        </wps:cNvSpPr>
                        <wps:spPr bwMode="auto">
                          <a:xfrm>
                            <a:off x="9141" y="777"/>
                            <a:ext cx="44" cy="42"/>
                          </a:xfrm>
                          <a:custGeom>
                            <a:avLst/>
                            <a:gdLst>
                              <a:gd name="T0" fmla="+- 0 9152 9142"/>
                              <a:gd name="T1" fmla="*/ T0 w 44"/>
                              <a:gd name="T2" fmla="+- 0 778 778"/>
                              <a:gd name="T3" fmla="*/ 778 h 42"/>
                              <a:gd name="T4" fmla="+- 0 9142 9142"/>
                              <a:gd name="T5" fmla="*/ T4 w 44"/>
                              <a:gd name="T6" fmla="+- 0 800 778"/>
                              <a:gd name="T7" fmla="*/ 800 h 42"/>
                              <a:gd name="T8" fmla="+- 0 9152 9142"/>
                              <a:gd name="T9" fmla="*/ T8 w 44"/>
                              <a:gd name="T10" fmla="+- 0 805 778"/>
                              <a:gd name="T11" fmla="*/ 805 h 42"/>
                              <a:gd name="T12" fmla="+- 0 9160 9142"/>
                              <a:gd name="T13" fmla="*/ T12 w 44"/>
                              <a:gd name="T14" fmla="+- 0 812 778"/>
                              <a:gd name="T15" fmla="*/ 812 h 42"/>
                              <a:gd name="T16" fmla="+- 0 9169 9142"/>
                              <a:gd name="T17" fmla="*/ T16 w 44"/>
                              <a:gd name="T18" fmla="+- 0 819 778"/>
                              <a:gd name="T19" fmla="*/ 819 h 42"/>
                              <a:gd name="T20" fmla="+- 0 9185 9142"/>
                              <a:gd name="T21" fmla="*/ T20 w 44"/>
                              <a:gd name="T22" fmla="+- 0 802 778"/>
                              <a:gd name="T23" fmla="*/ 802 h 42"/>
                              <a:gd name="T24" fmla="+- 0 9178 9142"/>
                              <a:gd name="T25" fmla="*/ T24 w 44"/>
                              <a:gd name="T26" fmla="+- 0 795 778"/>
                              <a:gd name="T27" fmla="*/ 795 h 42"/>
                              <a:gd name="T28" fmla="+- 0 9169 9142"/>
                              <a:gd name="T29" fmla="*/ T28 w 44"/>
                              <a:gd name="T30" fmla="+- 0 789 778"/>
                              <a:gd name="T31" fmla="*/ 789 h 42"/>
                              <a:gd name="T32" fmla="+- 0 9161 9142"/>
                              <a:gd name="T33" fmla="*/ T32 w 44"/>
                              <a:gd name="T34" fmla="+- 0 783 778"/>
                              <a:gd name="T35" fmla="*/ 783 h 42"/>
                              <a:gd name="T36" fmla="+- 0 9152 9142"/>
                              <a:gd name="T37" fmla="*/ T36 w 44"/>
                              <a:gd name="T38" fmla="+- 0 778 778"/>
                              <a:gd name="T39" fmla="*/ 778 h 4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4" h="42">
                                <a:moveTo>
                                  <a:pt x="10" y="0"/>
                                </a:moveTo>
                                <a:lnTo>
                                  <a:pt x="0" y="22"/>
                                </a:lnTo>
                                <a:lnTo>
                                  <a:pt x="10" y="27"/>
                                </a:lnTo>
                                <a:lnTo>
                                  <a:pt x="18" y="34"/>
                                </a:lnTo>
                                <a:lnTo>
                                  <a:pt x="27" y="41"/>
                                </a:lnTo>
                                <a:lnTo>
                                  <a:pt x="43" y="24"/>
                                </a:lnTo>
                                <a:lnTo>
                                  <a:pt x="36" y="17"/>
                                </a:lnTo>
                                <a:lnTo>
                                  <a:pt x="27" y="11"/>
                                </a:lnTo>
                                <a:lnTo>
                                  <a:pt x="19" y="5"/>
                                </a:lnTo>
                                <a:lnTo>
                                  <a:pt x="1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5" name="Picture 225"/>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9080" y="753"/>
                            <a:ext cx="38"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6" name="Freeform 226"/>
                        <wps:cNvSpPr>
                          <a:spLocks/>
                        </wps:cNvSpPr>
                        <wps:spPr bwMode="auto">
                          <a:xfrm>
                            <a:off x="9080" y="753"/>
                            <a:ext cx="38" cy="29"/>
                          </a:xfrm>
                          <a:custGeom>
                            <a:avLst/>
                            <a:gdLst>
                              <a:gd name="T0" fmla="+- 0 9086 9081"/>
                              <a:gd name="T1" fmla="*/ T0 w 38"/>
                              <a:gd name="T2" fmla="+- 0 754 754"/>
                              <a:gd name="T3" fmla="*/ 754 h 29"/>
                              <a:gd name="T4" fmla="+- 0 9081 9081"/>
                              <a:gd name="T5" fmla="*/ T4 w 38"/>
                              <a:gd name="T6" fmla="+- 0 773 754"/>
                              <a:gd name="T7" fmla="*/ 773 h 29"/>
                              <a:gd name="T8" fmla="+- 0 9092 9081"/>
                              <a:gd name="T9" fmla="*/ T8 w 38"/>
                              <a:gd name="T10" fmla="+- 0 776 754"/>
                              <a:gd name="T11" fmla="*/ 776 h 29"/>
                              <a:gd name="T12" fmla="+- 0 9101 9081"/>
                              <a:gd name="T13" fmla="*/ T12 w 38"/>
                              <a:gd name="T14" fmla="+- 0 778 754"/>
                              <a:gd name="T15" fmla="*/ 778 h 29"/>
                              <a:gd name="T16" fmla="+- 0 9111 9081"/>
                              <a:gd name="T17" fmla="*/ T16 w 38"/>
                              <a:gd name="T18" fmla="+- 0 783 754"/>
                              <a:gd name="T19" fmla="*/ 783 h 29"/>
                              <a:gd name="T20" fmla="+- 0 9118 9081"/>
                              <a:gd name="T21" fmla="*/ T20 w 38"/>
                              <a:gd name="T22" fmla="+- 0 764 754"/>
                              <a:gd name="T23" fmla="*/ 764 h 29"/>
                              <a:gd name="T24" fmla="+- 0 9108 9081"/>
                              <a:gd name="T25" fmla="*/ T24 w 38"/>
                              <a:gd name="T26" fmla="+- 0 758 754"/>
                              <a:gd name="T27" fmla="*/ 758 h 29"/>
                              <a:gd name="T28" fmla="+- 0 9097 9081"/>
                              <a:gd name="T29" fmla="*/ T28 w 38"/>
                              <a:gd name="T30" fmla="+- 0 756 754"/>
                              <a:gd name="T31" fmla="*/ 756 h 29"/>
                              <a:gd name="T32" fmla="+- 0 9086 9081"/>
                              <a:gd name="T33" fmla="*/ T32 w 38"/>
                              <a:gd name="T34" fmla="+- 0 754 754"/>
                              <a:gd name="T35" fmla="*/ 754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38" h="29">
                                <a:moveTo>
                                  <a:pt x="5" y="0"/>
                                </a:moveTo>
                                <a:lnTo>
                                  <a:pt x="0" y="19"/>
                                </a:lnTo>
                                <a:lnTo>
                                  <a:pt x="11" y="22"/>
                                </a:lnTo>
                                <a:lnTo>
                                  <a:pt x="20" y="24"/>
                                </a:lnTo>
                                <a:lnTo>
                                  <a:pt x="30" y="29"/>
                                </a:lnTo>
                                <a:lnTo>
                                  <a:pt x="37" y="10"/>
                                </a:lnTo>
                                <a:lnTo>
                                  <a:pt x="27" y="4"/>
                                </a:lnTo>
                                <a:lnTo>
                                  <a:pt x="16" y="2"/>
                                </a:lnTo>
                                <a:lnTo>
                                  <a:pt x="5"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7" name="Picture 227"/>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9048" y="744"/>
                            <a:ext cx="40" cy="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8" name="Freeform 228"/>
                        <wps:cNvSpPr>
                          <a:spLocks/>
                        </wps:cNvSpPr>
                        <wps:spPr bwMode="auto">
                          <a:xfrm>
                            <a:off x="9048" y="744"/>
                            <a:ext cx="40" cy="29"/>
                          </a:xfrm>
                          <a:custGeom>
                            <a:avLst/>
                            <a:gdLst>
                              <a:gd name="T0" fmla="+- 0 9048 9048"/>
                              <a:gd name="T1" fmla="*/ T0 w 40"/>
                              <a:gd name="T2" fmla="+- 0 745 745"/>
                              <a:gd name="T3" fmla="*/ 745 h 29"/>
                              <a:gd name="T4" fmla="+- 0 9049 9048"/>
                              <a:gd name="T5" fmla="*/ T4 w 40"/>
                              <a:gd name="T6" fmla="+- 0 768 745"/>
                              <a:gd name="T7" fmla="*/ 768 h 29"/>
                              <a:gd name="T8" fmla="+- 0 9060 9048"/>
                              <a:gd name="T9" fmla="*/ T8 w 40"/>
                              <a:gd name="T10" fmla="+- 0 769 745"/>
                              <a:gd name="T11" fmla="*/ 769 h 29"/>
                              <a:gd name="T12" fmla="+- 0 9071 9048"/>
                              <a:gd name="T13" fmla="*/ T12 w 40"/>
                              <a:gd name="T14" fmla="+- 0 771 745"/>
                              <a:gd name="T15" fmla="*/ 771 h 29"/>
                              <a:gd name="T16" fmla="+- 0 9083 9048"/>
                              <a:gd name="T17" fmla="*/ T16 w 40"/>
                              <a:gd name="T18" fmla="+- 0 773 745"/>
                              <a:gd name="T19" fmla="*/ 773 h 29"/>
                              <a:gd name="T20" fmla="+- 0 9088 9048"/>
                              <a:gd name="T21" fmla="*/ T20 w 40"/>
                              <a:gd name="T22" fmla="+- 0 749 745"/>
                              <a:gd name="T23" fmla="*/ 749 h 29"/>
                              <a:gd name="T24" fmla="+- 0 9076 9048"/>
                              <a:gd name="T25" fmla="*/ T24 w 40"/>
                              <a:gd name="T26" fmla="+- 0 746 745"/>
                              <a:gd name="T27" fmla="*/ 746 h 29"/>
                              <a:gd name="T28" fmla="+- 0 9060 9048"/>
                              <a:gd name="T29" fmla="*/ T28 w 40"/>
                              <a:gd name="T30" fmla="+- 0 745 745"/>
                              <a:gd name="T31" fmla="*/ 745 h 29"/>
                              <a:gd name="T32" fmla="+- 0 9048 9048"/>
                              <a:gd name="T33" fmla="*/ T32 w 40"/>
                              <a:gd name="T34" fmla="+- 0 745 745"/>
                              <a:gd name="T35" fmla="*/ 745 h 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29">
                                <a:moveTo>
                                  <a:pt x="0" y="0"/>
                                </a:moveTo>
                                <a:lnTo>
                                  <a:pt x="1" y="23"/>
                                </a:lnTo>
                                <a:lnTo>
                                  <a:pt x="12" y="24"/>
                                </a:lnTo>
                                <a:lnTo>
                                  <a:pt x="23" y="26"/>
                                </a:lnTo>
                                <a:lnTo>
                                  <a:pt x="35" y="28"/>
                                </a:lnTo>
                                <a:lnTo>
                                  <a:pt x="40" y="4"/>
                                </a:lnTo>
                                <a:lnTo>
                                  <a:pt x="28" y="1"/>
                                </a:lnTo>
                                <a:lnTo>
                                  <a:pt x="12" y="0"/>
                                </a:lnTo>
                                <a:lnTo>
                                  <a:pt x="0"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49" name="Picture 229"/>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9169" y="803"/>
                            <a:ext cx="40"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0" name="Freeform 230"/>
                        <wps:cNvSpPr>
                          <a:spLocks/>
                        </wps:cNvSpPr>
                        <wps:spPr bwMode="auto">
                          <a:xfrm>
                            <a:off x="9169" y="803"/>
                            <a:ext cx="40" cy="41"/>
                          </a:xfrm>
                          <a:custGeom>
                            <a:avLst/>
                            <a:gdLst>
                              <a:gd name="T0" fmla="+- 0 9184 9170"/>
                              <a:gd name="T1" fmla="*/ T0 w 40"/>
                              <a:gd name="T2" fmla="+- 0 804 804"/>
                              <a:gd name="T3" fmla="*/ 804 h 41"/>
                              <a:gd name="T4" fmla="+- 0 9170 9170"/>
                              <a:gd name="T5" fmla="*/ T4 w 40"/>
                              <a:gd name="T6" fmla="+- 0 819 804"/>
                              <a:gd name="T7" fmla="*/ 819 h 41"/>
                              <a:gd name="T8" fmla="+- 0 9178 9170"/>
                              <a:gd name="T9" fmla="*/ T8 w 40"/>
                              <a:gd name="T10" fmla="+- 0 827 804"/>
                              <a:gd name="T11" fmla="*/ 827 h 41"/>
                              <a:gd name="T12" fmla="+- 0 9186 9170"/>
                              <a:gd name="T13" fmla="*/ T12 w 40"/>
                              <a:gd name="T14" fmla="+- 0 835 804"/>
                              <a:gd name="T15" fmla="*/ 835 h 41"/>
                              <a:gd name="T16" fmla="+- 0 9194 9170"/>
                              <a:gd name="T17" fmla="*/ T16 w 40"/>
                              <a:gd name="T18" fmla="+- 0 844 804"/>
                              <a:gd name="T19" fmla="*/ 844 h 41"/>
                              <a:gd name="T20" fmla="+- 0 9210 9170"/>
                              <a:gd name="T21" fmla="*/ T20 w 40"/>
                              <a:gd name="T22" fmla="+- 0 831 804"/>
                              <a:gd name="T23" fmla="*/ 831 h 41"/>
                              <a:gd name="T24" fmla="+- 0 9202 9170"/>
                              <a:gd name="T25" fmla="*/ T24 w 40"/>
                              <a:gd name="T26" fmla="+- 0 821 804"/>
                              <a:gd name="T27" fmla="*/ 821 h 41"/>
                              <a:gd name="T28" fmla="+- 0 9193 9170"/>
                              <a:gd name="T29" fmla="*/ T28 w 40"/>
                              <a:gd name="T30" fmla="+- 0 811 804"/>
                              <a:gd name="T31" fmla="*/ 811 h 41"/>
                              <a:gd name="T32" fmla="+- 0 9184 9170"/>
                              <a:gd name="T33" fmla="*/ T32 w 40"/>
                              <a:gd name="T34" fmla="+- 0 804 804"/>
                              <a:gd name="T35" fmla="*/ 804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0" h="41">
                                <a:moveTo>
                                  <a:pt x="14" y="0"/>
                                </a:moveTo>
                                <a:lnTo>
                                  <a:pt x="0" y="15"/>
                                </a:lnTo>
                                <a:lnTo>
                                  <a:pt x="8" y="23"/>
                                </a:lnTo>
                                <a:lnTo>
                                  <a:pt x="16" y="31"/>
                                </a:lnTo>
                                <a:lnTo>
                                  <a:pt x="24" y="40"/>
                                </a:lnTo>
                                <a:lnTo>
                                  <a:pt x="40" y="27"/>
                                </a:lnTo>
                                <a:lnTo>
                                  <a:pt x="32" y="17"/>
                                </a:lnTo>
                                <a:lnTo>
                                  <a:pt x="23" y="7"/>
                                </a:lnTo>
                                <a:lnTo>
                                  <a:pt x="14"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1" name="Picture 23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9193" y="830"/>
                            <a:ext cx="41"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2" name="Freeform 232"/>
                        <wps:cNvSpPr>
                          <a:spLocks/>
                        </wps:cNvSpPr>
                        <wps:spPr bwMode="auto">
                          <a:xfrm>
                            <a:off x="9193" y="830"/>
                            <a:ext cx="41" cy="44"/>
                          </a:xfrm>
                          <a:custGeom>
                            <a:avLst/>
                            <a:gdLst>
                              <a:gd name="T0" fmla="+- 0 9210 9194"/>
                              <a:gd name="T1" fmla="*/ T0 w 41"/>
                              <a:gd name="T2" fmla="+- 0 830 830"/>
                              <a:gd name="T3" fmla="*/ 830 h 44"/>
                              <a:gd name="T4" fmla="+- 0 9194 9194"/>
                              <a:gd name="T5" fmla="*/ T4 w 41"/>
                              <a:gd name="T6" fmla="+- 0 845 830"/>
                              <a:gd name="T7" fmla="*/ 845 h 44"/>
                              <a:gd name="T8" fmla="+- 0 9201 9194"/>
                              <a:gd name="T9" fmla="*/ T8 w 41"/>
                              <a:gd name="T10" fmla="+- 0 854 830"/>
                              <a:gd name="T11" fmla="*/ 854 h 44"/>
                              <a:gd name="T12" fmla="+- 0 9207 9194"/>
                              <a:gd name="T13" fmla="*/ T12 w 41"/>
                              <a:gd name="T14" fmla="+- 0 864 830"/>
                              <a:gd name="T15" fmla="*/ 864 h 44"/>
                              <a:gd name="T16" fmla="+- 0 9213 9194"/>
                              <a:gd name="T17" fmla="*/ T16 w 41"/>
                              <a:gd name="T18" fmla="+- 0 874 830"/>
                              <a:gd name="T19" fmla="*/ 874 h 44"/>
                              <a:gd name="T20" fmla="+- 0 9234 9194"/>
                              <a:gd name="T21" fmla="*/ T20 w 41"/>
                              <a:gd name="T22" fmla="+- 0 863 830"/>
                              <a:gd name="T23" fmla="*/ 863 h 44"/>
                              <a:gd name="T24" fmla="+- 0 9229 9194"/>
                              <a:gd name="T25" fmla="*/ T24 w 41"/>
                              <a:gd name="T26" fmla="+- 0 855 830"/>
                              <a:gd name="T27" fmla="*/ 855 h 44"/>
                              <a:gd name="T28" fmla="+- 0 9223 9194"/>
                              <a:gd name="T29" fmla="*/ T28 w 41"/>
                              <a:gd name="T30" fmla="+- 0 846 830"/>
                              <a:gd name="T31" fmla="*/ 846 h 44"/>
                              <a:gd name="T32" fmla="+- 0 9217 9194"/>
                              <a:gd name="T33" fmla="*/ T32 w 41"/>
                              <a:gd name="T34" fmla="+- 0 838 830"/>
                              <a:gd name="T35" fmla="*/ 838 h 44"/>
                              <a:gd name="T36" fmla="+- 0 9210 9194"/>
                              <a:gd name="T37" fmla="*/ T36 w 41"/>
                              <a:gd name="T38" fmla="+- 0 830 830"/>
                              <a:gd name="T39" fmla="*/ 830 h 4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1" h="44">
                                <a:moveTo>
                                  <a:pt x="16" y="0"/>
                                </a:moveTo>
                                <a:lnTo>
                                  <a:pt x="0" y="15"/>
                                </a:lnTo>
                                <a:lnTo>
                                  <a:pt x="7" y="24"/>
                                </a:lnTo>
                                <a:lnTo>
                                  <a:pt x="13" y="34"/>
                                </a:lnTo>
                                <a:lnTo>
                                  <a:pt x="19" y="44"/>
                                </a:lnTo>
                                <a:lnTo>
                                  <a:pt x="40" y="33"/>
                                </a:lnTo>
                                <a:lnTo>
                                  <a:pt x="35" y="25"/>
                                </a:lnTo>
                                <a:lnTo>
                                  <a:pt x="29" y="16"/>
                                </a:lnTo>
                                <a:lnTo>
                                  <a:pt x="23" y="8"/>
                                </a:lnTo>
                                <a:lnTo>
                                  <a:pt x="16"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3" name="Picture 233"/>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9212" y="863"/>
                            <a:ext cx="39" cy="4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4" name="Freeform 234"/>
                        <wps:cNvSpPr>
                          <a:spLocks/>
                        </wps:cNvSpPr>
                        <wps:spPr bwMode="auto">
                          <a:xfrm>
                            <a:off x="9212" y="863"/>
                            <a:ext cx="39" cy="47"/>
                          </a:xfrm>
                          <a:custGeom>
                            <a:avLst/>
                            <a:gdLst>
                              <a:gd name="T0" fmla="+- 0 9235 9213"/>
                              <a:gd name="T1" fmla="*/ T0 w 39"/>
                              <a:gd name="T2" fmla="+- 0 863 863"/>
                              <a:gd name="T3" fmla="*/ 863 h 47"/>
                              <a:gd name="T4" fmla="+- 0 9213 9213"/>
                              <a:gd name="T5" fmla="*/ T4 w 39"/>
                              <a:gd name="T6" fmla="+- 0 875 863"/>
                              <a:gd name="T7" fmla="*/ 875 h 47"/>
                              <a:gd name="T8" fmla="+- 0 9218 9213"/>
                              <a:gd name="T9" fmla="*/ T8 w 39"/>
                              <a:gd name="T10" fmla="+- 0 885 863"/>
                              <a:gd name="T11" fmla="*/ 885 h 47"/>
                              <a:gd name="T12" fmla="+- 0 9224 9213"/>
                              <a:gd name="T13" fmla="*/ T12 w 39"/>
                              <a:gd name="T14" fmla="+- 0 899 863"/>
                              <a:gd name="T15" fmla="*/ 899 h 47"/>
                              <a:gd name="T16" fmla="+- 0 9228 9213"/>
                              <a:gd name="T17" fmla="*/ T16 w 39"/>
                              <a:gd name="T18" fmla="+- 0 910 863"/>
                              <a:gd name="T19" fmla="*/ 910 h 47"/>
                              <a:gd name="T20" fmla="+- 0 9251 9213"/>
                              <a:gd name="T21" fmla="*/ T20 w 39"/>
                              <a:gd name="T22" fmla="+- 0 910 863"/>
                              <a:gd name="T23" fmla="*/ 910 h 47"/>
                              <a:gd name="T24" fmla="+- 0 9250 9213"/>
                              <a:gd name="T25" fmla="*/ T24 w 39"/>
                              <a:gd name="T26" fmla="+- 0 900 863"/>
                              <a:gd name="T27" fmla="*/ 900 h 47"/>
                              <a:gd name="T28" fmla="+- 0 9246 9213"/>
                              <a:gd name="T29" fmla="*/ T28 w 39"/>
                              <a:gd name="T30" fmla="+- 0 888 863"/>
                              <a:gd name="T31" fmla="*/ 888 h 47"/>
                              <a:gd name="T32" fmla="+- 0 9241 9213"/>
                              <a:gd name="T33" fmla="*/ T32 w 39"/>
                              <a:gd name="T34" fmla="+- 0 876 863"/>
                              <a:gd name="T35" fmla="*/ 876 h 47"/>
                              <a:gd name="T36" fmla="+- 0 9235 9213"/>
                              <a:gd name="T37" fmla="*/ T36 w 39"/>
                              <a:gd name="T38" fmla="+- 0 863 863"/>
                              <a:gd name="T39" fmla="*/ 863 h 4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39" h="47">
                                <a:moveTo>
                                  <a:pt x="22" y="0"/>
                                </a:moveTo>
                                <a:lnTo>
                                  <a:pt x="0" y="12"/>
                                </a:lnTo>
                                <a:lnTo>
                                  <a:pt x="5" y="22"/>
                                </a:lnTo>
                                <a:lnTo>
                                  <a:pt x="11" y="36"/>
                                </a:lnTo>
                                <a:lnTo>
                                  <a:pt x="15" y="47"/>
                                </a:lnTo>
                                <a:lnTo>
                                  <a:pt x="38" y="47"/>
                                </a:lnTo>
                                <a:lnTo>
                                  <a:pt x="37" y="37"/>
                                </a:lnTo>
                                <a:lnTo>
                                  <a:pt x="33" y="25"/>
                                </a:lnTo>
                                <a:lnTo>
                                  <a:pt x="28" y="13"/>
                                </a:lnTo>
                                <a:lnTo>
                                  <a:pt x="22" y="0"/>
                                </a:lnTo>
                                <a:close/>
                              </a:path>
                            </a:pathLst>
                          </a:custGeom>
                          <a:noFill/>
                          <a:ln w="1432">
                            <a:solidFill>
                              <a:srgbClr val="59543F"/>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55" name="Freeform 235"/>
                        <wps:cNvSpPr>
                          <a:spLocks/>
                        </wps:cNvSpPr>
                        <wps:spPr bwMode="auto">
                          <a:xfrm>
                            <a:off x="8988" y="339"/>
                            <a:ext cx="359" cy="687"/>
                          </a:xfrm>
                          <a:custGeom>
                            <a:avLst/>
                            <a:gdLst>
                              <a:gd name="T0" fmla="+- 0 9038 8988"/>
                              <a:gd name="T1" fmla="*/ T0 w 359"/>
                              <a:gd name="T2" fmla="+- 0 340 340"/>
                              <a:gd name="T3" fmla="*/ 340 h 687"/>
                              <a:gd name="T4" fmla="+- 0 9035 8988"/>
                              <a:gd name="T5" fmla="*/ T4 w 359"/>
                              <a:gd name="T6" fmla="+- 0 340 340"/>
                              <a:gd name="T7" fmla="*/ 340 h 687"/>
                              <a:gd name="T8" fmla="+- 0 9017 8988"/>
                              <a:gd name="T9" fmla="*/ T8 w 359"/>
                              <a:gd name="T10" fmla="+- 0 343 340"/>
                              <a:gd name="T11" fmla="*/ 343 h 687"/>
                              <a:gd name="T12" fmla="+- 0 9002 8988"/>
                              <a:gd name="T13" fmla="*/ T12 w 359"/>
                              <a:gd name="T14" fmla="+- 0 353 340"/>
                              <a:gd name="T15" fmla="*/ 353 h 687"/>
                              <a:gd name="T16" fmla="+- 0 8992 8988"/>
                              <a:gd name="T17" fmla="*/ T16 w 359"/>
                              <a:gd name="T18" fmla="+- 0 368 340"/>
                              <a:gd name="T19" fmla="*/ 368 h 687"/>
                              <a:gd name="T20" fmla="+- 0 8988 8988"/>
                              <a:gd name="T21" fmla="*/ T20 w 359"/>
                              <a:gd name="T22" fmla="+- 0 386 340"/>
                              <a:gd name="T23" fmla="*/ 386 h 687"/>
                              <a:gd name="T24" fmla="+- 0 8992 8988"/>
                              <a:gd name="T25" fmla="*/ T24 w 359"/>
                              <a:gd name="T26" fmla="+- 0 404 340"/>
                              <a:gd name="T27" fmla="*/ 404 h 687"/>
                              <a:gd name="T28" fmla="+- 0 9002 8988"/>
                              <a:gd name="T29" fmla="*/ T28 w 359"/>
                              <a:gd name="T30" fmla="+- 0 419 340"/>
                              <a:gd name="T31" fmla="*/ 419 h 687"/>
                              <a:gd name="T32" fmla="+- 0 9017 8988"/>
                              <a:gd name="T33" fmla="*/ T32 w 359"/>
                              <a:gd name="T34" fmla="+- 0 429 340"/>
                              <a:gd name="T35" fmla="*/ 429 h 687"/>
                              <a:gd name="T36" fmla="+- 0 9035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59" h="687">
                                <a:moveTo>
                                  <a:pt x="50" y="0"/>
                                </a:moveTo>
                                <a:lnTo>
                                  <a:pt x="47" y="0"/>
                                </a:lnTo>
                                <a:lnTo>
                                  <a:pt x="29" y="3"/>
                                </a:lnTo>
                                <a:lnTo>
                                  <a:pt x="14" y="13"/>
                                </a:lnTo>
                                <a:lnTo>
                                  <a:pt x="4" y="28"/>
                                </a:lnTo>
                                <a:lnTo>
                                  <a:pt x="0" y="46"/>
                                </a:lnTo>
                                <a:lnTo>
                                  <a:pt x="4" y="64"/>
                                </a:lnTo>
                                <a:lnTo>
                                  <a:pt x="14" y="79"/>
                                </a:lnTo>
                                <a:lnTo>
                                  <a:pt x="29" y="89"/>
                                </a:lnTo>
                                <a:lnTo>
                                  <a:pt x="47" y="93"/>
                                </a:lnTo>
                                <a:lnTo>
                                  <a:pt x="50" y="93"/>
                                </a:lnTo>
                                <a:lnTo>
                                  <a:pt x="52" y="93"/>
                                </a:lnTo>
                                <a:lnTo>
                                  <a:pt x="359" y="686"/>
                                </a:lnTo>
                                <a:lnTo>
                                  <a:pt x="87" y="70"/>
                                </a:lnTo>
                                <a:lnTo>
                                  <a:pt x="78" y="41"/>
                                </a:lnTo>
                                <a:lnTo>
                                  <a:pt x="74" y="20"/>
                                </a:lnTo>
                                <a:lnTo>
                                  <a:pt x="69" y="7"/>
                                </a:lnTo>
                                <a:lnTo>
                                  <a:pt x="56" y="1"/>
                                </a:lnTo>
                                <a:lnTo>
                                  <a:pt x="53" y="0"/>
                                </a:lnTo>
                                <a:lnTo>
                                  <a:pt x="50" y="0"/>
                                </a:lnTo>
                                <a:close/>
                              </a:path>
                            </a:pathLst>
                          </a:custGeom>
                          <a:solidFill>
                            <a:srgbClr val="676262"/>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556" name="Freeform 236"/>
                        <wps:cNvSpPr>
                          <a:spLocks/>
                        </wps:cNvSpPr>
                        <wps:spPr bwMode="auto">
                          <a:xfrm>
                            <a:off x="8988" y="339"/>
                            <a:ext cx="359" cy="687"/>
                          </a:xfrm>
                          <a:custGeom>
                            <a:avLst/>
                            <a:gdLst>
                              <a:gd name="T0" fmla="+- 0 9035 8988"/>
                              <a:gd name="T1" fmla="*/ T0 w 359"/>
                              <a:gd name="T2" fmla="+- 0 340 340"/>
                              <a:gd name="T3" fmla="*/ 340 h 687"/>
                              <a:gd name="T4" fmla="+- 0 9017 8988"/>
                              <a:gd name="T5" fmla="*/ T4 w 359"/>
                              <a:gd name="T6" fmla="+- 0 343 340"/>
                              <a:gd name="T7" fmla="*/ 343 h 687"/>
                              <a:gd name="T8" fmla="+- 0 9002 8988"/>
                              <a:gd name="T9" fmla="*/ T8 w 359"/>
                              <a:gd name="T10" fmla="+- 0 353 340"/>
                              <a:gd name="T11" fmla="*/ 353 h 687"/>
                              <a:gd name="T12" fmla="+- 0 8992 8988"/>
                              <a:gd name="T13" fmla="*/ T12 w 359"/>
                              <a:gd name="T14" fmla="+- 0 368 340"/>
                              <a:gd name="T15" fmla="*/ 368 h 687"/>
                              <a:gd name="T16" fmla="+- 0 8988 8988"/>
                              <a:gd name="T17" fmla="*/ T16 w 359"/>
                              <a:gd name="T18" fmla="+- 0 386 340"/>
                              <a:gd name="T19" fmla="*/ 386 h 687"/>
                              <a:gd name="T20" fmla="+- 0 8992 8988"/>
                              <a:gd name="T21" fmla="*/ T20 w 359"/>
                              <a:gd name="T22" fmla="+- 0 404 340"/>
                              <a:gd name="T23" fmla="*/ 404 h 687"/>
                              <a:gd name="T24" fmla="+- 0 9002 8988"/>
                              <a:gd name="T25" fmla="*/ T24 w 359"/>
                              <a:gd name="T26" fmla="+- 0 419 340"/>
                              <a:gd name="T27" fmla="*/ 419 h 687"/>
                              <a:gd name="T28" fmla="+- 0 9017 8988"/>
                              <a:gd name="T29" fmla="*/ T28 w 359"/>
                              <a:gd name="T30" fmla="+- 0 429 340"/>
                              <a:gd name="T31" fmla="*/ 429 h 687"/>
                              <a:gd name="T32" fmla="+- 0 9035 8988"/>
                              <a:gd name="T33" fmla="*/ T32 w 359"/>
                              <a:gd name="T34" fmla="+- 0 433 340"/>
                              <a:gd name="T35" fmla="*/ 433 h 687"/>
                              <a:gd name="T36" fmla="+- 0 9037 8988"/>
                              <a:gd name="T37" fmla="*/ T36 w 359"/>
                              <a:gd name="T38" fmla="+- 0 433 340"/>
                              <a:gd name="T39" fmla="*/ 433 h 687"/>
                              <a:gd name="T40" fmla="+- 0 9038 8988"/>
                              <a:gd name="T41" fmla="*/ T40 w 359"/>
                              <a:gd name="T42" fmla="+- 0 433 340"/>
                              <a:gd name="T43" fmla="*/ 433 h 687"/>
                              <a:gd name="T44" fmla="+- 0 9040 8988"/>
                              <a:gd name="T45" fmla="*/ T44 w 359"/>
                              <a:gd name="T46" fmla="+- 0 433 340"/>
                              <a:gd name="T47" fmla="*/ 433 h 687"/>
                              <a:gd name="T48" fmla="+- 0 9347 8988"/>
                              <a:gd name="T49" fmla="*/ T48 w 359"/>
                              <a:gd name="T50" fmla="+- 0 1026 340"/>
                              <a:gd name="T51" fmla="*/ 1026 h 687"/>
                              <a:gd name="T52" fmla="+- 0 9075 8988"/>
                              <a:gd name="T53" fmla="*/ T52 w 359"/>
                              <a:gd name="T54" fmla="+- 0 410 340"/>
                              <a:gd name="T55" fmla="*/ 410 h 687"/>
                              <a:gd name="T56" fmla="+- 0 9066 8988"/>
                              <a:gd name="T57" fmla="*/ T56 w 359"/>
                              <a:gd name="T58" fmla="+- 0 381 340"/>
                              <a:gd name="T59" fmla="*/ 381 h 687"/>
                              <a:gd name="T60" fmla="+- 0 9062 8988"/>
                              <a:gd name="T61" fmla="*/ T60 w 359"/>
                              <a:gd name="T62" fmla="+- 0 360 340"/>
                              <a:gd name="T63" fmla="*/ 360 h 687"/>
                              <a:gd name="T64" fmla="+- 0 9057 8988"/>
                              <a:gd name="T65" fmla="*/ T64 w 359"/>
                              <a:gd name="T66" fmla="+- 0 347 340"/>
                              <a:gd name="T67" fmla="*/ 347 h 687"/>
                              <a:gd name="T68" fmla="+- 0 9044 8988"/>
                              <a:gd name="T69" fmla="*/ T68 w 359"/>
                              <a:gd name="T70" fmla="+- 0 341 340"/>
                              <a:gd name="T71" fmla="*/ 341 h 687"/>
                              <a:gd name="T72" fmla="+- 0 9041 8988"/>
                              <a:gd name="T73" fmla="*/ T72 w 359"/>
                              <a:gd name="T74" fmla="+- 0 340 340"/>
                              <a:gd name="T75" fmla="*/ 340 h 687"/>
                              <a:gd name="T76" fmla="+- 0 9038 8988"/>
                              <a:gd name="T77" fmla="*/ T76 w 359"/>
                              <a:gd name="T78" fmla="+- 0 340 340"/>
                              <a:gd name="T79" fmla="*/ 340 h 687"/>
                              <a:gd name="T80" fmla="+- 0 9035 8988"/>
                              <a:gd name="T81" fmla="*/ T80 w 359"/>
                              <a:gd name="T82" fmla="+- 0 340 340"/>
                              <a:gd name="T83" fmla="*/ 340 h 6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359" h="687">
                                <a:moveTo>
                                  <a:pt x="47" y="0"/>
                                </a:moveTo>
                                <a:lnTo>
                                  <a:pt x="29" y="3"/>
                                </a:lnTo>
                                <a:lnTo>
                                  <a:pt x="14" y="13"/>
                                </a:lnTo>
                                <a:lnTo>
                                  <a:pt x="4" y="28"/>
                                </a:lnTo>
                                <a:lnTo>
                                  <a:pt x="0" y="46"/>
                                </a:lnTo>
                                <a:lnTo>
                                  <a:pt x="4" y="64"/>
                                </a:lnTo>
                                <a:lnTo>
                                  <a:pt x="14" y="79"/>
                                </a:lnTo>
                                <a:lnTo>
                                  <a:pt x="29" y="89"/>
                                </a:lnTo>
                                <a:lnTo>
                                  <a:pt x="47" y="93"/>
                                </a:lnTo>
                                <a:lnTo>
                                  <a:pt x="49" y="93"/>
                                </a:lnTo>
                                <a:lnTo>
                                  <a:pt x="50" y="93"/>
                                </a:lnTo>
                                <a:lnTo>
                                  <a:pt x="52" y="93"/>
                                </a:lnTo>
                                <a:lnTo>
                                  <a:pt x="359" y="686"/>
                                </a:lnTo>
                                <a:lnTo>
                                  <a:pt x="87" y="70"/>
                                </a:lnTo>
                                <a:lnTo>
                                  <a:pt x="78" y="41"/>
                                </a:lnTo>
                                <a:lnTo>
                                  <a:pt x="74" y="20"/>
                                </a:lnTo>
                                <a:lnTo>
                                  <a:pt x="69" y="7"/>
                                </a:lnTo>
                                <a:lnTo>
                                  <a:pt x="56" y="1"/>
                                </a:lnTo>
                                <a:lnTo>
                                  <a:pt x="53" y="0"/>
                                </a:lnTo>
                                <a:lnTo>
                                  <a:pt x="50" y="0"/>
                                </a:lnTo>
                                <a:lnTo>
                                  <a:pt x="47" y="0"/>
                                </a:lnTo>
                                <a:close/>
                              </a:path>
                            </a:pathLst>
                          </a:custGeom>
                          <a:noFill/>
                          <a:ln w="1432">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7" name="Picture 237"/>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8790" y="1201"/>
                            <a:ext cx="447" cy="15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4177FFC6" id="Grupo 322" o:spid="_x0000_s1026" style="position:absolute;margin-left:421.2pt;margin-top:-5.35pt;width:59.3pt;height:78.35pt;z-index:251659264;mso-position-horizontal-relative:page" coordorigin="8424,-107" coordsize="1186,15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8785;top:1311;width:452;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">
                  <v:imagedata r:id="rId90" o:title=""/>
                </v:shape>
                <v:shape id="Picture 4" o:spid="_x0000_s1028" type="#_x0000_t75" style="position:absolute;left:9021;top:269;width:28;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">
                  <v:imagedata r:id="rId91" o:title=""/>
                </v:shape>
                <v:shape id="Picture 5" o:spid="_x0000_s1029" type="#_x0000_t75" style="position:absolute;left:8423;top:-108;width:1186;height:15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">
                  <v:imagedata r:id="rId92" o:title=""/>
                </v:shape>
                <v:shape id="Picture 6" o:spid="_x0000_s1030" type="#_x0000_t75" style="position:absolute;left:8665;top:442;width:355;height: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">
                  <v:imagedata r:id="rId93" o:title=""/>
                </v:shape>
                <v:shape id="Freeform 7" o:spid="_x0000_s1031" style="position:absolute;left:8665;top:442;width:355;height:713;visibility:visible;mso-wrap-style:square;v-text-anchor:top" coordsize="355,7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" path="m353,l290,5r-3,51l272,60r-15,4l243,69r-13,6l196,36r-12,7l171,49r-12,8l148,65r21,45l158,120r-11,9l136,140r-10,11l80,128r-9,11l62,151r-8,12l46,176r38,36l78,223r-6,13l68,248r-5,13l10,259,7,272,4,286,1,299,,313r49,18l48,345r,15l49,374r1,13l,405r2,13l5,431r3,13l11,456r53,-1l69,468r5,12l79,491r6,12l48,541r8,12l65,566r9,11l83,589r44,-26l138,574r11,11l160,595r12,9l155,653r11,7l178,667r12,6l202,679r34,-39l249,646r14,4l277,654r14,4l298,709r13,1l325,712r14,l353,713r1,l354,412r-1,l352,412r-21,-5l313,395,301,378r-4,-22l301,334r12,-17l331,305r21,-5l353,300r1,l354,r-1,xe" filled="f" strokeweight=".06025mm">
                  <v:path arrowok="t" o:connecttype="custom" o:connectlocs="290,448;272,503;243,512;196,479;171,492;148,508;158,563;136,583;80,571;62,594;46,619;78,666;68,691;10,702;4,729;0,756;48,788;49,817;0,848;5,874;11,899;69,911;79,934;48,984;65,1009;83,1032;138,1017;160,1038;155,1096;178,1110;202,1122;249,1089;277,1097;298,1152;325,1155;353,1156;354,855;353,855;331,850;301,821;301,777;331,748;353,743;354,743;353,443" o:connectangles="0,0,0,0,0,0,0,0,0,0,0,0,0,0,0,0,0,0,0,0,0,0,0,0,0,0,0,0,0,0,0,0,0,0,0,0,0,0,0,0,0,0,0,0,0"/>
                </v:shape>
                <v:shape id="Picture 8" o:spid="_x0000_s1032" type="#_x0000_t75" style="position:absolute;left:8842;top:704;width:9;height: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">
                  <v:imagedata r:id="rId94" o:title=""/>
                </v:shape>
                <v:line id="Line 9" o:spid="_x0000_s1033" style="position:absolute;visibility:visible;mso-wrap-style:square" from="8753,849" to="8945,8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" strokeweight=".03825mm"/>
                <v:shape id="Freeform 10" o:spid="_x0000_s1034" style="position:absolute;left:8741;top:843;width:15;height:11;visibility:visible;mso-wrap-style:square;v-text-anchor:top" coordsize="15,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" path="m15,l,6r15,5l15,xe" fillcolor="black" stroked="f">
                  <v:path arrowok="t" o:connecttype="custom" o:connectlocs="15,843;0,849;15,854;15,843" o:connectangles="0,0,0,0"/>
                </v:shape>
                <v:shape id="Freeform 11" o:spid="_x0000_s1035"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" path="m3,8l,4,3,r9,l8,4r2,2l12,8,3,8xe" fillcolor="black" stroked="f">
                  <v:path arrowok="t" o:connecttype="custom" o:connectlocs="3,853;0,849;3,845;12,845;8,849;10,851;12,853;3,853" o:connectangles="0,0,0,0,0,0,0,0"/>
                </v:shape>
                <v:shape id="Freeform 12" o:spid="_x0000_s1036" style="position:absolute;left:8938;top:844;width:12;height:9;visibility:visible;mso-wrap-style:square;v-text-anchor:top" coordsize="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" path="m,4l3,r9,l10,2,8,4r2,2l12,8,3,8,,4xe" filled="f" strokeweight=".01872mm">
                  <v:path arrowok="t" o:connecttype="custom" o:connectlocs="0,849;3,845;12,845;10,847;8,849;10,851;12,853;3,853;0,849" o:connectangles="0,0,0,0,0,0,0,0,0"/>
                </v:shape>
                <v:line id="Line 13" o:spid="_x0000_s1037" style="position:absolute;visibility:visible;mso-wrap-style:square" from="8753,833" to="8944,86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" strokeweight=".03814mm"/>
                <v:shape id="Freeform 14" o:spid="_x0000_s1038" style="position:absolute;left:8742;top:827;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" path="m16,l,3r14,8l16,xe" fillcolor="black" stroked="f">
                  <v:path arrowok="t" o:connecttype="custom" o:connectlocs="16,828;0,831;14,839;16,828" o:connectangles="0,0,0,0"/>
                </v:shape>
                <v:shape id="Freeform 15" o:spid="_x0000_s1039"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" path="m11,10l2,8,,4,3,r9,1l8,5r2,2l11,10xe" fillcolor="black" stroked="f">
                  <v:path arrowok="t" o:connecttype="custom" o:connectlocs="11,869;2,867;0,863;3,859;12,860;8,864;10,866;11,869" o:connectangles="0,0,0,0,0,0,0,0"/>
                </v:shape>
                <v:shape id="Freeform 16" o:spid="_x0000_s1040" style="position:absolute;left:8937;top:859;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" path="m,4l3,r9,1l10,3,8,5r2,2l11,10,2,8,,4xe" filled="f" strokeweight=".01869mm">
                  <v:path arrowok="t" o:connecttype="custom" o:connectlocs="0,863;3,859;12,860;10,862;8,864;10,866;11,869;2,867;0,863" o:connectangles="0,0,0,0,0,0,0,0,0"/>
                </v:shape>
                <v:line id="Line 17" o:spid="_x0000_s1041" style="position:absolute;visibility:visible;mso-wrap-style:square" from="8757,819"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" strokeweight=".03786mm"/>
                <v:shape id="Freeform 18" o:spid="_x0000_s1042" style="position:absolute;left:8745;top:814;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" path="m16,l,,13,10,16,xe" fillcolor="black" stroked="f">
                  <v:path arrowok="t" o:connecttype="custom" o:connectlocs="16,815;0,815;13,825;16,815" o:connectangles="0,0,0,0"/>
                </v:shape>
                <v:shape id="Freeform 19" o:spid="_x0000_s1043"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" path="m1,8l,3,4,r8,3l8,5,9,8r1,3l1,8xe" fillcolor="black" stroked="f">
                  <v:path arrowok="t" o:connecttype="custom" o:connectlocs="1,883;0,878;4,875;12,878;8,880;9,883;10,886;1,883" o:connectangles="0,0,0,0,0,0,0,0"/>
                </v:shape>
                <v:shape id="Freeform 20" o:spid="_x0000_s1044" style="position:absolute;left:8934;top:874;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" path="m,3l4,r8,3l10,4,8,5,9,8r1,3l1,8,,3xe" filled="f" strokeweight=".01864mm">
                  <v:path arrowok="t" o:connecttype="custom" o:connectlocs="0,878;4,875;12,878;10,879;8,880;9,883;10,886;1,883;0,878" o:connectangles="0,0,0,0,0,0,0,0,0"/>
                </v:shape>
                <v:line id="Line 21" o:spid="_x0000_s1045" style="position:absolute;visibility:visible;mso-wrap-style:square" from="8753,866" to="8943,8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" strokeweight=".03814mm"/>
                <v:shape id="Freeform 22" o:spid="_x0000_s1046" style="position:absolute;left:8741;top:860;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" path="m14,l,8r15,3l14,xe" fillcolor="black" stroked="f">
                  <v:path arrowok="t" o:connecttype="custom" o:connectlocs="14,860;0,868;15,871;14,860" o:connectangles="0,0,0,0"/>
                </v:shape>
                <v:shape id="Freeform 23" o:spid="_x0000_s1047"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" path="m2,2l,6r3,4l12,9,8,6,10,3,11,,2,2xe" fillcolor="black" stroked="f">
                  <v:path arrowok="t" o:connecttype="custom" o:connectlocs="2,832;0,836;3,840;12,839;8,836;10,833;11,830;2,832" o:connectangles="0,0,0,0,0,0,0,0"/>
                </v:shape>
                <v:shape id="Freeform 24" o:spid="_x0000_s1048" style="position:absolute;left:8936;top:830;width:13;height:10;visibility:visible;mso-wrap-style:square;v-text-anchor:top" coordsize="13,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" path="m,6r3,4l12,9,10,7,8,6,10,3,11,,2,2,,6xe" filled="f" strokeweight=".01869mm">
                  <v:path arrowok="t" o:connecttype="custom" o:connectlocs="0,836;3,840;12,839;10,837;8,836;10,833;11,830;2,832;0,836" o:connectangles="0,0,0,0,0,0,0,0,0"/>
                </v:shape>
                <v:line id="Line 25" o:spid="_x0000_s1049" style="position:absolute;visibility:visible;mso-wrap-style:square" from="8757,880" to="8940,88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" strokeweight=".03786mm"/>
                <v:shape id="Freeform 26" o:spid="_x0000_s1050" style="position:absolute;left:8745;top:873;width:16;height:11;visibility:visible;mso-wrap-style:square;v-text-anchor:top" coordsize="16,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" path="m12,l,10r15,l12,xe" fillcolor="black" stroked="f">
                  <v:path arrowok="t" o:connecttype="custom" o:connectlocs="12,874;0,884;15,884;12,874" o:connectangles="0,0,0,0"/>
                </v:shape>
                <v:shape id="Freeform 27" o:spid="_x0000_s1051"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" path="m1,3l,8r4,3l12,8,8,6,9,3,10,,1,3xe" fillcolor="black" stroked="f">
                  <v:path arrowok="t" o:connecttype="custom" o:connectlocs="1,816;0,821;4,824;12,821;8,819;9,816;10,813;1,816" o:connectangles="0,0,0,0,0,0,0,0"/>
                </v:shape>
                <v:shape id="Freeform 28" o:spid="_x0000_s1052" style="position:absolute;left:8933;top:813;width:13;height:11;visibility:visible;mso-wrap-style:square;v-text-anchor:top" coordsize="1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" path="m,8r4,3l12,8,10,7,8,6,9,3,10,,1,3,,8xe" filled="f" strokeweight=".01864mm">
                  <v:path arrowok="t" o:connecttype="custom" o:connectlocs="0,821;4,824;12,821;10,820;8,819;9,816;10,813;1,816;0,821" o:connectangles="0,0,0,0,0,0,0,0,0"/>
                </v:shape>
                <v:shape id="Freeform 29" o:spid="_x0000_s1053"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" path="m4,38l,34,39,r2,5l4,38xe" fillcolor="#b3b3b3" stroked="f">
                  <v:path arrowok="t" o:connecttype="custom" o:connectlocs="4,763;0,759;39,725;41,730;4,763" o:connectangles="0,0,0,0,0"/>
                </v:shape>
                <v:shape id="Freeform 30" o:spid="_x0000_s1054" style="position:absolute;left:8845;top:725;width:42;height:38;visibility:visible;mso-wrap-style:square;v-text-anchor:top" coordsize="4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" path="m39,l,34r4,4l41,5,39,xe" filled="f" strokeweight=".00472mm">
                  <v:path arrowok="t" o:connecttype="custom" o:connectlocs="39,725;0,759;4,763;41,730;39,725" o:connectangles="0,0,0,0,0"/>
                </v:shape>
                <v:shape id="Freeform 31" o:spid="_x0000_s1055"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" path="m35,36l,5,2,,40,32r-5,4xe" fillcolor="#b3b3b3" stroked="f">
                  <v:path arrowok="t" o:connecttype="custom" o:connectlocs="35,763;0,732;2,727;40,759;35,763" o:connectangles="0,0,0,0,0"/>
                </v:shape>
                <v:shape id="Freeform 32" o:spid="_x0000_s1056" style="position:absolute;left:8805;top:726;width:40;height:37;visibility:visible;mso-wrap-style:square;v-text-anchor:top" coordsize="40,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" path="m35,36r5,-4l2,,,5,35,36xe" filled="f" strokeweight=".00472mm">
                  <v:path arrowok="t" o:connecttype="custom" o:connectlocs="35,763;40,759;2,727;0,732;35,763" o:connectangles="0,0,0,0,0"/>
                </v:shape>
                <v:shape id="Freeform 33" o:spid="_x0000_s1057"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" path="m62,103r-31,l19,100,4,86,,75,,,28,r,60l30,66r5,7l40,75r13,l58,73r6,-7l65,60,65,,93,r,75l90,86,74,100r-12,3xe" fillcolor="#b3b3b3" stroked="f">
                  <v:path arrowok="t" o:connecttype="custom" o:connectlocs="62,911;31,911;19,908;4,894;0,883;0,808;28,808;28,868;30,874;35,881;40,883;53,883;58,881;64,874;65,868;65,808;93,808;93,883;90,894;74,908;62,911" o:connectangles="0,0,0,0,0,0,0,0,0,0,0,0,0,0,0,0,0,0,0,0,0"/>
                </v:shape>
                <v:shape id="Freeform 34" o:spid="_x0000_s1058" style="position:absolute;left:8799;top:807;width:94;height:104;visibility:visible;mso-wrap-style:square;v-text-anchor:top" coordsize="94,1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" path="m,l28,r,52l28,60r2,6l32,70r3,3l40,75r7,l53,75r5,-2l61,70r3,-4l65,60r,-8l65,,93,r,61l93,75,90,86r-8,7l74,100r-12,3l47,103r-16,l19,100,12,93,4,86,,75,,61,,xe" filled="f" strokeweight=".0185mm">
                  <v:path arrowok="t" o:connecttype="custom" o:connectlocs="0,808;28,808;28,860;28,868;30,874;32,878;35,881;40,883;47,883;53,883;58,881;61,878;64,874;65,868;65,860;65,808;93,808;93,869;93,883;90,894;82,901;74,908;62,911;47,911;31,911;19,908;12,901;4,894;0,883;0,869;0,808" o:connectangles="0,0,0,0,0,0,0,0,0,0,0,0,0,0,0,0,0,0,0,0,0,0,0,0,0,0,0,0,0,0,0"/>
                </v:shape>
                <v:rect id="Rectangle 35" o:spid="_x0000_s1059"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" fillcolor="#c8aa36" stroked="f"/>
                <v:rect id="Rectangle 36" o:spid="_x0000_s1060" style="position:absolute;left:8790;top:824;width:113;height:5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" filled="f" strokecolor="#010000" strokeweight=".02869mm"/>
                <v:shape id="Picture 37" o:spid="_x0000_s1061" type="#_x0000_t75" style="position:absolute;left:8778;top:817;width:21;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">
                  <v:imagedata r:id="rId95" o:title=""/>
                </v:shape>
                <v:shape id="Picture 38" o:spid="_x0000_s1062" type="#_x0000_t75" style="position:absolute;left:8820;top:817;width:9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">
                  <v:imagedata r:id="rId96" o:title=""/>
                </v:shape>
                <v:shape id="Picture 39" o:spid="_x0000_s1063" type="#_x0000_t75" style="position:absolute;left:8799;top:824;width:21;height: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">
                  <v:imagedata r:id="rId97" o:title=""/>
                </v:shape>
                <v:shape id="AutoShape 40" o:spid="_x0000_s1064"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" path="m12,10l14,9,16,8,14,5,8,,4,,,,1,3r,4l7,7r5,3xm7,21l7,7,1,7,,21r7,xe" fillcolor="#b3b3b3" stroked="f">
                  <v:path arrowok="t" o:connecttype="custom" o:connectlocs="12,790;14,789;16,788;14,785;8,780;4,780;0,780;1,783;1,787;7,787;12,790;7,801;7,787;1,787;0,801;7,801" o:connectangles="0,0,0,0,0,0,0,0,0,0,0,0,0,0,0,0"/>
                </v:shape>
                <v:shape id="Freeform 41" o:spid="_x0000_s1065" style="position:absolute;left:8875;top:780;width:17;height:22;visibility:visible;mso-wrap-style:square;v-text-anchor:top" coordsize="17,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" path="m7,21l7,7r5,3l13,10,14,9,16,8,15,7,14,5,8,,4,,,,1,3,,21r7,xe" filled="f" strokeweight=".01842mm">
                  <v:path arrowok="t" o:connecttype="custom" o:connectlocs="7,801;7,787;12,790;13,790;14,789;16,788;15,787;14,785;8,780;4,780;0,780;1,783;0,801;7,801" o:connectangles="0,0,0,0,0,0,0,0,0,0,0,0,0,0"/>
                </v:shape>
                <v:rect id="Rectangle 42" o:spid="_x0000_s1066"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" fillcolor="#b3b3b3" stroked="f"/>
                <v:rect id="Rectangle 43" o:spid="_x0000_s1067" style="position:absolute;left:8872;top:798;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" filled="f" strokeweight=".0111mm"/>
                <v:rect id="Rectangle 44" o:spid="_x0000_s1068"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" fillcolor="#b3b3b3" stroked="f"/>
                <v:rect id="Rectangle 45" o:spid="_x0000_s1069" style="position:absolute;left:8862;top:804;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" filled="f" strokeweight=".01992mm"/>
                <v:shape id="AutoShape 46" o:spid="_x0000_s1070"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" path="m4,10l1,9,,7,2,5,8,r8,l15,2r,4l9,6,4,10xm9,21l9,6r6,l16,21r-7,xe" fillcolor="#b3b3b3" stroked="f">
                  <v:path arrowok="t" o:connecttype="custom" o:connectlocs="4,789;1,788;0,786;2,784;8,779;16,779;15,781;15,785;9,785;4,789;9,800;9,785;15,785;16,800;9,800" o:connectangles="0,0,0,0,0,0,0,0,0,0,0,0,0,0,0"/>
                </v:shape>
                <v:shape id="Freeform 47" o:spid="_x0000_s1071" style="position:absolute;left:8801;top:778;width:17;height:21;visibility:visible;mso-wrap-style:square;v-text-anchor:top" coordsize="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" path="m9,21l9,6,4,10,3,9,1,9,,7,1,6,2,5,8,r4,l16,,15,2r1,19l9,21xe" filled="f" strokeweight=".01842mm">
                  <v:path arrowok="t" o:connecttype="custom" o:connectlocs="9,800;9,785;4,789;3,788;1,788;0,786;1,785;2,784;8,779;12,779;16,779;15,781;16,800;9,800" o:connectangles="0,0,0,0,0,0,0,0,0,0,0,0,0,0"/>
                </v:shape>
                <v:rect id="Rectangle 48" o:spid="_x0000_s1072"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" fillcolor="#b3b3b3" stroked="f"/>
                <v:rect id="Rectangle 49" o:spid="_x0000_s1073" style="position:absolute;left:8805;top:797;width:16;height: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" filled="f" strokeweight=".0111mm"/>
                <v:rect id="Rectangle 50" o:spid="_x0000_s1074"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" fillcolor="#b3b3b3" stroked="f"/>
                <v:rect id="Rectangle 51" o:spid="_x0000_s1075" style="position:absolute;left:8797;top:802;width:34;height: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" filled="f" strokeweight=".01992mm"/>
                <v:shape id="Freeform 52" o:spid="_x0000_s1076"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" path="m65,61r-6,6l,6,5,,65,61xe" fillcolor="#b3b3b3" stroked="f">
                  <v:path arrowok="t" o:connecttype="custom" o:connectlocs="65,755;59,761;0,700;5,694;65,755" o:connectangles="0,0,0,0,0"/>
                </v:shape>
                <v:shape id="Freeform 53" o:spid="_x0000_s1077" style="position:absolute;left:8844;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" path="m,6l5,,65,61r-6,6l,6xe" filled="f" strokeweight=".01542mm">
                  <v:path arrowok="t" o:connecttype="custom" o:connectlocs="0,700;5,694;65,755;59,761;0,700" o:connectangles="0,0,0,0,0"/>
                </v:shape>
                <v:shape id="Freeform 54" o:spid="_x0000_s1078"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" path="m,61r6,6l65,6,60,,,61xe" fillcolor="#b3b3b3" stroked="f">
                  <v:path arrowok="t" o:connecttype="custom" o:connectlocs="0,755;6,761;65,700;60,694;0,755" o:connectangles="0,0,0,0,0"/>
                </v:shape>
                <v:shape id="Freeform 55" o:spid="_x0000_s1079" style="position:absolute;left:8783;top:693;width:65;height:68;visibility:visible;mso-wrap-style:square;v-text-anchor:top" coordsize="65,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" path="m65,6l60,,,61r6,6l65,6xe" filled="f" strokeweight=".01542mm">
                  <v:path arrowok="t" o:connecttype="custom" o:connectlocs="65,700;60,694;0,755;6,761;65,700" o:connectangles="0,0,0,0,0"/>
                </v:shape>
                <v:shape id="Picture 56" o:spid="_x0000_s1080" type="#_x0000_t75" style="position:absolute;left:8750;top:742;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">
                  <v:imagedata r:id="rId98" o:title=""/>
                </v:shape>
                <v:shape id="Freeform 57" o:spid="_x0000_s1081" style="position:absolute;left:8750;top:742;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" path="m45,22r,13l35,45r-13,l10,45,,35,,22,,10,10,,22,,35,,45,10r,12xe" filled="f" strokeweight=".02119mm">
                  <v:path arrowok="t" o:connecttype="custom" o:connectlocs="45,765;45,778;35,788;22,788;10,788;0,778;0,765;0,753;10,743;22,743;35,743;45,753;45,765" o:connectangles="0,0,0,0,0,0,0,0,0,0,0,0,0"/>
                </v:shape>
                <v:shape id="Picture 58" o:spid="_x0000_s1082" type="#_x0000_t75" style="position:absolute;left:8891;top:743;width:45;height:4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">
                  <v:imagedata r:id="rId98" o:title=""/>
                </v:shape>
                <v:shape id="Freeform 59" o:spid="_x0000_s1083" style="position:absolute;left:8891;top:743;width:45;height:46;visibility:visible;mso-wrap-style:square;v-text-anchor:top" coordsize="45,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" path="m,22l,35,10,45r12,l35,45,45,35r,-13l45,10,35,,22,,10,,,10,,22xe" filled="f" strokeweight=".02119mm">
                  <v:path arrowok="t" o:connecttype="custom" o:connectlocs="0,766;0,779;10,789;22,789;35,789;45,779;45,766;45,754;35,744;22,744;10,744;0,754;0,766" o:connectangles="0,0,0,0,0,0,0,0,0,0,0,0,0"/>
                </v:shape>
                <v:shape id="Picture 60" o:spid="_x0000_s1084" type="#_x0000_t75" style="position:absolute;left:8797;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">
                  <v:imagedata r:id="rId99" o:title=""/>
                </v:shape>
                <v:shape id="Freeform 61" o:spid="_x0000_s1085" style="position:absolute;left:8797;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" path="m13,l27,14,13,29,,16,13,xe" filled="f" strokeweight=".0116mm">
                  <v:path arrowok="t" o:connecttype="custom" o:connectlocs="13,717;27,731;13,746;0,733;13,717" o:connectangles="0,0,0,0,0"/>
                </v:shape>
                <v:shape id="Picture 62" o:spid="_x0000_s1086" type="#_x0000_t75" style="position:absolute;left:8868;top:717;width:2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">
                  <v:imagedata r:id="rId100" o:title=""/>
                </v:shape>
                <v:shape id="Freeform 63" o:spid="_x0000_s1087" style="position:absolute;left:8868;top:717;width:28;height:29;visibility:visible;mso-wrap-style:square;v-text-anchor:top" coordsize="2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" path="m14,l,14,14,29,27,16,14,xe" filled="f" strokeweight=".0116mm">
                  <v:path arrowok="t" o:connecttype="custom" o:connectlocs="14,717;0,731;14,746;27,733;14,717" o:connectangles="0,0,0,0,0"/>
                </v:shape>
                <v:shape id="Picture 64" o:spid="_x0000_s1088" type="#_x0000_t75" style="position:absolute;left:8835;top:75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">
                  <v:imagedata r:id="rId101" o:title=""/>
                </v:shape>
                <v:shape id="Freeform 65" o:spid="_x0000_s1089" style="position:absolute;left:8835;top:75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" path="m3,l18,r1,l21,r,2l21,6r,5l21,16r,1l21,19r,1l21,21r-1,l19,21,3,21,2,22,,21,,20,,15,,10,,5,,4,,3,,2,,,2,,3,xe" filled="f" strokeweight=".02119mm">
                  <v:path arrowok="t" o:connecttype="custom" o:connectlocs="3,751;18,751;19,751;21,751;21,753;21,757;21,762;21,767;21,768;21,770;21,771;21,772;20,772;19,772;3,772;2,773;0,772;0,771;0,766;0,761;0,756;0,755;0,754;0,753;0,751;2,751;3,751" o:connectangles="0,0,0,0,0,0,0,0,0,0,0,0,0,0,0,0,0,0,0,0,0,0,0,0,0,0,0"/>
                </v:shape>
                <v:shape id="Picture 66" o:spid="_x0000_s1090" type="#_x0000_t75" style="position:absolute;left:8835;top:690;width:2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">
                  <v:imagedata r:id="rId102" o:title=""/>
                </v:shape>
                <v:shape id="Freeform 67" o:spid="_x0000_s1091" style="position:absolute;left:8835;top:690;width:22;height:22;visibility:visible;mso-wrap-style:square;v-text-anchor:top" coordsize="2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" path="m3,1r15,l19,r2,l21,2r,5l21,12r,5l21,18r,1l21,20r,2l20,22r-1,l3,22r-1,l,22,,20,,15,,11,,6,,4,,3,,2,,,2,1r1,xe" filled="f" strokeweight=".02119mm">
                  <v:path arrowok="t" o:connecttype="custom" o:connectlocs="3,691;18,691;19,690;21,690;21,692;21,697;21,702;21,707;21,708;21,709;21,710;21,712;20,712;19,712;3,712;2,712;0,712;0,710;0,705;0,701;0,696;0,694;0,693;0,692;0,690;2,691;3,691" o:connectangles="0,0,0,0,0,0,0,0,0,0,0,0,0,0,0,0,0,0,0,0,0,0,0,0,0,0,0"/>
                </v:shape>
                <v:shape id="AutoShape 68" o:spid="_x0000_s1092"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" path="m,l,240r339,l282,200r-244,l38,80r75,l,xm113,80r-75,l209,200r73,l113,80xe" fillcolor="#648701" stroked="f">
                  <v:path arrowok="t" o:connecttype="custom" o:connectlocs="0,440;0,680;339,680;282,640;38,640;38,520;113,520;0,440;113,520;38,520;209,640;282,640;113,520" o:connectangles="0,0,0,0,0,0,0,0,0,0,0,0,0"/>
                </v:shape>
                <v:shape id="AutoShape 69" o:spid="_x0000_s1093" style="position:absolute;left:9047;top:439;width:340;height:240;visibility:visible;mso-wrap-style:square;v-text-anchor:top" coordsize="340,2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" path="m,l,240r339,l,xm38,80l209,200r-171,l38,80xe" filled="f" strokeweight=".01997mm">
                  <v:path arrowok="t" o:connecttype="custom" o:connectlocs="0,440;0,680;339,680;0,440;38,520;209,640;38,640;38,520" o:connectangles="0,0,0,0,0,0,0,0"/>
                </v:shape>
                <v:line id="Line 70" o:spid="_x0000_s1094" style="position:absolute;visibility:visible;mso-wrap-style:square" from="9035,402" to="9035,7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" strokeweight=".07953mm"/>
                <v:shape id="Picture 71" o:spid="_x0000_s1095" type="#_x0000_t75" style="position:absolute;left:9022;top:782;width:24;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">
                  <v:imagedata r:id="rId103" o:title=""/>
                </v:shape>
                <v:shape id="Freeform 72" o:spid="_x0000_s1096" style="position:absolute;left:9022;top:782;width:24;height:55;visibility:visible;mso-wrap-style:square;v-text-anchor:top" coordsize="24,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" path="m24,38l24,,,,,10,,20,12,54r1,l23,43r,-2l24,40r,-2xe" filled="f" strokecolor="#010000" strokeweight=".0355mm">
                  <v:path arrowok="t" o:connecttype="custom" o:connectlocs="24,821;24,783;0,783;0,793;0,803;12,837;13,837;23,826;23,824;24,823;24,821" o:connectangles="0,0,0,0,0,0,0,0,0,0,0"/>
                </v:shape>
                <v:shape id="Picture 73" o:spid="_x0000_s1097" type="#_x0000_t75" style="position:absolute;left:9049;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">
                  <v:imagedata r:id="rId104" o:title=""/>
                </v:shape>
                <v:rect id="Rectangle 74" o:spid="_x0000_s1098" style="position:absolute;left:9049;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" filled="f" strokecolor="#59543f" strokeweight=".05964mm"/>
                <v:shape id="Picture 75" o:spid="_x0000_s1099" type="#_x0000_t75" style="position:absolute;left:9082;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">
                  <v:imagedata r:id="rId105" o:title=""/>
                </v:shape>
                <v:rect id="Rectangle 76" o:spid="_x0000_s1100" style="position:absolute;left:9082;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" filled="f" strokecolor="#59543f" strokeweight=".05964mm"/>
                <v:shape id="Picture 77" o:spid="_x0000_s1101" type="#_x0000_t75" style="position:absolute;left:911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">
                  <v:imagedata r:id="rId106" o:title=""/>
                </v:shape>
                <v:rect id="Rectangle 78" o:spid="_x0000_s1102" style="position:absolute;left:911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" filled="f" strokecolor="#59543f" strokeweight=".05964mm"/>
                <v:shape id="Picture 79" o:spid="_x0000_s1103" type="#_x0000_t75" style="position:absolute;left:9151;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">
                  <v:imagedata r:id="rId105" o:title=""/>
                </v:shape>
                <v:rect id="Rectangle 80" o:spid="_x0000_s1104" style="position:absolute;left:9151;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prI1wAAAANwAAAAPAAAAZHJzL2Rvd25yZXYueG1sRE/NagIx&#10;EL4XfIcwQi9Fk0oR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MKayNcAAAADcAAAADwAAAAAA&#10;AAAAAAAAAAAHAgAAZHJzL2Rvd25yZXYueG1sUEsFBgAAAAADAAMAtwAAAPQCAAAAAA==&#10;" filled="f" strokecolor="#59543f" strokeweight=".05964mm"/>
                <v:shape id="Picture 81" o:spid="_x0000_s1105" type="#_x0000_t75" style="position:absolute;left:9185;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">
                  <v:imagedata r:id="rId107" o:title=""/>
                </v:shape>
                <v:rect id="Rectangle 82" o:spid="_x0000_s1106" style="position:absolute;left:9185;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OInZwwAAANwAAAAPAAAAZHJzL2Rvd25yZXYueG1sRI/RSgMx&#10;FETfBf8hXMEXaROXI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rziJ2cMAAADcAAAADwAA&#10;AAAAAAAAAAAAAAAHAgAAZHJzL2Rvd25yZXYueG1sUEsFBgAAAAADAAMAtwAAAPcCAAAAAA==&#10;" filled="f" strokecolor="#59543f" strokeweight=".05964mm"/>
                <v:shape id="Picture 83" o:spid="_x0000_s1107" type="#_x0000_t75" style="position:absolute;left:9219;top:71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">
                  <v:imagedata r:id="rId108" o:title=""/>
                </v:shape>
                <v:rect id="Rectangle 84" o:spid="_x0000_s1108" style="position:absolute;left:9219;top:71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" filled="f" strokecolor="#59543f" strokeweight=".05964mm"/>
                <v:shape id="Picture 85" o:spid="_x0000_s1109" type="#_x0000_t75" style="position:absolute;left:9253;top:71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">
                  <v:imagedata r:id="rId109" o:title=""/>
                </v:shape>
                <v:rect id="Rectangle 86" o:spid="_x0000_s1110" style="position:absolute;left:9253;top:71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A4/awwAAANwAAAAPAAAAZHJzL2Rvd25yZXYueG1sRI/RagIx&#10;FETfC/2HcAt9KTWpF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0AOP2sMAAADcAAAADwAA&#10;AAAAAAAAAAAAAAAHAgAAZHJzL2Rvd25yZXYueG1sUEsFBgAAAAADAAMAtwAAAPcCAAAAAA==&#10;" filled="f" strokecolor="#59543f" strokeweight=".05964mm"/>
                <v:shape id="Picture 87" o:spid="_x0000_s1111" type="#_x0000_t75" style="position:absolute;left:9287;top:71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">
                  <v:imagedata r:id="rId106" o:title=""/>
                </v:shape>
                <v:rect id="Rectangle 88" o:spid="_x0000_s1112" style="position:absolute;left:9287;top:71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L4zwAAAANwAAAAPAAAAZHJzL2Rvd25yZXYueG1sRE/NagIx&#10;EL4XfIcwQi9Fk0oR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ztC+M8AAAADcAAAADwAAAAAA&#10;AAAAAAAAAAAHAgAAZHJzL2Rvd25yZXYueG1sUEsFBgAAAAADAAMAtwAAAPQCAAAAAA==&#10;" filled="f" strokecolor="#59543f" strokeweight=".05964mm"/>
                <v:shape id="Picture 89" o:spid="_x0000_s1113" type="#_x0000_t75" style="position:absolute;left:9322;top:71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">
                  <v:imagedata r:id="rId109" o:title=""/>
                </v:shape>
                <v:rect id="Rectangle 90" o:spid="_x0000_s1114" style="position:absolute;left:9322;top:71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" filled="f" strokecolor="#59543f" strokeweight=".05964mm"/>
                <v:shape id="Picture 91" o:spid="_x0000_s1115" type="#_x0000_t75" style="position:absolute;left:9356;top:715;width:4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">
                  <v:imagedata r:id="rId110" o:title=""/>
                </v:shape>
                <v:shape id="Freeform 92" o:spid="_x0000_s1116" style="position:absolute;left:9356;top:715;width:47;height:23;visibility:visible;mso-wrap-style:square;v-text-anchor:top" coordsize="4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" path="m,l,22r47,l45,15,44,7,42,,,xe" filled="f" strokecolor="#59543f" strokeweight=".05964mm">
                  <v:path arrowok="t" o:connecttype="custom" o:connectlocs="0,716;0,738;47,738;45,731;44,723;42,716;0,716" o:connectangles="0,0,0,0,0,0,0"/>
                </v:shape>
                <v:shape id="Picture 93" o:spid="_x0000_s1117" type="#_x0000_t75" style="position:absolute;left:9049;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">
                  <v:imagedata r:id="rId111" o:title=""/>
                </v:shape>
                <v:rect id="Rectangle 94" o:spid="_x0000_s1118" style="position:absolute;left:9049;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" filled="f" strokecolor="#59543f" strokeweight=".0875mm"/>
                <v:shape id="Picture 95" o:spid="_x0000_s1119" type="#_x0000_t75" style="position:absolute;left:9075;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">
                  <v:imagedata r:id="rId112" o:title=""/>
                </v:shape>
                <v:rect id="Rectangle 96" o:spid="_x0000_s1120" style="position:absolute;left:9075;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" filled="f" strokecolor="#59543f" strokeweight=".0875mm"/>
                <v:shape id="Picture 97" o:spid="_x0000_s1121" type="#_x0000_t75" style="position:absolute;left:9104;top:695;width:29;height: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">
                  <v:imagedata r:id="rId113" o:title=""/>
                </v:shape>
                <v:rect id="Rectangle 98" o:spid="_x0000_s1122" style="position:absolute;left:9104;top:695;width:29;height: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" filled="f" strokecolor="#59543f" strokeweight=".0875mm"/>
                <v:shape id="Picture 99" o:spid="_x0000_s1123" type="#_x0000_t75" style="position:absolute;left:9133;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">
                  <v:imagedata r:id="rId113" o:title=""/>
                </v:shape>
                <v:rect id="Rectangle 100" o:spid="_x0000_s1124" style="position:absolute;left:9133;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" filled="f" strokecolor="#59543f" strokeweight=".0875mm"/>
                <v:shape id="Picture 101" o:spid="_x0000_s1125" type="#_x0000_t75" style="position:absolute;left:9162;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">
                  <v:imagedata r:id="rId113" o:title=""/>
                </v:shape>
                <v:rect id="Rectangle 102" o:spid="_x0000_s1126" style="position:absolute;left:9162;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" filled="f" strokecolor="#59543f" strokeweight=".0875mm"/>
                <v:shape id="Picture 103" o:spid="_x0000_s1127" type="#_x0000_t75" style="position:absolute;left:9191;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">
                  <v:imagedata r:id="rId111" o:title=""/>
                </v:shape>
                <v:rect id="Rectangle 104" o:spid="_x0000_s1128" style="position:absolute;left:9191;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" filled="f" strokecolor="#59543f" strokeweight=".0875mm"/>
                <v:shape id="Picture 105" o:spid="_x0000_s1129" type="#_x0000_t75" style="position:absolute;left:922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">
                  <v:imagedata r:id="rId114" o:title=""/>
                </v:shape>
                <v:rect id="Rectangle 106" o:spid="_x0000_s1130" style="position:absolute;left:922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" filled="f" strokecolor="#59543f" strokeweight=".0875mm"/>
                <v:shape id="Picture 107" o:spid="_x0000_s1131" type="#_x0000_t75" style="position:absolute;left:9250;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">
                  <v:imagedata r:id="rId114" o:title=""/>
                </v:shape>
                <v:rect id="Rectangle 108" o:spid="_x0000_s1132" style="position:absolute;left:9250;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" filled="f" strokecolor="#59543f" strokeweight=".0875mm"/>
                <v:shape id="Picture 109" o:spid="_x0000_s1133" type="#_x0000_t75" style="position:absolute;left:9279;top:696;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">
                  <v:imagedata r:id="rId114" o:title=""/>
                </v:shape>
                <v:rect id="Rectangle 110" o:spid="_x0000_s1134" style="position:absolute;left:9279;top:696;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" filled="f" strokecolor="#59543f" strokeweight=".0875mm"/>
                <v:shape id="Picture 111" o:spid="_x0000_s1135" type="#_x0000_t75" style="position:absolute;left:9308;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">
                  <v:imagedata r:id="rId115" o:title=""/>
                </v:shape>
                <v:rect id="Rectangle 112" o:spid="_x0000_s1136" style="position:absolute;left:9308;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" filled="f" strokecolor="#59543f" strokeweight=".0875mm"/>
                <v:shape id="Picture 113" o:spid="_x0000_s1137" type="#_x0000_t75" style="position:absolute;left:9337;top:695;width:2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">
                  <v:imagedata r:id="rId116" o:title=""/>
                </v:shape>
                <v:rect id="Rectangle 114" o:spid="_x0000_s1138" style="position:absolute;left:9337;top:695;width:29;height: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" filled="f" strokecolor="#59543f" strokeweight=".0875mm"/>
                <v:shape id="Picture 115" o:spid="_x0000_s1139" type="#_x0000_t75" style="position:absolute;left:9366;top:694;width:31;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">
                  <v:imagedata r:id="rId117" o:title=""/>
                </v:shape>
                <v:shape id="Freeform 116" o:spid="_x0000_s1140" style="position:absolute;left:9366;top:694;width:31;height:18;visibility:visible;mso-wrap-style:square;v-text-anchor:top" coordsize="3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" path="m,l,17r31,l30,11,28,5,26,,,xe" filled="f" strokecolor="#59543f" strokeweight=".0875mm">
                  <v:path arrowok="t" o:connecttype="custom" o:connectlocs="0,695;0,712;31,712;30,706;28,700;26,695;0,695" o:connectangles="0,0,0,0,0,0,0"/>
                </v:shape>
                <v:shape id="Picture 117" o:spid="_x0000_s1141" type="#_x0000_t75" style="position:absolute;left:9071;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">
                  <v:imagedata r:id="rId118" o:title=""/>
                </v:shape>
                <v:rect id="Rectangle 118" o:spid="_x0000_s1142" style="position:absolute;left:9071;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HSOwAAAANwAAAAPAAAAZHJzL2Rvd25yZXYueG1sRE/NagIx&#10;EL4X+g5hCl5KzapF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ALx0jsAAAADcAAAADwAAAAAA&#10;AAAAAAAAAAAHAgAAZHJzL2Rvd25yZXYueG1sUEsFBgAAAAADAAMAtwAAAPQCAAAAAA==&#10;" filled="f" strokecolor="#59543f" strokeweight=".05964mm"/>
                <v:shape id="Picture 119" o:spid="_x0000_s1143" type="#_x0000_t75" style="position:absolute;left:9105;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">
                  <v:imagedata r:id="rId119" o:title=""/>
                </v:shape>
                <v:rect id="Rectangle 120" o:spid="_x0000_s1144" style="position:absolute;left:9105;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" filled="f" strokecolor="#59543f" strokeweight=".05964mm"/>
                <v:shape id="Picture 121" o:spid="_x0000_s1145" type="#_x0000_t75" style="position:absolute;left:9138;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">
                  <v:imagedata r:id="rId120" o:title=""/>
                </v:shape>
                <v:rect id="Rectangle 122" o:spid="_x0000_s1146" style="position:absolute;left:9138;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" filled="f" strokecolor="#59543f" strokeweight=".05964mm"/>
                <v:shape id="Picture 123" o:spid="_x0000_s1147" type="#_x0000_t75" style="position:absolute;left:9172;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">
                  <v:imagedata r:id="rId121" o:title=""/>
                </v:shape>
                <v:rect id="Rectangle 124" o:spid="_x0000_s1148" style="position:absolute;left:9172;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" filled="f" strokecolor="#59543f" strokeweight=".05964mm"/>
                <v:shape id="Picture 125" o:spid="_x0000_s1149" type="#_x0000_t75" style="position:absolute;left:9206;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">
                  <v:imagedata r:id="rId122" o:title=""/>
                </v:shape>
                <v:rect id="Rectangle 126" o:spid="_x0000_s1150" style="position:absolute;left:9206;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" filled="f" strokecolor="#59543f" strokeweight=".05964mm"/>
                <v:shape id="Picture 127" o:spid="_x0000_s1151" type="#_x0000_t75" style="position:absolute;left:9239;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">
                  <v:imagedata r:id="rId123" o:title=""/>
                </v:shape>
                <v:rect id="Rectangle 128" o:spid="_x0000_s1152" style="position:absolute;left:9239;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" filled="f" strokecolor="#59543f" strokeweight=".05964mm"/>
                <v:shape id="Picture 129" o:spid="_x0000_s1153" type="#_x0000_t75" style="position:absolute;left:9273;top:73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">
                  <v:imagedata r:id="rId124" o:title=""/>
                </v:shape>
                <v:rect id="Rectangle 130" o:spid="_x0000_s1154" style="position:absolute;left:9273;top:73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" filled="f" strokecolor="#59543f" strokeweight=".05964mm"/>
                <v:shape id="Picture 131" o:spid="_x0000_s1155" type="#_x0000_t75" style="position:absolute;left:9306;top:736;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">
                  <v:imagedata r:id="rId125" o:title=""/>
                </v:shape>
                <v:rect id="Rectangle 132" o:spid="_x0000_s1156" style="position:absolute;left:9306;top:736;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" filled="f" strokecolor="#59543f" strokeweight=".05964mm"/>
                <v:shape id="Picture 133" o:spid="_x0000_s1157" type="#_x0000_t75" style="position:absolute;left:9340;top:73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">
                  <v:imagedata r:id="rId126" o:title=""/>
                </v:shape>
                <v:rect id="Rectangle 134" o:spid="_x0000_s1158" style="position:absolute;left:9340;top:73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" filled="f" strokecolor="#59543f" strokeweight=".05964mm"/>
                <v:shape id="Picture 135" o:spid="_x0000_s1159" type="#_x0000_t75" style="position:absolute;left:9374;top:736;width:32;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">
                  <v:imagedata r:id="rId127" o:title=""/>
                </v:shape>
                <v:shape id="Freeform 136" o:spid="_x0000_s1160" style="position:absolute;left:9374;top:736;width:32;height:23;visibility:visible;mso-wrap-style:square;v-text-anchor:top" coordsize="32,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" path="m,l,22r32,l31,15,30,7,29,,,xe" filled="f" strokecolor="#59543f" strokeweight=".05964mm">
                  <v:path arrowok="t" o:connecttype="custom" o:connectlocs="0,737;0,759;32,759;31,752;30,744;29,737;0,737" o:connectangles="0,0,0,0,0,0,0"/>
                </v:shape>
                <v:shape id="Picture 137" o:spid="_x0000_s1161" type="#_x0000_t75" style="position:absolute;left:9049;top:734;width:2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">
                  <v:imagedata r:id="rId128" o:title=""/>
                </v:shape>
                <v:rect id="Rectangle 138" o:spid="_x0000_s1162" style="position:absolute;left:9049;top:734;width:2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" filled="f" strokecolor="#59543f" strokeweight=".05964mm"/>
                <v:shape id="Picture 139" o:spid="_x0000_s1163" type="#_x0000_t75" style="position:absolute;left:9110;top:759;width:44;height: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">
                  <v:imagedata r:id="rId129" o:title=""/>
                </v:shape>
                <v:rect id="Rectangle 140" o:spid="_x0000_s1164" style="position:absolute;left:9110;top:759;width:44;height: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" filled="f" strokecolor="#59543f" strokeweight=".05483mm"/>
                <v:shape id="Picture 141" o:spid="_x0000_s1165" type="#_x0000_t75" style="position:absolute;left:9152;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">
                  <v:imagedata r:id="rId130" o:title=""/>
                </v:shape>
                <v:rect id="Rectangle 142" o:spid="_x0000_s1166" style="position:absolute;left:9152;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" filled="f" strokecolor="#59543f" strokeweight=".05964mm"/>
                <v:shape id="Picture 143" o:spid="_x0000_s1167" type="#_x0000_t75" style="position:absolute;left:9187;top:75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">
                  <v:imagedata r:id="rId106" o:title=""/>
                </v:shape>
                <v:rect id="Rectangle 144" o:spid="_x0000_s1168" style="position:absolute;left:9187;top:75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" filled="f" strokecolor="#59543f" strokeweight=".05964mm"/>
                <v:shape id="Picture 145" o:spid="_x0000_s1169" type="#_x0000_t75" style="position:absolute;left:922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">
                  <v:imagedata r:id="rId131" o:title=""/>
                </v:shape>
                <v:rect id="Rectangle 146" o:spid="_x0000_s1170" style="position:absolute;left:922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" filled="f" strokecolor="#59543f" strokeweight=".05964mm"/>
                <v:shape id="Picture 147" o:spid="_x0000_s1171" type="#_x0000_t75" style="position:absolute;left:925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">
                  <v:imagedata r:id="rId132" o:title=""/>
                </v:shape>
                <v:rect id="Rectangle 148" o:spid="_x0000_s1172" style="position:absolute;left:925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" filled="f" strokecolor="#59543f" strokeweight=".05964mm"/>
                <v:shape id="Picture 149" o:spid="_x0000_s1173" type="#_x0000_t75" style="position:absolute;left:9293;top:75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">
                  <v:imagedata r:id="rId133" o:title=""/>
                </v:shape>
                <v:rect id="Rectangle 150" o:spid="_x0000_s1174" style="position:absolute;left:9293;top:75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" filled="f" strokecolor="#59543f" strokeweight=".05964mm"/>
                <v:shape id="Picture 151" o:spid="_x0000_s1175" type="#_x0000_t75" style="position:absolute;left:9328;top:76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">
                  <v:imagedata r:id="rId134" o:title=""/>
                </v:shape>
                <v:rect id="Rectangle 152" o:spid="_x0000_s1176" style="position:absolute;left:9328;top:76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" filled="f" strokecolor="#59543f" strokeweight=".05964mm"/>
                <v:shape id="Picture 153" o:spid="_x0000_s1177" type="#_x0000_t75" style="position:absolute;left:9364;top:758;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">
                  <v:imagedata r:id="rId135" o:title=""/>
                </v:shape>
                <v:shape id="Freeform 154" o:spid="_x0000_s1178" style="position:absolute;left:9364;top:758;width:44;height:23;visibility:visible;mso-wrap-style:square;v-text-anchor:top" coordsize="4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" path="m,l,23r44,l43,15r,-7l42,,,xe" filled="f" strokecolor="#59543f" strokeweight=".05964mm">
                  <v:path arrowok="t" o:connecttype="custom" o:connectlocs="0,758;0,781;44,781;43,773;43,766;42,758;0,758" o:connectangles="0,0,0,0,0,0,0"/>
                </v:shape>
                <v:shape id="Picture 155" o:spid="_x0000_s1179" type="#_x0000_t75" style="position:absolute;left:9157;top:781;width:44;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">
                  <v:imagedata r:id="rId136" o:title=""/>
                </v:shape>
                <v:rect id="Rectangle 156" o:spid="_x0000_s1180" style="position:absolute;left:9157;top:781;width:44;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" filled="f" strokecolor="#59543f" strokeweight=".05689mm"/>
                <v:shape id="Picture 157" o:spid="_x0000_s1181" type="#_x0000_t75" style="position:absolute;left:9198;top:78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">
                  <v:imagedata r:id="rId137" o:title=""/>
                </v:shape>
                <v:rect id="Rectangle 158" o:spid="_x0000_s1182" style="position:absolute;left:9198;top:78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" filled="f" strokecolor="#59543f" strokeweight=".05964mm"/>
                <v:shape id="Picture 159" o:spid="_x0000_s1183" type="#_x0000_t75" style="position:absolute;left:9233;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">
                  <v:imagedata r:id="rId138" o:title=""/>
                </v:shape>
                <v:rect id="Rectangle 160" o:spid="_x0000_s1184" style="position:absolute;left:9233;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" filled="f" strokecolor="#59543f" strokeweight=".05964mm"/>
                <v:shape id="Picture 161" o:spid="_x0000_s1185" type="#_x0000_t75" style="position:absolute;left:9267;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">
                  <v:imagedata r:id="rId139" o:title=""/>
                </v:shape>
                <v:rect id="Rectangle 162" o:spid="_x0000_s1186" style="position:absolute;left:9267;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" filled="f" strokecolor="#59543f" strokeweight=".06111mm"/>
                <v:shape id="Picture 163" o:spid="_x0000_s1187" type="#_x0000_t75" style="position:absolute;left:9301;top:782;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">
                  <v:imagedata r:id="rId140" o:title=""/>
                </v:shape>
                <v:rect id="Rectangle 164" o:spid="_x0000_s1188" style="position:absolute;left:9301;top:782;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" filled="f" strokecolor="#59543f" strokeweight=".05964mm"/>
                <v:shape id="Picture 165" o:spid="_x0000_s1189" type="#_x0000_t75" style="position:absolute;left:9369;top:782;width:3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">
                  <v:imagedata r:id="rId141" o:title=""/>
                </v:shape>
                <v:shape id="Freeform 166" o:spid="_x0000_s1190" style="position:absolute;left:9369;top:782;width:39;height:23;visibility:visible;mso-wrap-style:square;v-text-anchor:top" coordsize="3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" path="m,l,23r38,l38,21r,-2l38,17r,-5l38,6,38,,,xe" filled="f" strokecolor="#59543f" strokeweight=".05964mm">
                  <v:path arrowok="t" o:connecttype="custom" o:connectlocs="0,782;0,805;38,805;38,803;38,801;38,799;38,794;38,788;38,782;0,782" o:connectangles="0,0,0,0,0,0,0,0,0,0"/>
                </v:shape>
                <v:shape id="Picture 167" o:spid="_x0000_s1191" type="#_x0000_t75" style="position:absolute;left:9185;top:803;width:39;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">
                  <v:imagedata r:id="rId142" o:title=""/>
                </v:shape>
                <v:rect id="Rectangle 168" o:spid="_x0000_s1192" style="position:absolute;left:9185;top:803;width:39;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" filled="f" strokecolor="#59543f" strokeweight=".0605mm"/>
                <v:shape id="Picture 169" o:spid="_x0000_s1193" type="#_x0000_t75" style="position:absolute;left:9222;top:804;width:2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">
                  <v:imagedata r:id="rId143" o:title=""/>
                </v:shape>
                <v:rect id="Rectangle 170" o:spid="_x0000_s1194" style="position:absolute;left:9222;top:804;width:2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" filled="f" strokecolor="#59543f" strokeweight=".06208mm"/>
                <v:shape id="Picture 171" o:spid="_x0000_s1195" type="#_x0000_t75" style="position:absolute;left:9248;top:806;width:28;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">
                  <v:imagedata r:id="rId144" o:title=""/>
                </v:shape>
                <v:rect id="Rectangle 172" o:spid="_x0000_s1196" style="position:absolute;left:9248;top:806;width:28;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" filled="f" strokecolor="#59543f" strokeweight=".06203mm"/>
                <v:shape id="Picture 173" o:spid="_x0000_s1197" type="#_x0000_t75" style="position:absolute;left:9275;top:805;width:4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">
                  <v:imagedata r:id="rId145" o:title=""/>
                </v:shape>
                <v:rect id="Rectangle 174" o:spid="_x0000_s1198" style="position:absolute;left:9275;top:805;width:49;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" filled="f" strokecolor="#59543f" strokeweight=".05497mm"/>
                <v:shape id="Picture 175" o:spid="_x0000_s1199" type="#_x0000_t75" style="position:absolute;left:9324;top:804;width:66;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">
                  <v:imagedata r:id="rId146" o:title=""/>
                </v:shape>
                <v:rect id="Rectangle 176" o:spid="_x0000_s1200" style="position:absolute;left:9324;top:804;width:66;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" filled="f" strokecolor="#59543f" strokeweight=".04847mm"/>
                <v:shape id="Picture 177" o:spid="_x0000_s1201" type="#_x0000_t75" style="position:absolute;left:9389;top:804;width:19;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">
                  <v:imagedata r:id="rId147" o:title=""/>
                </v:shape>
                <v:shape id="Freeform 178" o:spid="_x0000_s1202" style="position:absolute;left:9389;top:804;width:19;height:23;visibility:visible;mso-wrap-style:square;v-text-anchor:top" coordsize="1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" path="m,l,22r18,l19,15r,-8l19,,,xe" filled="f" strokecolor="#59543f" strokeweight=".05964mm">
                  <v:path arrowok="t" o:connecttype="custom" o:connectlocs="0,805;0,827;18,827;19,820;19,812;19,805;0,805" o:connectangles="0,0,0,0,0,0,0"/>
                </v:shape>
                <v:shape id="Picture 179" o:spid="_x0000_s1203" type="#_x0000_t75" style="position:absolute;left:9207;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">
                  <v:imagedata r:id="rId148" o:title=""/>
                </v:shape>
                <v:rect id="Rectangle 180" o:spid="_x0000_s1204" style="position:absolute;left:9207;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" filled="f" strokecolor="#59543f" strokeweight=".05964mm"/>
                <v:shape id="Picture 181" o:spid="_x0000_s1205" type="#_x0000_t75" style="position:absolute;left:9241;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">
                  <v:imagedata r:id="rId149" o:title=""/>
                </v:shape>
                <v:rect id="Rectangle 182" o:spid="_x0000_s1206" style="position:absolute;left:9241;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" filled="f" strokecolor="#59543f" strokeweight=".05964mm"/>
                <v:shape id="Picture 183" o:spid="_x0000_s1207" type="#_x0000_t75" style="position:absolute;left:9275;top:82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">
                  <v:imagedata r:id="rId150" o:title=""/>
                </v:shape>
                <v:rect id="Rectangle 184" o:spid="_x0000_s1208" style="position:absolute;left:9275;top:82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" filled="f" strokecolor="#59543f" strokeweight=".05964mm"/>
                <v:shape id="Picture 185" o:spid="_x0000_s1209" type="#_x0000_t75" style="position:absolute;left:9309;top:827;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">
                  <v:imagedata r:id="rId151" o:title=""/>
                </v:shape>
                <v:rect id="Rectangle 186" o:spid="_x0000_s1210" style="position:absolute;left:9309;top:827;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" filled="f" strokecolor="#59543f" strokeweight=".05964mm"/>
                <v:shape id="Picture 187" o:spid="_x0000_s1211" type="#_x0000_t75" style="position:absolute;left:9343;top:828;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">
                  <v:imagedata r:id="rId152" o:title=""/>
                </v:shape>
                <v:rect id="Rectangle 188" o:spid="_x0000_s1212" style="position:absolute;left:9343;top:828;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" filled="f" strokecolor="#59543f" strokeweight=".05964mm"/>
                <v:shape id="Picture 189" o:spid="_x0000_s1213" type="#_x0000_t75" style="position:absolute;left:9335;top:780;width:37;height: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">
                  <v:imagedata r:id="rId150" o:title=""/>
                </v:shape>
                <v:rect id="Rectangle 190" o:spid="_x0000_s1214" style="position:absolute;left:9335;top:780;width:37;height: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" filled="f" strokecolor="#59543f" strokeweight=".06097mm"/>
                <v:shape id="Picture 191" o:spid="_x0000_s1215" type="#_x0000_t75" style="position:absolute;left:9378;top:827;width:30;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">
                  <v:imagedata r:id="rId153" o:title=""/>
                </v:shape>
                <v:shape id="Freeform 192" o:spid="_x0000_s1216" style="position:absolute;left:9378;top:827;width:30;height:23;visibility:visible;mso-wrap-style:square;v-text-anchor:top" coordsize="30,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" path="m,l,22r27,l28,15,29,7,29,,,xe" filled="f" strokecolor="#59543f" strokeweight=".05964mm">
                  <v:path arrowok="t" o:connecttype="custom" o:connectlocs="0,828;0,850;27,850;28,843;29,835;29,828;0,828" o:connectangles="0,0,0,0,0,0,0"/>
                </v:shape>
                <v:shape id="Picture 193" o:spid="_x0000_s1217" type="#_x0000_t75" style="position:absolute;left:922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">
                  <v:imagedata r:id="rId154" o:title=""/>
                </v:shape>
                <v:rect id="Rectangle 194" o:spid="_x0000_s1218" style="position:absolute;left:9227;top:850;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" filled="f" strokecolor="#59543f" strokeweight=".05964mm"/>
                <v:shape id="Picture 195" o:spid="_x0000_s1219" type="#_x0000_t75" style="position:absolute;left:926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">
                  <v:imagedata r:id="rId155" o:title=""/>
                </v:shape>
                <v:rect id="Rectangle 196" o:spid="_x0000_s1220" style="position:absolute;left:926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" filled="f" strokecolor="#59543f" strokeweight=".05964mm"/>
                <v:shape id="Picture 197" o:spid="_x0000_s1221" type="#_x0000_t75" style="position:absolute;left:9297;top:851;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">
                  <v:imagedata r:id="rId154" o:title=""/>
                </v:shape>
                <v:rect id="Rectangle 198" o:spid="_x0000_s1222" style="position:absolute;left:9297;top:851;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" filled="f" strokecolor="#59543f" strokeweight=".05964mm"/>
                <v:shape id="Picture 199" o:spid="_x0000_s1223" type="#_x0000_t75" style="position:absolute;left:9332;top:849;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">
                  <v:imagedata r:id="rId156" o:title=""/>
                </v:shape>
                <v:rect id="Rectangle 200" o:spid="_x0000_s1224" style="position:absolute;left:9332;top:849;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" filled="f" strokecolor="#59543f" strokeweight=".05964mm"/>
                <v:shape id="Picture 201" o:spid="_x0000_s1225" type="#_x0000_t75" style="position:absolute;left:9367;top:850;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">
                  <v:imagedata r:id="rId154" o:title=""/>
                </v:shape>
                <v:shape id="Freeform 202" o:spid="_x0000_s1226" style="position:absolute;left:9367;top:850;width:37;height:23;visibility:visible;mso-wrap-style:square;v-text-anchor:top" coordsize="37,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" path="m,l,22r32,l34,15,35,7,36,,,xe" filled="f" strokecolor="#59543f" strokeweight=".05964mm">
                  <v:path arrowok="t" o:connecttype="custom" o:connectlocs="0,851;0,873;32,873;34,866;35,858;36,851;0,851" o:connectangles="0,0,0,0,0,0,0"/>
                </v:shape>
                <v:shape id="Picture 203" o:spid="_x0000_s1227" type="#_x0000_t75" style="position:absolute;left:9241;top:874;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">
                  <v:imagedata r:id="rId109" o:title=""/>
                </v:shape>
                <v:rect id="Rectangle 204" o:spid="_x0000_s1228" style="position:absolute;left:9241;top:874;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" filled="f" strokecolor="#59543f" strokeweight=".05964mm"/>
                <v:shape id="Picture 205" o:spid="_x0000_s1229" type="#_x0000_t75" style="position:absolute;left:9278;top:875;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">
                  <v:imagedata r:id="rId157" o:title=""/>
                </v:shape>
                <v:rect id="Rectangle 206" o:spid="_x0000_s1230" style="position:absolute;left:9278;top:875;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" filled="f" strokecolor="#59543f" strokeweight=".05964mm"/>
                <v:shape id="Picture 207" o:spid="_x0000_s1231" type="#_x0000_t75" style="position:absolute;left:9314;top:873;width:37;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">
                  <v:imagedata r:id="rId109" o:title=""/>
                </v:shape>
                <v:rect id="Rectangle 208" o:spid="_x0000_s1232" style="position:absolute;left:9314;top:873;width:37;height: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" filled="f" strokecolor="#59543f" strokeweight=".05964mm"/>
                <v:shape id="Picture 209" o:spid="_x0000_s1233" type="#_x0000_t75" style="position:absolute;left:9350;top:871;width:26;height: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">
                  <v:imagedata r:id="rId158" o:title=""/>
                </v:shape>
                <v:rect id="Rectangle 210" o:spid="_x0000_s1234" style="position:absolute;left:9350;top:871;width:26;height: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" filled="f" strokecolor="#59543f" strokeweight=".06186mm"/>
                <v:shape id="Picture 211" o:spid="_x0000_s1235" type="#_x0000_t75" style="position:absolute;left:9374;top:873;width:25;height:2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">
                  <v:imagedata r:id="rId159" o:title=""/>
                </v:shape>
                <v:shape id="Freeform 212" o:spid="_x0000_s1236" style="position:absolute;left:9374;top:873;width:25;height:23;visibility:visible;mso-wrap-style:square;v-text-anchor:top" coordsize="25,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" path="m,l,23r20,l22,17r1,-7l24,4,24,,,xe" filled="f" strokecolor="#59543f" strokeweight=".05964mm">
                  <v:path arrowok="t" o:connecttype="custom" o:connectlocs="0,873;0,896;20,896;22,890;23,883;24,877;24,873;0,873" o:connectangles="0,0,0,0,0,0,0,0"/>
                </v:shape>
                <v:shape id="Picture 213" o:spid="_x0000_s1237" type="#_x0000_t75" style="position:absolute;left:9249;top:895;width:43;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">
                  <v:imagedata r:id="rId160" o:title=""/>
                </v:shape>
                <v:rect id="Rectangle 214" o:spid="_x0000_s1238" style="position:absolute;left:9249;top:895;width:43;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" filled="f" strokecolor="#59543f" strokeweight=".05964mm"/>
                <v:shape id="Picture 215" o:spid="_x0000_s1239" type="#_x0000_t75" style="position:absolute;left:9288;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">
                  <v:imagedata r:id="rId161" o:title=""/>
                </v:shape>
                <v:rect id="Rectangle 216" o:spid="_x0000_s1240" style="position:absolute;left:9288;top:896;width:37;height: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" filled="f" strokecolor="#59543f" strokeweight=".05964mm"/>
                <v:shape id="Picture 217" o:spid="_x0000_s1241" type="#_x0000_t75" style="position:absolute;left:9323;top:895;width:37;height: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">
                  <v:imagedata r:id="rId162" o:title=""/>
                </v:shape>
                <v:rect id="Rectangle 218" o:spid="_x0000_s1242" style="position:absolute;left:9323;top:895;width:37;height: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" filled="f" strokecolor="#59543f" strokeweight=".05964mm"/>
                <v:shape id="Picture 219" o:spid="_x0000_s1243" type="#_x0000_t75" style="position:absolute;left:9357;top:896;width:37;height: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">
                  <v:imagedata r:id="rId163" o:title=""/>
                </v:shape>
                <v:shape id="Freeform 220" o:spid="_x0000_s1244" style="position:absolute;left:9357;top:896;width:37;height:14;visibility:visible;mso-wrap-style:square;v-text-anchor:top" coordsize="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" path="m,l,13r33,l35,9,36,5,37,1,37,,,xe" filled="f" strokecolor="#59543f" strokeweight=".05964mm">
                  <v:path arrowok="t" o:connecttype="custom" o:connectlocs="0,897;0,910;33,910;35,906;36,902;37,898;37,897;0,897" o:connectangles="0,0,0,0,0,0,0,0"/>
                </v:shape>
                <v:shape id="Picture 221" o:spid="_x0000_s1245" type="#_x0000_t75" style="position:absolute;left:9111;top:764;width:41;height: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">
                  <v:imagedata r:id="rId164" o:title=""/>
                </v:shape>
                <v:shape id="Freeform 222" o:spid="_x0000_s1246" style="position:absolute;left:9111;top:764;width:41;height:36;visibility:visible;mso-wrap-style:square;v-text-anchor:top" coordsize="41,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" path="m8,l,19r11,4l21,30r10,6l41,17,31,10,19,4,8,xe" filled="f" strokecolor="#59543f" strokeweight=".03978mm">
                  <v:path arrowok="t" o:connecttype="custom" o:connectlocs="8,764;0,783;11,787;21,794;31,800;41,781;31,774;19,768;8,764" o:connectangles="0,0,0,0,0,0,0,0,0"/>
                </v:shape>
                <v:shape id="Picture 223" o:spid="_x0000_s1247" type="#_x0000_t75" style="position:absolute;left:9141;top:777;width:44;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">
                  <v:imagedata r:id="rId165" o:title=""/>
                </v:shape>
                <v:shape id="Freeform 224" o:spid="_x0000_s1248" style="position:absolute;left:9141;top:777;width:44;height:42;visibility:visible;mso-wrap-style:square;v-text-anchor:top" coordsize="4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" path="m10,l,22r10,5l18,34r9,7l43,24,36,17,27,11,19,5,10,xe" filled="f" strokecolor="#59543f" strokeweight=".03978mm">
                  <v:path arrowok="t" o:connecttype="custom" o:connectlocs="10,778;0,800;10,805;18,812;27,819;43,802;36,795;27,789;19,783;10,778" o:connectangles="0,0,0,0,0,0,0,0,0,0"/>
                </v:shape>
                <v:shape id="Picture 225" o:spid="_x0000_s1249" type="#_x0000_t75" style="position:absolute;left:9080;top:753;width:38;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">
                  <v:imagedata r:id="rId166" o:title=""/>
                </v:shape>
                <v:shape id="Freeform 226" o:spid="_x0000_s1250" style="position:absolute;left:9080;top:753;width:38;height:29;visibility:visible;mso-wrap-style:square;v-text-anchor:top" coordsize="38,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" path="m5,l,19r11,3l20,24r10,5l37,10,27,4,16,2,5,xe" filled="f" strokecolor="#59543f" strokeweight=".03978mm">
                  <v:path arrowok="t" o:connecttype="custom" o:connectlocs="5,754;0,773;11,776;20,778;30,783;37,764;27,758;16,756;5,754" o:connectangles="0,0,0,0,0,0,0,0,0"/>
                </v:shape>
                <v:shape id="Picture 227" o:spid="_x0000_s1251" type="#_x0000_t75" style="position:absolute;left:9048;top:744;width:40;height: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">
                  <v:imagedata r:id="rId167" o:title=""/>
                </v:shape>
                <v:shape id="Freeform 228" o:spid="_x0000_s1252" style="position:absolute;left:9048;top:744;width:40;height:29;visibility:visible;mso-wrap-style:square;v-text-anchor:top" coordsize="40,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" path="m,l1,23r11,1l23,26r12,2l40,4,28,1,12,,,xe" filled="f" strokecolor="#59543f" strokeweight=".03978mm">
                  <v:path arrowok="t" o:connecttype="custom" o:connectlocs="0,745;1,768;12,769;23,771;35,773;40,749;28,746;12,745;0,745" o:connectangles="0,0,0,0,0,0,0,0,0"/>
                </v:shape>
                <v:shape id="Picture 229" o:spid="_x0000_s1253" type="#_x0000_t75" style="position:absolute;left:9169;top:803;width:40;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">
                  <v:imagedata r:id="rId168" o:title=""/>
                </v:shape>
                <v:shape id="Freeform 230" o:spid="_x0000_s1254" style="position:absolute;left:9169;top:803;width:40;height:41;visibility:visible;mso-wrap-style:square;v-text-anchor:top" coordsize="4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" path="m14,l,15r8,8l16,31r8,9l40,27,32,17,23,7,14,xe" filled="f" strokecolor="#59543f" strokeweight=".03978mm">
                  <v:path arrowok="t" o:connecttype="custom" o:connectlocs="14,804;0,819;8,827;16,835;24,844;40,831;32,821;23,811;14,804" o:connectangles="0,0,0,0,0,0,0,0,0"/>
                </v:shape>
                <v:shape id="Picture 231" o:spid="_x0000_s1255" type="#_x0000_t75" style="position:absolute;left:9193;top:830;width:41;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">
                  <v:imagedata r:id="rId169" o:title=""/>
                </v:shape>
                <v:shape id="Freeform 232" o:spid="_x0000_s1256" style="position:absolute;left:9193;top:830;width:41;height:44;visibility:visible;mso-wrap-style:square;v-text-anchor:top" coordsize="4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" path="m16,l,15r7,9l13,34r6,10l40,33,35,25,29,16,23,8,16,xe" filled="f" strokecolor="#59543f" strokeweight=".03978mm">
                  <v:path arrowok="t" o:connecttype="custom" o:connectlocs="16,830;0,845;7,854;13,864;19,874;40,863;35,855;29,846;23,838;16,830" o:connectangles="0,0,0,0,0,0,0,0,0,0"/>
                </v:shape>
                <v:shape id="Picture 233" o:spid="_x0000_s1257" type="#_x0000_t75" style="position:absolute;left:9212;top:863;width:39;height: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">
                  <v:imagedata r:id="rId170" o:title=""/>
                </v:shape>
                <v:shape id="Freeform 234" o:spid="_x0000_s1258" style="position:absolute;left:9212;top:863;width:39;height:47;visibility:visible;mso-wrap-style:square;v-text-anchor:top" coordsize="3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" path="m22,l,12,5,22r6,14l15,47r23,l37,37,33,25,28,13,22,xe" filled="f" strokecolor="#59543f" strokeweight=".03978mm">
                  <v:path arrowok="t" o:connecttype="custom" o:connectlocs="22,863;0,875;5,885;11,899;15,910;38,910;37,900;33,888;28,876;22,863" o:connectangles="0,0,0,0,0,0,0,0,0,0"/>
                </v:shape>
                <v:shape id="Freeform 235" o:spid="_x0000_s1259"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" path="m50,l47,,29,3,14,13,4,28,,46,4,64,14,79,29,89r18,4l50,93r2,l359,686,87,70,78,41,74,20,69,7,56,1,53,,50,xe" fillcolor="#676262" stroked="f">
                  <v:path arrowok="t" o:connecttype="custom" o:connectlocs="50,340;47,340;29,343;14,353;4,368;0,386;4,404;14,419;29,429;47,433;50,433;52,433;359,1026;87,410;78,381;74,360;69,347;56,341;53,340;50,340" o:connectangles="0,0,0,0,0,0,0,0,0,0,0,0,0,0,0,0,0,0,0,0"/>
                </v:shape>
                <v:shape id="Freeform 236" o:spid="_x0000_s1260" style="position:absolute;left:8988;top:339;width:359;height:687;visibility:visible;mso-wrap-style:square;v-text-anchor:top" coordsize="359,6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" path="m47,l29,3,14,13,4,28,,46,4,64,14,79,29,89r18,4l49,93r1,l52,93,359,686,87,70,78,41,74,20,69,7,56,1,53,,50,,47,xe" filled="f" strokeweight=".03978mm">
                  <v:path arrowok="t" o:connecttype="custom" o:connectlocs="47,340;29,343;14,353;4,368;0,386;4,404;14,419;29,429;47,433;49,433;50,433;52,433;359,1026;87,410;78,381;74,360;69,347;56,341;53,340;50,340;47,340" o:connectangles="0,0,0,0,0,0,0,0,0,0,0,0,0,0,0,0,0,0,0,0,0"/>
                </v:shape>
                <v:shape id="Picture 237" o:spid="_x0000_s1261" type="#_x0000_t75" style="position:absolute;left:8790;top:1201;width:447;height:1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">
                  <v:imagedata r:id="rId171" o:title=""/>
                </v:shape>
                <w10:wrap anchorx="page"/>
              </v:group>
            </w:pict>
          </mc:Fallback>
        </mc:AlternateContent>
      </w:r>
      <w:r>
        <w:rPr>
          <w:noProof/>
        </w:rPr>
        <w:drawing>
          <wp:anchor distT="0" distB="0" distL="0" distR="0" simplePos="0" relativeHeight="251660288" behindDoc="0" locked="0" layoutInCell="1" allowOverlap="1" wp14:anchorId="6B296D37" wp14:editId="14E2D32D">
            <wp:simplePos x="0" y="0"/>
            <wp:positionH relativeFrom="page">
              <wp:posOffset>1433177</wp:posOffset>
            </wp:positionH>
            <wp:positionV relativeFrom="paragraph">
              <wp:posOffset>-68137</wp:posOffset>
            </wp:positionV>
            <wp:extent cx="614136" cy="1024274"/>
            <wp:effectExtent l="0" t="0" r="0" b="0"/>
            <wp:wrapNone/>
            <wp:docPr id="1" name="image83.png" descr="Una caricatura de una persona&#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83.png" descr="Una caricatura de una persona&#10;&#10;El contenido generado por IA puede ser incorrecto."/>
                    <pic:cNvPicPr/>
                  </pic:nvPicPr>
                  <pic:blipFill>
                    <a:blip r:embed="rId172" cstate="print"/>
                    <a:stretch>
                      <a:fillRect/>
                    </a:stretch>
                  </pic:blipFill>
                  <pic:spPr>
                    <a:xfrm>
                      <a:off x="0" y="0"/>
                      <a:ext cx="614136" cy="1024274"/>
                    </a:xfrm>
                    <a:prstGeom prst="rect">
                      <a:avLst/>
                    </a:prstGeom>
                  </pic:spPr>
                </pic:pic>
              </a:graphicData>
            </a:graphic>
          </wp:anchor>
        </w:drawing>
      </w:r>
      <w:r>
        <w:rPr>
          <w:rFonts w:ascii="Garamond" w:hAnsi="Garamond"/>
          <w:spacing w:val="-3"/>
          <w:sz w:val="38"/>
        </w:rPr>
        <w:t xml:space="preserve">UNIVERSIDAD </w:t>
      </w:r>
      <w:r>
        <w:rPr>
          <w:rFonts w:ascii="Garamond" w:hAnsi="Garamond"/>
          <w:sz w:val="38"/>
        </w:rPr>
        <w:t xml:space="preserve">DE </w:t>
      </w:r>
      <w:r>
        <w:rPr>
          <w:rFonts w:ascii="Garamond" w:hAnsi="Garamond"/>
          <w:spacing w:val="-5"/>
          <w:sz w:val="38"/>
        </w:rPr>
        <w:t xml:space="preserve">BURGOS </w:t>
      </w:r>
      <w:r>
        <w:rPr>
          <w:rFonts w:ascii="Garamond" w:hAnsi="Garamond"/>
          <w:sz w:val="38"/>
        </w:rPr>
        <w:t>E</w:t>
      </w:r>
      <w:r>
        <w:rPr>
          <w:rFonts w:ascii="Garamond" w:hAnsi="Garamond"/>
          <w:sz w:val="28"/>
        </w:rPr>
        <w:t xml:space="preserve">SCUELA </w:t>
      </w:r>
      <w:r>
        <w:rPr>
          <w:rFonts w:ascii="Garamond" w:hAnsi="Garamond"/>
          <w:sz w:val="38"/>
        </w:rPr>
        <w:t>P</w:t>
      </w:r>
      <w:r>
        <w:rPr>
          <w:rFonts w:ascii="Garamond" w:hAnsi="Garamond"/>
          <w:sz w:val="28"/>
        </w:rPr>
        <w:t>OLITÉCNICA</w:t>
      </w:r>
      <w:r>
        <w:rPr>
          <w:rFonts w:ascii="Garamond" w:hAnsi="Garamond"/>
          <w:spacing w:val="62"/>
          <w:sz w:val="28"/>
        </w:rPr>
        <w:t xml:space="preserve"> </w:t>
      </w:r>
      <w:r>
        <w:rPr>
          <w:rFonts w:ascii="Garamond" w:hAnsi="Garamond"/>
          <w:sz w:val="38"/>
        </w:rPr>
        <w:t>S</w:t>
      </w:r>
      <w:r>
        <w:rPr>
          <w:rFonts w:ascii="Garamond" w:hAnsi="Garamond"/>
          <w:sz w:val="28"/>
        </w:rPr>
        <w:t>UPERIOR</w:t>
      </w:r>
    </w:p>
    <w:p w14:paraId="0B1B2E41" w14:textId="39CD85DC" w:rsidR="00960633" w:rsidRDefault="00FF40B0" w:rsidP="00960633">
      <w:pPr>
        <w:spacing w:line="390" w:lineRule="exact"/>
        <w:ind w:left="646" w:right="868"/>
        <w:jc w:val="center"/>
        <w:rPr>
          <w:rFonts w:ascii="Garamond" w:hAnsi="Garamond"/>
          <w:sz w:val="35"/>
        </w:rPr>
      </w:pPr>
      <w:r>
        <w:rPr>
          <w:rFonts w:ascii="Garamond" w:hAnsi="Garamond"/>
          <w:sz w:val="35"/>
        </w:rPr>
        <w:t>Máster</w:t>
      </w:r>
      <w:r w:rsidR="00960633">
        <w:rPr>
          <w:rFonts w:ascii="Garamond" w:hAnsi="Garamond"/>
          <w:sz w:val="35"/>
        </w:rPr>
        <w:t xml:space="preserve"> en Ingeniería en</w:t>
      </w:r>
      <w:r w:rsidR="00960633">
        <w:rPr>
          <w:rFonts w:ascii="Garamond" w:hAnsi="Garamond"/>
          <w:spacing w:val="43"/>
          <w:sz w:val="35"/>
        </w:rPr>
        <w:t xml:space="preserve"> </w:t>
      </w:r>
      <w:r w:rsidR="00960633">
        <w:rPr>
          <w:rFonts w:ascii="Garamond" w:hAnsi="Garamond"/>
          <w:sz w:val="35"/>
        </w:rPr>
        <w:t>Informática</w:t>
      </w:r>
    </w:p>
    <w:p w14:paraId="2CCA1A21" w14:textId="77777777" w:rsidR="00960633" w:rsidRDefault="00960633" w:rsidP="00960633">
      <w:pPr>
        <w:pStyle w:val="Textoindependiente"/>
        <w:rPr>
          <w:rFonts w:ascii="Garamond"/>
          <w:b w:val="0"/>
          <w:sz w:val="20"/>
        </w:rPr>
      </w:pPr>
    </w:p>
    <w:p w14:paraId="60592566" w14:textId="77777777" w:rsidR="00960633" w:rsidRDefault="00960633" w:rsidP="00960633">
      <w:pPr>
        <w:pStyle w:val="Textoindependiente"/>
        <w:rPr>
          <w:rFonts w:ascii="Garamond"/>
          <w:b w:val="0"/>
          <w:sz w:val="20"/>
        </w:rPr>
      </w:pPr>
    </w:p>
    <w:p w14:paraId="56FCA9D9" w14:textId="77777777" w:rsidR="00960633" w:rsidRDefault="00960633" w:rsidP="00960633">
      <w:pPr>
        <w:pStyle w:val="Textoindependiente"/>
        <w:rPr>
          <w:rFonts w:ascii="Garamond"/>
          <w:b w:val="0"/>
          <w:sz w:val="20"/>
        </w:rPr>
      </w:pPr>
    </w:p>
    <w:p w14:paraId="360CC3F9" w14:textId="77777777" w:rsidR="00960633" w:rsidRDefault="00960633" w:rsidP="00960633">
      <w:pPr>
        <w:pStyle w:val="Textoindependiente"/>
        <w:rPr>
          <w:rFonts w:ascii="Garamond"/>
          <w:b w:val="0"/>
          <w:sz w:val="20"/>
        </w:rPr>
      </w:pPr>
    </w:p>
    <w:p w14:paraId="22C6EEA4" w14:textId="77777777" w:rsidR="00960633" w:rsidRDefault="00960633" w:rsidP="00960633">
      <w:pPr>
        <w:pStyle w:val="Textoindependiente"/>
        <w:rPr>
          <w:rFonts w:ascii="Garamond"/>
          <w:b w:val="0"/>
          <w:sz w:val="20"/>
        </w:rPr>
      </w:pPr>
    </w:p>
    <w:p w14:paraId="44BDD27C" w14:textId="77777777" w:rsidR="00960633" w:rsidRDefault="00960633" w:rsidP="00960633">
      <w:pPr>
        <w:pStyle w:val="Textoindependiente"/>
        <w:rPr>
          <w:rFonts w:ascii="Garamond"/>
          <w:b w:val="0"/>
          <w:sz w:val="20"/>
        </w:rPr>
      </w:pPr>
    </w:p>
    <w:p w14:paraId="4140AEC5" w14:textId="77777777" w:rsidR="00960633" w:rsidRDefault="00960633" w:rsidP="00960633">
      <w:pPr>
        <w:pStyle w:val="Textoindependiente"/>
        <w:rPr>
          <w:rFonts w:ascii="Garamond"/>
          <w:b w:val="0"/>
          <w:sz w:val="20"/>
        </w:rPr>
      </w:pPr>
    </w:p>
    <w:p w14:paraId="697D9F98" w14:textId="77777777" w:rsidR="00960633" w:rsidRDefault="00960633" w:rsidP="00960633">
      <w:pPr>
        <w:pStyle w:val="Textoindependiente"/>
        <w:rPr>
          <w:rFonts w:ascii="Garamond"/>
          <w:b w:val="0"/>
          <w:sz w:val="20"/>
        </w:rPr>
      </w:pPr>
    </w:p>
    <w:p w14:paraId="136076DE" w14:textId="77777777" w:rsidR="00960633" w:rsidRDefault="00960633" w:rsidP="00960633">
      <w:pPr>
        <w:pStyle w:val="Textoindependiente"/>
        <w:rPr>
          <w:rFonts w:ascii="Garamond"/>
          <w:b w:val="0"/>
          <w:sz w:val="20"/>
        </w:rPr>
      </w:pPr>
    </w:p>
    <w:p w14:paraId="76BCE4A8" w14:textId="77777777" w:rsidR="00960633" w:rsidRDefault="00960633" w:rsidP="00960633">
      <w:pPr>
        <w:pStyle w:val="Textoindependiente"/>
        <w:rPr>
          <w:rFonts w:ascii="Garamond"/>
          <w:b w:val="0"/>
          <w:sz w:val="20"/>
        </w:rPr>
      </w:pPr>
    </w:p>
    <w:p w14:paraId="479D0235" w14:textId="77777777" w:rsidR="00960633" w:rsidRDefault="00960633" w:rsidP="00960633">
      <w:pPr>
        <w:pStyle w:val="Textoindependiente"/>
        <w:rPr>
          <w:rFonts w:ascii="Garamond"/>
          <w:b w:val="0"/>
          <w:sz w:val="20"/>
        </w:rPr>
      </w:pPr>
    </w:p>
    <w:p w14:paraId="6D6A8AC9" w14:textId="77777777" w:rsidR="00960633" w:rsidRDefault="00960633" w:rsidP="00960633">
      <w:pPr>
        <w:pStyle w:val="Textoindependiente"/>
        <w:rPr>
          <w:rFonts w:ascii="Garamond"/>
          <w:b w:val="0"/>
          <w:sz w:val="20"/>
        </w:rPr>
      </w:pPr>
    </w:p>
    <w:p w14:paraId="2B5B3190" w14:textId="77777777" w:rsidR="00960633" w:rsidRDefault="00960633" w:rsidP="00960633">
      <w:pPr>
        <w:pStyle w:val="Textoindependiente"/>
        <w:rPr>
          <w:rFonts w:ascii="Garamond"/>
          <w:b w:val="0"/>
          <w:sz w:val="20"/>
        </w:rPr>
      </w:pPr>
    </w:p>
    <w:p w14:paraId="6489348E" w14:textId="5AA29377" w:rsidR="00960633" w:rsidRDefault="007469E9" w:rsidP="00960633">
      <w:pPr>
        <w:pStyle w:val="Textoindependiente"/>
        <w:spacing w:before="7"/>
        <w:rPr>
          <w:rFonts w:ascii="Garamond"/>
          <w:b w:val="0"/>
          <w:sz w:val="24"/>
        </w:rPr>
      </w:pPr>
      <w:r>
        <w:rPr>
          <w:noProof/>
        </w:rPr>
        <mc:AlternateContent>
          <mc:Choice Requires="wps">
            <w:drawing>
              <wp:anchor distT="0" distB="0" distL="0" distR="0" simplePos="0" relativeHeight="251661312" behindDoc="1" locked="0" layoutInCell="1" allowOverlap="1" wp14:anchorId="255253FF" wp14:editId="6837101A">
                <wp:simplePos x="0" y="0"/>
                <wp:positionH relativeFrom="margin">
                  <wp:posOffset>767080</wp:posOffset>
                </wp:positionH>
                <wp:positionV relativeFrom="paragraph">
                  <wp:posOffset>207645</wp:posOffset>
                </wp:positionV>
                <wp:extent cx="3706495" cy="2038350"/>
                <wp:effectExtent l="0" t="0" r="8255" b="0"/>
                <wp:wrapTopAndBottom/>
                <wp:docPr id="321" name="Cuadro de texto 3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06495" cy="2038350"/>
                        </a:xfrm>
                        <a:prstGeom prst="rect">
                          <a:avLst/>
                        </a:prstGeom>
                        <a:solidFill>
                          <a:srgbClr val="E5E5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53FF" id="_x0000_t202" coordsize="21600,21600" o:spt="202" path="m,l,21600r21600,l21600,xe">
                <v:stroke joinstyle="miter"/>
                <v:path gradientshapeok="t" o:connecttype="rect"/>
              </v:shapetype>
              <v:shape id="Cuadro de texto 321" o:spid="_x0000_s1026" type="#_x0000_t202" style="position:absolute;margin-left:60.4pt;margin-top:16.35pt;width:291.85pt;height:160.5pt;z-index:-2516551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" fillcolor="#e5e5ff" stroked="f">
                <v:textbox inset="0,0,0,0">
                  <w:txbxContent>
                    <w:p w14:paraId="39FC9FC4" w14:textId="77777777" w:rsidR="00960633" w:rsidRDefault="00960633" w:rsidP="00960633">
                      <w:pPr>
                        <w:pStyle w:val="Textoindependiente"/>
                        <w:spacing w:before="4"/>
                        <w:rPr>
                          <w:rFonts w:ascii="Garamond"/>
                          <w:b w:val="0"/>
                          <w:sz w:val="37"/>
                        </w:rPr>
                      </w:pPr>
                    </w:p>
                    <w:p w14:paraId="2B89EEDB" w14:textId="3006300A" w:rsidR="00960633" w:rsidRPr="007469E9" w:rsidRDefault="00FF40B0" w:rsidP="00960633">
                      <w:pPr>
                        <w:pStyle w:val="Textoindependiente"/>
                        <w:spacing w:before="1"/>
                        <w:ind w:left="50" w:right="118"/>
                        <w:jc w:val="center"/>
                        <w:rPr>
                          <w:w w:val="112"/>
                        </w:rPr>
                      </w:pPr>
                      <w:r>
                        <w:rPr>
                          <w:w w:val="112"/>
                        </w:rPr>
                        <w:t>TFM</w:t>
                      </w:r>
                      <w:r w:rsidR="00960633" w:rsidRPr="007469E9">
                        <w:rPr>
                          <w:w w:val="112"/>
                        </w:rPr>
                        <w:t xml:space="preserve"> del </w:t>
                      </w:r>
                      <w:r w:rsidRPr="007469E9">
                        <w:rPr>
                          <w:w w:val="112"/>
                        </w:rPr>
                        <w:t>Máster</w:t>
                      </w:r>
                      <w:r w:rsidR="00960633" w:rsidRPr="007469E9">
                        <w:rPr>
                          <w:w w:val="112"/>
                        </w:rPr>
                        <w:t xml:space="preserve"> en Ingenier</w:t>
                      </w:r>
                      <w:r w:rsidR="007469E9">
                        <w:rPr>
                          <w:w w:val="112"/>
                        </w:rPr>
                        <w:t>í</w:t>
                      </w:r>
                      <w:r w:rsidR="00960633" w:rsidRPr="007469E9">
                        <w:rPr>
                          <w:w w:val="112"/>
                        </w:rPr>
                        <w:t>a Inform</w:t>
                      </w:r>
                      <w:r w:rsidR="007469E9">
                        <w:rPr>
                          <w:w w:val="112"/>
                        </w:rPr>
                        <w:t>á</w:t>
                      </w:r>
                      <w:r w:rsidR="00960633" w:rsidRPr="007469E9">
                        <w:rPr>
                          <w:w w:val="112"/>
                        </w:rPr>
                        <w:t>tica</w:t>
                      </w:r>
                    </w:p>
                    <w:p w14:paraId="659D1A6D" w14:textId="77777777" w:rsidR="00960633" w:rsidRDefault="00960633" w:rsidP="00960633">
                      <w:pPr>
                        <w:pStyle w:val="Textoindependiente"/>
                        <w:spacing w:before="6"/>
                        <w:rPr>
                          <w:sz w:val="37"/>
                        </w:rPr>
                      </w:pPr>
                    </w:p>
                    <w:p w14:paraId="570BC3C1" w14:textId="2AD78A23" w:rsidR="00960633" w:rsidRPr="007469E9" w:rsidRDefault="00FF40B0" w:rsidP="007469E9">
                      <w:pPr>
                        <w:widowControl w:val="0"/>
                        <w:autoSpaceDE w:val="0"/>
                        <w:autoSpaceDN w:val="0"/>
                        <w:spacing w:after="0" w:line="223" w:lineRule="auto"/>
                        <w:ind w:left="975" w:right="1046" w:hanging="1"/>
                        <w:jc w:val="center"/>
                        <w:rPr>
                          <w:rFonts w:ascii="Georgia" w:eastAsia="Georgia" w:hAnsi="Georgia" w:cs="Georgia"/>
                          <w:b/>
                          <w:spacing w:val="-43"/>
                          <w:w w:val="111"/>
                          <w:sz w:val="34"/>
                        </w:rPr>
                      </w:pPr>
                      <w:r w:rsidRPr="007469E9">
                        <w:rPr>
                          <w:rFonts w:ascii="Georgia" w:eastAsia="Georgia" w:hAnsi="Georgia" w:cs="Georgia"/>
                          <w:b/>
                          <w:spacing w:val="-43"/>
                          <w:w w:val="111"/>
                          <w:sz w:val="34"/>
                        </w:rPr>
                        <w:t>Avatar</w:t>
                      </w:r>
                    </w:p>
                    <w:p w14:paraId="56E051B3" w14:textId="77777777" w:rsidR="007469E9" w:rsidRDefault="007469E9" w:rsidP="007469E9">
                      <w:pPr>
                        <w:widowControl w:val="0"/>
                        <w:autoSpaceDE w:val="0"/>
                        <w:autoSpaceDN w:val="0"/>
                        <w:spacing w:after="0" w:line="223" w:lineRule="auto"/>
                        <w:ind w:left="975" w:right="1046" w:hanging="1"/>
                        <w:jc w:val="center"/>
                        <w:rPr>
                          <w:b/>
                          <w:w w:val="110"/>
                          <w:sz w:val="34"/>
                        </w:rPr>
                      </w:pPr>
                    </w:p>
                    <w:p w14:paraId="30AF6FBC" w14:textId="577738B3" w:rsidR="00960633" w:rsidRDefault="00960633" w:rsidP="007469E9">
                      <w:pPr>
                        <w:widowControl w:val="0"/>
                        <w:autoSpaceDE w:val="0"/>
                        <w:autoSpaceDN w:val="0"/>
                        <w:spacing w:after="0" w:line="223" w:lineRule="auto"/>
                        <w:ind w:left="975" w:right="1046" w:hanging="1"/>
                        <w:jc w:val="center"/>
                        <w:rPr>
                          <w:b/>
                          <w:sz w:val="34"/>
                        </w:rPr>
                      </w:pPr>
                      <w:r>
                        <w:rPr>
                          <w:b/>
                          <w:w w:val="110"/>
                          <w:sz w:val="34"/>
                        </w:rPr>
                        <w:t xml:space="preserve"> </w:t>
                      </w:r>
                      <w:r w:rsidR="007C4ACC">
                        <w:rPr>
                          <w:rFonts w:ascii="Georgia" w:eastAsia="Georgia" w:hAnsi="Georgia" w:cs="Georgia"/>
                          <w:b/>
                          <w:w w:val="98"/>
                          <w:sz w:val="34"/>
                        </w:rPr>
                        <w:t>Estudio del Arte</w:t>
                      </w:r>
                    </w:p>
                  </w:txbxContent>
                </v:textbox>
                <w10:wrap type="topAndBottom" anchorx="margin"/>
              </v:shape>
            </w:pict>
          </mc:Fallback>
        </mc:AlternateContent>
      </w:r>
      <w:r>
        <w:rPr>
          <w:noProof/>
        </w:rPr>
        <mc:AlternateContent>
          <mc:Choice Requires="wpg">
            <w:drawing>
              <wp:anchor distT="0" distB="0" distL="0" distR="0" simplePos="0" relativeHeight="251662336" behindDoc="1" locked="0" layoutInCell="1" allowOverlap="1" wp14:anchorId="123B3D67" wp14:editId="73AA33DE">
                <wp:simplePos x="0" y="0"/>
                <wp:positionH relativeFrom="margin">
                  <wp:align>right</wp:align>
                </wp:positionH>
                <wp:positionV relativeFrom="paragraph">
                  <wp:posOffset>385445</wp:posOffset>
                </wp:positionV>
                <wp:extent cx="860425" cy="1042670"/>
                <wp:effectExtent l="0" t="0" r="15875" b="24130"/>
                <wp:wrapTopAndBottom/>
                <wp:docPr id="2" name="Grupo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60425" cy="1042670"/>
                          <a:chOff x="8733" y="608"/>
                          <a:chExt cx="1355" cy="1642"/>
                        </a:xfrm>
                      </wpg:grpSpPr>
                      <pic:pic xmlns:pic="http://schemas.openxmlformats.org/drawingml/2006/picture">
                        <pic:nvPicPr>
                          <pic:cNvPr id="3" name="Picture 240"/>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 name="Freeform 241"/>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 name="Freeform 242"/>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6" name="Picture 243"/>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 name="Freeform 244"/>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8" name="Freeform 245"/>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9" name="Freeform 246"/>
                        <wps:cNvSpPr>
                          <a:spLocks/>
                        </wps:cNvSpPr>
                        <wps:spPr bwMode="auto">
                          <a:xfrm>
                            <a:off x="9197" y="893"/>
                            <a:ext cx="429" cy="71"/>
                          </a:xfrm>
                          <a:custGeom>
                            <a:avLst/>
                            <a:gdLst>
                              <a:gd name="T0" fmla="+- 0 9605 9197"/>
                              <a:gd name="T1" fmla="*/ T0 w 429"/>
                              <a:gd name="T2" fmla="+- 0 964 893"/>
                              <a:gd name="T3" fmla="*/ 964 h 71"/>
                              <a:gd name="T4" fmla="+- 0 9404 9197"/>
                              <a:gd name="T5" fmla="*/ T4 w 429"/>
                              <a:gd name="T6" fmla="+- 0 940 893"/>
                              <a:gd name="T7" fmla="*/ 940 h 71"/>
                              <a:gd name="T8" fmla="+- 0 9202 9197"/>
                              <a:gd name="T9" fmla="*/ T8 w 429"/>
                              <a:gd name="T10" fmla="+- 0 964 893"/>
                              <a:gd name="T11" fmla="*/ 964 h 71"/>
                              <a:gd name="T12" fmla="+- 0 9197 9197"/>
                              <a:gd name="T13" fmla="*/ T12 w 429"/>
                              <a:gd name="T14" fmla="+- 0 950 893"/>
                              <a:gd name="T15" fmla="*/ 950 h 71"/>
                              <a:gd name="T16" fmla="+- 0 9239 9197"/>
                              <a:gd name="T17" fmla="*/ T16 w 429"/>
                              <a:gd name="T18" fmla="+- 0 920 893"/>
                              <a:gd name="T19" fmla="*/ 920 h 71"/>
                              <a:gd name="T20" fmla="+- 0 9306 9197"/>
                              <a:gd name="T21" fmla="*/ T20 w 429"/>
                              <a:gd name="T22" fmla="+- 0 901 893"/>
                              <a:gd name="T23" fmla="*/ 901 h 71"/>
                              <a:gd name="T24" fmla="+- 0 9388 9197"/>
                              <a:gd name="T25" fmla="*/ T24 w 429"/>
                              <a:gd name="T26" fmla="+- 0 893 893"/>
                              <a:gd name="T27" fmla="*/ 893 h 71"/>
                              <a:gd name="T28" fmla="+- 0 9475 9197"/>
                              <a:gd name="T29" fmla="*/ T28 w 429"/>
                              <a:gd name="T30" fmla="+- 0 898 893"/>
                              <a:gd name="T31" fmla="*/ 898 h 71"/>
                              <a:gd name="T32" fmla="+- 0 9558 9197"/>
                              <a:gd name="T33" fmla="*/ T32 w 429"/>
                              <a:gd name="T34" fmla="+- 0 916 893"/>
                              <a:gd name="T35" fmla="*/ 916 h 71"/>
                              <a:gd name="T36" fmla="+- 0 9626 9197"/>
                              <a:gd name="T37" fmla="*/ T36 w 429"/>
                              <a:gd name="T38" fmla="+- 0 949 893"/>
                              <a:gd name="T39" fmla="*/ 949 h 71"/>
                              <a:gd name="T40" fmla="+- 0 9610 9197"/>
                              <a:gd name="T41" fmla="*/ T40 w 429"/>
                              <a:gd name="T42" fmla="+- 0 950 893"/>
                              <a:gd name="T43" fmla="*/ 950 h 71"/>
                              <a:gd name="T44" fmla="+- 0 9605 9197"/>
                              <a:gd name="T45" fmla="*/ T44 w 429"/>
                              <a:gd name="T46" fmla="+- 0 964 893"/>
                              <a:gd name="T47" fmla="*/ 964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29" h="71">
                                <a:moveTo>
                                  <a:pt x="408" y="71"/>
                                </a:moveTo>
                                <a:lnTo>
                                  <a:pt x="207" y="47"/>
                                </a:lnTo>
                                <a:lnTo>
                                  <a:pt x="5" y="71"/>
                                </a:lnTo>
                                <a:lnTo>
                                  <a:pt x="0" y="57"/>
                                </a:lnTo>
                                <a:lnTo>
                                  <a:pt x="42" y="27"/>
                                </a:lnTo>
                                <a:lnTo>
                                  <a:pt x="109" y="8"/>
                                </a:lnTo>
                                <a:lnTo>
                                  <a:pt x="191" y="0"/>
                                </a:lnTo>
                                <a:lnTo>
                                  <a:pt x="278" y="5"/>
                                </a:lnTo>
                                <a:lnTo>
                                  <a:pt x="361" y="23"/>
                                </a:lnTo>
                                <a:lnTo>
                                  <a:pt x="429" y="56"/>
                                </a:lnTo>
                                <a:lnTo>
                                  <a:pt x="413" y="57"/>
                                </a:lnTo>
                                <a:lnTo>
                                  <a:pt x="408" y="71"/>
                                </a:lnTo>
                                <a:close/>
                              </a:path>
                            </a:pathLst>
                          </a:custGeom>
                          <a:solidFill>
                            <a:srgbClr val="AC1418"/>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10" name="AutoShape 247"/>
                        <wps:cNvSpPr>
                          <a:spLocks/>
                        </wps:cNvSpPr>
                        <wps:spPr bwMode="auto">
                          <a:xfrm>
                            <a:off x="9197" y="870"/>
                            <a:ext cx="429" cy="94"/>
                          </a:xfrm>
                          <a:custGeom>
                            <a:avLst/>
                            <a:gdLst>
                              <a:gd name="T0" fmla="+- 0 9626 9197"/>
                              <a:gd name="T1" fmla="*/ T0 w 429"/>
                              <a:gd name="T2" fmla="+- 0 949 871"/>
                              <a:gd name="T3" fmla="*/ 949 h 94"/>
                              <a:gd name="T4" fmla="+- 0 9610 9197"/>
                              <a:gd name="T5" fmla="*/ T4 w 429"/>
                              <a:gd name="T6" fmla="+- 0 950 871"/>
                              <a:gd name="T7" fmla="*/ 950 h 94"/>
                              <a:gd name="T8" fmla="+- 0 9605 9197"/>
                              <a:gd name="T9" fmla="*/ T8 w 429"/>
                              <a:gd name="T10" fmla="+- 0 964 871"/>
                              <a:gd name="T11" fmla="*/ 964 h 94"/>
                              <a:gd name="T12" fmla="+- 0 9404 9197"/>
                              <a:gd name="T13" fmla="*/ T12 w 429"/>
                              <a:gd name="T14" fmla="+- 0 940 871"/>
                              <a:gd name="T15" fmla="*/ 940 h 94"/>
                              <a:gd name="T16" fmla="+- 0 9202 9197"/>
                              <a:gd name="T17" fmla="*/ T16 w 429"/>
                              <a:gd name="T18" fmla="+- 0 964 871"/>
                              <a:gd name="T19" fmla="*/ 964 h 94"/>
                              <a:gd name="T20" fmla="+- 0 9197 9197"/>
                              <a:gd name="T21" fmla="*/ T20 w 429"/>
                              <a:gd name="T22" fmla="+- 0 950 871"/>
                              <a:gd name="T23" fmla="*/ 950 h 94"/>
                              <a:gd name="T24" fmla="+- 0 9239 9197"/>
                              <a:gd name="T25" fmla="*/ T24 w 429"/>
                              <a:gd name="T26" fmla="+- 0 920 871"/>
                              <a:gd name="T27" fmla="*/ 920 h 94"/>
                              <a:gd name="T28" fmla="+- 0 9306 9197"/>
                              <a:gd name="T29" fmla="*/ T28 w 429"/>
                              <a:gd name="T30" fmla="+- 0 901 871"/>
                              <a:gd name="T31" fmla="*/ 901 h 94"/>
                              <a:gd name="T32" fmla="+- 0 9388 9197"/>
                              <a:gd name="T33" fmla="*/ T32 w 429"/>
                              <a:gd name="T34" fmla="+- 0 893 871"/>
                              <a:gd name="T35" fmla="*/ 893 h 94"/>
                              <a:gd name="T36" fmla="+- 0 9475 9197"/>
                              <a:gd name="T37" fmla="*/ T36 w 429"/>
                              <a:gd name="T38" fmla="+- 0 898 871"/>
                              <a:gd name="T39" fmla="*/ 898 h 94"/>
                              <a:gd name="T40" fmla="+- 0 9558 9197"/>
                              <a:gd name="T41" fmla="*/ T40 w 429"/>
                              <a:gd name="T42" fmla="+- 0 916 871"/>
                              <a:gd name="T43" fmla="*/ 916 h 94"/>
                              <a:gd name="T44" fmla="+- 0 9626 9197"/>
                              <a:gd name="T45" fmla="*/ T44 w 429"/>
                              <a:gd name="T46" fmla="+- 0 949 871"/>
                              <a:gd name="T47" fmla="*/ 949 h 94"/>
                              <a:gd name="T48" fmla="+- 0 9253 9197"/>
                              <a:gd name="T49" fmla="*/ T48 w 429"/>
                              <a:gd name="T50" fmla="+- 0 883 871"/>
                              <a:gd name="T51" fmla="*/ 883 h 94"/>
                              <a:gd name="T52" fmla="+- 0 9253 9197"/>
                              <a:gd name="T53" fmla="*/ T52 w 429"/>
                              <a:gd name="T54" fmla="+- 0 876 871"/>
                              <a:gd name="T55" fmla="*/ 876 h 94"/>
                              <a:gd name="T56" fmla="+- 0 9259 9197"/>
                              <a:gd name="T57" fmla="*/ T56 w 429"/>
                              <a:gd name="T58" fmla="+- 0 871 871"/>
                              <a:gd name="T59" fmla="*/ 871 h 94"/>
                              <a:gd name="T60" fmla="+- 0 9267 9197"/>
                              <a:gd name="T61" fmla="*/ T60 w 429"/>
                              <a:gd name="T62" fmla="+- 0 871 871"/>
                              <a:gd name="T63" fmla="*/ 871 h 94"/>
                              <a:gd name="T64" fmla="+- 0 9274 9197"/>
                              <a:gd name="T65" fmla="*/ T64 w 429"/>
                              <a:gd name="T66" fmla="+- 0 871 871"/>
                              <a:gd name="T67" fmla="*/ 871 h 94"/>
                              <a:gd name="T68" fmla="+- 0 9280 9197"/>
                              <a:gd name="T69" fmla="*/ T68 w 429"/>
                              <a:gd name="T70" fmla="+- 0 876 871"/>
                              <a:gd name="T71" fmla="*/ 876 h 94"/>
                              <a:gd name="T72" fmla="+- 0 9280 9197"/>
                              <a:gd name="T73" fmla="*/ T72 w 429"/>
                              <a:gd name="T74" fmla="+- 0 883 871"/>
                              <a:gd name="T75" fmla="*/ 883 h 94"/>
                              <a:gd name="T76" fmla="+- 0 9280 9197"/>
                              <a:gd name="T77" fmla="*/ T76 w 429"/>
                              <a:gd name="T78" fmla="+- 0 890 871"/>
                              <a:gd name="T79" fmla="*/ 890 h 94"/>
                              <a:gd name="T80" fmla="+- 0 9274 9197"/>
                              <a:gd name="T81" fmla="*/ T80 w 429"/>
                              <a:gd name="T82" fmla="+- 0 896 871"/>
                              <a:gd name="T83" fmla="*/ 896 h 94"/>
                              <a:gd name="T84" fmla="+- 0 9267 9197"/>
                              <a:gd name="T85" fmla="*/ T84 w 429"/>
                              <a:gd name="T86" fmla="+- 0 896 871"/>
                              <a:gd name="T87" fmla="*/ 896 h 94"/>
                              <a:gd name="T88" fmla="+- 0 9259 9197"/>
                              <a:gd name="T89" fmla="*/ T88 w 429"/>
                              <a:gd name="T90" fmla="+- 0 896 871"/>
                              <a:gd name="T91" fmla="*/ 896 h 94"/>
                              <a:gd name="T92" fmla="+- 0 9253 9197"/>
                              <a:gd name="T93" fmla="*/ T92 w 429"/>
                              <a:gd name="T94" fmla="+- 0 890 871"/>
                              <a:gd name="T95" fmla="*/ 890 h 94"/>
                              <a:gd name="T96" fmla="+- 0 9253 9197"/>
                              <a:gd name="T97" fmla="*/ T96 w 429"/>
                              <a:gd name="T98" fmla="+- 0 883 871"/>
                              <a:gd name="T99" fmla="*/ 883 h 9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429" h="94">
                                <a:moveTo>
                                  <a:pt x="429" y="78"/>
                                </a:moveTo>
                                <a:lnTo>
                                  <a:pt x="413" y="79"/>
                                </a:lnTo>
                                <a:lnTo>
                                  <a:pt x="408" y="93"/>
                                </a:lnTo>
                                <a:lnTo>
                                  <a:pt x="207" y="69"/>
                                </a:lnTo>
                                <a:lnTo>
                                  <a:pt x="5" y="93"/>
                                </a:lnTo>
                                <a:lnTo>
                                  <a:pt x="0" y="79"/>
                                </a:lnTo>
                                <a:lnTo>
                                  <a:pt x="42" y="49"/>
                                </a:lnTo>
                                <a:lnTo>
                                  <a:pt x="109" y="30"/>
                                </a:lnTo>
                                <a:lnTo>
                                  <a:pt x="191" y="22"/>
                                </a:lnTo>
                                <a:lnTo>
                                  <a:pt x="278" y="27"/>
                                </a:lnTo>
                                <a:lnTo>
                                  <a:pt x="361" y="45"/>
                                </a:lnTo>
                                <a:lnTo>
                                  <a:pt x="429" y="78"/>
                                </a:lnTo>
                                <a:close/>
                                <a:moveTo>
                                  <a:pt x="56" y="12"/>
                                </a:moveTo>
                                <a:lnTo>
                                  <a:pt x="56" y="5"/>
                                </a:lnTo>
                                <a:lnTo>
                                  <a:pt x="62" y="0"/>
                                </a:lnTo>
                                <a:lnTo>
                                  <a:pt x="70" y="0"/>
                                </a:lnTo>
                                <a:lnTo>
                                  <a:pt x="77" y="0"/>
                                </a:lnTo>
                                <a:lnTo>
                                  <a:pt x="83" y="5"/>
                                </a:lnTo>
                                <a:lnTo>
                                  <a:pt x="83" y="12"/>
                                </a:lnTo>
                                <a:lnTo>
                                  <a:pt x="83" y="19"/>
                                </a:lnTo>
                                <a:lnTo>
                                  <a:pt x="77" y="25"/>
                                </a:lnTo>
                                <a:lnTo>
                                  <a:pt x="70" y="25"/>
                                </a:lnTo>
                                <a:lnTo>
                                  <a:pt x="62" y="25"/>
                                </a:lnTo>
                                <a:lnTo>
                                  <a:pt x="56" y="19"/>
                                </a:lnTo>
                                <a:lnTo>
                                  <a:pt x="56" y="12"/>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 name="Picture 248"/>
                          <pic:cNvPicPr>
                            <a:picLocks noChangeAspect="1" noChangeArrowheads="1"/>
                          </pic:cNvPicPr>
                        </pic:nvPicPr>
                        <pic:blipFill>
                          <a:blip r:embed="rId175">
                            <a:extLst>
                              <a:ext uri="{28A0092B-C50C-407E-A947-70E740481C1C}">
                                <a14:useLocalDpi xmlns:a14="http://schemas.microsoft.com/office/drawing/2010/main" val="0"/>
                              </a:ext>
                            </a:extLst>
                          </a:blip>
                          <a:srcRect/>
                          <a:stretch>
                            <a:fillRect/>
                          </a:stretch>
                        </pic:blipFill>
                        <pic:spPr bwMode="auto">
                          <a:xfrm>
                            <a:off x="9109"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 name="Freeform 249"/>
                        <wps:cNvSpPr>
                          <a:spLocks/>
                        </wps:cNvSpPr>
                        <wps:spPr bwMode="auto">
                          <a:xfrm>
                            <a:off x="9109" y="775"/>
                            <a:ext cx="294" cy="178"/>
                          </a:xfrm>
                          <a:custGeom>
                            <a:avLst/>
                            <a:gdLst>
                              <a:gd name="T0" fmla="+- 0 9401 9110"/>
                              <a:gd name="T1" fmla="*/ T0 w 294"/>
                              <a:gd name="T2" fmla="+- 0 907 776"/>
                              <a:gd name="T3" fmla="*/ 907 h 178"/>
                              <a:gd name="T4" fmla="+- 0 9395 9110"/>
                              <a:gd name="T5" fmla="*/ T4 w 294"/>
                              <a:gd name="T6" fmla="+- 0 916 776"/>
                              <a:gd name="T7" fmla="*/ 916 h 178"/>
                              <a:gd name="T8" fmla="+- 0 9385 9110"/>
                              <a:gd name="T9" fmla="*/ T8 w 294"/>
                              <a:gd name="T10" fmla="+- 0 925 776"/>
                              <a:gd name="T11" fmla="*/ 925 h 178"/>
                              <a:gd name="T12" fmla="+- 0 9371 9110"/>
                              <a:gd name="T13" fmla="*/ T12 w 294"/>
                              <a:gd name="T14" fmla="+- 0 927 776"/>
                              <a:gd name="T15" fmla="*/ 927 h 178"/>
                              <a:gd name="T16" fmla="+- 0 9358 9110"/>
                              <a:gd name="T17" fmla="*/ T16 w 294"/>
                              <a:gd name="T18" fmla="+- 0 929 776"/>
                              <a:gd name="T19" fmla="*/ 929 h 178"/>
                              <a:gd name="T20" fmla="+- 0 9347 9110"/>
                              <a:gd name="T21" fmla="*/ T20 w 294"/>
                              <a:gd name="T22" fmla="+- 0 921 776"/>
                              <a:gd name="T23" fmla="*/ 921 h 178"/>
                              <a:gd name="T24" fmla="+- 0 9338 9110"/>
                              <a:gd name="T25" fmla="*/ T24 w 294"/>
                              <a:gd name="T26" fmla="+- 0 912 776"/>
                              <a:gd name="T27" fmla="*/ 912 h 178"/>
                              <a:gd name="T28" fmla="+- 0 9321 9110"/>
                              <a:gd name="T29" fmla="*/ T28 w 294"/>
                              <a:gd name="T30" fmla="+- 0 926 776"/>
                              <a:gd name="T31" fmla="*/ 926 h 178"/>
                              <a:gd name="T32" fmla="+- 0 9304 9110"/>
                              <a:gd name="T33" fmla="*/ T32 w 294"/>
                              <a:gd name="T34" fmla="+- 0 929 776"/>
                              <a:gd name="T35" fmla="*/ 929 h 178"/>
                              <a:gd name="T36" fmla="+- 0 9288 9110"/>
                              <a:gd name="T37" fmla="*/ T36 w 294"/>
                              <a:gd name="T38" fmla="+- 0 924 776"/>
                              <a:gd name="T39" fmla="*/ 924 h 178"/>
                              <a:gd name="T40" fmla="+- 0 9272 9110"/>
                              <a:gd name="T41" fmla="*/ T40 w 294"/>
                              <a:gd name="T42" fmla="+- 0 914 776"/>
                              <a:gd name="T43" fmla="*/ 914 h 178"/>
                              <a:gd name="T44" fmla="+- 0 9257 9110"/>
                              <a:gd name="T45" fmla="*/ T44 w 294"/>
                              <a:gd name="T46" fmla="+- 0 932 776"/>
                              <a:gd name="T47" fmla="*/ 932 h 178"/>
                              <a:gd name="T48" fmla="+- 0 9242 9110"/>
                              <a:gd name="T49" fmla="*/ T48 w 294"/>
                              <a:gd name="T50" fmla="+- 0 939 776"/>
                              <a:gd name="T51" fmla="*/ 939 h 178"/>
                              <a:gd name="T52" fmla="+- 0 9227 9110"/>
                              <a:gd name="T53" fmla="*/ T52 w 294"/>
                              <a:gd name="T54" fmla="+- 0 938 776"/>
                              <a:gd name="T55" fmla="*/ 938 h 178"/>
                              <a:gd name="T56" fmla="+- 0 9211 9110"/>
                              <a:gd name="T57" fmla="*/ T56 w 294"/>
                              <a:gd name="T58" fmla="+- 0 931 776"/>
                              <a:gd name="T59" fmla="*/ 931 h 178"/>
                              <a:gd name="T60" fmla="+- 0 9204 9110"/>
                              <a:gd name="T61" fmla="*/ T60 w 294"/>
                              <a:gd name="T62" fmla="+- 0 947 776"/>
                              <a:gd name="T63" fmla="*/ 947 h 178"/>
                              <a:gd name="T64" fmla="+- 0 9200 9110"/>
                              <a:gd name="T65" fmla="*/ T64 w 294"/>
                              <a:gd name="T66" fmla="+- 0 953 776"/>
                              <a:gd name="T67" fmla="*/ 953 h 178"/>
                              <a:gd name="T68" fmla="+- 0 9189 9110"/>
                              <a:gd name="T69" fmla="*/ T68 w 294"/>
                              <a:gd name="T70" fmla="+- 0 952 776"/>
                              <a:gd name="T71" fmla="*/ 952 h 178"/>
                              <a:gd name="T72" fmla="+- 0 9171 9110"/>
                              <a:gd name="T73" fmla="*/ T72 w 294"/>
                              <a:gd name="T74" fmla="+- 0 944 776"/>
                              <a:gd name="T75" fmla="*/ 944 h 178"/>
                              <a:gd name="T76" fmla="+- 0 9152 9110"/>
                              <a:gd name="T77" fmla="*/ T76 w 294"/>
                              <a:gd name="T78" fmla="+- 0 925 776"/>
                              <a:gd name="T79" fmla="*/ 925 h 178"/>
                              <a:gd name="T80" fmla="+- 0 9133 9110"/>
                              <a:gd name="T81" fmla="*/ T80 w 294"/>
                              <a:gd name="T82" fmla="+- 0 903 776"/>
                              <a:gd name="T83" fmla="*/ 903 h 178"/>
                              <a:gd name="T84" fmla="+- 0 9120 9110"/>
                              <a:gd name="T85" fmla="*/ T84 w 294"/>
                              <a:gd name="T86" fmla="+- 0 885 776"/>
                              <a:gd name="T87" fmla="*/ 885 h 178"/>
                              <a:gd name="T88" fmla="+- 0 9110 9110"/>
                              <a:gd name="T89" fmla="*/ T88 w 294"/>
                              <a:gd name="T90" fmla="+- 0 862 776"/>
                              <a:gd name="T91" fmla="*/ 862 h 178"/>
                              <a:gd name="T92" fmla="+- 0 9112 9110"/>
                              <a:gd name="T93" fmla="*/ T92 w 294"/>
                              <a:gd name="T94" fmla="+- 0 845 776"/>
                              <a:gd name="T95" fmla="*/ 845 h 178"/>
                              <a:gd name="T96" fmla="+- 0 9172 9110"/>
                              <a:gd name="T97" fmla="*/ T96 w 294"/>
                              <a:gd name="T98" fmla="+- 0 812 776"/>
                              <a:gd name="T99" fmla="*/ 812 h 178"/>
                              <a:gd name="T100" fmla="+- 0 9220 9110"/>
                              <a:gd name="T101" fmla="*/ T100 w 294"/>
                              <a:gd name="T102" fmla="+- 0 805 776"/>
                              <a:gd name="T103" fmla="*/ 805 h 178"/>
                              <a:gd name="T104" fmla="+- 0 9233 9110"/>
                              <a:gd name="T105" fmla="*/ T104 w 294"/>
                              <a:gd name="T106" fmla="+- 0 805 776"/>
                              <a:gd name="T107" fmla="*/ 805 h 178"/>
                              <a:gd name="T108" fmla="+- 0 9253 9110"/>
                              <a:gd name="T109" fmla="*/ T108 w 294"/>
                              <a:gd name="T110" fmla="+- 0 804 776"/>
                              <a:gd name="T111" fmla="*/ 804 h 178"/>
                              <a:gd name="T112" fmla="+- 0 9277 9110"/>
                              <a:gd name="T113" fmla="*/ T112 w 294"/>
                              <a:gd name="T114" fmla="+- 0 800 776"/>
                              <a:gd name="T115" fmla="*/ 800 h 178"/>
                              <a:gd name="T116" fmla="+- 0 9299 9110"/>
                              <a:gd name="T117" fmla="*/ T116 w 294"/>
                              <a:gd name="T118" fmla="+- 0 794 776"/>
                              <a:gd name="T119" fmla="*/ 794 h 178"/>
                              <a:gd name="T120" fmla="+- 0 9326 9110"/>
                              <a:gd name="T121" fmla="*/ T120 w 294"/>
                              <a:gd name="T122" fmla="+- 0 785 776"/>
                              <a:gd name="T123" fmla="*/ 785 h 178"/>
                              <a:gd name="T124" fmla="+- 0 9352 9110"/>
                              <a:gd name="T125" fmla="*/ T124 w 294"/>
                              <a:gd name="T126" fmla="+- 0 779 776"/>
                              <a:gd name="T127" fmla="*/ 779 h 178"/>
                              <a:gd name="T128" fmla="+- 0 9378 9110"/>
                              <a:gd name="T129" fmla="*/ T128 w 294"/>
                              <a:gd name="T130" fmla="+- 0 776 776"/>
                              <a:gd name="T131" fmla="*/ 776 h 178"/>
                              <a:gd name="T132" fmla="+- 0 9403 9110"/>
                              <a:gd name="T133" fmla="*/ T132 w 294"/>
                              <a:gd name="T134" fmla="+- 0 776 776"/>
                              <a:gd name="T135" fmla="*/ 776 h 178"/>
                              <a:gd name="T136" fmla="+- 0 9402 9110"/>
                              <a:gd name="T137" fmla="*/ T136 w 294"/>
                              <a:gd name="T138" fmla="+- 0 802 776"/>
                              <a:gd name="T139" fmla="*/ 802 h 178"/>
                              <a:gd name="T140" fmla="+- 0 9402 9110"/>
                              <a:gd name="T141" fmla="*/ T140 w 294"/>
                              <a:gd name="T142" fmla="+- 0 833 776"/>
                              <a:gd name="T143" fmla="*/ 833 h 178"/>
                              <a:gd name="T144" fmla="+- 0 9402 9110"/>
                              <a:gd name="T145" fmla="*/ T144 w 294"/>
                              <a:gd name="T146" fmla="+- 0 868 776"/>
                              <a:gd name="T147" fmla="*/ 868 h 178"/>
                              <a:gd name="T148" fmla="+- 0 9401 9110"/>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91" y="131"/>
                                </a:moveTo>
                                <a:lnTo>
                                  <a:pt x="285" y="140"/>
                                </a:lnTo>
                                <a:lnTo>
                                  <a:pt x="275" y="149"/>
                                </a:lnTo>
                                <a:lnTo>
                                  <a:pt x="261" y="151"/>
                                </a:lnTo>
                                <a:lnTo>
                                  <a:pt x="248" y="153"/>
                                </a:lnTo>
                                <a:lnTo>
                                  <a:pt x="237" y="145"/>
                                </a:lnTo>
                                <a:lnTo>
                                  <a:pt x="228" y="136"/>
                                </a:lnTo>
                                <a:lnTo>
                                  <a:pt x="211" y="150"/>
                                </a:lnTo>
                                <a:lnTo>
                                  <a:pt x="194" y="153"/>
                                </a:lnTo>
                                <a:lnTo>
                                  <a:pt x="178" y="148"/>
                                </a:lnTo>
                                <a:lnTo>
                                  <a:pt x="162" y="138"/>
                                </a:lnTo>
                                <a:lnTo>
                                  <a:pt x="147" y="156"/>
                                </a:lnTo>
                                <a:lnTo>
                                  <a:pt x="132" y="163"/>
                                </a:lnTo>
                                <a:lnTo>
                                  <a:pt x="117" y="162"/>
                                </a:lnTo>
                                <a:lnTo>
                                  <a:pt x="101" y="155"/>
                                </a:lnTo>
                                <a:lnTo>
                                  <a:pt x="94" y="171"/>
                                </a:lnTo>
                                <a:lnTo>
                                  <a:pt x="90" y="177"/>
                                </a:lnTo>
                                <a:lnTo>
                                  <a:pt x="79" y="176"/>
                                </a:lnTo>
                                <a:lnTo>
                                  <a:pt x="61" y="168"/>
                                </a:lnTo>
                                <a:lnTo>
                                  <a:pt x="42" y="149"/>
                                </a:lnTo>
                                <a:lnTo>
                                  <a:pt x="23" y="127"/>
                                </a:lnTo>
                                <a:lnTo>
                                  <a:pt x="10" y="109"/>
                                </a:lnTo>
                                <a:lnTo>
                                  <a:pt x="0" y="86"/>
                                </a:lnTo>
                                <a:lnTo>
                                  <a:pt x="2" y="69"/>
                                </a:lnTo>
                                <a:lnTo>
                                  <a:pt x="62" y="36"/>
                                </a:lnTo>
                                <a:lnTo>
                                  <a:pt x="110" y="29"/>
                                </a:lnTo>
                                <a:lnTo>
                                  <a:pt x="123" y="29"/>
                                </a:lnTo>
                                <a:lnTo>
                                  <a:pt x="143" y="28"/>
                                </a:lnTo>
                                <a:lnTo>
                                  <a:pt x="167" y="24"/>
                                </a:lnTo>
                                <a:lnTo>
                                  <a:pt x="189" y="18"/>
                                </a:lnTo>
                                <a:lnTo>
                                  <a:pt x="216" y="9"/>
                                </a:lnTo>
                                <a:lnTo>
                                  <a:pt x="242" y="3"/>
                                </a:lnTo>
                                <a:lnTo>
                                  <a:pt x="268" y="0"/>
                                </a:lnTo>
                                <a:lnTo>
                                  <a:pt x="293" y="0"/>
                                </a:lnTo>
                                <a:lnTo>
                                  <a:pt x="292" y="26"/>
                                </a:lnTo>
                                <a:lnTo>
                                  <a:pt x="292" y="57"/>
                                </a:lnTo>
                                <a:lnTo>
                                  <a:pt x="292" y="92"/>
                                </a:lnTo>
                                <a:lnTo>
                                  <a:pt x="291"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9408" y="775"/>
                            <a:ext cx="294" cy="1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 name="Freeform 251"/>
                        <wps:cNvSpPr>
                          <a:spLocks/>
                        </wps:cNvSpPr>
                        <wps:spPr bwMode="auto">
                          <a:xfrm>
                            <a:off x="9408" y="775"/>
                            <a:ext cx="294" cy="178"/>
                          </a:xfrm>
                          <a:custGeom>
                            <a:avLst/>
                            <a:gdLst>
                              <a:gd name="T0" fmla="+- 0 9410 9408"/>
                              <a:gd name="T1" fmla="*/ T0 w 294"/>
                              <a:gd name="T2" fmla="+- 0 907 776"/>
                              <a:gd name="T3" fmla="*/ 907 h 178"/>
                              <a:gd name="T4" fmla="+- 0 9416 9408"/>
                              <a:gd name="T5" fmla="*/ T4 w 294"/>
                              <a:gd name="T6" fmla="+- 0 916 776"/>
                              <a:gd name="T7" fmla="*/ 916 h 178"/>
                              <a:gd name="T8" fmla="+- 0 9426 9408"/>
                              <a:gd name="T9" fmla="*/ T8 w 294"/>
                              <a:gd name="T10" fmla="+- 0 925 776"/>
                              <a:gd name="T11" fmla="*/ 925 h 178"/>
                              <a:gd name="T12" fmla="+- 0 9440 9408"/>
                              <a:gd name="T13" fmla="*/ T12 w 294"/>
                              <a:gd name="T14" fmla="+- 0 927 776"/>
                              <a:gd name="T15" fmla="*/ 927 h 178"/>
                              <a:gd name="T16" fmla="+- 0 9454 9408"/>
                              <a:gd name="T17" fmla="*/ T16 w 294"/>
                              <a:gd name="T18" fmla="+- 0 929 776"/>
                              <a:gd name="T19" fmla="*/ 929 h 178"/>
                              <a:gd name="T20" fmla="+- 0 9464 9408"/>
                              <a:gd name="T21" fmla="*/ T20 w 294"/>
                              <a:gd name="T22" fmla="+- 0 921 776"/>
                              <a:gd name="T23" fmla="*/ 921 h 178"/>
                              <a:gd name="T24" fmla="+- 0 9473 9408"/>
                              <a:gd name="T25" fmla="*/ T24 w 294"/>
                              <a:gd name="T26" fmla="+- 0 912 776"/>
                              <a:gd name="T27" fmla="*/ 912 h 178"/>
                              <a:gd name="T28" fmla="+- 0 9490 9408"/>
                              <a:gd name="T29" fmla="*/ T28 w 294"/>
                              <a:gd name="T30" fmla="+- 0 926 776"/>
                              <a:gd name="T31" fmla="*/ 926 h 178"/>
                              <a:gd name="T32" fmla="+- 0 9507 9408"/>
                              <a:gd name="T33" fmla="*/ T32 w 294"/>
                              <a:gd name="T34" fmla="+- 0 929 776"/>
                              <a:gd name="T35" fmla="*/ 929 h 178"/>
                              <a:gd name="T36" fmla="+- 0 9523 9408"/>
                              <a:gd name="T37" fmla="*/ T36 w 294"/>
                              <a:gd name="T38" fmla="+- 0 924 776"/>
                              <a:gd name="T39" fmla="*/ 924 h 178"/>
                              <a:gd name="T40" fmla="+- 0 9539 9408"/>
                              <a:gd name="T41" fmla="*/ T40 w 294"/>
                              <a:gd name="T42" fmla="+- 0 914 776"/>
                              <a:gd name="T43" fmla="*/ 914 h 178"/>
                              <a:gd name="T44" fmla="+- 0 9554 9408"/>
                              <a:gd name="T45" fmla="*/ T44 w 294"/>
                              <a:gd name="T46" fmla="+- 0 932 776"/>
                              <a:gd name="T47" fmla="*/ 932 h 178"/>
                              <a:gd name="T48" fmla="+- 0 9569 9408"/>
                              <a:gd name="T49" fmla="*/ T48 w 294"/>
                              <a:gd name="T50" fmla="+- 0 939 776"/>
                              <a:gd name="T51" fmla="*/ 939 h 178"/>
                              <a:gd name="T52" fmla="+- 0 9584 9408"/>
                              <a:gd name="T53" fmla="*/ T52 w 294"/>
                              <a:gd name="T54" fmla="+- 0 938 776"/>
                              <a:gd name="T55" fmla="*/ 938 h 178"/>
                              <a:gd name="T56" fmla="+- 0 9600 9408"/>
                              <a:gd name="T57" fmla="*/ T56 w 294"/>
                              <a:gd name="T58" fmla="+- 0 931 776"/>
                              <a:gd name="T59" fmla="*/ 931 h 178"/>
                              <a:gd name="T60" fmla="+- 0 9608 9408"/>
                              <a:gd name="T61" fmla="*/ T60 w 294"/>
                              <a:gd name="T62" fmla="+- 0 947 776"/>
                              <a:gd name="T63" fmla="*/ 947 h 178"/>
                              <a:gd name="T64" fmla="+- 0 9611 9408"/>
                              <a:gd name="T65" fmla="*/ T64 w 294"/>
                              <a:gd name="T66" fmla="+- 0 953 776"/>
                              <a:gd name="T67" fmla="*/ 953 h 178"/>
                              <a:gd name="T68" fmla="+- 0 9622 9408"/>
                              <a:gd name="T69" fmla="*/ T68 w 294"/>
                              <a:gd name="T70" fmla="+- 0 952 776"/>
                              <a:gd name="T71" fmla="*/ 952 h 178"/>
                              <a:gd name="T72" fmla="+- 0 9640 9408"/>
                              <a:gd name="T73" fmla="*/ T72 w 294"/>
                              <a:gd name="T74" fmla="+- 0 944 776"/>
                              <a:gd name="T75" fmla="*/ 944 h 178"/>
                              <a:gd name="T76" fmla="+- 0 9660 9408"/>
                              <a:gd name="T77" fmla="*/ T76 w 294"/>
                              <a:gd name="T78" fmla="+- 0 925 776"/>
                              <a:gd name="T79" fmla="*/ 925 h 178"/>
                              <a:gd name="T80" fmla="+- 0 9678 9408"/>
                              <a:gd name="T81" fmla="*/ T80 w 294"/>
                              <a:gd name="T82" fmla="+- 0 903 776"/>
                              <a:gd name="T83" fmla="*/ 903 h 178"/>
                              <a:gd name="T84" fmla="+- 0 9691 9408"/>
                              <a:gd name="T85" fmla="*/ T84 w 294"/>
                              <a:gd name="T86" fmla="+- 0 885 776"/>
                              <a:gd name="T87" fmla="*/ 885 h 178"/>
                              <a:gd name="T88" fmla="+- 0 9702 9408"/>
                              <a:gd name="T89" fmla="*/ T88 w 294"/>
                              <a:gd name="T90" fmla="+- 0 862 776"/>
                              <a:gd name="T91" fmla="*/ 862 h 178"/>
                              <a:gd name="T92" fmla="+- 0 9699 9408"/>
                              <a:gd name="T93" fmla="*/ T92 w 294"/>
                              <a:gd name="T94" fmla="+- 0 845 776"/>
                              <a:gd name="T95" fmla="*/ 845 h 178"/>
                              <a:gd name="T96" fmla="+- 0 9640 9408"/>
                              <a:gd name="T97" fmla="*/ T96 w 294"/>
                              <a:gd name="T98" fmla="+- 0 812 776"/>
                              <a:gd name="T99" fmla="*/ 812 h 178"/>
                              <a:gd name="T100" fmla="+- 0 9591 9408"/>
                              <a:gd name="T101" fmla="*/ T100 w 294"/>
                              <a:gd name="T102" fmla="+- 0 805 776"/>
                              <a:gd name="T103" fmla="*/ 805 h 178"/>
                              <a:gd name="T104" fmla="+- 0 9578 9408"/>
                              <a:gd name="T105" fmla="*/ T104 w 294"/>
                              <a:gd name="T106" fmla="+- 0 805 776"/>
                              <a:gd name="T107" fmla="*/ 805 h 178"/>
                              <a:gd name="T108" fmla="+- 0 9558 9408"/>
                              <a:gd name="T109" fmla="*/ T108 w 294"/>
                              <a:gd name="T110" fmla="+- 0 804 776"/>
                              <a:gd name="T111" fmla="*/ 804 h 178"/>
                              <a:gd name="T112" fmla="+- 0 9534 9408"/>
                              <a:gd name="T113" fmla="*/ T112 w 294"/>
                              <a:gd name="T114" fmla="+- 0 800 776"/>
                              <a:gd name="T115" fmla="*/ 800 h 178"/>
                              <a:gd name="T116" fmla="+- 0 9512 9408"/>
                              <a:gd name="T117" fmla="*/ T116 w 294"/>
                              <a:gd name="T118" fmla="+- 0 794 776"/>
                              <a:gd name="T119" fmla="*/ 794 h 178"/>
                              <a:gd name="T120" fmla="+- 0 9485 9408"/>
                              <a:gd name="T121" fmla="*/ T120 w 294"/>
                              <a:gd name="T122" fmla="+- 0 785 776"/>
                              <a:gd name="T123" fmla="*/ 785 h 178"/>
                              <a:gd name="T124" fmla="+- 0 9459 9408"/>
                              <a:gd name="T125" fmla="*/ T124 w 294"/>
                              <a:gd name="T126" fmla="+- 0 779 776"/>
                              <a:gd name="T127" fmla="*/ 779 h 178"/>
                              <a:gd name="T128" fmla="+- 0 9433 9408"/>
                              <a:gd name="T129" fmla="*/ T128 w 294"/>
                              <a:gd name="T130" fmla="+- 0 776 776"/>
                              <a:gd name="T131" fmla="*/ 776 h 178"/>
                              <a:gd name="T132" fmla="+- 0 9408 9408"/>
                              <a:gd name="T133" fmla="*/ T132 w 294"/>
                              <a:gd name="T134" fmla="+- 0 776 776"/>
                              <a:gd name="T135" fmla="*/ 776 h 178"/>
                              <a:gd name="T136" fmla="+- 0 9409 9408"/>
                              <a:gd name="T137" fmla="*/ T136 w 294"/>
                              <a:gd name="T138" fmla="+- 0 802 776"/>
                              <a:gd name="T139" fmla="*/ 802 h 178"/>
                              <a:gd name="T140" fmla="+- 0 9409 9408"/>
                              <a:gd name="T141" fmla="*/ T140 w 294"/>
                              <a:gd name="T142" fmla="+- 0 833 776"/>
                              <a:gd name="T143" fmla="*/ 833 h 178"/>
                              <a:gd name="T144" fmla="+- 0 9409 9408"/>
                              <a:gd name="T145" fmla="*/ T144 w 294"/>
                              <a:gd name="T146" fmla="+- 0 868 776"/>
                              <a:gd name="T147" fmla="*/ 868 h 178"/>
                              <a:gd name="T148" fmla="+- 0 9410 9408"/>
                              <a:gd name="T149" fmla="*/ T148 w 294"/>
                              <a:gd name="T150" fmla="+- 0 907 776"/>
                              <a:gd name="T151" fmla="*/ 907 h 1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Lst>
                            <a:rect l="0" t="0" r="r" b="b"/>
                            <a:pathLst>
                              <a:path w="294" h="178">
                                <a:moveTo>
                                  <a:pt x="2" y="131"/>
                                </a:moveTo>
                                <a:lnTo>
                                  <a:pt x="8" y="140"/>
                                </a:lnTo>
                                <a:lnTo>
                                  <a:pt x="18" y="149"/>
                                </a:lnTo>
                                <a:lnTo>
                                  <a:pt x="32" y="151"/>
                                </a:lnTo>
                                <a:lnTo>
                                  <a:pt x="46" y="153"/>
                                </a:lnTo>
                                <a:lnTo>
                                  <a:pt x="56" y="145"/>
                                </a:lnTo>
                                <a:lnTo>
                                  <a:pt x="65" y="136"/>
                                </a:lnTo>
                                <a:lnTo>
                                  <a:pt x="82" y="150"/>
                                </a:lnTo>
                                <a:lnTo>
                                  <a:pt x="99" y="153"/>
                                </a:lnTo>
                                <a:lnTo>
                                  <a:pt x="115" y="148"/>
                                </a:lnTo>
                                <a:lnTo>
                                  <a:pt x="131" y="138"/>
                                </a:lnTo>
                                <a:lnTo>
                                  <a:pt x="146" y="156"/>
                                </a:lnTo>
                                <a:lnTo>
                                  <a:pt x="161" y="163"/>
                                </a:lnTo>
                                <a:lnTo>
                                  <a:pt x="176" y="162"/>
                                </a:lnTo>
                                <a:lnTo>
                                  <a:pt x="192" y="155"/>
                                </a:lnTo>
                                <a:lnTo>
                                  <a:pt x="200" y="171"/>
                                </a:lnTo>
                                <a:lnTo>
                                  <a:pt x="203" y="177"/>
                                </a:lnTo>
                                <a:lnTo>
                                  <a:pt x="214" y="176"/>
                                </a:lnTo>
                                <a:lnTo>
                                  <a:pt x="232" y="168"/>
                                </a:lnTo>
                                <a:lnTo>
                                  <a:pt x="252" y="149"/>
                                </a:lnTo>
                                <a:lnTo>
                                  <a:pt x="270" y="127"/>
                                </a:lnTo>
                                <a:lnTo>
                                  <a:pt x="283" y="109"/>
                                </a:lnTo>
                                <a:lnTo>
                                  <a:pt x="294" y="86"/>
                                </a:lnTo>
                                <a:lnTo>
                                  <a:pt x="291" y="69"/>
                                </a:lnTo>
                                <a:lnTo>
                                  <a:pt x="232" y="36"/>
                                </a:lnTo>
                                <a:lnTo>
                                  <a:pt x="183" y="29"/>
                                </a:lnTo>
                                <a:lnTo>
                                  <a:pt x="170" y="29"/>
                                </a:lnTo>
                                <a:lnTo>
                                  <a:pt x="150" y="28"/>
                                </a:lnTo>
                                <a:lnTo>
                                  <a:pt x="126" y="24"/>
                                </a:lnTo>
                                <a:lnTo>
                                  <a:pt x="104" y="18"/>
                                </a:lnTo>
                                <a:lnTo>
                                  <a:pt x="77" y="9"/>
                                </a:lnTo>
                                <a:lnTo>
                                  <a:pt x="51" y="3"/>
                                </a:lnTo>
                                <a:lnTo>
                                  <a:pt x="25" y="0"/>
                                </a:lnTo>
                                <a:lnTo>
                                  <a:pt x="0" y="0"/>
                                </a:lnTo>
                                <a:lnTo>
                                  <a:pt x="1" y="26"/>
                                </a:lnTo>
                                <a:lnTo>
                                  <a:pt x="1" y="57"/>
                                </a:lnTo>
                                <a:lnTo>
                                  <a:pt x="1" y="92"/>
                                </a:lnTo>
                                <a:lnTo>
                                  <a:pt x="2" y="131"/>
                                </a:lnTo>
                                <a:close/>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 name="Picture 25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9852" y="1696"/>
                            <a:ext cx="74" cy="1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 name="Freeform 253"/>
                        <wps:cNvSpPr>
                          <a:spLocks/>
                        </wps:cNvSpPr>
                        <wps:spPr bwMode="auto">
                          <a:xfrm>
                            <a:off x="9852" y="1696"/>
                            <a:ext cx="74" cy="129"/>
                          </a:xfrm>
                          <a:custGeom>
                            <a:avLst/>
                            <a:gdLst>
                              <a:gd name="T0" fmla="+- 0 9926 9852"/>
                              <a:gd name="T1" fmla="*/ T0 w 74"/>
                              <a:gd name="T2" fmla="+- 0 1825 1697"/>
                              <a:gd name="T3" fmla="*/ 1825 h 129"/>
                              <a:gd name="T4" fmla="+- 0 9887 9852"/>
                              <a:gd name="T5" fmla="*/ T4 w 74"/>
                              <a:gd name="T6" fmla="+- 0 1765 1697"/>
                              <a:gd name="T7" fmla="*/ 1765 h 129"/>
                              <a:gd name="T8" fmla="+- 0 9871 9852"/>
                              <a:gd name="T9" fmla="*/ T8 w 74"/>
                              <a:gd name="T10" fmla="+- 0 1746 1697"/>
                              <a:gd name="T11" fmla="*/ 1746 h 129"/>
                              <a:gd name="T12" fmla="+- 0 9858 9852"/>
                              <a:gd name="T13" fmla="*/ T12 w 74"/>
                              <a:gd name="T14" fmla="+- 0 1723 1697"/>
                              <a:gd name="T15" fmla="*/ 1723 h 129"/>
                              <a:gd name="T16" fmla="+- 0 9852 9852"/>
                              <a:gd name="T17" fmla="*/ T16 w 74"/>
                              <a:gd name="T18" fmla="+- 0 1697 1697"/>
                              <a:gd name="T19" fmla="*/ 1697 h 129"/>
                              <a:gd name="T20" fmla="+- 0 9869 9852"/>
                              <a:gd name="T21" fmla="*/ T20 w 74"/>
                              <a:gd name="T22" fmla="+- 0 1713 1697"/>
                              <a:gd name="T23" fmla="*/ 1713 h 129"/>
                              <a:gd name="T24" fmla="+- 0 9882 9852"/>
                              <a:gd name="T25" fmla="*/ T24 w 74"/>
                              <a:gd name="T26" fmla="+- 0 1720 1697"/>
                              <a:gd name="T27" fmla="*/ 1720 h 129"/>
                              <a:gd name="T28" fmla="+- 0 9891 9852"/>
                              <a:gd name="T29" fmla="*/ T28 w 74"/>
                              <a:gd name="T30" fmla="+- 0 1726 1697"/>
                              <a:gd name="T31" fmla="*/ 1726 h 129"/>
                              <a:gd name="T32" fmla="+- 0 9919 9852"/>
                              <a:gd name="T33" fmla="*/ T32 w 74"/>
                              <a:gd name="T34" fmla="+- 0 1780 1697"/>
                              <a:gd name="T35" fmla="*/ 1780 h 129"/>
                              <a:gd name="T36" fmla="+- 0 9925 9852"/>
                              <a:gd name="T37" fmla="*/ T36 w 74"/>
                              <a:gd name="T38" fmla="+- 0 1818 1697"/>
                              <a:gd name="T39" fmla="*/ 1818 h 129"/>
                              <a:gd name="T40" fmla="+- 0 9926 9852"/>
                              <a:gd name="T41" fmla="*/ T40 w 74"/>
                              <a:gd name="T42" fmla="+- 0 1825 1697"/>
                              <a:gd name="T43" fmla="*/ 1825 h 12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74" h="129">
                                <a:moveTo>
                                  <a:pt x="74" y="128"/>
                                </a:moveTo>
                                <a:lnTo>
                                  <a:pt x="35" y="68"/>
                                </a:lnTo>
                                <a:lnTo>
                                  <a:pt x="19" y="49"/>
                                </a:lnTo>
                                <a:lnTo>
                                  <a:pt x="6" y="26"/>
                                </a:lnTo>
                                <a:lnTo>
                                  <a:pt x="0" y="0"/>
                                </a:lnTo>
                                <a:lnTo>
                                  <a:pt x="17" y="16"/>
                                </a:lnTo>
                                <a:lnTo>
                                  <a:pt x="30" y="23"/>
                                </a:lnTo>
                                <a:lnTo>
                                  <a:pt x="39" y="29"/>
                                </a:lnTo>
                                <a:lnTo>
                                  <a:pt x="67" y="83"/>
                                </a:lnTo>
                                <a:lnTo>
                                  <a:pt x="73" y="121"/>
                                </a:lnTo>
                                <a:lnTo>
                                  <a:pt x="74" y="12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9857" y="1709"/>
                            <a:ext cx="60" cy="7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 name="Freeform 255"/>
                        <wps:cNvSpPr>
                          <a:spLocks/>
                        </wps:cNvSpPr>
                        <wps:spPr bwMode="auto">
                          <a:xfrm>
                            <a:off x="9857" y="1709"/>
                            <a:ext cx="60" cy="79"/>
                          </a:xfrm>
                          <a:custGeom>
                            <a:avLst/>
                            <a:gdLst>
                              <a:gd name="T0" fmla="+- 0 9917 9858"/>
                              <a:gd name="T1" fmla="*/ T0 w 60"/>
                              <a:gd name="T2" fmla="+- 0 1788 1709"/>
                              <a:gd name="T3" fmla="*/ 1788 h 79"/>
                              <a:gd name="T4" fmla="+- 0 9906 9858"/>
                              <a:gd name="T5" fmla="*/ T4 w 60"/>
                              <a:gd name="T6" fmla="+- 0 1773 1709"/>
                              <a:gd name="T7" fmla="*/ 1773 h 79"/>
                              <a:gd name="T8" fmla="+- 0 9889 9858"/>
                              <a:gd name="T9" fmla="*/ T8 w 60"/>
                              <a:gd name="T10" fmla="+- 0 1749 1709"/>
                              <a:gd name="T11" fmla="*/ 1749 h 79"/>
                              <a:gd name="T12" fmla="+- 0 9871 9858"/>
                              <a:gd name="T13" fmla="*/ T12 w 60"/>
                              <a:gd name="T14" fmla="+- 0 1726 1709"/>
                              <a:gd name="T15" fmla="*/ 1726 h 79"/>
                              <a:gd name="T16" fmla="+- 0 9858 9858"/>
                              <a:gd name="T17" fmla="*/ T16 w 60"/>
                              <a:gd name="T18" fmla="+- 0 1709 1709"/>
                              <a:gd name="T19" fmla="*/ 1709 h 79"/>
                            </a:gdLst>
                            <a:ahLst/>
                            <a:cxnLst>
                              <a:cxn ang="0">
                                <a:pos x="T1" y="T3"/>
                              </a:cxn>
                              <a:cxn ang="0">
                                <a:pos x="T5" y="T7"/>
                              </a:cxn>
                              <a:cxn ang="0">
                                <a:pos x="T9" y="T11"/>
                              </a:cxn>
                              <a:cxn ang="0">
                                <a:pos x="T13" y="T15"/>
                              </a:cxn>
                              <a:cxn ang="0">
                                <a:pos x="T17" y="T19"/>
                              </a:cxn>
                            </a:cxnLst>
                            <a:rect l="0" t="0" r="r" b="b"/>
                            <a:pathLst>
                              <a:path w="60" h="79">
                                <a:moveTo>
                                  <a:pt x="59" y="79"/>
                                </a:moveTo>
                                <a:lnTo>
                                  <a:pt x="48" y="64"/>
                                </a:lnTo>
                                <a:lnTo>
                                  <a:pt x="31" y="40"/>
                                </a:lnTo>
                                <a:lnTo>
                                  <a:pt x="13" y="1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 name="Picture 256"/>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9858" y="1602"/>
                            <a:ext cx="100"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 name="Freeform 257"/>
                        <wps:cNvSpPr>
                          <a:spLocks/>
                        </wps:cNvSpPr>
                        <wps:spPr bwMode="auto">
                          <a:xfrm>
                            <a:off x="9858" y="1602"/>
                            <a:ext cx="100" cy="118"/>
                          </a:xfrm>
                          <a:custGeom>
                            <a:avLst/>
                            <a:gdLst>
                              <a:gd name="T0" fmla="+- 0 9959 9859"/>
                              <a:gd name="T1" fmla="*/ T0 w 100"/>
                              <a:gd name="T2" fmla="+- 0 1720 1603"/>
                              <a:gd name="T3" fmla="*/ 1720 h 118"/>
                              <a:gd name="T4" fmla="+- 0 9954 9859"/>
                              <a:gd name="T5" fmla="*/ T4 w 100"/>
                              <a:gd name="T6" fmla="+- 0 1709 1603"/>
                              <a:gd name="T7" fmla="*/ 1709 h 118"/>
                              <a:gd name="T8" fmla="+- 0 9946 9859"/>
                              <a:gd name="T9" fmla="*/ T8 w 100"/>
                              <a:gd name="T10" fmla="+- 0 1696 1603"/>
                              <a:gd name="T11" fmla="*/ 1696 h 118"/>
                              <a:gd name="T12" fmla="+- 0 9935 9859"/>
                              <a:gd name="T13" fmla="*/ T12 w 100"/>
                              <a:gd name="T14" fmla="+- 0 1686 1603"/>
                              <a:gd name="T15" fmla="*/ 1686 h 118"/>
                              <a:gd name="T16" fmla="+- 0 9921 9859"/>
                              <a:gd name="T17" fmla="*/ T16 w 100"/>
                              <a:gd name="T18" fmla="+- 0 1680 1603"/>
                              <a:gd name="T19" fmla="*/ 1680 h 118"/>
                              <a:gd name="T20" fmla="+- 0 9908 9859"/>
                              <a:gd name="T21" fmla="*/ T20 w 100"/>
                              <a:gd name="T22" fmla="+- 0 1672 1603"/>
                              <a:gd name="T23" fmla="*/ 1672 h 118"/>
                              <a:gd name="T24" fmla="+- 0 9896 9859"/>
                              <a:gd name="T25" fmla="*/ T24 w 100"/>
                              <a:gd name="T26" fmla="+- 0 1664 1603"/>
                              <a:gd name="T27" fmla="*/ 1664 h 118"/>
                              <a:gd name="T28" fmla="+- 0 9887 9859"/>
                              <a:gd name="T29" fmla="*/ T28 w 100"/>
                              <a:gd name="T30" fmla="+- 0 1656 1603"/>
                              <a:gd name="T31" fmla="*/ 1656 h 118"/>
                              <a:gd name="T32" fmla="+- 0 9881 9859"/>
                              <a:gd name="T33" fmla="*/ T32 w 100"/>
                              <a:gd name="T34" fmla="+- 0 1647 1603"/>
                              <a:gd name="T35" fmla="*/ 1647 h 118"/>
                              <a:gd name="T36" fmla="+- 0 9875 9859"/>
                              <a:gd name="T37" fmla="*/ T36 w 100"/>
                              <a:gd name="T38" fmla="+- 0 1635 1603"/>
                              <a:gd name="T39" fmla="*/ 1635 h 118"/>
                              <a:gd name="T40" fmla="+- 0 9867 9859"/>
                              <a:gd name="T41" fmla="*/ T40 w 100"/>
                              <a:gd name="T42" fmla="+- 0 1621 1603"/>
                              <a:gd name="T43" fmla="*/ 1621 h 118"/>
                              <a:gd name="T44" fmla="+- 0 9861 9859"/>
                              <a:gd name="T45" fmla="*/ T44 w 100"/>
                              <a:gd name="T46" fmla="+- 0 1608 1603"/>
                              <a:gd name="T47" fmla="*/ 1608 h 118"/>
                              <a:gd name="T48" fmla="+- 0 9859 9859"/>
                              <a:gd name="T49" fmla="*/ T48 w 100"/>
                              <a:gd name="T50" fmla="+- 0 1603 1603"/>
                              <a:gd name="T51" fmla="*/ 1603 h 118"/>
                              <a:gd name="T52" fmla="+- 0 9871 9859"/>
                              <a:gd name="T53" fmla="*/ T52 w 100"/>
                              <a:gd name="T54" fmla="+- 0 1609 1603"/>
                              <a:gd name="T55" fmla="*/ 1609 h 118"/>
                              <a:gd name="T56" fmla="+- 0 9884 9859"/>
                              <a:gd name="T57" fmla="*/ T56 w 100"/>
                              <a:gd name="T58" fmla="+- 0 1616 1603"/>
                              <a:gd name="T59" fmla="*/ 1616 h 118"/>
                              <a:gd name="T60" fmla="+- 0 9895 9859"/>
                              <a:gd name="T61" fmla="*/ T60 w 100"/>
                              <a:gd name="T62" fmla="+- 0 1622 1603"/>
                              <a:gd name="T63" fmla="*/ 1622 h 118"/>
                              <a:gd name="T64" fmla="+- 0 9949 9859"/>
                              <a:gd name="T65" fmla="*/ T64 w 100"/>
                              <a:gd name="T66" fmla="+- 0 1666 1603"/>
                              <a:gd name="T67" fmla="*/ 1666 h 118"/>
                              <a:gd name="T68" fmla="+- 0 9953 9859"/>
                              <a:gd name="T69" fmla="*/ T68 w 100"/>
                              <a:gd name="T70" fmla="+- 0 1688 1603"/>
                              <a:gd name="T71" fmla="*/ 1688 h 118"/>
                              <a:gd name="T72" fmla="+- 0 9955 9859"/>
                              <a:gd name="T73" fmla="*/ T72 w 100"/>
                              <a:gd name="T74" fmla="+- 0 1703 1603"/>
                              <a:gd name="T75" fmla="*/ 1703 h 118"/>
                              <a:gd name="T76" fmla="+- 0 9958 9859"/>
                              <a:gd name="T77" fmla="*/ T76 w 100"/>
                              <a:gd name="T78" fmla="+- 0 1715 1603"/>
                              <a:gd name="T79" fmla="*/ 1715 h 118"/>
                              <a:gd name="T80" fmla="+- 0 9959 9859"/>
                              <a:gd name="T81" fmla="*/ T80 w 100"/>
                              <a:gd name="T82" fmla="+- 0 1720 1603"/>
                              <a:gd name="T83" fmla="*/ 1720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00" h="118">
                                <a:moveTo>
                                  <a:pt x="100" y="117"/>
                                </a:moveTo>
                                <a:lnTo>
                                  <a:pt x="95" y="106"/>
                                </a:lnTo>
                                <a:lnTo>
                                  <a:pt x="87" y="93"/>
                                </a:lnTo>
                                <a:lnTo>
                                  <a:pt x="76" y="83"/>
                                </a:lnTo>
                                <a:lnTo>
                                  <a:pt x="62" y="77"/>
                                </a:lnTo>
                                <a:lnTo>
                                  <a:pt x="49" y="69"/>
                                </a:lnTo>
                                <a:lnTo>
                                  <a:pt x="37" y="61"/>
                                </a:lnTo>
                                <a:lnTo>
                                  <a:pt x="28" y="53"/>
                                </a:lnTo>
                                <a:lnTo>
                                  <a:pt x="22" y="44"/>
                                </a:lnTo>
                                <a:lnTo>
                                  <a:pt x="16" y="32"/>
                                </a:lnTo>
                                <a:lnTo>
                                  <a:pt x="8" y="18"/>
                                </a:lnTo>
                                <a:lnTo>
                                  <a:pt x="2" y="5"/>
                                </a:lnTo>
                                <a:lnTo>
                                  <a:pt x="0" y="0"/>
                                </a:lnTo>
                                <a:lnTo>
                                  <a:pt x="12" y="6"/>
                                </a:lnTo>
                                <a:lnTo>
                                  <a:pt x="25" y="13"/>
                                </a:lnTo>
                                <a:lnTo>
                                  <a:pt x="36" y="19"/>
                                </a:lnTo>
                                <a:lnTo>
                                  <a:pt x="90" y="63"/>
                                </a:lnTo>
                                <a:lnTo>
                                  <a:pt x="94" y="85"/>
                                </a:lnTo>
                                <a:lnTo>
                                  <a:pt x="96" y="100"/>
                                </a:lnTo>
                                <a:lnTo>
                                  <a:pt x="99" y="112"/>
                                </a:lnTo>
                                <a:lnTo>
                                  <a:pt x="100" y="11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 name="Picture 258"/>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9961" y="1542"/>
                            <a:ext cx="104" cy="6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 name="AutoShape 259"/>
                        <wps:cNvSpPr>
                          <a:spLocks/>
                        </wps:cNvSpPr>
                        <wps:spPr bwMode="auto">
                          <a:xfrm>
                            <a:off x="9961" y="1542"/>
                            <a:ext cx="104" cy="63"/>
                          </a:xfrm>
                          <a:custGeom>
                            <a:avLst/>
                            <a:gdLst>
                              <a:gd name="T0" fmla="+- 0 9962 9962"/>
                              <a:gd name="T1" fmla="*/ T0 w 104"/>
                              <a:gd name="T2" fmla="+- 0 1605 1543"/>
                              <a:gd name="T3" fmla="*/ 1605 h 63"/>
                              <a:gd name="T4" fmla="+- 0 9965 9962"/>
                              <a:gd name="T5" fmla="*/ T4 w 104"/>
                              <a:gd name="T6" fmla="+- 0 1597 1543"/>
                              <a:gd name="T7" fmla="*/ 1597 h 63"/>
                              <a:gd name="T8" fmla="+- 0 9974 9962"/>
                              <a:gd name="T9" fmla="*/ T8 w 104"/>
                              <a:gd name="T10" fmla="+- 0 1579 1543"/>
                              <a:gd name="T11" fmla="*/ 1579 h 63"/>
                              <a:gd name="T12" fmla="+- 0 9985 9962"/>
                              <a:gd name="T13" fmla="*/ T12 w 104"/>
                              <a:gd name="T14" fmla="+- 0 1559 1543"/>
                              <a:gd name="T15" fmla="*/ 1559 h 63"/>
                              <a:gd name="T16" fmla="+- 0 9998 9962"/>
                              <a:gd name="T17" fmla="*/ T16 w 104"/>
                              <a:gd name="T18" fmla="+- 0 1547 1543"/>
                              <a:gd name="T19" fmla="*/ 1547 h 63"/>
                              <a:gd name="T20" fmla="+- 0 10015 9962"/>
                              <a:gd name="T21" fmla="*/ T20 w 104"/>
                              <a:gd name="T22" fmla="+- 0 1544 1543"/>
                              <a:gd name="T23" fmla="*/ 1544 h 63"/>
                              <a:gd name="T24" fmla="+- 0 10038 9962"/>
                              <a:gd name="T25" fmla="*/ T24 w 104"/>
                              <a:gd name="T26" fmla="+- 0 1543 1543"/>
                              <a:gd name="T27" fmla="*/ 1543 h 63"/>
                              <a:gd name="T28" fmla="+- 0 10057 9962"/>
                              <a:gd name="T29" fmla="*/ T28 w 104"/>
                              <a:gd name="T30" fmla="+- 0 1543 1543"/>
                              <a:gd name="T31" fmla="*/ 1543 h 63"/>
                              <a:gd name="T32" fmla="+- 0 10065 9962"/>
                              <a:gd name="T33" fmla="*/ T32 w 104"/>
                              <a:gd name="T34" fmla="+- 0 1543 1543"/>
                              <a:gd name="T35" fmla="*/ 1543 h 63"/>
                              <a:gd name="T36" fmla="+- 0 10063 9962"/>
                              <a:gd name="T37" fmla="*/ T36 w 104"/>
                              <a:gd name="T38" fmla="+- 0 1547 1543"/>
                              <a:gd name="T39" fmla="*/ 1547 h 63"/>
                              <a:gd name="T40" fmla="+- 0 10055 9962"/>
                              <a:gd name="T41" fmla="*/ T40 w 104"/>
                              <a:gd name="T42" fmla="+- 0 1557 1543"/>
                              <a:gd name="T43" fmla="*/ 1557 h 63"/>
                              <a:gd name="T44" fmla="+- 0 10042 9962"/>
                              <a:gd name="T45" fmla="*/ T44 w 104"/>
                              <a:gd name="T46" fmla="+- 0 1570 1543"/>
                              <a:gd name="T47" fmla="*/ 1570 h 63"/>
                              <a:gd name="T48" fmla="+- 0 10023 9962"/>
                              <a:gd name="T49" fmla="*/ T48 w 104"/>
                              <a:gd name="T50" fmla="+- 0 1581 1543"/>
                              <a:gd name="T51" fmla="*/ 1581 h 63"/>
                              <a:gd name="T52" fmla="+- 0 9962 9962"/>
                              <a:gd name="T53" fmla="*/ T52 w 104"/>
                              <a:gd name="T54" fmla="+- 0 1605 1543"/>
                              <a:gd name="T55" fmla="*/ 1605 h 63"/>
                              <a:gd name="T56" fmla="+- 0 9965 9962"/>
                              <a:gd name="T57" fmla="*/ T56 w 104"/>
                              <a:gd name="T58" fmla="+- 0 1599 1543"/>
                              <a:gd name="T59" fmla="*/ 1599 h 63"/>
                              <a:gd name="T60" fmla="+- 0 9978 9962"/>
                              <a:gd name="T61" fmla="*/ T60 w 104"/>
                              <a:gd name="T62" fmla="+- 0 1588 1543"/>
                              <a:gd name="T63" fmla="*/ 1588 h 63"/>
                              <a:gd name="T64" fmla="+- 0 9997 9962"/>
                              <a:gd name="T65" fmla="*/ T64 w 104"/>
                              <a:gd name="T66" fmla="+- 0 1574 1543"/>
                              <a:gd name="T67" fmla="*/ 1574 h 63"/>
                              <a:gd name="T68" fmla="+- 0 10023 9962"/>
                              <a:gd name="T69" fmla="*/ T68 w 104"/>
                              <a:gd name="T70" fmla="+- 0 1560 1543"/>
                              <a:gd name="T71" fmla="*/ 1560 h 63"/>
                              <a:gd name="T72" fmla="+- 0 10058 9962"/>
                              <a:gd name="T73" fmla="*/ T72 w 104"/>
                              <a:gd name="T74" fmla="+- 0 1548 1543"/>
                              <a:gd name="T75" fmla="*/ 1548 h 6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04" h="63">
                                <a:moveTo>
                                  <a:pt x="0" y="62"/>
                                </a:moveTo>
                                <a:lnTo>
                                  <a:pt x="3" y="54"/>
                                </a:lnTo>
                                <a:lnTo>
                                  <a:pt x="12" y="36"/>
                                </a:lnTo>
                                <a:lnTo>
                                  <a:pt x="23" y="16"/>
                                </a:lnTo>
                                <a:lnTo>
                                  <a:pt x="36" y="4"/>
                                </a:lnTo>
                                <a:lnTo>
                                  <a:pt x="53" y="1"/>
                                </a:lnTo>
                                <a:lnTo>
                                  <a:pt x="76" y="0"/>
                                </a:lnTo>
                                <a:lnTo>
                                  <a:pt x="95" y="0"/>
                                </a:lnTo>
                                <a:lnTo>
                                  <a:pt x="103" y="0"/>
                                </a:lnTo>
                                <a:lnTo>
                                  <a:pt x="101" y="4"/>
                                </a:lnTo>
                                <a:lnTo>
                                  <a:pt x="93" y="14"/>
                                </a:lnTo>
                                <a:lnTo>
                                  <a:pt x="80" y="27"/>
                                </a:lnTo>
                                <a:lnTo>
                                  <a:pt x="61" y="38"/>
                                </a:lnTo>
                                <a:lnTo>
                                  <a:pt x="0" y="62"/>
                                </a:lnTo>
                                <a:close/>
                                <a:moveTo>
                                  <a:pt x="3" y="56"/>
                                </a:moveTo>
                                <a:lnTo>
                                  <a:pt x="16" y="45"/>
                                </a:lnTo>
                                <a:lnTo>
                                  <a:pt x="35" y="31"/>
                                </a:lnTo>
                                <a:lnTo>
                                  <a:pt x="61" y="17"/>
                                </a:lnTo>
                                <a:lnTo>
                                  <a:pt x="96"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 name="Freeform 260"/>
                        <wps:cNvSpPr>
                          <a:spLocks/>
                        </wps:cNvSpPr>
                        <wps:spPr bwMode="auto">
                          <a:xfrm>
                            <a:off x="9755" y="1137"/>
                            <a:ext cx="210" cy="860"/>
                          </a:xfrm>
                          <a:custGeom>
                            <a:avLst/>
                            <a:gdLst>
                              <a:gd name="T0" fmla="+- 0 9796 9755"/>
                              <a:gd name="T1" fmla="*/ T0 w 210"/>
                              <a:gd name="T2" fmla="+- 0 1997 1138"/>
                              <a:gd name="T3" fmla="*/ 1997 h 860"/>
                              <a:gd name="T4" fmla="+- 0 9791 9755"/>
                              <a:gd name="T5" fmla="*/ T4 w 210"/>
                              <a:gd name="T6" fmla="+- 0 1987 1138"/>
                              <a:gd name="T7" fmla="*/ 1987 h 860"/>
                              <a:gd name="T8" fmla="+- 0 9826 9755"/>
                              <a:gd name="T9" fmla="*/ T8 w 210"/>
                              <a:gd name="T10" fmla="+- 0 1953 1138"/>
                              <a:gd name="T11" fmla="*/ 1953 h 860"/>
                              <a:gd name="T12" fmla="+- 0 9863 9755"/>
                              <a:gd name="T13" fmla="*/ T12 w 210"/>
                              <a:gd name="T14" fmla="+- 0 1912 1138"/>
                              <a:gd name="T15" fmla="*/ 1912 h 860"/>
                              <a:gd name="T16" fmla="+- 0 9899 9755"/>
                              <a:gd name="T17" fmla="*/ T16 w 210"/>
                              <a:gd name="T18" fmla="+- 0 1862 1138"/>
                              <a:gd name="T19" fmla="*/ 1862 h 860"/>
                              <a:gd name="T20" fmla="+- 0 9929 9755"/>
                              <a:gd name="T21" fmla="*/ T20 w 210"/>
                              <a:gd name="T22" fmla="+- 0 1802 1138"/>
                              <a:gd name="T23" fmla="*/ 1802 h 860"/>
                              <a:gd name="T24" fmla="+- 0 9950 9755"/>
                              <a:gd name="T25" fmla="*/ T24 w 210"/>
                              <a:gd name="T26" fmla="+- 0 1731 1138"/>
                              <a:gd name="T27" fmla="*/ 1731 h 860"/>
                              <a:gd name="T28" fmla="+- 0 9959 9755"/>
                              <a:gd name="T29" fmla="*/ T28 w 210"/>
                              <a:gd name="T30" fmla="+- 0 1646 1138"/>
                              <a:gd name="T31" fmla="*/ 1646 h 860"/>
                              <a:gd name="T32" fmla="+- 0 9950 9755"/>
                              <a:gd name="T33" fmla="*/ T32 w 210"/>
                              <a:gd name="T34" fmla="+- 0 1548 1138"/>
                              <a:gd name="T35" fmla="*/ 1548 h 860"/>
                              <a:gd name="T36" fmla="+- 0 9895 9755"/>
                              <a:gd name="T37" fmla="*/ T36 w 210"/>
                              <a:gd name="T38" fmla="+- 0 1369 1138"/>
                              <a:gd name="T39" fmla="*/ 1369 h 860"/>
                              <a:gd name="T40" fmla="+- 0 9831 9755"/>
                              <a:gd name="T41" fmla="*/ T40 w 210"/>
                              <a:gd name="T42" fmla="+- 0 1241 1138"/>
                              <a:gd name="T43" fmla="*/ 1241 h 860"/>
                              <a:gd name="T44" fmla="+- 0 9777 9755"/>
                              <a:gd name="T45" fmla="*/ T44 w 210"/>
                              <a:gd name="T46" fmla="+- 0 1164 1138"/>
                              <a:gd name="T47" fmla="*/ 1164 h 860"/>
                              <a:gd name="T48" fmla="+- 0 9755 9755"/>
                              <a:gd name="T49" fmla="*/ T48 w 210"/>
                              <a:gd name="T50" fmla="+- 0 1138 1138"/>
                              <a:gd name="T51" fmla="*/ 1138 h 860"/>
                              <a:gd name="T52" fmla="+- 0 9782 9755"/>
                              <a:gd name="T53" fmla="*/ T52 w 210"/>
                              <a:gd name="T54" fmla="+- 0 1167 1138"/>
                              <a:gd name="T55" fmla="*/ 1167 h 860"/>
                              <a:gd name="T56" fmla="+- 0 9819 9755"/>
                              <a:gd name="T57" fmla="*/ T56 w 210"/>
                              <a:gd name="T58" fmla="+- 0 1218 1138"/>
                              <a:gd name="T59" fmla="*/ 1218 h 860"/>
                              <a:gd name="T60" fmla="+- 0 9861 9755"/>
                              <a:gd name="T61" fmla="*/ T60 w 210"/>
                              <a:gd name="T62" fmla="+- 0 1286 1138"/>
                              <a:gd name="T63" fmla="*/ 1286 h 860"/>
                              <a:gd name="T64" fmla="+- 0 9902 9755"/>
                              <a:gd name="T65" fmla="*/ T64 w 210"/>
                              <a:gd name="T66" fmla="+- 0 1366 1138"/>
                              <a:gd name="T67" fmla="*/ 1366 h 860"/>
                              <a:gd name="T68" fmla="+- 0 9936 9755"/>
                              <a:gd name="T69" fmla="*/ T68 w 210"/>
                              <a:gd name="T70" fmla="+- 0 1454 1138"/>
                              <a:gd name="T71" fmla="*/ 1454 h 860"/>
                              <a:gd name="T72" fmla="+- 0 9958 9755"/>
                              <a:gd name="T73" fmla="*/ T72 w 210"/>
                              <a:gd name="T74" fmla="+- 0 1545 1138"/>
                              <a:gd name="T75" fmla="*/ 1545 h 860"/>
                              <a:gd name="T76" fmla="+- 0 9964 9755"/>
                              <a:gd name="T77" fmla="*/ T76 w 210"/>
                              <a:gd name="T78" fmla="+- 0 1619 1138"/>
                              <a:gd name="T79" fmla="*/ 1619 h 860"/>
                              <a:gd name="T80" fmla="+- 0 9964 9755"/>
                              <a:gd name="T81" fmla="*/ T80 w 210"/>
                              <a:gd name="T82" fmla="+- 0 1686 1138"/>
                              <a:gd name="T83" fmla="*/ 1686 h 860"/>
                              <a:gd name="T84" fmla="+- 0 9956 9755"/>
                              <a:gd name="T85" fmla="*/ T84 w 210"/>
                              <a:gd name="T86" fmla="+- 0 1749 1138"/>
                              <a:gd name="T87" fmla="*/ 1749 h 860"/>
                              <a:gd name="T88" fmla="+- 0 9937 9755"/>
                              <a:gd name="T89" fmla="*/ T88 w 210"/>
                              <a:gd name="T90" fmla="+- 0 1810 1138"/>
                              <a:gd name="T91" fmla="*/ 1810 h 860"/>
                              <a:gd name="T92" fmla="+- 0 9905 9755"/>
                              <a:gd name="T93" fmla="*/ T92 w 210"/>
                              <a:gd name="T94" fmla="+- 0 1870 1138"/>
                              <a:gd name="T95" fmla="*/ 1870 h 860"/>
                              <a:gd name="T96" fmla="+- 0 9859 9755"/>
                              <a:gd name="T97" fmla="*/ T96 w 210"/>
                              <a:gd name="T98" fmla="+- 0 1932 1138"/>
                              <a:gd name="T99" fmla="*/ 1932 h 860"/>
                              <a:gd name="T100" fmla="+- 0 9796 9755"/>
                              <a:gd name="T101" fmla="*/ T100 w 210"/>
                              <a:gd name="T102" fmla="+- 0 1997 1138"/>
                              <a:gd name="T103" fmla="*/ 1997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210" h="860">
                                <a:moveTo>
                                  <a:pt x="41" y="859"/>
                                </a:move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lnTo>
                                  <a:pt x="27" y="29"/>
                                </a:ln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 name="Freeform 261"/>
                        <wps:cNvSpPr>
                          <a:spLocks/>
                        </wps:cNvSpPr>
                        <wps:spPr bwMode="auto">
                          <a:xfrm>
                            <a:off x="9755" y="1137"/>
                            <a:ext cx="210" cy="860"/>
                          </a:xfrm>
                          <a:custGeom>
                            <a:avLst/>
                            <a:gdLst>
                              <a:gd name="T0" fmla="+- 0 9755 9755"/>
                              <a:gd name="T1" fmla="*/ T0 w 210"/>
                              <a:gd name="T2" fmla="+- 0 1138 1138"/>
                              <a:gd name="T3" fmla="*/ 1138 h 860"/>
                              <a:gd name="T4" fmla="+- 0 9819 9755"/>
                              <a:gd name="T5" fmla="*/ T4 w 210"/>
                              <a:gd name="T6" fmla="+- 0 1218 1138"/>
                              <a:gd name="T7" fmla="*/ 1218 h 860"/>
                              <a:gd name="T8" fmla="+- 0 9861 9755"/>
                              <a:gd name="T9" fmla="*/ T8 w 210"/>
                              <a:gd name="T10" fmla="+- 0 1286 1138"/>
                              <a:gd name="T11" fmla="*/ 1286 h 860"/>
                              <a:gd name="T12" fmla="+- 0 9902 9755"/>
                              <a:gd name="T13" fmla="*/ T12 w 210"/>
                              <a:gd name="T14" fmla="+- 0 1366 1138"/>
                              <a:gd name="T15" fmla="*/ 1366 h 860"/>
                              <a:gd name="T16" fmla="+- 0 9936 9755"/>
                              <a:gd name="T17" fmla="*/ T16 w 210"/>
                              <a:gd name="T18" fmla="+- 0 1454 1138"/>
                              <a:gd name="T19" fmla="*/ 1454 h 860"/>
                              <a:gd name="T20" fmla="+- 0 9958 9755"/>
                              <a:gd name="T21" fmla="*/ T20 w 210"/>
                              <a:gd name="T22" fmla="+- 0 1545 1138"/>
                              <a:gd name="T23" fmla="*/ 1545 h 860"/>
                              <a:gd name="T24" fmla="+- 0 9964 9755"/>
                              <a:gd name="T25" fmla="*/ T24 w 210"/>
                              <a:gd name="T26" fmla="+- 0 1619 1138"/>
                              <a:gd name="T27" fmla="*/ 1619 h 860"/>
                              <a:gd name="T28" fmla="+- 0 9964 9755"/>
                              <a:gd name="T29" fmla="*/ T28 w 210"/>
                              <a:gd name="T30" fmla="+- 0 1686 1138"/>
                              <a:gd name="T31" fmla="*/ 1686 h 860"/>
                              <a:gd name="T32" fmla="+- 0 9956 9755"/>
                              <a:gd name="T33" fmla="*/ T32 w 210"/>
                              <a:gd name="T34" fmla="+- 0 1749 1138"/>
                              <a:gd name="T35" fmla="*/ 1749 h 860"/>
                              <a:gd name="T36" fmla="+- 0 9937 9755"/>
                              <a:gd name="T37" fmla="*/ T36 w 210"/>
                              <a:gd name="T38" fmla="+- 0 1810 1138"/>
                              <a:gd name="T39" fmla="*/ 1810 h 860"/>
                              <a:gd name="T40" fmla="+- 0 9905 9755"/>
                              <a:gd name="T41" fmla="*/ T40 w 210"/>
                              <a:gd name="T42" fmla="+- 0 1870 1138"/>
                              <a:gd name="T43" fmla="*/ 1870 h 860"/>
                              <a:gd name="T44" fmla="+- 0 9859 9755"/>
                              <a:gd name="T45" fmla="*/ T44 w 210"/>
                              <a:gd name="T46" fmla="+- 0 1932 1138"/>
                              <a:gd name="T47" fmla="*/ 1932 h 860"/>
                              <a:gd name="T48" fmla="+- 0 9796 9755"/>
                              <a:gd name="T49" fmla="*/ T48 w 210"/>
                              <a:gd name="T50" fmla="+- 0 1997 1138"/>
                              <a:gd name="T51" fmla="*/ 1997 h 860"/>
                              <a:gd name="T52" fmla="+- 0 9791 9755"/>
                              <a:gd name="T53" fmla="*/ T52 w 210"/>
                              <a:gd name="T54" fmla="+- 0 1987 1138"/>
                              <a:gd name="T55" fmla="*/ 1987 h 860"/>
                              <a:gd name="T56" fmla="+- 0 9826 9755"/>
                              <a:gd name="T57" fmla="*/ T56 w 210"/>
                              <a:gd name="T58" fmla="+- 0 1953 1138"/>
                              <a:gd name="T59" fmla="*/ 1953 h 860"/>
                              <a:gd name="T60" fmla="+- 0 9863 9755"/>
                              <a:gd name="T61" fmla="*/ T60 w 210"/>
                              <a:gd name="T62" fmla="+- 0 1912 1138"/>
                              <a:gd name="T63" fmla="*/ 1912 h 860"/>
                              <a:gd name="T64" fmla="+- 0 9899 9755"/>
                              <a:gd name="T65" fmla="*/ T64 w 210"/>
                              <a:gd name="T66" fmla="+- 0 1862 1138"/>
                              <a:gd name="T67" fmla="*/ 1862 h 860"/>
                              <a:gd name="T68" fmla="+- 0 9929 9755"/>
                              <a:gd name="T69" fmla="*/ T68 w 210"/>
                              <a:gd name="T70" fmla="+- 0 1802 1138"/>
                              <a:gd name="T71" fmla="*/ 1802 h 860"/>
                              <a:gd name="T72" fmla="+- 0 9950 9755"/>
                              <a:gd name="T73" fmla="*/ T72 w 210"/>
                              <a:gd name="T74" fmla="+- 0 1731 1138"/>
                              <a:gd name="T75" fmla="*/ 1731 h 860"/>
                              <a:gd name="T76" fmla="+- 0 9959 9755"/>
                              <a:gd name="T77" fmla="*/ T76 w 210"/>
                              <a:gd name="T78" fmla="+- 0 1646 1138"/>
                              <a:gd name="T79" fmla="*/ 1646 h 860"/>
                              <a:gd name="T80" fmla="+- 0 9950 9755"/>
                              <a:gd name="T81" fmla="*/ T80 w 210"/>
                              <a:gd name="T82" fmla="+- 0 1548 1138"/>
                              <a:gd name="T83" fmla="*/ 1548 h 860"/>
                              <a:gd name="T84" fmla="+- 0 9895 9755"/>
                              <a:gd name="T85" fmla="*/ T84 w 210"/>
                              <a:gd name="T86" fmla="+- 0 1369 1138"/>
                              <a:gd name="T87" fmla="*/ 1369 h 860"/>
                              <a:gd name="T88" fmla="+- 0 9831 9755"/>
                              <a:gd name="T89" fmla="*/ T88 w 210"/>
                              <a:gd name="T90" fmla="+- 0 1241 1138"/>
                              <a:gd name="T91" fmla="*/ 1241 h 860"/>
                              <a:gd name="T92" fmla="+- 0 9777 9755"/>
                              <a:gd name="T93" fmla="*/ T92 w 210"/>
                              <a:gd name="T94" fmla="+- 0 1164 1138"/>
                              <a:gd name="T95" fmla="*/ 1164 h 860"/>
                              <a:gd name="T96" fmla="+- 0 9755 9755"/>
                              <a:gd name="T97" fmla="*/ T96 w 210"/>
                              <a:gd name="T98" fmla="+- 0 1138 1138"/>
                              <a:gd name="T99" fmla="*/ 1138 h 86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210" h="860">
                                <a:moveTo>
                                  <a:pt x="0" y="0"/>
                                </a:moveTo>
                                <a:lnTo>
                                  <a:pt x="64" y="80"/>
                                </a:lnTo>
                                <a:lnTo>
                                  <a:pt x="106" y="148"/>
                                </a:lnTo>
                                <a:lnTo>
                                  <a:pt x="147" y="228"/>
                                </a:lnTo>
                                <a:lnTo>
                                  <a:pt x="181" y="316"/>
                                </a:lnTo>
                                <a:lnTo>
                                  <a:pt x="203" y="407"/>
                                </a:lnTo>
                                <a:lnTo>
                                  <a:pt x="209" y="481"/>
                                </a:lnTo>
                                <a:lnTo>
                                  <a:pt x="209" y="548"/>
                                </a:lnTo>
                                <a:lnTo>
                                  <a:pt x="201" y="611"/>
                                </a:lnTo>
                                <a:lnTo>
                                  <a:pt x="182" y="672"/>
                                </a:lnTo>
                                <a:lnTo>
                                  <a:pt x="150" y="732"/>
                                </a:lnTo>
                                <a:lnTo>
                                  <a:pt x="104" y="794"/>
                                </a:lnTo>
                                <a:lnTo>
                                  <a:pt x="41" y="859"/>
                                </a:lnTo>
                                <a:lnTo>
                                  <a:pt x="36" y="849"/>
                                </a:lnTo>
                                <a:lnTo>
                                  <a:pt x="71" y="815"/>
                                </a:lnTo>
                                <a:lnTo>
                                  <a:pt x="108" y="774"/>
                                </a:lnTo>
                                <a:lnTo>
                                  <a:pt x="144" y="724"/>
                                </a:lnTo>
                                <a:lnTo>
                                  <a:pt x="174" y="664"/>
                                </a:lnTo>
                                <a:lnTo>
                                  <a:pt x="195" y="593"/>
                                </a:lnTo>
                                <a:lnTo>
                                  <a:pt x="204" y="508"/>
                                </a:lnTo>
                                <a:lnTo>
                                  <a:pt x="195" y="410"/>
                                </a:lnTo>
                                <a:lnTo>
                                  <a:pt x="140" y="231"/>
                                </a:lnTo>
                                <a:lnTo>
                                  <a:pt x="76" y="103"/>
                                </a:lnTo>
                                <a:lnTo>
                                  <a:pt x="22" y="26"/>
                                </a:lnTo>
                                <a:lnTo>
                                  <a:pt x="0" y="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 name="Picture 262"/>
                          <pic:cNvPicPr>
                            <a:picLocks noChangeAspect="1" noChangeArrowheads="1"/>
                          </pic:cNvPicPr>
                        </pic:nvPicPr>
                        <pic:blipFill>
                          <a:blip r:embed="rId181">
                            <a:extLst>
                              <a:ext uri="{28A0092B-C50C-407E-A947-70E740481C1C}">
                                <a14:useLocalDpi xmlns:a14="http://schemas.microsoft.com/office/drawing/2010/main" val="0"/>
                              </a:ext>
                            </a:extLst>
                          </a:blip>
                          <a:srcRect/>
                          <a:stretch>
                            <a:fillRect/>
                          </a:stretch>
                        </pic:blipFill>
                        <pic:spPr bwMode="auto">
                          <a:xfrm>
                            <a:off x="9842" y="1900"/>
                            <a:ext cx="164"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 name="AutoShape 263"/>
                        <wps:cNvSpPr>
                          <a:spLocks/>
                        </wps:cNvSpPr>
                        <wps:spPr bwMode="auto">
                          <a:xfrm>
                            <a:off x="9842" y="1900"/>
                            <a:ext cx="164" cy="40"/>
                          </a:xfrm>
                          <a:custGeom>
                            <a:avLst/>
                            <a:gdLst>
                              <a:gd name="T0" fmla="+- 0 9848 9843"/>
                              <a:gd name="T1" fmla="*/ T0 w 164"/>
                              <a:gd name="T2" fmla="+- 0 1935 1900"/>
                              <a:gd name="T3" fmla="*/ 1935 h 40"/>
                              <a:gd name="T4" fmla="+- 0 9843 9843"/>
                              <a:gd name="T5" fmla="*/ T4 w 164"/>
                              <a:gd name="T6" fmla="+- 0 1938 1900"/>
                              <a:gd name="T7" fmla="*/ 1938 h 40"/>
                              <a:gd name="T8" fmla="+- 0 9855 9843"/>
                              <a:gd name="T9" fmla="*/ T8 w 164"/>
                              <a:gd name="T10" fmla="+- 0 1927 1900"/>
                              <a:gd name="T11" fmla="*/ 1927 h 40"/>
                              <a:gd name="T12" fmla="+- 0 9877 9843"/>
                              <a:gd name="T13" fmla="*/ T12 w 164"/>
                              <a:gd name="T14" fmla="+- 0 1912 1900"/>
                              <a:gd name="T15" fmla="*/ 1912 h 40"/>
                              <a:gd name="T16" fmla="+- 0 9900 9843"/>
                              <a:gd name="T17" fmla="*/ T16 w 164"/>
                              <a:gd name="T18" fmla="+- 0 1903 1900"/>
                              <a:gd name="T19" fmla="*/ 1903 h 40"/>
                              <a:gd name="T20" fmla="+- 0 9924 9843"/>
                              <a:gd name="T21" fmla="*/ T20 w 164"/>
                              <a:gd name="T22" fmla="+- 0 1900 1900"/>
                              <a:gd name="T23" fmla="*/ 1900 h 40"/>
                              <a:gd name="T24" fmla="+- 0 9954 9843"/>
                              <a:gd name="T25" fmla="*/ T24 w 164"/>
                              <a:gd name="T26" fmla="+- 0 1902 1900"/>
                              <a:gd name="T27" fmla="*/ 1902 h 40"/>
                              <a:gd name="T28" fmla="+- 0 9983 9843"/>
                              <a:gd name="T29" fmla="*/ T28 w 164"/>
                              <a:gd name="T30" fmla="+- 0 1911 1900"/>
                              <a:gd name="T31" fmla="*/ 1911 h 40"/>
                              <a:gd name="T32" fmla="+- 0 10005 9843"/>
                              <a:gd name="T33" fmla="*/ T32 w 164"/>
                              <a:gd name="T34" fmla="+- 0 1931 1900"/>
                              <a:gd name="T35" fmla="*/ 1931 h 40"/>
                              <a:gd name="T36" fmla="+- 0 10005 9843"/>
                              <a:gd name="T37" fmla="*/ T36 w 164"/>
                              <a:gd name="T38" fmla="+- 0 1931 1900"/>
                              <a:gd name="T39" fmla="*/ 1931 h 40"/>
                              <a:gd name="T40" fmla="+- 0 10006 9843"/>
                              <a:gd name="T41" fmla="*/ T40 w 164"/>
                              <a:gd name="T42" fmla="+- 0 1933 1900"/>
                              <a:gd name="T43" fmla="*/ 1933 h 40"/>
                              <a:gd name="T44" fmla="+- 0 9979 9843"/>
                              <a:gd name="T45" fmla="*/ T44 w 164"/>
                              <a:gd name="T46" fmla="+- 0 1936 1900"/>
                              <a:gd name="T47" fmla="*/ 1936 h 40"/>
                              <a:gd name="T48" fmla="+- 0 9961 9843"/>
                              <a:gd name="T49" fmla="*/ T48 w 164"/>
                              <a:gd name="T50" fmla="+- 0 1938 1900"/>
                              <a:gd name="T51" fmla="*/ 1938 h 40"/>
                              <a:gd name="T52" fmla="+- 0 9947 9843"/>
                              <a:gd name="T53" fmla="*/ T52 w 164"/>
                              <a:gd name="T54" fmla="+- 0 1940 1900"/>
                              <a:gd name="T55" fmla="*/ 1940 h 40"/>
                              <a:gd name="T56" fmla="+- 0 9931 9843"/>
                              <a:gd name="T57" fmla="*/ T56 w 164"/>
                              <a:gd name="T58" fmla="+- 0 1940 1900"/>
                              <a:gd name="T59" fmla="*/ 1940 h 40"/>
                              <a:gd name="T60" fmla="+- 0 9909 9843"/>
                              <a:gd name="T61" fmla="*/ T60 w 164"/>
                              <a:gd name="T62" fmla="+- 0 1937 1900"/>
                              <a:gd name="T63" fmla="*/ 1937 h 40"/>
                              <a:gd name="T64" fmla="+- 0 9890 9843"/>
                              <a:gd name="T65" fmla="*/ T64 w 164"/>
                              <a:gd name="T66" fmla="+- 0 1931 1900"/>
                              <a:gd name="T67" fmla="*/ 1931 h 40"/>
                              <a:gd name="T68" fmla="+- 0 9879 9843"/>
                              <a:gd name="T69" fmla="*/ T68 w 164"/>
                              <a:gd name="T70" fmla="+- 0 1925 1900"/>
                              <a:gd name="T71" fmla="*/ 1925 h 40"/>
                              <a:gd name="T72" fmla="+- 0 9867 9843"/>
                              <a:gd name="T73" fmla="*/ T72 w 164"/>
                              <a:gd name="T74" fmla="+- 0 1925 1900"/>
                              <a:gd name="T75" fmla="*/ 1925 h 40"/>
                              <a:gd name="T76" fmla="+- 0 9848 9843"/>
                              <a:gd name="T77" fmla="*/ T76 w 164"/>
                              <a:gd name="T78" fmla="+- 0 1935 1900"/>
                              <a:gd name="T79" fmla="*/ 1935 h 40"/>
                              <a:gd name="T80" fmla="+- 0 9860 9843"/>
                              <a:gd name="T81" fmla="*/ T80 w 164"/>
                              <a:gd name="T82" fmla="+- 0 1926 1900"/>
                              <a:gd name="T83" fmla="*/ 1926 h 40"/>
                              <a:gd name="T84" fmla="+- 0 9866 9843"/>
                              <a:gd name="T85" fmla="*/ T84 w 164"/>
                              <a:gd name="T86" fmla="+- 0 1925 1900"/>
                              <a:gd name="T87" fmla="*/ 1925 h 40"/>
                              <a:gd name="T88" fmla="+- 0 9885 9843"/>
                              <a:gd name="T89" fmla="*/ T88 w 164"/>
                              <a:gd name="T90" fmla="+- 0 1922 1900"/>
                              <a:gd name="T91" fmla="*/ 1922 h 40"/>
                              <a:gd name="T92" fmla="+- 0 9919 9843"/>
                              <a:gd name="T93" fmla="*/ T92 w 164"/>
                              <a:gd name="T94" fmla="+- 0 1921 1900"/>
                              <a:gd name="T95" fmla="*/ 1921 h 40"/>
                              <a:gd name="T96" fmla="+- 0 9970 9843"/>
                              <a:gd name="T97" fmla="*/ T96 w 164"/>
                              <a:gd name="T98" fmla="+- 0 1923 1900"/>
                              <a:gd name="T99" fmla="*/ 1923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Lst>
                            <a:rect l="0" t="0" r="r" b="b"/>
                            <a:pathLst>
                              <a:path w="164" h="40">
                                <a:moveTo>
                                  <a:pt x="5" y="35"/>
                                </a:moveTo>
                                <a:lnTo>
                                  <a:pt x="0" y="38"/>
                                </a:lnTo>
                                <a:lnTo>
                                  <a:pt x="12" y="27"/>
                                </a:lnTo>
                                <a:lnTo>
                                  <a:pt x="34" y="12"/>
                                </a:lnTo>
                                <a:lnTo>
                                  <a:pt x="57" y="3"/>
                                </a:lnTo>
                                <a:lnTo>
                                  <a:pt x="81" y="0"/>
                                </a:lnTo>
                                <a:lnTo>
                                  <a:pt x="111" y="2"/>
                                </a:lnTo>
                                <a:lnTo>
                                  <a:pt x="140" y="11"/>
                                </a:lnTo>
                                <a:lnTo>
                                  <a:pt x="162" y="31"/>
                                </a:lnTo>
                                <a:lnTo>
                                  <a:pt x="163" y="33"/>
                                </a:lnTo>
                                <a:lnTo>
                                  <a:pt x="136" y="36"/>
                                </a:lnTo>
                                <a:lnTo>
                                  <a:pt x="118" y="38"/>
                                </a:lnTo>
                                <a:lnTo>
                                  <a:pt x="104" y="40"/>
                                </a:lnTo>
                                <a:lnTo>
                                  <a:pt x="88" y="40"/>
                                </a:lnTo>
                                <a:lnTo>
                                  <a:pt x="66" y="37"/>
                                </a:lnTo>
                                <a:lnTo>
                                  <a:pt x="47" y="31"/>
                                </a:lnTo>
                                <a:lnTo>
                                  <a:pt x="36" y="25"/>
                                </a:lnTo>
                                <a:lnTo>
                                  <a:pt x="24" y="25"/>
                                </a:lnTo>
                                <a:lnTo>
                                  <a:pt x="5" y="35"/>
                                </a:lnTo>
                                <a:close/>
                                <a:moveTo>
                                  <a:pt x="17" y="26"/>
                                </a:moveTo>
                                <a:lnTo>
                                  <a:pt x="23" y="25"/>
                                </a:lnTo>
                                <a:lnTo>
                                  <a:pt x="42" y="22"/>
                                </a:lnTo>
                                <a:lnTo>
                                  <a:pt x="76" y="21"/>
                                </a:lnTo>
                                <a:lnTo>
                                  <a:pt x="127" y="2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 name="Picture 264"/>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9793" y="1836"/>
                            <a:ext cx="37" cy="1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 name="Freeform 265"/>
                        <wps:cNvSpPr>
                          <a:spLocks/>
                        </wps:cNvSpPr>
                        <wps:spPr bwMode="auto">
                          <a:xfrm>
                            <a:off x="9793" y="1836"/>
                            <a:ext cx="37" cy="138"/>
                          </a:xfrm>
                          <a:custGeom>
                            <a:avLst/>
                            <a:gdLst>
                              <a:gd name="T0" fmla="+- 0 9816 9793"/>
                              <a:gd name="T1" fmla="*/ T0 w 37"/>
                              <a:gd name="T2" fmla="+- 0 1973 1836"/>
                              <a:gd name="T3" fmla="*/ 1973 h 138"/>
                              <a:gd name="T4" fmla="+- 0 9813 9793"/>
                              <a:gd name="T5" fmla="*/ T4 w 37"/>
                              <a:gd name="T6" fmla="+- 0 1972 1836"/>
                              <a:gd name="T7" fmla="*/ 1972 h 138"/>
                              <a:gd name="T8" fmla="+- 0 9811 9793"/>
                              <a:gd name="T9" fmla="*/ T8 w 37"/>
                              <a:gd name="T10" fmla="+- 0 1954 1836"/>
                              <a:gd name="T11" fmla="*/ 1954 h 138"/>
                              <a:gd name="T12" fmla="+- 0 9809 9793"/>
                              <a:gd name="T13" fmla="*/ T12 w 37"/>
                              <a:gd name="T14" fmla="+- 0 1931 1836"/>
                              <a:gd name="T15" fmla="*/ 1931 h 138"/>
                              <a:gd name="T16" fmla="+- 0 9804 9793"/>
                              <a:gd name="T17" fmla="*/ T16 w 37"/>
                              <a:gd name="T18" fmla="+- 0 1914 1836"/>
                              <a:gd name="T19" fmla="*/ 1914 h 138"/>
                              <a:gd name="T20" fmla="+- 0 9796 9793"/>
                              <a:gd name="T21" fmla="*/ T20 w 37"/>
                              <a:gd name="T22" fmla="+- 0 1896 1836"/>
                              <a:gd name="T23" fmla="*/ 1896 h 138"/>
                              <a:gd name="T24" fmla="+- 0 9793 9793"/>
                              <a:gd name="T25" fmla="*/ T24 w 37"/>
                              <a:gd name="T26" fmla="+- 0 1878 1836"/>
                              <a:gd name="T27" fmla="*/ 1878 h 138"/>
                              <a:gd name="T28" fmla="+- 0 9795 9793"/>
                              <a:gd name="T29" fmla="*/ T28 w 37"/>
                              <a:gd name="T30" fmla="+- 0 1858 1836"/>
                              <a:gd name="T31" fmla="*/ 1858 h 138"/>
                              <a:gd name="T32" fmla="+- 0 9802 9793"/>
                              <a:gd name="T33" fmla="*/ T32 w 37"/>
                              <a:gd name="T34" fmla="+- 0 1836 1836"/>
                              <a:gd name="T35" fmla="*/ 1836 h 138"/>
                              <a:gd name="T36" fmla="+- 0 9805 9793"/>
                              <a:gd name="T37" fmla="*/ T36 w 37"/>
                              <a:gd name="T38" fmla="+- 0 1839 1836"/>
                              <a:gd name="T39" fmla="*/ 1839 h 138"/>
                              <a:gd name="T40" fmla="+- 0 9811 9793"/>
                              <a:gd name="T41" fmla="*/ T40 w 37"/>
                              <a:gd name="T42" fmla="+- 0 1846 1836"/>
                              <a:gd name="T43" fmla="*/ 1846 h 138"/>
                              <a:gd name="T44" fmla="+- 0 9818 9793"/>
                              <a:gd name="T45" fmla="*/ T44 w 37"/>
                              <a:gd name="T46" fmla="+- 0 1859 1836"/>
                              <a:gd name="T47" fmla="*/ 1859 h 138"/>
                              <a:gd name="T48" fmla="+- 0 9822 9793"/>
                              <a:gd name="T49" fmla="*/ T48 w 37"/>
                              <a:gd name="T50" fmla="+- 0 1878 1836"/>
                              <a:gd name="T51" fmla="*/ 1878 h 138"/>
                              <a:gd name="T52" fmla="+- 0 9825 9793"/>
                              <a:gd name="T53" fmla="*/ T52 w 37"/>
                              <a:gd name="T54" fmla="+- 0 1894 1836"/>
                              <a:gd name="T55" fmla="*/ 1894 h 138"/>
                              <a:gd name="T56" fmla="+- 0 9830 9793"/>
                              <a:gd name="T57" fmla="*/ T56 w 37"/>
                              <a:gd name="T58" fmla="+- 0 1908 1836"/>
                              <a:gd name="T59" fmla="*/ 1908 h 138"/>
                              <a:gd name="T60" fmla="+- 0 9829 9793"/>
                              <a:gd name="T61" fmla="*/ T60 w 37"/>
                              <a:gd name="T62" fmla="+- 0 1931 1836"/>
                              <a:gd name="T63" fmla="*/ 1931 h 138"/>
                              <a:gd name="T64" fmla="+- 0 9816 9793"/>
                              <a:gd name="T65" fmla="*/ T64 w 37"/>
                              <a:gd name="T66" fmla="+- 0 1973 1836"/>
                              <a:gd name="T67" fmla="*/ 1973 h 1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37" h="138">
                                <a:moveTo>
                                  <a:pt x="23" y="137"/>
                                </a:moveTo>
                                <a:lnTo>
                                  <a:pt x="20" y="136"/>
                                </a:lnTo>
                                <a:lnTo>
                                  <a:pt x="18" y="118"/>
                                </a:lnTo>
                                <a:lnTo>
                                  <a:pt x="16" y="95"/>
                                </a:lnTo>
                                <a:lnTo>
                                  <a:pt x="11" y="78"/>
                                </a:lnTo>
                                <a:lnTo>
                                  <a:pt x="3" y="60"/>
                                </a:lnTo>
                                <a:lnTo>
                                  <a:pt x="0" y="42"/>
                                </a:lnTo>
                                <a:lnTo>
                                  <a:pt x="2" y="22"/>
                                </a:lnTo>
                                <a:lnTo>
                                  <a:pt x="9" y="0"/>
                                </a:lnTo>
                                <a:lnTo>
                                  <a:pt x="12" y="3"/>
                                </a:lnTo>
                                <a:lnTo>
                                  <a:pt x="18" y="10"/>
                                </a:lnTo>
                                <a:lnTo>
                                  <a:pt x="25" y="23"/>
                                </a:lnTo>
                                <a:lnTo>
                                  <a:pt x="29" y="42"/>
                                </a:lnTo>
                                <a:lnTo>
                                  <a:pt x="32" y="58"/>
                                </a:lnTo>
                                <a:lnTo>
                                  <a:pt x="37" y="72"/>
                                </a:lnTo>
                                <a:lnTo>
                                  <a:pt x="36" y="95"/>
                                </a:lnTo>
                                <a:lnTo>
                                  <a:pt x="23" y="1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9" name="Picture 266"/>
                          <pic:cNvPicPr>
                            <a:picLocks noChangeAspect="1" noChangeArrowheads="1"/>
                          </pic:cNvPicPr>
                        </pic:nvPicPr>
                        <pic:blipFill>
                          <a:blip r:embed="rId183">
                            <a:extLst>
                              <a:ext uri="{28A0092B-C50C-407E-A947-70E740481C1C}">
                                <a14:useLocalDpi xmlns:a14="http://schemas.microsoft.com/office/drawing/2010/main" val="0"/>
                              </a:ext>
                            </a:extLst>
                          </a:blip>
                          <a:srcRect/>
                          <a:stretch>
                            <a:fillRect/>
                          </a:stretch>
                        </pic:blipFill>
                        <pic:spPr bwMode="auto">
                          <a:xfrm>
                            <a:off x="9802" y="1844"/>
                            <a:ext cx="15"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 name="Freeform 267"/>
                        <wps:cNvSpPr>
                          <a:spLocks/>
                        </wps:cNvSpPr>
                        <wps:spPr bwMode="auto">
                          <a:xfrm>
                            <a:off x="9802" y="1844"/>
                            <a:ext cx="15" cy="118"/>
                          </a:xfrm>
                          <a:custGeom>
                            <a:avLst/>
                            <a:gdLst>
                              <a:gd name="T0" fmla="+- 0 9815 9803"/>
                              <a:gd name="T1" fmla="*/ T0 w 15"/>
                              <a:gd name="T2" fmla="+- 0 1962 1845"/>
                              <a:gd name="T3" fmla="*/ 1962 h 118"/>
                              <a:gd name="T4" fmla="+- 0 9816 9803"/>
                              <a:gd name="T5" fmla="*/ T4 w 15"/>
                              <a:gd name="T6" fmla="+- 0 1955 1845"/>
                              <a:gd name="T7" fmla="*/ 1955 h 118"/>
                              <a:gd name="T8" fmla="+- 0 9817 9803"/>
                              <a:gd name="T9" fmla="*/ T8 w 15"/>
                              <a:gd name="T10" fmla="+- 0 1940 1845"/>
                              <a:gd name="T11" fmla="*/ 1940 h 118"/>
                              <a:gd name="T12" fmla="+- 0 9817 9803"/>
                              <a:gd name="T13" fmla="*/ T12 w 15"/>
                              <a:gd name="T14" fmla="+- 0 1922 1845"/>
                              <a:gd name="T15" fmla="*/ 1922 h 118"/>
                              <a:gd name="T16" fmla="+- 0 9814 9803"/>
                              <a:gd name="T17" fmla="*/ T16 w 15"/>
                              <a:gd name="T18" fmla="+- 0 1909 1845"/>
                              <a:gd name="T19" fmla="*/ 1909 h 118"/>
                              <a:gd name="T20" fmla="+- 0 9810 9803"/>
                              <a:gd name="T21" fmla="*/ T20 w 15"/>
                              <a:gd name="T22" fmla="+- 0 1893 1845"/>
                              <a:gd name="T23" fmla="*/ 1893 h 118"/>
                              <a:gd name="T24" fmla="+- 0 9806 9803"/>
                              <a:gd name="T25" fmla="*/ T24 w 15"/>
                              <a:gd name="T26" fmla="+- 0 1872 1845"/>
                              <a:gd name="T27" fmla="*/ 1872 h 118"/>
                              <a:gd name="T28" fmla="+- 0 9804 9803"/>
                              <a:gd name="T29" fmla="*/ T28 w 15"/>
                              <a:gd name="T30" fmla="+- 0 1853 1845"/>
                              <a:gd name="T31" fmla="*/ 1853 h 118"/>
                              <a:gd name="T32" fmla="+- 0 9803 9803"/>
                              <a:gd name="T33" fmla="*/ T32 w 15"/>
                              <a:gd name="T34" fmla="+- 0 1845 1845"/>
                              <a:gd name="T35" fmla="*/ 1845 h 1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5" h="118">
                                <a:moveTo>
                                  <a:pt x="12" y="117"/>
                                </a:moveTo>
                                <a:lnTo>
                                  <a:pt x="13" y="110"/>
                                </a:lnTo>
                                <a:lnTo>
                                  <a:pt x="14" y="95"/>
                                </a:lnTo>
                                <a:lnTo>
                                  <a:pt x="14" y="77"/>
                                </a:lnTo>
                                <a:lnTo>
                                  <a:pt x="11" y="64"/>
                                </a:lnTo>
                                <a:lnTo>
                                  <a:pt x="7" y="48"/>
                                </a:lnTo>
                                <a:lnTo>
                                  <a:pt x="3" y="27"/>
                                </a:lnTo>
                                <a:lnTo>
                                  <a:pt x="1" y="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 name="Freeform 268"/>
                        <wps:cNvSpPr>
                          <a:spLocks/>
                        </wps:cNvSpPr>
                        <wps:spPr bwMode="auto">
                          <a:xfrm>
                            <a:off x="9215" y="1880"/>
                            <a:ext cx="674" cy="365"/>
                          </a:xfrm>
                          <a:custGeom>
                            <a:avLst/>
                            <a:gdLst>
                              <a:gd name="T0" fmla="+- 0 9218 9215"/>
                              <a:gd name="T1" fmla="*/ T0 w 674"/>
                              <a:gd name="T2" fmla="+- 0 2244 1880"/>
                              <a:gd name="T3" fmla="*/ 2244 h 365"/>
                              <a:gd name="T4" fmla="+- 0 9279 9215"/>
                              <a:gd name="T5" fmla="*/ T4 w 674"/>
                              <a:gd name="T6" fmla="+- 0 2201 1880"/>
                              <a:gd name="T7" fmla="*/ 2201 h 365"/>
                              <a:gd name="T8" fmla="+- 0 9338 9215"/>
                              <a:gd name="T9" fmla="*/ T8 w 674"/>
                              <a:gd name="T10" fmla="+- 0 2177 1880"/>
                              <a:gd name="T11" fmla="*/ 2177 h 365"/>
                              <a:gd name="T12" fmla="+- 0 9398 9215"/>
                              <a:gd name="T13" fmla="*/ T12 w 674"/>
                              <a:gd name="T14" fmla="+- 0 2156 1880"/>
                              <a:gd name="T15" fmla="*/ 2156 h 365"/>
                              <a:gd name="T16" fmla="+- 0 9468 9215"/>
                              <a:gd name="T17" fmla="*/ T16 w 674"/>
                              <a:gd name="T18" fmla="+- 0 2139 1880"/>
                              <a:gd name="T19" fmla="*/ 2139 h 365"/>
                              <a:gd name="T20" fmla="+- 0 9543 9215"/>
                              <a:gd name="T21" fmla="*/ T20 w 674"/>
                              <a:gd name="T22" fmla="+- 0 2123 1880"/>
                              <a:gd name="T23" fmla="*/ 2123 h 365"/>
                              <a:gd name="T24" fmla="+- 0 9611 9215"/>
                              <a:gd name="T25" fmla="*/ T24 w 674"/>
                              <a:gd name="T26" fmla="+- 0 2101 1880"/>
                              <a:gd name="T27" fmla="*/ 2101 h 365"/>
                              <a:gd name="T28" fmla="+- 0 9669 9215"/>
                              <a:gd name="T29" fmla="*/ T28 w 674"/>
                              <a:gd name="T30" fmla="+- 0 2076 1880"/>
                              <a:gd name="T31" fmla="*/ 2076 h 365"/>
                              <a:gd name="T32" fmla="+- 0 9747 9215"/>
                              <a:gd name="T33" fmla="*/ T32 w 674"/>
                              <a:gd name="T34" fmla="+- 0 2023 1880"/>
                              <a:gd name="T35" fmla="*/ 2023 h 365"/>
                              <a:gd name="T36" fmla="+- 0 9794 9215"/>
                              <a:gd name="T37" fmla="*/ T36 w 674"/>
                              <a:gd name="T38" fmla="+- 0 1983 1880"/>
                              <a:gd name="T39" fmla="*/ 1983 h 365"/>
                              <a:gd name="T40" fmla="+- 0 9844 9215"/>
                              <a:gd name="T41" fmla="*/ T40 w 674"/>
                              <a:gd name="T42" fmla="+- 0 1935 1880"/>
                              <a:gd name="T43" fmla="*/ 1935 h 365"/>
                              <a:gd name="T44" fmla="+- 0 9887 9215"/>
                              <a:gd name="T45" fmla="*/ T44 w 674"/>
                              <a:gd name="T46" fmla="+- 0 1880 1880"/>
                              <a:gd name="T47" fmla="*/ 1880 h 365"/>
                              <a:gd name="T48" fmla="+- 0 9889 9215"/>
                              <a:gd name="T49" fmla="*/ T48 w 674"/>
                              <a:gd name="T50" fmla="+- 0 1888 1880"/>
                              <a:gd name="T51" fmla="*/ 1888 h 365"/>
                              <a:gd name="T52" fmla="+- 0 9887 9215"/>
                              <a:gd name="T53" fmla="*/ T52 w 674"/>
                              <a:gd name="T54" fmla="+- 0 1892 1880"/>
                              <a:gd name="T55" fmla="*/ 1892 h 365"/>
                              <a:gd name="T56" fmla="+- 0 9887 9215"/>
                              <a:gd name="T57" fmla="*/ T56 w 674"/>
                              <a:gd name="T58" fmla="+- 0 1895 1880"/>
                              <a:gd name="T59" fmla="*/ 1895 h 365"/>
                              <a:gd name="T60" fmla="+- 0 9845 9215"/>
                              <a:gd name="T61" fmla="*/ T60 w 674"/>
                              <a:gd name="T62" fmla="+- 0 1946 1880"/>
                              <a:gd name="T63" fmla="*/ 1946 h 365"/>
                              <a:gd name="T64" fmla="+- 0 9799 9215"/>
                              <a:gd name="T65" fmla="*/ T64 w 674"/>
                              <a:gd name="T66" fmla="+- 0 1993 1880"/>
                              <a:gd name="T67" fmla="*/ 1993 h 365"/>
                              <a:gd name="T68" fmla="+- 0 9753 9215"/>
                              <a:gd name="T69" fmla="*/ T68 w 674"/>
                              <a:gd name="T70" fmla="+- 0 2032 1880"/>
                              <a:gd name="T71" fmla="*/ 2032 h 365"/>
                              <a:gd name="T72" fmla="+- 0 9671 9215"/>
                              <a:gd name="T73" fmla="*/ T72 w 674"/>
                              <a:gd name="T74" fmla="+- 0 2091 1880"/>
                              <a:gd name="T75" fmla="*/ 2091 h 365"/>
                              <a:gd name="T76" fmla="+- 0 9614 9215"/>
                              <a:gd name="T77" fmla="*/ T76 w 674"/>
                              <a:gd name="T78" fmla="+- 0 2116 1880"/>
                              <a:gd name="T79" fmla="*/ 2116 h 365"/>
                              <a:gd name="T80" fmla="+- 0 9545 9215"/>
                              <a:gd name="T81" fmla="*/ T80 w 674"/>
                              <a:gd name="T82" fmla="+- 0 2137 1880"/>
                              <a:gd name="T83" fmla="*/ 2137 h 365"/>
                              <a:gd name="T84" fmla="+- 0 9470 9215"/>
                              <a:gd name="T85" fmla="*/ T84 w 674"/>
                              <a:gd name="T86" fmla="+- 0 2154 1880"/>
                              <a:gd name="T87" fmla="*/ 2154 h 365"/>
                              <a:gd name="T88" fmla="+- 0 9400 9215"/>
                              <a:gd name="T89" fmla="*/ T88 w 674"/>
                              <a:gd name="T90" fmla="+- 0 2171 1880"/>
                              <a:gd name="T91" fmla="*/ 2171 h 365"/>
                              <a:gd name="T92" fmla="+- 0 9340 9215"/>
                              <a:gd name="T93" fmla="*/ T92 w 674"/>
                              <a:gd name="T94" fmla="+- 0 2191 1880"/>
                              <a:gd name="T95" fmla="*/ 2191 h 365"/>
                              <a:gd name="T96" fmla="+- 0 9282 9215"/>
                              <a:gd name="T97" fmla="*/ T96 w 674"/>
                              <a:gd name="T98" fmla="+- 0 2216 1880"/>
                              <a:gd name="T99" fmla="*/ 2216 h 365"/>
                              <a:gd name="T100" fmla="+- 0 9218 9215"/>
                              <a:gd name="T101" fmla="*/ T100 w 674"/>
                              <a:gd name="T102" fmla="+- 0 2244 1880"/>
                              <a:gd name="T103" fmla="*/ 2244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674" h="365">
                                <a:moveTo>
                                  <a:pt x="3" y="364"/>
                                </a:move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close/>
                              </a:path>
                            </a:pathLst>
                          </a:custGeom>
                          <a:solidFill>
                            <a:srgbClr val="468926"/>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32" name="Freeform 269"/>
                        <wps:cNvSpPr>
                          <a:spLocks/>
                        </wps:cNvSpPr>
                        <wps:spPr bwMode="auto">
                          <a:xfrm>
                            <a:off x="9215" y="1880"/>
                            <a:ext cx="674" cy="365"/>
                          </a:xfrm>
                          <a:custGeom>
                            <a:avLst/>
                            <a:gdLst>
                              <a:gd name="T0" fmla="+- 0 9887 9215"/>
                              <a:gd name="T1" fmla="*/ T0 w 674"/>
                              <a:gd name="T2" fmla="+- 0 1895 1880"/>
                              <a:gd name="T3" fmla="*/ 1895 h 365"/>
                              <a:gd name="T4" fmla="+- 0 9845 9215"/>
                              <a:gd name="T5" fmla="*/ T4 w 674"/>
                              <a:gd name="T6" fmla="+- 0 1946 1880"/>
                              <a:gd name="T7" fmla="*/ 1946 h 365"/>
                              <a:gd name="T8" fmla="+- 0 9799 9215"/>
                              <a:gd name="T9" fmla="*/ T8 w 674"/>
                              <a:gd name="T10" fmla="+- 0 1993 1880"/>
                              <a:gd name="T11" fmla="*/ 1993 h 365"/>
                              <a:gd name="T12" fmla="+- 0 9753 9215"/>
                              <a:gd name="T13" fmla="*/ T12 w 674"/>
                              <a:gd name="T14" fmla="+- 0 2032 1880"/>
                              <a:gd name="T15" fmla="*/ 2032 h 365"/>
                              <a:gd name="T16" fmla="+- 0 9671 9215"/>
                              <a:gd name="T17" fmla="*/ T16 w 674"/>
                              <a:gd name="T18" fmla="+- 0 2091 1880"/>
                              <a:gd name="T19" fmla="*/ 2091 h 365"/>
                              <a:gd name="T20" fmla="+- 0 9614 9215"/>
                              <a:gd name="T21" fmla="*/ T20 w 674"/>
                              <a:gd name="T22" fmla="+- 0 2116 1880"/>
                              <a:gd name="T23" fmla="*/ 2116 h 365"/>
                              <a:gd name="T24" fmla="+- 0 9545 9215"/>
                              <a:gd name="T25" fmla="*/ T24 w 674"/>
                              <a:gd name="T26" fmla="+- 0 2137 1880"/>
                              <a:gd name="T27" fmla="*/ 2137 h 365"/>
                              <a:gd name="T28" fmla="+- 0 9470 9215"/>
                              <a:gd name="T29" fmla="*/ T28 w 674"/>
                              <a:gd name="T30" fmla="+- 0 2154 1880"/>
                              <a:gd name="T31" fmla="*/ 2154 h 365"/>
                              <a:gd name="T32" fmla="+- 0 9400 9215"/>
                              <a:gd name="T33" fmla="*/ T32 w 674"/>
                              <a:gd name="T34" fmla="+- 0 2171 1880"/>
                              <a:gd name="T35" fmla="*/ 2171 h 365"/>
                              <a:gd name="T36" fmla="+- 0 9340 9215"/>
                              <a:gd name="T37" fmla="*/ T36 w 674"/>
                              <a:gd name="T38" fmla="+- 0 2191 1880"/>
                              <a:gd name="T39" fmla="*/ 2191 h 365"/>
                              <a:gd name="T40" fmla="+- 0 9282 9215"/>
                              <a:gd name="T41" fmla="*/ T40 w 674"/>
                              <a:gd name="T42" fmla="+- 0 2216 1880"/>
                              <a:gd name="T43" fmla="*/ 2216 h 365"/>
                              <a:gd name="T44" fmla="+- 0 9218 9215"/>
                              <a:gd name="T45" fmla="*/ T44 w 674"/>
                              <a:gd name="T46" fmla="+- 0 2244 1880"/>
                              <a:gd name="T47" fmla="*/ 2244 h 365"/>
                              <a:gd name="T48" fmla="+- 0 9215 9215"/>
                              <a:gd name="T49" fmla="*/ T48 w 674"/>
                              <a:gd name="T50" fmla="+- 0 2230 1880"/>
                              <a:gd name="T51" fmla="*/ 2230 h 365"/>
                              <a:gd name="T52" fmla="+- 0 9279 9215"/>
                              <a:gd name="T53" fmla="*/ T52 w 674"/>
                              <a:gd name="T54" fmla="+- 0 2201 1880"/>
                              <a:gd name="T55" fmla="*/ 2201 h 365"/>
                              <a:gd name="T56" fmla="+- 0 9338 9215"/>
                              <a:gd name="T57" fmla="*/ T56 w 674"/>
                              <a:gd name="T58" fmla="+- 0 2177 1880"/>
                              <a:gd name="T59" fmla="*/ 2177 h 365"/>
                              <a:gd name="T60" fmla="+- 0 9398 9215"/>
                              <a:gd name="T61" fmla="*/ T60 w 674"/>
                              <a:gd name="T62" fmla="+- 0 2156 1880"/>
                              <a:gd name="T63" fmla="*/ 2156 h 365"/>
                              <a:gd name="T64" fmla="+- 0 9468 9215"/>
                              <a:gd name="T65" fmla="*/ T64 w 674"/>
                              <a:gd name="T66" fmla="+- 0 2139 1880"/>
                              <a:gd name="T67" fmla="*/ 2139 h 365"/>
                              <a:gd name="T68" fmla="+- 0 9543 9215"/>
                              <a:gd name="T69" fmla="*/ T68 w 674"/>
                              <a:gd name="T70" fmla="+- 0 2123 1880"/>
                              <a:gd name="T71" fmla="*/ 2123 h 365"/>
                              <a:gd name="T72" fmla="+- 0 9611 9215"/>
                              <a:gd name="T73" fmla="*/ T72 w 674"/>
                              <a:gd name="T74" fmla="+- 0 2101 1880"/>
                              <a:gd name="T75" fmla="*/ 2101 h 365"/>
                              <a:gd name="T76" fmla="+- 0 9669 9215"/>
                              <a:gd name="T77" fmla="*/ T76 w 674"/>
                              <a:gd name="T78" fmla="+- 0 2076 1880"/>
                              <a:gd name="T79" fmla="*/ 2076 h 365"/>
                              <a:gd name="T80" fmla="+- 0 9747 9215"/>
                              <a:gd name="T81" fmla="*/ T80 w 674"/>
                              <a:gd name="T82" fmla="+- 0 2023 1880"/>
                              <a:gd name="T83" fmla="*/ 2023 h 365"/>
                              <a:gd name="T84" fmla="+- 0 9794 9215"/>
                              <a:gd name="T85" fmla="*/ T84 w 674"/>
                              <a:gd name="T86" fmla="+- 0 1983 1880"/>
                              <a:gd name="T87" fmla="*/ 1983 h 365"/>
                              <a:gd name="T88" fmla="+- 0 9844 9215"/>
                              <a:gd name="T89" fmla="*/ T88 w 674"/>
                              <a:gd name="T90" fmla="+- 0 1935 1880"/>
                              <a:gd name="T91" fmla="*/ 1935 h 365"/>
                              <a:gd name="T92" fmla="+- 0 9887 9215"/>
                              <a:gd name="T93" fmla="*/ T92 w 674"/>
                              <a:gd name="T94" fmla="+- 0 1880 1880"/>
                              <a:gd name="T95" fmla="*/ 1880 h 365"/>
                              <a:gd name="T96" fmla="+- 0 9889 9215"/>
                              <a:gd name="T97" fmla="*/ T96 w 674"/>
                              <a:gd name="T98" fmla="+- 0 1888 1880"/>
                              <a:gd name="T99" fmla="*/ 1888 h 365"/>
                              <a:gd name="T100" fmla="+- 0 9887 9215"/>
                              <a:gd name="T101" fmla="*/ T100 w 674"/>
                              <a:gd name="T102" fmla="+- 0 1892 1880"/>
                              <a:gd name="T103" fmla="*/ 1892 h 365"/>
                              <a:gd name="T104" fmla="+- 0 9887 9215"/>
                              <a:gd name="T105" fmla="*/ T104 w 674"/>
                              <a:gd name="T106" fmla="+- 0 1895 1880"/>
                              <a:gd name="T107" fmla="*/ 1895 h 36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74" h="365">
                                <a:moveTo>
                                  <a:pt x="672" y="15"/>
                                </a:moveTo>
                                <a:lnTo>
                                  <a:pt x="630" y="66"/>
                                </a:lnTo>
                                <a:lnTo>
                                  <a:pt x="584" y="113"/>
                                </a:lnTo>
                                <a:lnTo>
                                  <a:pt x="538" y="152"/>
                                </a:lnTo>
                                <a:lnTo>
                                  <a:pt x="456" y="211"/>
                                </a:lnTo>
                                <a:lnTo>
                                  <a:pt x="399" y="236"/>
                                </a:lnTo>
                                <a:lnTo>
                                  <a:pt x="330" y="257"/>
                                </a:lnTo>
                                <a:lnTo>
                                  <a:pt x="255" y="274"/>
                                </a:lnTo>
                                <a:lnTo>
                                  <a:pt x="185" y="291"/>
                                </a:lnTo>
                                <a:lnTo>
                                  <a:pt x="125" y="311"/>
                                </a:lnTo>
                                <a:lnTo>
                                  <a:pt x="67" y="336"/>
                                </a:lnTo>
                                <a:lnTo>
                                  <a:pt x="3" y="364"/>
                                </a:lnTo>
                                <a:lnTo>
                                  <a:pt x="0" y="350"/>
                                </a:lnTo>
                                <a:lnTo>
                                  <a:pt x="64" y="321"/>
                                </a:lnTo>
                                <a:lnTo>
                                  <a:pt x="123" y="297"/>
                                </a:lnTo>
                                <a:lnTo>
                                  <a:pt x="183" y="276"/>
                                </a:lnTo>
                                <a:lnTo>
                                  <a:pt x="253" y="259"/>
                                </a:lnTo>
                                <a:lnTo>
                                  <a:pt x="328" y="243"/>
                                </a:lnTo>
                                <a:lnTo>
                                  <a:pt x="396" y="221"/>
                                </a:lnTo>
                                <a:lnTo>
                                  <a:pt x="454" y="196"/>
                                </a:lnTo>
                                <a:lnTo>
                                  <a:pt x="532" y="143"/>
                                </a:lnTo>
                                <a:lnTo>
                                  <a:pt x="579" y="103"/>
                                </a:lnTo>
                                <a:lnTo>
                                  <a:pt x="629" y="55"/>
                                </a:lnTo>
                                <a:lnTo>
                                  <a:pt x="672" y="0"/>
                                </a:lnTo>
                                <a:lnTo>
                                  <a:pt x="674" y="8"/>
                                </a:lnTo>
                                <a:lnTo>
                                  <a:pt x="672" y="12"/>
                                </a:lnTo>
                                <a:lnTo>
                                  <a:pt x="672" y="15"/>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3" name="Picture 270"/>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4" name="Freeform 271"/>
                        <wps:cNvSpPr>
                          <a:spLocks/>
                        </wps:cNvSpPr>
                        <wps:spPr bwMode="auto">
                          <a:xfrm>
                            <a:off x="9704" y="1950"/>
                            <a:ext cx="42" cy="80"/>
                          </a:xfrm>
                          <a:custGeom>
                            <a:avLst/>
                            <a:gdLst>
                              <a:gd name="T0" fmla="+- 0 9746 9705"/>
                              <a:gd name="T1" fmla="*/ T0 w 42"/>
                              <a:gd name="T2" fmla="+- 0 2030 1951"/>
                              <a:gd name="T3" fmla="*/ 2030 h 80"/>
                              <a:gd name="T4" fmla="+- 0 9738 9705"/>
                              <a:gd name="T5" fmla="*/ T4 w 42"/>
                              <a:gd name="T6" fmla="+- 0 2030 1951"/>
                              <a:gd name="T7" fmla="*/ 2030 h 80"/>
                              <a:gd name="T8" fmla="+- 0 9722 9705"/>
                              <a:gd name="T9" fmla="*/ T8 w 42"/>
                              <a:gd name="T10" fmla="+- 0 2012 1951"/>
                              <a:gd name="T11" fmla="*/ 2012 h 80"/>
                              <a:gd name="T12" fmla="+- 0 9707 9705"/>
                              <a:gd name="T13" fmla="*/ T12 w 42"/>
                              <a:gd name="T14" fmla="+- 0 1983 1951"/>
                              <a:gd name="T15" fmla="*/ 1983 h 80"/>
                              <a:gd name="T16" fmla="+- 0 9705 9705"/>
                              <a:gd name="T17" fmla="*/ T16 w 42"/>
                              <a:gd name="T18" fmla="+- 0 1951 1951"/>
                              <a:gd name="T19" fmla="*/ 1951 h 80"/>
                              <a:gd name="T20" fmla="+- 0 9712 9705"/>
                              <a:gd name="T21" fmla="*/ T20 w 42"/>
                              <a:gd name="T22" fmla="+- 0 1954 1951"/>
                              <a:gd name="T23" fmla="*/ 1954 h 80"/>
                              <a:gd name="T24" fmla="+- 0 9728 9705"/>
                              <a:gd name="T25" fmla="*/ T24 w 42"/>
                              <a:gd name="T26" fmla="+- 0 1966 1951"/>
                              <a:gd name="T27" fmla="*/ 1966 h 80"/>
                              <a:gd name="T28" fmla="+- 0 9742 9705"/>
                              <a:gd name="T29" fmla="*/ T28 w 42"/>
                              <a:gd name="T30" fmla="+- 0 1990 1951"/>
                              <a:gd name="T31" fmla="*/ 1990 h 80"/>
                              <a:gd name="T32" fmla="+- 0 9746 9705"/>
                              <a:gd name="T33" fmla="*/ T32 w 42"/>
                              <a:gd name="T34" fmla="+- 0 2030 1951"/>
                              <a:gd name="T35" fmla="*/ 2030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2" h="80">
                                <a:moveTo>
                                  <a:pt x="41" y="79"/>
                                </a:moveTo>
                                <a:lnTo>
                                  <a:pt x="33" y="79"/>
                                </a:lnTo>
                                <a:lnTo>
                                  <a:pt x="17" y="61"/>
                                </a:lnTo>
                                <a:lnTo>
                                  <a:pt x="2" y="32"/>
                                </a:lnTo>
                                <a:lnTo>
                                  <a:pt x="0" y="0"/>
                                </a:lnTo>
                                <a:lnTo>
                                  <a:pt x="7" y="3"/>
                                </a:lnTo>
                                <a:lnTo>
                                  <a:pt x="23" y="15"/>
                                </a:lnTo>
                                <a:lnTo>
                                  <a:pt x="37" y="39"/>
                                </a:lnTo>
                                <a:lnTo>
                                  <a:pt x="41" y="79"/>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5" name="Picture 272"/>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9704" y="1950"/>
                            <a:ext cx="42"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6" name="Freeform 273"/>
                        <wps:cNvSpPr>
                          <a:spLocks/>
                        </wps:cNvSpPr>
                        <wps:spPr bwMode="auto">
                          <a:xfrm>
                            <a:off x="9704" y="1950"/>
                            <a:ext cx="42" cy="80"/>
                          </a:xfrm>
                          <a:custGeom>
                            <a:avLst/>
                            <a:gdLst>
                              <a:gd name="T0" fmla="+- 0 9746 9705"/>
                              <a:gd name="T1" fmla="*/ T0 w 42"/>
                              <a:gd name="T2" fmla="+- 0 2030 1951"/>
                              <a:gd name="T3" fmla="*/ 2030 h 80"/>
                              <a:gd name="T4" fmla="+- 0 9741 9705"/>
                              <a:gd name="T5" fmla="*/ T4 w 42"/>
                              <a:gd name="T6" fmla="+- 0 2020 1951"/>
                              <a:gd name="T7" fmla="*/ 2020 h 80"/>
                              <a:gd name="T8" fmla="+- 0 9730 9705"/>
                              <a:gd name="T9" fmla="*/ T8 w 42"/>
                              <a:gd name="T10" fmla="+- 0 1996 1951"/>
                              <a:gd name="T11" fmla="*/ 1996 h 80"/>
                              <a:gd name="T12" fmla="+- 0 9717 9705"/>
                              <a:gd name="T13" fmla="*/ T12 w 42"/>
                              <a:gd name="T14" fmla="+- 0 1969 1951"/>
                              <a:gd name="T15" fmla="*/ 1969 h 80"/>
                              <a:gd name="T16" fmla="+- 0 9705 9705"/>
                              <a:gd name="T17" fmla="*/ T16 w 42"/>
                              <a:gd name="T18" fmla="+- 0 1951 1951"/>
                              <a:gd name="T19" fmla="*/ 1951 h 80"/>
                            </a:gdLst>
                            <a:ahLst/>
                            <a:cxnLst>
                              <a:cxn ang="0">
                                <a:pos x="T1" y="T3"/>
                              </a:cxn>
                              <a:cxn ang="0">
                                <a:pos x="T5" y="T7"/>
                              </a:cxn>
                              <a:cxn ang="0">
                                <a:pos x="T9" y="T11"/>
                              </a:cxn>
                              <a:cxn ang="0">
                                <a:pos x="T13" y="T15"/>
                              </a:cxn>
                              <a:cxn ang="0">
                                <a:pos x="T17" y="T19"/>
                              </a:cxn>
                            </a:cxnLst>
                            <a:rect l="0" t="0" r="r" b="b"/>
                            <a:pathLst>
                              <a:path w="42" h="80">
                                <a:moveTo>
                                  <a:pt x="41" y="79"/>
                                </a:moveTo>
                                <a:lnTo>
                                  <a:pt x="36" y="69"/>
                                </a:lnTo>
                                <a:lnTo>
                                  <a:pt x="25" y="45"/>
                                </a:lnTo>
                                <a:lnTo>
                                  <a:pt x="12" y="18"/>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7" name="Picture 274"/>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9768" y="1869"/>
                            <a:ext cx="38" cy="1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8" name="Freeform 275"/>
                        <wps:cNvSpPr>
                          <a:spLocks/>
                        </wps:cNvSpPr>
                        <wps:spPr bwMode="auto">
                          <a:xfrm>
                            <a:off x="9768" y="1869"/>
                            <a:ext cx="38" cy="128"/>
                          </a:xfrm>
                          <a:custGeom>
                            <a:avLst/>
                            <a:gdLst>
                              <a:gd name="T0" fmla="+- 0 9797 9768"/>
                              <a:gd name="T1" fmla="*/ T0 w 38"/>
                              <a:gd name="T2" fmla="+- 0 1997 1870"/>
                              <a:gd name="T3" fmla="*/ 1997 h 128"/>
                              <a:gd name="T4" fmla="+- 0 9769 9768"/>
                              <a:gd name="T5" fmla="*/ T4 w 38"/>
                              <a:gd name="T6" fmla="+- 0 1927 1870"/>
                              <a:gd name="T7" fmla="*/ 1927 h 128"/>
                              <a:gd name="T8" fmla="+- 0 9768 9768"/>
                              <a:gd name="T9" fmla="*/ T8 w 38"/>
                              <a:gd name="T10" fmla="+- 0 1908 1870"/>
                              <a:gd name="T11" fmla="*/ 1908 h 128"/>
                              <a:gd name="T12" fmla="+- 0 9769 9768"/>
                              <a:gd name="T13" fmla="*/ T12 w 38"/>
                              <a:gd name="T14" fmla="+- 0 1888 1870"/>
                              <a:gd name="T15" fmla="*/ 1888 h 128"/>
                              <a:gd name="T16" fmla="+- 0 9772 9768"/>
                              <a:gd name="T17" fmla="*/ T16 w 38"/>
                              <a:gd name="T18" fmla="+- 0 1870 1870"/>
                              <a:gd name="T19" fmla="*/ 1870 h 128"/>
                              <a:gd name="T20" fmla="+- 0 9775 9768"/>
                              <a:gd name="T21" fmla="*/ T20 w 38"/>
                              <a:gd name="T22" fmla="+- 0 1883 1870"/>
                              <a:gd name="T23" fmla="*/ 1883 h 128"/>
                              <a:gd name="T24" fmla="+- 0 9784 9768"/>
                              <a:gd name="T25" fmla="*/ T24 w 38"/>
                              <a:gd name="T26" fmla="+- 0 1903 1870"/>
                              <a:gd name="T27" fmla="*/ 1903 h 128"/>
                              <a:gd name="T28" fmla="+- 0 9793 9768"/>
                              <a:gd name="T29" fmla="*/ T28 w 38"/>
                              <a:gd name="T30" fmla="+- 0 1919 1870"/>
                              <a:gd name="T31" fmla="*/ 1919 h 128"/>
                              <a:gd name="T32" fmla="+- 0 9803 9768"/>
                              <a:gd name="T33" fmla="*/ T32 w 38"/>
                              <a:gd name="T34" fmla="+- 0 1938 1870"/>
                              <a:gd name="T35" fmla="*/ 1938 h 128"/>
                              <a:gd name="T36" fmla="+- 0 9806 9768"/>
                              <a:gd name="T37" fmla="*/ T36 w 38"/>
                              <a:gd name="T38" fmla="+- 0 1964 1870"/>
                              <a:gd name="T39" fmla="*/ 1964 h 128"/>
                              <a:gd name="T40" fmla="+- 0 9797 9768"/>
                              <a:gd name="T41" fmla="*/ T40 w 38"/>
                              <a:gd name="T42" fmla="+- 0 1997 1870"/>
                              <a:gd name="T43" fmla="*/ 1997 h 12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38" h="128">
                                <a:moveTo>
                                  <a:pt x="29" y="127"/>
                                </a:moveTo>
                                <a:lnTo>
                                  <a:pt x="1" y="57"/>
                                </a:lnTo>
                                <a:lnTo>
                                  <a:pt x="0" y="38"/>
                                </a:lnTo>
                                <a:lnTo>
                                  <a:pt x="1" y="18"/>
                                </a:lnTo>
                                <a:lnTo>
                                  <a:pt x="4" y="0"/>
                                </a:lnTo>
                                <a:lnTo>
                                  <a:pt x="7" y="13"/>
                                </a:lnTo>
                                <a:lnTo>
                                  <a:pt x="16" y="33"/>
                                </a:lnTo>
                                <a:lnTo>
                                  <a:pt x="25" y="49"/>
                                </a:lnTo>
                                <a:lnTo>
                                  <a:pt x="35" y="68"/>
                                </a:lnTo>
                                <a:lnTo>
                                  <a:pt x="38" y="94"/>
                                </a:lnTo>
                                <a:lnTo>
                                  <a:pt x="29" y="1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9" name="Picture 276"/>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9770" y="1881"/>
                            <a:ext cx="26"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0" name="Freeform 277"/>
                        <wps:cNvSpPr>
                          <a:spLocks/>
                        </wps:cNvSpPr>
                        <wps:spPr bwMode="auto">
                          <a:xfrm>
                            <a:off x="9770" y="1881"/>
                            <a:ext cx="26" cy="116"/>
                          </a:xfrm>
                          <a:custGeom>
                            <a:avLst/>
                            <a:gdLst>
                              <a:gd name="T0" fmla="+- 0 9797 9771"/>
                              <a:gd name="T1" fmla="*/ T0 w 26"/>
                              <a:gd name="T2" fmla="+- 0 1997 1882"/>
                              <a:gd name="T3" fmla="*/ 1997 h 116"/>
                              <a:gd name="T4" fmla="+- 0 9793 9771"/>
                              <a:gd name="T5" fmla="*/ T4 w 26"/>
                              <a:gd name="T6" fmla="+- 0 1982 1882"/>
                              <a:gd name="T7" fmla="*/ 1982 h 116"/>
                              <a:gd name="T8" fmla="+- 0 9785 9771"/>
                              <a:gd name="T9" fmla="*/ T8 w 26"/>
                              <a:gd name="T10" fmla="+- 0 1946 1882"/>
                              <a:gd name="T11" fmla="*/ 1946 h 116"/>
                              <a:gd name="T12" fmla="+- 0 9776 9771"/>
                              <a:gd name="T13" fmla="*/ T12 w 26"/>
                              <a:gd name="T14" fmla="+- 0 1907 1882"/>
                              <a:gd name="T15" fmla="*/ 1907 h 116"/>
                              <a:gd name="T16" fmla="+- 0 9771 9771"/>
                              <a:gd name="T17" fmla="*/ T16 w 26"/>
                              <a:gd name="T18" fmla="+- 0 1882 1882"/>
                              <a:gd name="T19" fmla="*/ 1882 h 116"/>
                            </a:gdLst>
                            <a:ahLst/>
                            <a:cxnLst>
                              <a:cxn ang="0">
                                <a:pos x="T1" y="T3"/>
                              </a:cxn>
                              <a:cxn ang="0">
                                <a:pos x="T5" y="T7"/>
                              </a:cxn>
                              <a:cxn ang="0">
                                <a:pos x="T9" y="T11"/>
                              </a:cxn>
                              <a:cxn ang="0">
                                <a:pos x="T13" y="T15"/>
                              </a:cxn>
                              <a:cxn ang="0">
                                <a:pos x="T17" y="T19"/>
                              </a:cxn>
                            </a:cxnLst>
                            <a:rect l="0" t="0" r="r" b="b"/>
                            <a:pathLst>
                              <a:path w="26" h="116">
                                <a:moveTo>
                                  <a:pt x="26" y="115"/>
                                </a:moveTo>
                                <a:lnTo>
                                  <a:pt x="22" y="100"/>
                                </a:lnTo>
                                <a:lnTo>
                                  <a:pt x="14" y="64"/>
                                </a:lnTo>
                                <a:lnTo>
                                  <a:pt x="5" y="2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1" name="Picture 278"/>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9775" y="1975"/>
                            <a:ext cx="130"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2" name="Freeform 279"/>
                        <wps:cNvSpPr>
                          <a:spLocks/>
                        </wps:cNvSpPr>
                        <wps:spPr bwMode="auto">
                          <a:xfrm>
                            <a:off x="9775" y="1975"/>
                            <a:ext cx="130" cy="40"/>
                          </a:xfrm>
                          <a:custGeom>
                            <a:avLst/>
                            <a:gdLst>
                              <a:gd name="T0" fmla="+- 0 9775 9775"/>
                              <a:gd name="T1" fmla="*/ T0 w 130"/>
                              <a:gd name="T2" fmla="+- 0 2002 1975"/>
                              <a:gd name="T3" fmla="*/ 2002 h 40"/>
                              <a:gd name="T4" fmla="+- 0 9807 9775"/>
                              <a:gd name="T5" fmla="*/ T4 w 130"/>
                              <a:gd name="T6" fmla="+- 0 1985 1975"/>
                              <a:gd name="T7" fmla="*/ 1985 h 40"/>
                              <a:gd name="T8" fmla="+- 0 9841 9775"/>
                              <a:gd name="T9" fmla="*/ T8 w 130"/>
                              <a:gd name="T10" fmla="+- 0 1975 1975"/>
                              <a:gd name="T11" fmla="*/ 1975 h 40"/>
                              <a:gd name="T12" fmla="+- 0 9875 9775"/>
                              <a:gd name="T13" fmla="*/ T12 w 130"/>
                              <a:gd name="T14" fmla="+- 0 1976 1975"/>
                              <a:gd name="T15" fmla="*/ 1976 h 40"/>
                              <a:gd name="T16" fmla="+- 0 9905 9775"/>
                              <a:gd name="T17" fmla="*/ T16 w 130"/>
                              <a:gd name="T18" fmla="+- 0 1988 1975"/>
                              <a:gd name="T19" fmla="*/ 1988 h 40"/>
                              <a:gd name="T20" fmla="+- 0 9900 9775"/>
                              <a:gd name="T21" fmla="*/ T20 w 130"/>
                              <a:gd name="T22" fmla="+- 0 1989 1975"/>
                              <a:gd name="T23" fmla="*/ 1989 h 40"/>
                              <a:gd name="T24" fmla="+- 0 9889 9775"/>
                              <a:gd name="T25" fmla="*/ T24 w 130"/>
                              <a:gd name="T26" fmla="+- 0 1990 1975"/>
                              <a:gd name="T27" fmla="*/ 1990 h 40"/>
                              <a:gd name="T28" fmla="+- 0 9875 9775"/>
                              <a:gd name="T29" fmla="*/ T28 w 130"/>
                              <a:gd name="T30" fmla="+- 0 1993 1975"/>
                              <a:gd name="T31" fmla="*/ 1993 h 40"/>
                              <a:gd name="T32" fmla="+- 0 9862 9775"/>
                              <a:gd name="T33" fmla="*/ T32 w 130"/>
                              <a:gd name="T34" fmla="+- 0 1997 1975"/>
                              <a:gd name="T35" fmla="*/ 1997 h 40"/>
                              <a:gd name="T36" fmla="+- 0 9848 9775"/>
                              <a:gd name="T37" fmla="*/ T36 w 130"/>
                              <a:gd name="T38" fmla="+- 0 2003 1975"/>
                              <a:gd name="T39" fmla="*/ 2003 h 40"/>
                              <a:gd name="T40" fmla="+- 0 9833 9775"/>
                              <a:gd name="T41" fmla="*/ T40 w 130"/>
                              <a:gd name="T42" fmla="+- 0 2009 1975"/>
                              <a:gd name="T43" fmla="*/ 2009 h 40"/>
                              <a:gd name="T44" fmla="+- 0 9817 9775"/>
                              <a:gd name="T45" fmla="*/ T44 w 130"/>
                              <a:gd name="T46" fmla="+- 0 2013 1975"/>
                              <a:gd name="T47" fmla="*/ 2013 h 40"/>
                              <a:gd name="T48" fmla="+- 0 9803 9775"/>
                              <a:gd name="T49" fmla="*/ T48 w 130"/>
                              <a:gd name="T50" fmla="+- 0 2015 1975"/>
                              <a:gd name="T51" fmla="*/ 2015 h 40"/>
                              <a:gd name="T52" fmla="+- 0 9787 9775"/>
                              <a:gd name="T53" fmla="*/ T52 w 130"/>
                              <a:gd name="T54" fmla="+- 0 2013 1975"/>
                              <a:gd name="T55" fmla="*/ 2013 h 40"/>
                              <a:gd name="T56" fmla="+- 0 9775 9775"/>
                              <a:gd name="T57" fmla="*/ T56 w 130"/>
                              <a:gd name="T58" fmla="+- 0 2002 1975"/>
                              <a:gd name="T59" fmla="*/ 2002 h 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Lst>
                            <a:rect l="0" t="0" r="r" b="b"/>
                            <a:pathLst>
                              <a:path w="130" h="40">
                                <a:moveTo>
                                  <a:pt x="0" y="27"/>
                                </a:moveTo>
                                <a:lnTo>
                                  <a:pt x="32" y="10"/>
                                </a:lnTo>
                                <a:lnTo>
                                  <a:pt x="66" y="0"/>
                                </a:lnTo>
                                <a:lnTo>
                                  <a:pt x="100" y="1"/>
                                </a:lnTo>
                                <a:lnTo>
                                  <a:pt x="130" y="13"/>
                                </a:lnTo>
                                <a:lnTo>
                                  <a:pt x="125" y="14"/>
                                </a:lnTo>
                                <a:lnTo>
                                  <a:pt x="114" y="15"/>
                                </a:lnTo>
                                <a:lnTo>
                                  <a:pt x="100" y="18"/>
                                </a:lnTo>
                                <a:lnTo>
                                  <a:pt x="87" y="22"/>
                                </a:lnTo>
                                <a:lnTo>
                                  <a:pt x="73" y="28"/>
                                </a:lnTo>
                                <a:lnTo>
                                  <a:pt x="58" y="34"/>
                                </a:lnTo>
                                <a:lnTo>
                                  <a:pt x="42" y="38"/>
                                </a:lnTo>
                                <a:lnTo>
                                  <a:pt x="28" y="40"/>
                                </a:lnTo>
                                <a:lnTo>
                                  <a:pt x="12" y="38"/>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3" name="Picture 280"/>
                          <pic:cNvPicPr>
                            <a:picLocks noChangeAspect="1" noChangeArrowheads="1"/>
                          </pic:cNvPicPr>
                        </pic:nvPicPr>
                        <pic:blipFill>
                          <a:blip r:embed="rId189">
                            <a:extLst>
                              <a:ext uri="{28A0092B-C50C-407E-A947-70E740481C1C}">
                                <a14:useLocalDpi xmlns:a14="http://schemas.microsoft.com/office/drawing/2010/main" val="0"/>
                              </a:ext>
                            </a:extLst>
                          </a:blip>
                          <a:srcRect/>
                          <a:stretch>
                            <a:fillRect/>
                          </a:stretch>
                        </pic:blipFill>
                        <pic:spPr bwMode="auto">
                          <a:xfrm>
                            <a:off x="9778" y="1985"/>
                            <a:ext cx="118"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4" name="Freeform 281"/>
                        <wps:cNvSpPr>
                          <a:spLocks/>
                        </wps:cNvSpPr>
                        <wps:spPr bwMode="auto">
                          <a:xfrm>
                            <a:off x="9778" y="1985"/>
                            <a:ext cx="118" cy="20"/>
                          </a:xfrm>
                          <a:custGeom>
                            <a:avLst/>
                            <a:gdLst>
                              <a:gd name="T0" fmla="+- 0 9778 9778"/>
                              <a:gd name="T1" fmla="*/ T0 w 118"/>
                              <a:gd name="T2" fmla="+- 0 2005 1986"/>
                              <a:gd name="T3" fmla="*/ 2005 h 20"/>
                              <a:gd name="T4" fmla="+- 0 9793 9778"/>
                              <a:gd name="T5" fmla="*/ T4 w 118"/>
                              <a:gd name="T6" fmla="+- 0 2001 1986"/>
                              <a:gd name="T7" fmla="*/ 2001 h 20"/>
                              <a:gd name="T8" fmla="+- 0 9827 9778"/>
                              <a:gd name="T9" fmla="*/ T8 w 118"/>
                              <a:gd name="T10" fmla="+- 0 1993 1986"/>
                              <a:gd name="T11" fmla="*/ 1993 h 20"/>
                              <a:gd name="T12" fmla="+- 0 9866 9778"/>
                              <a:gd name="T13" fmla="*/ T12 w 118"/>
                              <a:gd name="T14" fmla="+- 0 1986 1986"/>
                              <a:gd name="T15" fmla="*/ 1986 h 20"/>
                              <a:gd name="T16" fmla="+- 0 9896 9778"/>
                              <a:gd name="T17" fmla="*/ T16 w 118"/>
                              <a:gd name="T18" fmla="+- 0 1986 1986"/>
                              <a:gd name="T19" fmla="*/ 1986 h 20"/>
                            </a:gdLst>
                            <a:ahLst/>
                            <a:cxnLst>
                              <a:cxn ang="0">
                                <a:pos x="T1" y="T3"/>
                              </a:cxn>
                              <a:cxn ang="0">
                                <a:pos x="T5" y="T7"/>
                              </a:cxn>
                              <a:cxn ang="0">
                                <a:pos x="T9" y="T11"/>
                              </a:cxn>
                              <a:cxn ang="0">
                                <a:pos x="T13" y="T15"/>
                              </a:cxn>
                              <a:cxn ang="0">
                                <a:pos x="T17" y="T19"/>
                              </a:cxn>
                            </a:cxnLst>
                            <a:rect l="0" t="0" r="r" b="b"/>
                            <a:pathLst>
                              <a:path w="118" h="20">
                                <a:moveTo>
                                  <a:pt x="0" y="19"/>
                                </a:moveTo>
                                <a:lnTo>
                                  <a:pt x="15" y="15"/>
                                </a:lnTo>
                                <a:lnTo>
                                  <a:pt x="49" y="7"/>
                                </a:lnTo>
                                <a:lnTo>
                                  <a:pt x="88" y="0"/>
                                </a:lnTo>
                                <a:lnTo>
                                  <a:pt x="118"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5" name="Picture 282"/>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9730" y="1929"/>
                            <a:ext cx="47" cy="8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6" name="Freeform 283"/>
                        <wps:cNvSpPr>
                          <a:spLocks/>
                        </wps:cNvSpPr>
                        <wps:spPr bwMode="auto">
                          <a:xfrm>
                            <a:off x="9730" y="1929"/>
                            <a:ext cx="47" cy="84"/>
                          </a:xfrm>
                          <a:custGeom>
                            <a:avLst/>
                            <a:gdLst>
                              <a:gd name="T0" fmla="+- 0 9776 9730"/>
                              <a:gd name="T1" fmla="*/ T0 w 47"/>
                              <a:gd name="T2" fmla="+- 0 2013 1929"/>
                              <a:gd name="T3" fmla="*/ 2013 h 84"/>
                              <a:gd name="T4" fmla="+- 0 9769 9730"/>
                              <a:gd name="T5" fmla="*/ T4 w 47"/>
                              <a:gd name="T6" fmla="+- 0 2012 1929"/>
                              <a:gd name="T7" fmla="*/ 2012 h 84"/>
                              <a:gd name="T8" fmla="+- 0 9754 9730"/>
                              <a:gd name="T9" fmla="*/ T8 w 47"/>
                              <a:gd name="T10" fmla="+- 0 1996 1929"/>
                              <a:gd name="T11" fmla="*/ 1996 h 84"/>
                              <a:gd name="T12" fmla="+- 0 9739 9730"/>
                              <a:gd name="T13" fmla="*/ T12 w 47"/>
                              <a:gd name="T14" fmla="+- 0 1967 1929"/>
                              <a:gd name="T15" fmla="*/ 1967 h 84"/>
                              <a:gd name="T16" fmla="+- 0 9730 9730"/>
                              <a:gd name="T17" fmla="*/ T16 w 47"/>
                              <a:gd name="T18" fmla="+- 0 1929 1929"/>
                              <a:gd name="T19" fmla="*/ 1929 h 84"/>
                              <a:gd name="T20" fmla="+- 0 9739 9730"/>
                              <a:gd name="T21" fmla="*/ T20 w 47"/>
                              <a:gd name="T22" fmla="+- 0 1934 1929"/>
                              <a:gd name="T23" fmla="*/ 1934 h 84"/>
                              <a:gd name="T24" fmla="+- 0 9757 9730"/>
                              <a:gd name="T25" fmla="*/ T24 w 47"/>
                              <a:gd name="T26" fmla="+- 0 1949 1929"/>
                              <a:gd name="T27" fmla="*/ 1949 h 84"/>
                              <a:gd name="T28" fmla="+- 0 9773 9730"/>
                              <a:gd name="T29" fmla="*/ T28 w 47"/>
                              <a:gd name="T30" fmla="+- 0 1975 1929"/>
                              <a:gd name="T31" fmla="*/ 1975 h 84"/>
                              <a:gd name="T32" fmla="+- 0 9776 9730"/>
                              <a:gd name="T33" fmla="*/ T32 w 47"/>
                              <a:gd name="T34" fmla="+- 0 2013 1929"/>
                              <a:gd name="T35" fmla="*/ 2013 h 8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47" h="84">
                                <a:moveTo>
                                  <a:pt x="46" y="84"/>
                                </a:moveTo>
                                <a:lnTo>
                                  <a:pt x="39" y="83"/>
                                </a:lnTo>
                                <a:lnTo>
                                  <a:pt x="24" y="67"/>
                                </a:lnTo>
                                <a:lnTo>
                                  <a:pt x="9" y="38"/>
                                </a:lnTo>
                                <a:lnTo>
                                  <a:pt x="0" y="0"/>
                                </a:lnTo>
                                <a:lnTo>
                                  <a:pt x="9" y="5"/>
                                </a:lnTo>
                                <a:lnTo>
                                  <a:pt x="27" y="20"/>
                                </a:lnTo>
                                <a:lnTo>
                                  <a:pt x="43" y="46"/>
                                </a:lnTo>
                                <a:lnTo>
                                  <a:pt x="46" y="8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7" name="Picture 284"/>
                          <pic:cNvPicPr>
                            <a:picLocks noChangeAspect="1" noChangeArrowheads="1"/>
                          </pic:cNvPicPr>
                        </pic:nvPicPr>
                        <pic:blipFill>
                          <a:blip r:embed="rId191">
                            <a:extLst>
                              <a:ext uri="{28A0092B-C50C-407E-A947-70E740481C1C}">
                                <a14:useLocalDpi xmlns:a14="http://schemas.microsoft.com/office/drawing/2010/main" val="0"/>
                              </a:ext>
                            </a:extLst>
                          </a:blip>
                          <a:srcRect/>
                          <a:stretch>
                            <a:fillRect/>
                          </a:stretch>
                        </pic:blipFill>
                        <pic:spPr bwMode="auto">
                          <a:xfrm>
                            <a:off x="9733" y="1932"/>
                            <a:ext cx="44"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48" name="Freeform 285"/>
                        <wps:cNvSpPr>
                          <a:spLocks/>
                        </wps:cNvSpPr>
                        <wps:spPr bwMode="auto">
                          <a:xfrm>
                            <a:off x="9733" y="1932"/>
                            <a:ext cx="44" cy="81"/>
                          </a:xfrm>
                          <a:custGeom>
                            <a:avLst/>
                            <a:gdLst>
                              <a:gd name="T0" fmla="+- 0 9776 9733"/>
                              <a:gd name="T1" fmla="*/ T0 w 44"/>
                              <a:gd name="T2" fmla="+- 0 2013 1933"/>
                              <a:gd name="T3" fmla="*/ 2013 h 81"/>
                              <a:gd name="T4" fmla="+- 0 9772 9733"/>
                              <a:gd name="T5" fmla="*/ T4 w 44"/>
                              <a:gd name="T6" fmla="+- 0 2003 1933"/>
                              <a:gd name="T7" fmla="*/ 2003 h 81"/>
                              <a:gd name="T8" fmla="+- 0 9761 9733"/>
                              <a:gd name="T9" fmla="*/ T8 w 44"/>
                              <a:gd name="T10" fmla="+- 0 1979 1933"/>
                              <a:gd name="T11" fmla="*/ 1979 h 81"/>
                              <a:gd name="T12" fmla="+- 0 9747 9733"/>
                              <a:gd name="T13" fmla="*/ T12 w 44"/>
                              <a:gd name="T14" fmla="+- 0 1953 1933"/>
                              <a:gd name="T15" fmla="*/ 1953 h 81"/>
                              <a:gd name="T16" fmla="+- 0 9733 9733"/>
                              <a:gd name="T17" fmla="*/ T16 w 44"/>
                              <a:gd name="T18" fmla="+- 0 1933 1933"/>
                              <a:gd name="T19" fmla="*/ 1933 h 81"/>
                            </a:gdLst>
                            <a:ahLst/>
                            <a:cxnLst>
                              <a:cxn ang="0">
                                <a:pos x="T1" y="T3"/>
                              </a:cxn>
                              <a:cxn ang="0">
                                <a:pos x="T5" y="T7"/>
                              </a:cxn>
                              <a:cxn ang="0">
                                <a:pos x="T9" y="T11"/>
                              </a:cxn>
                              <a:cxn ang="0">
                                <a:pos x="T13" y="T15"/>
                              </a:cxn>
                              <a:cxn ang="0">
                                <a:pos x="T17" y="T19"/>
                              </a:cxn>
                            </a:cxnLst>
                            <a:rect l="0" t="0" r="r" b="b"/>
                            <a:pathLst>
                              <a:path w="44" h="81">
                                <a:moveTo>
                                  <a:pt x="43" y="80"/>
                                </a:moveTo>
                                <a:lnTo>
                                  <a:pt x="39" y="70"/>
                                </a:lnTo>
                                <a:lnTo>
                                  <a:pt x="28" y="46"/>
                                </a:lnTo>
                                <a:lnTo>
                                  <a:pt x="14" y="20"/>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9" name="Picture 286"/>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9739" y="2002"/>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0" name="AutoShape 287"/>
                        <wps:cNvSpPr>
                          <a:spLocks/>
                        </wps:cNvSpPr>
                        <wps:spPr bwMode="auto">
                          <a:xfrm>
                            <a:off x="9739" y="2002"/>
                            <a:ext cx="116" cy="41"/>
                          </a:xfrm>
                          <a:custGeom>
                            <a:avLst/>
                            <a:gdLst>
                              <a:gd name="T0" fmla="+- 0 9739 9739"/>
                              <a:gd name="T1" fmla="*/ T0 w 116"/>
                              <a:gd name="T2" fmla="+- 0 2043 2003"/>
                              <a:gd name="T3" fmla="*/ 2043 h 41"/>
                              <a:gd name="T4" fmla="+- 0 9741 9739"/>
                              <a:gd name="T5" fmla="*/ T4 w 116"/>
                              <a:gd name="T6" fmla="+- 0 2037 2003"/>
                              <a:gd name="T7" fmla="*/ 2037 h 41"/>
                              <a:gd name="T8" fmla="+- 0 9766 9739"/>
                              <a:gd name="T9" fmla="*/ T8 w 116"/>
                              <a:gd name="T10" fmla="+- 0 2015 2003"/>
                              <a:gd name="T11" fmla="*/ 2015 h 41"/>
                              <a:gd name="T12" fmla="+- 0 9806 9739"/>
                              <a:gd name="T13" fmla="*/ T12 w 116"/>
                              <a:gd name="T14" fmla="+- 0 2003 2003"/>
                              <a:gd name="T15" fmla="*/ 2003 h 41"/>
                              <a:gd name="T16" fmla="+- 0 9855 9739"/>
                              <a:gd name="T17" fmla="*/ T16 w 116"/>
                              <a:gd name="T18" fmla="+- 0 2026 2003"/>
                              <a:gd name="T19" fmla="*/ 2026 h 41"/>
                              <a:gd name="T20" fmla="+- 0 9855 9739"/>
                              <a:gd name="T21" fmla="*/ T20 w 116"/>
                              <a:gd name="T22" fmla="+- 0 2026 2003"/>
                              <a:gd name="T23" fmla="*/ 2026 h 41"/>
                              <a:gd name="T24" fmla="+- 0 9852 9739"/>
                              <a:gd name="T25" fmla="*/ T24 w 116"/>
                              <a:gd name="T26" fmla="+- 0 2033 2003"/>
                              <a:gd name="T27" fmla="*/ 2033 h 41"/>
                              <a:gd name="T28" fmla="+- 0 9839 9739"/>
                              <a:gd name="T29" fmla="*/ T28 w 116"/>
                              <a:gd name="T30" fmla="+- 0 2032 2003"/>
                              <a:gd name="T31" fmla="*/ 2032 h 41"/>
                              <a:gd name="T32" fmla="+- 0 9830 9739"/>
                              <a:gd name="T33" fmla="*/ T32 w 116"/>
                              <a:gd name="T34" fmla="+- 0 2033 2003"/>
                              <a:gd name="T35" fmla="*/ 2033 h 41"/>
                              <a:gd name="T36" fmla="+- 0 9822 9739"/>
                              <a:gd name="T37" fmla="*/ T36 w 116"/>
                              <a:gd name="T38" fmla="+- 0 2034 2003"/>
                              <a:gd name="T39" fmla="*/ 2034 h 41"/>
                              <a:gd name="T40" fmla="+- 0 9812 9739"/>
                              <a:gd name="T41" fmla="*/ T40 w 116"/>
                              <a:gd name="T42" fmla="+- 0 2034 2003"/>
                              <a:gd name="T43" fmla="*/ 2034 h 41"/>
                              <a:gd name="T44" fmla="+- 0 9800 9739"/>
                              <a:gd name="T45" fmla="*/ T44 w 116"/>
                              <a:gd name="T46" fmla="+- 0 2031 2003"/>
                              <a:gd name="T47" fmla="*/ 2031 h 41"/>
                              <a:gd name="T48" fmla="+- 0 9785 9739"/>
                              <a:gd name="T49" fmla="*/ T48 w 116"/>
                              <a:gd name="T50" fmla="+- 0 2027 2003"/>
                              <a:gd name="T51" fmla="*/ 2027 h 41"/>
                              <a:gd name="T52" fmla="+- 0 9770 9739"/>
                              <a:gd name="T53" fmla="*/ T52 w 116"/>
                              <a:gd name="T54" fmla="+- 0 2028 2003"/>
                              <a:gd name="T55" fmla="*/ 2028 h 41"/>
                              <a:gd name="T56" fmla="+- 0 9755 9739"/>
                              <a:gd name="T57" fmla="*/ T56 w 116"/>
                              <a:gd name="T58" fmla="+- 0 2033 2003"/>
                              <a:gd name="T59" fmla="*/ 2033 h 41"/>
                              <a:gd name="T60" fmla="+- 0 9739 9739"/>
                              <a:gd name="T61" fmla="*/ T60 w 116"/>
                              <a:gd name="T62" fmla="+- 0 2043 2003"/>
                              <a:gd name="T63" fmla="*/ 2043 h 41"/>
                              <a:gd name="T64" fmla="+- 0 9748 9739"/>
                              <a:gd name="T65" fmla="*/ T64 w 116"/>
                              <a:gd name="T66" fmla="+- 0 2034 2003"/>
                              <a:gd name="T67" fmla="*/ 2034 h 41"/>
                              <a:gd name="T68" fmla="+- 0 9756 9739"/>
                              <a:gd name="T69" fmla="*/ T68 w 116"/>
                              <a:gd name="T70" fmla="+- 0 2030 2003"/>
                              <a:gd name="T71" fmla="*/ 2030 h 41"/>
                              <a:gd name="T72" fmla="+- 0 9779 9739"/>
                              <a:gd name="T73" fmla="*/ T72 w 116"/>
                              <a:gd name="T74" fmla="+- 0 2022 2003"/>
                              <a:gd name="T75" fmla="*/ 2022 h 41"/>
                              <a:gd name="T76" fmla="+- 0 9812 9739"/>
                              <a:gd name="T77" fmla="*/ T76 w 116"/>
                              <a:gd name="T78" fmla="+- 0 2019 2003"/>
                              <a:gd name="T79" fmla="*/ 2019 h 41"/>
                              <a:gd name="T80" fmla="+- 0 9852 9739"/>
                              <a:gd name="T81" fmla="*/ T80 w 116"/>
                              <a:gd name="T82" fmla="+- 0 2029 2003"/>
                              <a:gd name="T83" fmla="*/ 2029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16" h="41">
                                <a:moveTo>
                                  <a:pt x="0" y="40"/>
                                </a:moveTo>
                                <a:lnTo>
                                  <a:pt x="2" y="34"/>
                                </a:lnTo>
                                <a:lnTo>
                                  <a:pt x="27" y="12"/>
                                </a:lnTo>
                                <a:lnTo>
                                  <a:pt x="67" y="0"/>
                                </a:lnTo>
                                <a:lnTo>
                                  <a:pt x="116" y="23"/>
                                </a:lnTo>
                                <a:lnTo>
                                  <a:pt x="113" y="30"/>
                                </a:lnTo>
                                <a:lnTo>
                                  <a:pt x="100" y="29"/>
                                </a:lnTo>
                                <a:lnTo>
                                  <a:pt x="91" y="30"/>
                                </a:lnTo>
                                <a:lnTo>
                                  <a:pt x="83" y="31"/>
                                </a:lnTo>
                                <a:lnTo>
                                  <a:pt x="73" y="31"/>
                                </a:lnTo>
                                <a:lnTo>
                                  <a:pt x="61" y="28"/>
                                </a:lnTo>
                                <a:lnTo>
                                  <a:pt x="46" y="24"/>
                                </a:lnTo>
                                <a:lnTo>
                                  <a:pt x="31" y="25"/>
                                </a:lnTo>
                                <a:lnTo>
                                  <a:pt x="16" y="30"/>
                                </a:lnTo>
                                <a:lnTo>
                                  <a:pt x="0" y="40"/>
                                </a:lnTo>
                                <a:close/>
                                <a:moveTo>
                                  <a:pt x="9" y="31"/>
                                </a:moveTo>
                                <a:lnTo>
                                  <a:pt x="17" y="27"/>
                                </a:lnTo>
                                <a:lnTo>
                                  <a:pt x="40" y="19"/>
                                </a:lnTo>
                                <a:lnTo>
                                  <a:pt x="73" y="16"/>
                                </a:lnTo>
                                <a:lnTo>
                                  <a:pt x="113" y="2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1" name="Picture 288"/>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9815" y="1936"/>
                            <a:ext cx="161"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2" name="Freeform 289"/>
                        <wps:cNvSpPr>
                          <a:spLocks/>
                        </wps:cNvSpPr>
                        <wps:spPr bwMode="auto">
                          <a:xfrm>
                            <a:off x="9815" y="1936"/>
                            <a:ext cx="161" cy="38"/>
                          </a:xfrm>
                          <a:custGeom>
                            <a:avLst/>
                            <a:gdLst>
                              <a:gd name="T0" fmla="+- 0 9816 9816"/>
                              <a:gd name="T1" fmla="*/ T0 w 161"/>
                              <a:gd name="T2" fmla="+- 0 1974 1937"/>
                              <a:gd name="T3" fmla="*/ 1974 h 38"/>
                              <a:gd name="T4" fmla="+- 0 9827 9816"/>
                              <a:gd name="T5" fmla="*/ T4 w 161"/>
                              <a:gd name="T6" fmla="+- 0 1963 1937"/>
                              <a:gd name="T7" fmla="*/ 1963 h 38"/>
                              <a:gd name="T8" fmla="+- 0 9834 9816"/>
                              <a:gd name="T9" fmla="*/ T8 w 161"/>
                              <a:gd name="T10" fmla="+- 0 1957 1937"/>
                              <a:gd name="T11" fmla="*/ 1957 h 38"/>
                              <a:gd name="T12" fmla="+- 0 9844 9816"/>
                              <a:gd name="T13" fmla="*/ T12 w 161"/>
                              <a:gd name="T14" fmla="+- 0 1951 1937"/>
                              <a:gd name="T15" fmla="*/ 1951 h 38"/>
                              <a:gd name="T16" fmla="+- 0 9868 9816"/>
                              <a:gd name="T17" fmla="*/ T16 w 161"/>
                              <a:gd name="T18" fmla="+- 0 1944 1937"/>
                              <a:gd name="T19" fmla="*/ 1944 h 38"/>
                              <a:gd name="T20" fmla="+- 0 9900 9816"/>
                              <a:gd name="T21" fmla="*/ T20 w 161"/>
                              <a:gd name="T22" fmla="+- 0 1938 1937"/>
                              <a:gd name="T23" fmla="*/ 1938 h 38"/>
                              <a:gd name="T24" fmla="+- 0 9929 9816"/>
                              <a:gd name="T25" fmla="*/ T24 w 161"/>
                              <a:gd name="T26" fmla="+- 0 1937 1937"/>
                              <a:gd name="T27" fmla="*/ 1937 h 38"/>
                              <a:gd name="T28" fmla="+- 0 9954 9816"/>
                              <a:gd name="T29" fmla="*/ T28 w 161"/>
                              <a:gd name="T30" fmla="+- 0 1941 1937"/>
                              <a:gd name="T31" fmla="*/ 1941 h 38"/>
                              <a:gd name="T32" fmla="+- 0 9976 9816"/>
                              <a:gd name="T33" fmla="*/ T32 w 161"/>
                              <a:gd name="T34" fmla="+- 0 1950 1937"/>
                              <a:gd name="T35" fmla="*/ 1950 h 38"/>
                              <a:gd name="T36" fmla="+- 0 9973 9816"/>
                              <a:gd name="T37" fmla="*/ T36 w 161"/>
                              <a:gd name="T38" fmla="+- 0 1951 1937"/>
                              <a:gd name="T39" fmla="*/ 1951 h 38"/>
                              <a:gd name="T40" fmla="+- 0 9964 9816"/>
                              <a:gd name="T41" fmla="*/ T40 w 161"/>
                              <a:gd name="T42" fmla="+- 0 1952 1937"/>
                              <a:gd name="T43" fmla="*/ 1952 h 38"/>
                              <a:gd name="T44" fmla="+- 0 9951 9816"/>
                              <a:gd name="T45" fmla="*/ T44 w 161"/>
                              <a:gd name="T46" fmla="+- 0 1954 1937"/>
                              <a:gd name="T47" fmla="*/ 1954 h 38"/>
                              <a:gd name="T48" fmla="+- 0 9935 9816"/>
                              <a:gd name="T49" fmla="*/ T48 w 161"/>
                              <a:gd name="T50" fmla="+- 0 1958 1937"/>
                              <a:gd name="T51" fmla="*/ 1958 h 38"/>
                              <a:gd name="T52" fmla="+- 0 9918 9816"/>
                              <a:gd name="T53" fmla="*/ T52 w 161"/>
                              <a:gd name="T54" fmla="+- 0 1963 1937"/>
                              <a:gd name="T55" fmla="*/ 1963 h 38"/>
                              <a:gd name="T56" fmla="+- 0 9900 9816"/>
                              <a:gd name="T57" fmla="*/ T56 w 161"/>
                              <a:gd name="T58" fmla="+- 0 1969 1937"/>
                              <a:gd name="T59" fmla="*/ 1969 h 38"/>
                              <a:gd name="T60" fmla="+- 0 9881 9816"/>
                              <a:gd name="T61" fmla="*/ T60 w 161"/>
                              <a:gd name="T62" fmla="+- 0 1973 1937"/>
                              <a:gd name="T63" fmla="*/ 1973 h 38"/>
                              <a:gd name="T64" fmla="+- 0 9863 9816"/>
                              <a:gd name="T65" fmla="*/ T64 w 161"/>
                              <a:gd name="T66" fmla="+- 0 1972 1937"/>
                              <a:gd name="T67" fmla="*/ 1972 h 38"/>
                              <a:gd name="T68" fmla="+- 0 9845 9816"/>
                              <a:gd name="T69" fmla="*/ T68 w 161"/>
                              <a:gd name="T70" fmla="+- 0 1971 1937"/>
                              <a:gd name="T71" fmla="*/ 1971 h 38"/>
                              <a:gd name="T72" fmla="+- 0 9830 9816"/>
                              <a:gd name="T73" fmla="*/ T72 w 161"/>
                              <a:gd name="T74" fmla="+- 0 1971 1937"/>
                              <a:gd name="T75" fmla="*/ 1971 h 38"/>
                              <a:gd name="T76" fmla="+- 0 9820 9816"/>
                              <a:gd name="T77" fmla="*/ T76 w 161"/>
                              <a:gd name="T78" fmla="+- 0 1973 1937"/>
                              <a:gd name="T79" fmla="*/ 1973 h 38"/>
                              <a:gd name="T80" fmla="+- 0 9816 9816"/>
                              <a:gd name="T81" fmla="*/ T80 w 161"/>
                              <a:gd name="T82" fmla="+- 0 1974 1937"/>
                              <a:gd name="T83" fmla="*/ 1974 h 3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61" h="38">
                                <a:moveTo>
                                  <a:pt x="0" y="37"/>
                                </a:moveTo>
                                <a:lnTo>
                                  <a:pt x="11" y="26"/>
                                </a:lnTo>
                                <a:lnTo>
                                  <a:pt x="18" y="20"/>
                                </a:lnTo>
                                <a:lnTo>
                                  <a:pt x="28" y="14"/>
                                </a:lnTo>
                                <a:lnTo>
                                  <a:pt x="52" y="7"/>
                                </a:lnTo>
                                <a:lnTo>
                                  <a:pt x="84" y="1"/>
                                </a:lnTo>
                                <a:lnTo>
                                  <a:pt x="113" y="0"/>
                                </a:lnTo>
                                <a:lnTo>
                                  <a:pt x="138" y="4"/>
                                </a:lnTo>
                                <a:lnTo>
                                  <a:pt x="160" y="13"/>
                                </a:lnTo>
                                <a:lnTo>
                                  <a:pt x="157" y="14"/>
                                </a:lnTo>
                                <a:lnTo>
                                  <a:pt x="148" y="15"/>
                                </a:lnTo>
                                <a:lnTo>
                                  <a:pt x="135" y="17"/>
                                </a:lnTo>
                                <a:lnTo>
                                  <a:pt x="119" y="21"/>
                                </a:lnTo>
                                <a:lnTo>
                                  <a:pt x="102" y="26"/>
                                </a:lnTo>
                                <a:lnTo>
                                  <a:pt x="84" y="32"/>
                                </a:lnTo>
                                <a:lnTo>
                                  <a:pt x="65" y="36"/>
                                </a:lnTo>
                                <a:lnTo>
                                  <a:pt x="47" y="35"/>
                                </a:lnTo>
                                <a:lnTo>
                                  <a:pt x="29" y="34"/>
                                </a:lnTo>
                                <a:lnTo>
                                  <a:pt x="14" y="34"/>
                                </a:lnTo>
                                <a:lnTo>
                                  <a:pt x="4" y="36"/>
                                </a:lnTo>
                                <a:lnTo>
                                  <a:pt x="0"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3" name="Picture 290"/>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9825" y="1948"/>
                            <a:ext cx="137" cy="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4" name="Freeform 291"/>
                        <wps:cNvSpPr>
                          <a:spLocks/>
                        </wps:cNvSpPr>
                        <wps:spPr bwMode="auto">
                          <a:xfrm>
                            <a:off x="9825" y="1948"/>
                            <a:ext cx="137" cy="20"/>
                          </a:xfrm>
                          <a:custGeom>
                            <a:avLst/>
                            <a:gdLst>
                              <a:gd name="T0" fmla="+- 0 9826 9826"/>
                              <a:gd name="T1" fmla="*/ T0 w 137"/>
                              <a:gd name="T2" fmla="+- 0 1968 1948"/>
                              <a:gd name="T3" fmla="*/ 1968 h 20"/>
                              <a:gd name="T4" fmla="+- 0 9842 9826"/>
                              <a:gd name="T5" fmla="*/ T4 w 137"/>
                              <a:gd name="T6" fmla="+- 0 1964 1948"/>
                              <a:gd name="T7" fmla="*/ 1964 h 20"/>
                              <a:gd name="T8" fmla="+- 0 9880 9826"/>
                              <a:gd name="T9" fmla="*/ T8 w 137"/>
                              <a:gd name="T10" fmla="+- 0 1956 1948"/>
                              <a:gd name="T11" fmla="*/ 1956 h 20"/>
                              <a:gd name="T12" fmla="+- 0 9925 9826"/>
                              <a:gd name="T13" fmla="*/ T12 w 137"/>
                              <a:gd name="T14" fmla="+- 0 1949 1948"/>
                              <a:gd name="T15" fmla="*/ 1949 h 20"/>
                              <a:gd name="T16" fmla="+- 0 9962 9826"/>
                              <a:gd name="T17" fmla="*/ T16 w 137"/>
                              <a:gd name="T18" fmla="+- 0 1948 1948"/>
                              <a:gd name="T19" fmla="*/ 1948 h 20"/>
                            </a:gdLst>
                            <a:ahLst/>
                            <a:cxnLst>
                              <a:cxn ang="0">
                                <a:pos x="T1" y="T3"/>
                              </a:cxn>
                              <a:cxn ang="0">
                                <a:pos x="T5" y="T7"/>
                              </a:cxn>
                              <a:cxn ang="0">
                                <a:pos x="T9" y="T11"/>
                              </a:cxn>
                              <a:cxn ang="0">
                                <a:pos x="T13" y="T15"/>
                              </a:cxn>
                              <a:cxn ang="0">
                                <a:pos x="T17" y="T19"/>
                              </a:cxn>
                            </a:cxnLst>
                            <a:rect l="0" t="0" r="r" b="b"/>
                            <a:pathLst>
                              <a:path w="137" h="20">
                                <a:moveTo>
                                  <a:pt x="0" y="20"/>
                                </a:moveTo>
                                <a:lnTo>
                                  <a:pt x="16" y="16"/>
                                </a:lnTo>
                                <a:lnTo>
                                  <a:pt x="54" y="8"/>
                                </a:lnTo>
                                <a:lnTo>
                                  <a:pt x="99" y="1"/>
                                </a:lnTo>
                                <a:lnTo>
                                  <a:pt x="136"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5" name="Picture 292"/>
                          <pic:cNvPicPr>
                            <a:picLocks noChangeAspect="1" noChangeArrowheads="1"/>
                          </pic:cNvPicPr>
                        </pic:nvPicPr>
                        <pic:blipFill>
                          <a:blip r:embed="rId195">
                            <a:extLst>
                              <a:ext uri="{28A0092B-C50C-407E-A947-70E740481C1C}">
                                <a14:useLocalDpi xmlns:a14="http://schemas.microsoft.com/office/drawing/2010/main" val="0"/>
                              </a:ext>
                            </a:extLst>
                          </a:blip>
                          <a:srcRect/>
                          <a:stretch>
                            <a:fillRect/>
                          </a:stretch>
                        </pic:blipFill>
                        <pic:spPr bwMode="auto">
                          <a:xfrm>
                            <a:off x="9831" y="1874"/>
                            <a:ext cx="23" cy="6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6" name="Freeform 293"/>
                        <wps:cNvSpPr>
                          <a:spLocks/>
                        </wps:cNvSpPr>
                        <wps:spPr bwMode="auto">
                          <a:xfrm>
                            <a:off x="9831" y="1874"/>
                            <a:ext cx="23" cy="68"/>
                          </a:xfrm>
                          <a:custGeom>
                            <a:avLst/>
                            <a:gdLst>
                              <a:gd name="T0" fmla="+- 0 9843 9831"/>
                              <a:gd name="T1" fmla="*/ T0 w 23"/>
                              <a:gd name="T2" fmla="+- 0 1942 1874"/>
                              <a:gd name="T3" fmla="*/ 1942 h 68"/>
                              <a:gd name="T4" fmla="+- 0 9838 9831"/>
                              <a:gd name="T5" fmla="*/ T4 w 23"/>
                              <a:gd name="T6" fmla="+- 0 1939 1874"/>
                              <a:gd name="T7" fmla="*/ 1939 h 68"/>
                              <a:gd name="T8" fmla="+- 0 9833 9831"/>
                              <a:gd name="T9" fmla="*/ T8 w 23"/>
                              <a:gd name="T10" fmla="+- 0 1922 1874"/>
                              <a:gd name="T11" fmla="*/ 1922 h 68"/>
                              <a:gd name="T12" fmla="+- 0 9831 9831"/>
                              <a:gd name="T13" fmla="*/ T12 w 23"/>
                              <a:gd name="T14" fmla="+- 0 1898 1874"/>
                              <a:gd name="T15" fmla="*/ 1898 h 68"/>
                              <a:gd name="T16" fmla="+- 0 9836 9831"/>
                              <a:gd name="T17" fmla="*/ T16 w 23"/>
                              <a:gd name="T18" fmla="+- 0 1874 1874"/>
                              <a:gd name="T19" fmla="*/ 1874 h 68"/>
                              <a:gd name="T20" fmla="+- 0 9841 9831"/>
                              <a:gd name="T21" fmla="*/ T20 w 23"/>
                              <a:gd name="T22" fmla="+- 0 1878 1874"/>
                              <a:gd name="T23" fmla="*/ 1878 h 68"/>
                              <a:gd name="T24" fmla="+- 0 9850 9831"/>
                              <a:gd name="T25" fmla="*/ T24 w 23"/>
                              <a:gd name="T26" fmla="+- 0 1891 1874"/>
                              <a:gd name="T27" fmla="*/ 1891 h 68"/>
                              <a:gd name="T28" fmla="+- 0 9854 9831"/>
                              <a:gd name="T29" fmla="*/ T28 w 23"/>
                              <a:gd name="T30" fmla="+- 0 1912 1874"/>
                              <a:gd name="T31" fmla="*/ 1912 h 68"/>
                              <a:gd name="T32" fmla="+- 0 9843 9831"/>
                              <a:gd name="T33" fmla="*/ T32 w 23"/>
                              <a:gd name="T34" fmla="+- 0 1942 1874"/>
                              <a:gd name="T35" fmla="*/ 1942 h 6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68">
                                <a:moveTo>
                                  <a:pt x="12" y="68"/>
                                </a:moveTo>
                                <a:lnTo>
                                  <a:pt x="7" y="65"/>
                                </a:lnTo>
                                <a:lnTo>
                                  <a:pt x="2" y="48"/>
                                </a:lnTo>
                                <a:lnTo>
                                  <a:pt x="0" y="24"/>
                                </a:lnTo>
                                <a:lnTo>
                                  <a:pt x="5" y="0"/>
                                </a:lnTo>
                                <a:lnTo>
                                  <a:pt x="10" y="4"/>
                                </a:lnTo>
                                <a:lnTo>
                                  <a:pt x="19" y="17"/>
                                </a:lnTo>
                                <a:lnTo>
                                  <a:pt x="23" y="38"/>
                                </a:lnTo>
                                <a:lnTo>
                                  <a:pt x="12" y="6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57" name="Freeform 294"/>
                        <wps:cNvSpPr>
                          <a:spLocks/>
                        </wps:cNvSpPr>
                        <wps:spPr bwMode="auto">
                          <a:xfrm>
                            <a:off x="9835" y="1882"/>
                            <a:ext cx="7" cy="50"/>
                          </a:xfrm>
                          <a:custGeom>
                            <a:avLst/>
                            <a:gdLst>
                              <a:gd name="T0" fmla="+- 0 9841 9835"/>
                              <a:gd name="T1" fmla="*/ T0 w 7"/>
                              <a:gd name="T2" fmla="+- 0 1932 1882"/>
                              <a:gd name="T3" fmla="*/ 1932 h 50"/>
                              <a:gd name="T4" fmla="+- 0 9841 9835"/>
                              <a:gd name="T5" fmla="*/ T4 w 7"/>
                              <a:gd name="T6" fmla="+- 0 1927 1882"/>
                              <a:gd name="T7" fmla="*/ 1927 h 50"/>
                              <a:gd name="T8" fmla="+- 0 9839 9835"/>
                              <a:gd name="T9" fmla="*/ T8 w 7"/>
                              <a:gd name="T10" fmla="+- 0 1914 1882"/>
                              <a:gd name="T11" fmla="*/ 1914 h 50"/>
                              <a:gd name="T12" fmla="+- 0 9837 9835"/>
                              <a:gd name="T13" fmla="*/ T12 w 7"/>
                              <a:gd name="T14" fmla="+- 0 1898 1882"/>
                              <a:gd name="T15" fmla="*/ 1898 h 50"/>
                              <a:gd name="T16" fmla="+- 0 9835 9835"/>
                              <a:gd name="T17" fmla="*/ T16 w 7"/>
                              <a:gd name="T18" fmla="+- 0 1882 1882"/>
                              <a:gd name="T19" fmla="*/ 1882 h 50"/>
                            </a:gdLst>
                            <a:ahLst/>
                            <a:cxnLst>
                              <a:cxn ang="0">
                                <a:pos x="T1" y="T3"/>
                              </a:cxn>
                              <a:cxn ang="0">
                                <a:pos x="T5" y="T7"/>
                              </a:cxn>
                              <a:cxn ang="0">
                                <a:pos x="T9" y="T11"/>
                              </a:cxn>
                              <a:cxn ang="0">
                                <a:pos x="T13" y="T15"/>
                              </a:cxn>
                              <a:cxn ang="0">
                                <a:pos x="T17" y="T19"/>
                              </a:cxn>
                            </a:cxnLst>
                            <a:rect l="0" t="0" r="r" b="b"/>
                            <a:pathLst>
                              <a:path w="7" h="50">
                                <a:moveTo>
                                  <a:pt x="6" y="50"/>
                                </a:moveTo>
                                <a:lnTo>
                                  <a:pt x="6" y="45"/>
                                </a:lnTo>
                                <a:lnTo>
                                  <a:pt x="4" y="32"/>
                                </a:lnTo>
                                <a:lnTo>
                                  <a:pt x="2" y="16"/>
                                </a:lnTo>
                                <a:lnTo>
                                  <a:pt x="0" y="0"/>
                                </a:lnTo>
                              </a:path>
                            </a:pathLst>
                          </a:custGeom>
                          <a:noFill/>
                          <a:ln w="758">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8" name="Picture 295"/>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9881" y="1872"/>
                            <a:ext cx="139" cy="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9" name="Freeform 296"/>
                        <wps:cNvSpPr>
                          <a:spLocks/>
                        </wps:cNvSpPr>
                        <wps:spPr bwMode="auto">
                          <a:xfrm>
                            <a:off x="9881" y="1872"/>
                            <a:ext cx="139" cy="62"/>
                          </a:xfrm>
                          <a:custGeom>
                            <a:avLst/>
                            <a:gdLst>
                              <a:gd name="T0" fmla="+- 0 9882 9882"/>
                              <a:gd name="T1" fmla="*/ T0 w 139"/>
                              <a:gd name="T2" fmla="+- 0 1896 1872"/>
                              <a:gd name="T3" fmla="*/ 1896 h 62"/>
                              <a:gd name="T4" fmla="+- 0 9894 9882"/>
                              <a:gd name="T5" fmla="*/ T4 w 139"/>
                              <a:gd name="T6" fmla="+- 0 1886 1872"/>
                              <a:gd name="T7" fmla="*/ 1886 h 62"/>
                              <a:gd name="T8" fmla="+- 0 9908 9882"/>
                              <a:gd name="T9" fmla="*/ T8 w 139"/>
                              <a:gd name="T10" fmla="+- 0 1880 1872"/>
                              <a:gd name="T11" fmla="*/ 1880 h 62"/>
                              <a:gd name="T12" fmla="+- 0 9923 9882"/>
                              <a:gd name="T13" fmla="*/ T12 w 139"/>
                              <a:gd name="T14" fmla="+- 0 1875 1872"/>
                              <a:gd name="T15" fmla="*/ 1875 h 62"/>
                              <a:gd name="T16" fmla="+- 0 9941 9882"/>
                              <a:gd name="T17" fmla="*/ T16 w 139"/>
                              <a:gd name="T18" fmla="+- 0 1872 1872"/>
                              <a:gd name="T19" fmla="*/ 1872 h 62"/>
                              <a:gd name="T20" fmla="+- 0 9961 9882"/>
                              <a:gd name="T21" fmla="*/ T20 w 139"/>
                              <a:gd name="T22" fmla="+- 0 1875 1872"/>
                              <a:gd name="T23" fmla="*/ 1875 h 62"/>
                              <a:gd name="T24" fmla="+- 0 9984 9882"/>
                              <a:gd name="T25" fmla="*/ T24 w 139"/>
                              <a:gd name="T26" fmla="+- 0 1887 1872"/>
                              <a:gd name="T27" fmla="*/ 1887 h 62"/>
                              <a:gd name="T28" fmla="+- 0 10005 9882"/>
                              <a:gd name="T29" fmla="*/ T28 w 139"/>
                              <a:gd name="T30" fmla="+- 0 1907 1872"/>
                              <a:gd name="T31" fmla="*/ 1907 h 62"/>
                              <a:gd name="T32" fmla="+- 0 10020 9882"/>
                              <a:gd name="T33" fmla="*/ T32 w 139"/>
                              <a:gd name="T34" fmla="+- 0 1933 1872"/>
                              <a:gd name="T35" fmla="*/ 1933 h 62"/>
                              <a:gd name="T36" fmla="+- 0 10012 9882"/>
                              <a:gd name="T37" fmla="*/ T36 w 139"/>
                              <a:gd name="T38" fmla="+- 0 1932 1872"/>
                              <a:gd name="T39" fmla="*/ 1932 h 62"/>
                              <a:gd name="T40" fmla="+- 0 9992 9882"/>
                              <a:gd name="T41" fmla="*/ T40 w 139"/>
                              <a:gd name="T42" fmla="+- 0 1927 1872"/>
                              <a:gd name="T43" fmla="*/ 1927 h 62"/>
                              <a:gd name="T44" fmla="+- 0 9969 9882"/>
                              <a:gd name="T45" fmla="*/ T44 w 139"/>
                              <a:gd name="T46" fmla="+- 0 1920 1872"/>
                              <a:gd name="T47" fmla="*/ 1920 h 62"/>
                              <a:gd name="T48" fmla="+- 0 9951 9882"/>
                              <a:gd name="T49" fmla="*/ T48 w 139"/>
                              <a:gd name="T50" fmla="+- 0 1909 1872"/>
                              <a:gd name="T51" fmla="*/ 1909 h 62"/>
                              <a:gd name="T52" fmla="+- 0 9937 9882"/>
                              <a:gd name="T53" fmla="*/ T52 w 139"/>
                              <a:gd name="T54" fmla="+- 0 1897 1872"/>
                              <a:gd name="T55" fmla="*/ 1897 h 62"/>
                              <a:gd name="T56" fmla="+- 0 9920 9882"/>
                              <a:gd name="T57" fmla="*/ T56 w 139"/>
                              <a:gd name="T58" fmla="+- 0 1889 1872"/>
                              <a:gd name="T59" fmla="*/ 1889 h 62"/>
                              <a:gd name="T60" fmla="+- 0 9901 9882"/>
                              <a:gd name="T61" fmla="*/ T60 w 139"/>
                              <a:gd name="T62" fmla="+- 0 1887 1872"/>
                              <a:gd name="T63" fmla="*/ 1887 h 62"/>
                              <a:gd name="T64" fmla="+- 0 9882 9882"/>
                              <a:gd name="T65" fmla="*/ T64 w 139"/>
                              <a:gd name="T66" fmla="+- 0 1896 1872"/>
                              <a:gd name="T67" fmla="*/ 1896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9" h="62">
                                <a:moveTo>
                                  <a:pt x="0" y="24"/>
                                </a:moveTo>
                                <a:lnTo>
                                  <a:pt x="12" y="14"/>
                                </a:lnTo>
                                <a:lnTo>
                                  <a:pt x="26" y="8"/>
                                </a:lnTo>
                                <a:lnTo>
                                  <a:pt x="41" y="3"/>
                                </a:lnTo>
                                <a:lnTo>
                                  <a:pt x="59" y="0"/>
                                </a:lnTo>
                                <a:lnTo>
                                  <a:pt x="79" y="3"/>
                                </a:lnTo>
                                <a:lnTo>
                                  <a:pt x="102" y="15"/>
                                </a:lnTo>
                                <a:lnTo>
                                  <a:pt x="123" y="35"/>
                                </a:lnTo>
                                <a:lnTo>
                                  <a:pt x="138" y="61"/>
                                </a:lnTo>
                                <a:lnTo>
                                  <a:pt x="130" y="60"/>
                                </a:lnTo>
                                <a:lnTo>
                                  <a:pt x="110" y="55"/>
                                </a:lnTo>
                                <a:lnTo>
                                  <a:pt x="87" y="48"/>
                                </a:lnTo>
                                <a:lnTo>
                                  <a:pt x="69" y="37"/>
                                </a:lnTo>
                                <a:lnTo>
                                  <a:pt x="55" y="25"/>
                                </a:lnTo>
                                <a:lnTo>
                                  <a:pt x="38" y="17"/>
                                </a:lnTo>
                                <a:lnTo>
                                  <a:pt x="19" y="15"/>
                                </a:lnTo>
                                <a:lnTo>
                                  <a:pt x="0" y="2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0" name="Picture 297"/>
                          <pic:cNvPicPr>
                            <a:picLocks noChangeAspect="1" noChangeArrowheads="1"/>
                          </pic:cNvPicPr>
                        </pic:nvPicPr>
                        <pic:blipFill>
                          <a:blip r:embed="rId197">
                            <a:extLst>
                              <a:ext uri="{28A0092B-C50C-407E-A947-70E740481C1C}">
                                <a14:useLocalDpi xmlns:a14="http://schemas.microsoft.com/office/drawing/2010/main" val="0"/>
                              </a:ext>
                            </a:extLst>
                          </a:blip>
                          <a:srcRect/>
                          <a:stretch>
                            <a:fillRect/>
                          </a:stretch>
                        </pic:blipFill>
                        <pic:spPr bwMode="auto">
                          <a:xfrm>
                            <a:off x="9898" y="1883"/>
                            <a:ext cx="82" cy="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1" name="Freeform 298"/>
                        <wps:cNvSpPr>
                          <a:spLocks/>
                        </wps:cNvSpPr>
                        <wps:spPr bwMode="auto">
                          <a:xfrm>
                            <a:off x="9898" y="1883"/>
                            <a:ext cx="82" cy="22"/>
                          </a:xfrm>
                          <a:custGeom>
                            <a:avLst/>
                            <a:gdLst>
                              <a:gd name="T0" fmla="+- 0 9898 9898"/>
                              <a:gd name="T1" fmla="*/ T0 w 82"/>
                              <a:gd name="T2" fmla="+- 0 1885 1883"/>
                              <a:gd name="T3" fmla="*/ 1885 h 22"/>
                              <a:gd name="T4" fmla="+- 0 9914 9898"/>
                              <a:gd name="T5" fmla="*/ T4 w 82"/>
                              <a:gd name="T6" fmla="+- 0 1883 1883"/>
                              <a:gd name="T7" fmla="*/ 1883 h 22"/>
                              <a:gd name="T8" fmla="+- 0 9936 9898"/>
                              <a:gd name="T9" fmla="*/ T8 w 82"/>
                              <a:gd name="T10" fmla="+- 0 1885 1883"/>
                              <a:gd name="T11" fmla="*/ 1885 h 22"/>
                              <a:gd name="T12" fmla="+- 0 9959 9898"/>
                              <a:gd name="T13" fmla="*/ T12 w 82"/>
                              <a:gd name="T14" fmla="+- 0 1892 1883"/>
                              <a:gd name="T15" fmla="*/ 1892 h 22"/>
                              <a:gd name="T16" fmla="+- 0 9980 9898"/>
                              <a:gd name="T17" fmla="*/ T16 w 82"/>
                              <a:gd name="T18" fmla="+- 0 1904 1883"/>
                              <a:gd name="T19" fmla="*/ 1904 h 22"/>
                            </a:gdLst>
                            <a:ahLst/>
                            <a:cxnLst>
                              <a:cxn ang="0">
                                <a:pos x="T1" y="T3"/>
                              </a:cxn>
                              <a:cxn ang="0">
                                <a:pos x="T5" y="T7"/>
                              </a:cxn>
                              <a:cxn ang="0">
                                <a:pos x="T9" y="T11"/>
                              </a:cxn>
                              <a:cxn ang="0">
                                <a:pos x="T13" y="T15"/>
                              </a:cxn>
                              <a:cxn ang="0">
                                <a:pos x="T17" y="T19"/>
                              </a:cxn>
                            </a:cxnLst>
                            <a:rect l="0" t="0" r="r" b="b"/>
                            <a:pathLst>
                              <a:path w="82" h="22">
                                <a:moveTo>
                                  <a:pt x="0" y="2"/>
                                </a:moveTo>
                                <a:lnTo>
                                  <a:pt x="16" y="0"/>
                                </a:lnTo>
                                <a:lnTo>
                                  <a:pt x="38" y="2"/>
                                </a:lnTo>
                                <a:lnTo>
                                  <a:pt x="61" y="9"/>
                                </a:lnTo>
                                <a:lnTo>
                                  <a:pt x="82" y="2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2" name="Picture 299"/>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9905" y="1790"/>
                            <a:ext cx="150" cy="7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3" name="Freeform 300"/>
                        <wps:cNvSpPr>
                          <a:spLocks/>
                        </wps:cNvSpPr>
                        <wps:spPr bwMode="auto">
                          <a:xfrm>
                            <a:off x="9905" y="1790"/>
                            <a:ext cx="150" cy="76"/>
                          </a:xfrm>
                          <a:custGeom>
                            <a:avLst/>
                            <a:gdLst>
                              <a:gd name="T0" fmla="+- 0 9906 9905"/>
                              <a:gd name="T1" fmla="*/ T0 w 150"/>
                              <a:gd name="T2" fmla="+- 0 1867 1791"/>
                              <a:gd name="T3" fmla="*/ 1867 h 76"/>
                              <a:gd name="T4" fmla="+- 0 9905 9905"/>
                              <a:gd name="T5" fmla="*/ T4 w 150"/>
                              <a:gd name="T6" fmla="+- 0 1860 1791"/>
                              <a:gd name="T7" fmla="*/ 1860 h 76"/>
                              <a:gd name="T8" fmla="+- 0 9937 9905"/>
                              <a:gd name="T9" fmla="*/ T8 w 150"/>
                              <a:gd name="T10" fmla="+- 0 1832 1791"/>
                              <a:gd name="T11" fmla="*/ 1832 h 76"/>
                              <a:gd name="T12" fmla="+- 0 9990 9905"/>
                              <a:gd name="T13" fmla="*/ T12 w 150"/>
                              <a:gd name="T14" fmla="+- 0 1802 1791"/>
                              <a:gd name="T15" fmla="*/ 1802 h 76"/>
                              <a:gd name="T16" fmla="+- 0 10052 9905"/>
                              <a:gd name="T17" fmla="*/ T16 w 150"/>
                              <a:gd name="T18" fmla="+- 0 1791 1791"/>
                              <a:gd name="T19" fmla="*/ 1791 h 76"/>
                              <a:gd name="T20" fmla="+- 0 10054 9905"/>
                              <a:gd name="T21" fmla="*/ T20 w 150"/>
                              <a:gd name="T22" fmla="+- 0 1795 1791"/>
                              <a:gd name="T23" fmla="*/ 1795 h 76"/>
                              <a:gd name="T24" fmla="+- 0 10055 9905"/>
                              <a:gd name="T25" fmla="*/ T24 w 150"/>
                              <a:gd name="T26" fmla="+- 0 1806 1791"/>
                              <a:gd name="T27" fmla="*/ 1806 h 76"/>
                              <a:gd name="T28" fmla="+- 0 10045 9905"/>
                              <a:gd name="T29" fmla="*/ T28 w 150"/>
                              <a:gd name="T30" fmla="+- 0 1821 1791"/>
                              <a:gd name="T31" fmla="*/ 1821 h 76"/>
                              <a:gd name="T32" fmla="+- 0 10017 9905"/>
                              <a:gd name="T33" fmla="*/ T32 w 150"/>
                              <a:gd name="T34" fmla="+- 0 1837 1791"/>
                              <a:gd name="T35" fmla="*/ 1837 h 76"/>
                              <a:gd name="T36" fmla="+- 0 9983 9905"/>
                              <a:gd name="T37" fmla="*/ T36 w 150"/>
                              <a:gd name="T38" fmla="+- 0 1847 1791"/>
                              <a:gd name="T39" fmla="*/ 1847 h 76"/>
                              <a:gd name="T40" fmla="+- 0 9957 9905"/>
                              <a:gd name="T41" fmla="*/ T40 w 150"/>
                              <a:gd name="T42" fmla="+- 0 1851 1791"/>
                              <a:gd name="T43" fmla="*/ 1851 h 76"/>
                              <a:gd name="T44" fmla="+- 0 9933 9905"/>
                              <a:gd name="T45" fmla="*/ T44 w 150"/>
                              <a:gd name="T46" fmla="+- 0 1855 1791"/>
                              <a:gd name="T47" fmla="*/ 1855 h 76"/>
                              <a:gd name="T48" fmla="+- 0 9906 9905"/>
                              <a:gd name="T49" fmla="*/ T48 w 150"/>
                              <a:gd name="T50" fmla="+- 0 1867 1791"/>
                              <a:gd name="T51" fmla="*/ 1867 h 7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50" h="76">
                                <a:moveTo>
                                  <a:pt x="1" y="76"/>
                                </a:moveTo>
                                <a:lnTo>
                                  <a:pt x="0" y="69"/>
                                </a:lnTo>
                                <a:lnTo>
                                  <a:pt x="32" y="41"/>
                                </a:lnTo>
                                <a:lnTo>
                                  <a:pt x="85" y="11"/>
                                </a:lnTo>
                                <a:lnTo>
                                  <a:pt x="147" y="0"/>
                                </a:lnTo>
                                <a:lnTo>
                                  <a:pt x="149" y="4"/>
                                </a:lnTo>
                                <a:lnTo>
                                  <a:pt x="150" y="15"/>
                                </a:lnTo>
                                <a:lnTo>
                                  <a:pt x="140" y="30"/>
                                </a:lnTo>
                                <a:lnTo>
                                  <a:pt x="112" y="46"/>
                                </a:lnTo>
                                <a:lnTo>
                                  <a:pt x="78" y="56"/>
                                </a:lnTo>
                                <a:lnTo>
                                  <a:pt x="52" y="60"/>
                                </a:lnTo>
                                <a:lnTo>
                                  <a:pt x="28" y="64"/>
                                </a:lnTo>
                                <a:lnTo>
                                  <a:pt x="1" y="7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4" name="Picture 301"/>
                          <pic:cNvPicPr>
                            <a:picLocks noChangeAspect="1" noChangeArrowheads="1"/>
                          </pic:cNvPicPr>
                        </pic:nvPicPr>
                        <pic:blipFill>
                          <a:blip r:embed="rId199">
                            <a:extLst>
                              <a:ext uri="{28A0092B-C50C-407E-A947-70E740481C1C}">
                                <a14:useLocalDpi xmlns:a14="http://schemas.microsoft.com/office/drawing/2010/main" val="0"/>
                              </a:ext>
                            </a:extLst>
                          </a:blip>
                          <a:srcRect/>
                          <a:stretch>
                            <a:fillRect/>
                          </a:stretch>
                        </pic:blipFill>
                        <pic:spPr bwMode="auto">
                          <a:xfrm>
                            <a:off x="9915" y="1841"/>
                            <a:ext cx="33" cy="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5" name="Freeform 302"/>
                        <wps:cNvSpPr>
                          <a:spLocks/>
                        </wps:cNvSpPr>
                        <wps:spPr bwMode="auto">
                          <a:xfrm>
                            <a:off x="9915" y="1841"/>
                            <a:ext cx="33" cy="16"/>
                          </a:xfrm>
                          <a:custGeom>
                            <a:avLst/>
                            <a:gdLst>
                              <a:gd name="T0" fmla="+- 0 9916 9916"/>
                              <a:gd name="T1" fmla="*/ T0 w 33"/>
                              <a:gd name="T2" fmla="+- 0 1857 1841"/>
                              <a:gd name="T3" fmla="*/ 1857 h 16"/>
                              <a:gd name="T4" fmla="+- 0 9921 9916"/>
                              <a:gd name="T5" fmla="*/ T4 w 33"/>
                              <a:gd name="T6" fmla="+- 0 1853 1841"/>
                              <a:gd name="T7" fmla="*/ 1853 h 16"/>
                              <a:gd name="T8" fmla="+- 0 9941 9916"/>
                              <a:gd name="T9" fmla="*/ T8 w 33"/>
                              <a:gd name="T10" fmla="+- 0 1846 1841"/>
                              <a:gd name="T11" fmla="*/ 1846 h 16"/>
                              <a:gd name="T12" fmla="+- 0 9948 9916"/>
                              <a:gd name="T13" fmla="*/ T12 w 33"/>
                              <a:gd name="T14" fmla="+- 0 1841 1841"/>
                              <a:gd name="T15" fmla="*/ 1841 h 16"/>
                            </a:gdLst>
                            <a:ahLst/>
                            <a:cxnLst>
                              <a:cxn ang="0">
                                <a:pos x="T1" y="T3"/>
                              </a:cxn>
                              <a:cxn ang="0">
                                <a:pos x="T5" y="T7"/>
                              </a:cxn>
                              <a:cxn ang="0">
                                <a:pos x="T9" y="T11"/>
                              </a:cxn>
                              <a:cxn ang="0">
                                <a:pos x="T13" y="T15"/>
                              </a:cxn>
                            </a:cxnLst>
                            <a:rect l="0" t="0" r="r" b="b"/>
                            <a:pathLst>
                              <a:path w="33" h="16">
                                <a:moveTo>
                                  <a:pt x="0" y="16"/>
                                </a:moveTo>
                                <a:lnTo>
                                  <a:pt x="5" y="12"/>
                                </a:lnTo>
                                <a:lnTo>
                                  <a:pt x="25" y="5"/>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6" name="Picture 303"/>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9835" y="1764"/>
                            <a:ext cx="43" cy="1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7" name="Freeform 304"/>
                        <wps:cNvSpPr>
                          <a:spLocks/>
                        </wps:cNvSpPr>
                        <wps:spPr bwMode="auto">
                          <a:xfrm>
                            <a:off x="9835" y="1764"/>
                            <a:ext cx="43" cy="148"/>
                          </a:xfrm>
                          <a:custGeom>
                            <a:avLst/>
                            <a:gdLst>
                              <a:gd name="T0" fmla="+- 0 9868 9836"/>
                              <a:gd name="T1" fmla="*/ T0 w 43"/>
                              <a:gd name="T2" fmla="+- 0 1912 1764"/>
                              <a:gd name="T3" fmla="*/ 1912 h 148"/>
                              <a:gd name="T4" fmla="+- 0 9864 9836"/>
                              <a:gd name="T5" fmla="*/ T4 w 43"/>
                              <a:gd name="T6" fmla="+- 0 1910 1764"/>
                              <a:gd name="T7" fmla="*/ 1910 h 148"/>
                              <a:gd name="T8" fmla="+- 0 9857 9836"/>
                              <a:gd name="T9" fmla="*/ T8 w 43"/>
                              <a:gd name="T10" fmla="+- 0 1892 1764"/>
                              <a:gd name="T11" fmla="*/ 1892 h 148"/>
                              <a:gd name="T12" fmla="+- 0 9850 9836"/>
                              <a:gd name="T13" fmla="*/ T12 w 43"/>
                              <a:gd name="T14" fmla="+- 0 1869 1764"/>
                              <a:gd name="T15" fmla="*/ 1869 h 148"/>
                              <a:gd name="T16" fmla="+- 0 9844 9836"/>
                              <a:gd name="T17" fmla="*/ T16 w 43"/>
                              <a:gd name="T18" fmla="+- 0 1849 1764"/>
                              <a:gd name="T19" fmla="*/ 1849 h 148"/>
                              <a:gd name="T20" fmla="+- 0 9840 9836"/>
                              <a:gd name="T21" fmla="*/ T20 w 43"/>
                              <a:gd name="T22" fmla="+- 0 1836 1764"/>
                              <a:gd name="T23" fmla="*/ 1836 h 148"/>
                              <a:gd name="T24" fmla="+- 0 9838 9836"/>
                              <a:gd name="T25" fmla="*/ T24 w 43"/>
                              <a:gd name="T26" fmla="+- 0 1828 1764"/>
                              <a:gd name="T27" fmla="*/ 1828 h 148"/>
                              <a:gd name="T28" fmla="+- 0 9837 9836"/>
                              <a:gd name="T29" fmla="*/ T28 w 43"/>
                              <a:gd name="T30" fmla="+- 0 1819 1764"/>
                              <a:gd name="T31" fmla="*/ 1819 h 148"/>
                              <a:gd name="T32" fmla="+- 0 9836 9836"/>
                              <a:gd name="T33" fmla="*/ T32 w 43"/>
                              <a:gd name="T34" fmla="+- 0 1805 1764"/>
                              <a:gd name="T35" fmla="*/ 1805 h 148"/>
                              <a:gd name="T36" fmla="+- 0 9836 9836"/>
                              <a:gd name="T37" fmla="*/ T36 w 43"/>
                              <a:gd name="T38" fmla="+- 0 1789 1764"/>
                              <a:gd name="T39" fmla="*/ 1789 h 148"/>
                              <a:gd name="T40" fmla="+- 0 9836 9836"/>
                              <a:gd name="T41" fmla="*/ T40 w 43"/>
                              <a:gd name="T42" fmla="+- 0 1776 1764"/>
                              <a:gd name="T43" fmla="*/ 1776 h 148"/>
                              <a:gd name="T44" fmla="+- 0 9836 9836"/>
                              <a:gd name="T45" fmla="*/ T44 w 43"/>
                              <a:gd name="T46" fmla="+- 0 1767 1764"/>
                              <a:gd name="T47" fmla="*/ 1767 h 148"/>
                              <a:gd name="T48" fmla="+- 0 9836 9836"/>
                              <a:gd name="T49" fmla="*/ T48 w 43"/>
                              <a:gd name="T50" fmla="+- 0 1764 1764"/>
                              <a:gd name="T51" fmla="*/ 1764 h 148"/>
                              <a:gd name="T52" fmla="+- 0 9839 9836"/>
                              <a:gd name="T53" fmla="*/ T52 w 43"/>
                              <a:gd name="T54" fmla="+- 0 1768 1764"/>
                              <a:gd name="T55" fmla="*/ 1768 h 148"/>
                              <a:gd name="T56" fmla="+- 0 9847 9836"/>
                              <a:gd name="T57" fmla="*/ T56 w 43"/>
                              <a:gd name="T58" fmla="+- 0 1778 1764"/>
                              <a:gd name="T59" fmla="*/ 1778 h 148"/>
                              <a:gd name="T60" fmla="+- 0 9856 9836"/>
                              <a:gd name="T61" fmla="*/ T60 w 43"/>
                              <a:gd name="T62" fmla="+- 0 1791 1764"/>
                              <a:gd name="T63" fmla="*/ 1791 h 148"/>
                              <a:gd name="T64" fmla="+- 0 9861 9836"/>
                              <a:gd name="T65" fmla="*/ T64 w 43"/>
                              <a:gd name="T66" fmla="+- 0 1804 1764"/>
                              <a:gd name="T67" fmla="*/ 1804 h 148"/>
                              <a:gd name="T68" fmla="+- 0 9868 9836"/>
                              <a:gd name="T69" fmla="*/ T68 w 43"/>
                              <a:gd name="T70" fmla="+- 0 1817 1764"/>
                              <a:gd name="T71" fmla="*/ 1817 h 148"/>
                              <a:gd name="T72" fmla="+- 0 9876 9836"/>
                              <a:gd name="T73" fmla="*/ T72 w 43"/>
                              <a:gd name="T74" fmla="+- 0 1837 1764"/>
                              <a:gd name="T75" fmla="*/ 1837 h 148"/>
                              <a:gd name="T76" fmla="+- 0 9879 9836"/>
                              <a:gd name="T77" fmla="*/ T76 w 43"/>
                              <a:gd name="T78" fmla="+- 0 1867 1764"/>
                              <a:gd name="T79" fmla="*/ 1867 h 148"/>
                              <a:gd name="T80" fmla="+- 0 9868 9836"/>
                              <a:gd name="T81" fmla="*/ T80 w 43"/>
                              <a:gd name="T82" fmla="+- 0 1912 1764"/>
                              <a:gd name="T83" fmla="*/ 1912 h 1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43" h="148">
                                <a:moveTo>
                                  <a:pt x="32" y="148"/>
                                </a:moveTo>
                                <a:lnTo>
                                  <a:pt x="28" y="146"/>
                                </a:lnTo>
                                <a:lnTo>
                                  <a:pt x="21" y="128"/>
                                </a:lnTo>
                                <a:lnTo>
                                  <a:pt x="14" y="105"/>
                                </a:lnTo>
                                <a:lnTo>
                                  <a:pt x="8" y="85"/>
                                </a:lnTo>
                                <a:lnTo>
                                  <a:pt x="4" y="72"/>
                                </a:lnTo>
                                <a:lnTo>
                                  <a:pt x="2" y="64"/>
                                </a:lnTo>
                                <a:lnTo>
                                  <a:pt x="1" y="55"/>
                                </a:lnTo>
                                <a:lnTo>
                                  <a:pt x="0" y="41"/>
                                </a:lnTo>
                                <a:lnTo>
                                  <a:pt x="0" y="25"/>
                                </a:lnTo>
                                <a:lnTo>
                                  <a:pt x="0" y="12"/>
                                </a:lnTo>
                                <a:lnTo>
                                  <a:pt x="0" y="3"/>
                                </a:lnTo>
                                <a:lnTo>
                                  <a:pt x="0" y="0"/>
                                </a:lnTo>
                                <a:lnTo>
                                  <a:pt x="3" y="4"/>
                                </a:lnTo>
                                <a:lnTo>
                                  <a:pt x="11" y="14"/>
                                </a:lnTo>
                                <a:lnTo>
                                  <a:pt x="20" y="27"/>
                                </a:lnTo>
                                <a:lnTo>
                                  <a:pt x="25" y="40"/>
                                </a:lnTo>
                                <a:lnTo>
                                  <a:pt x="32" y="53"/>
                                </a:lnTo>
                                <a:lnTo>
                                  <a:pt x="40" y="73"/>
                                </a:lnTo>
                                <a:lnTo>
                                  <a:pt x="43" y="103"/>
                                </a:lnTo>
                                <a:lnTo>
                                  <a:pt x="32" y="14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68" name="Picture 305"/>
                          <pic:cNvPicPr>
                            <a:picLocks noChangeAspect="1" noChangeArrowheads="1"/>
                          </pic:cNvPicPr>
                        </pic:nvPicPr>
                        <pic:blipFill>
                          <a:blip r:embed="rId201">
                            <a:extLst>
                              <a:ext uri="{28A0092B-C50C-407E-A947-70E740481C1C}">
                                <a14:useLocalDpi xmlns:a14="http://schemas.microsoft.com/office/drawing/2010/main" val="0"/>
                              </a:ext>
                            </a:extLst>
                          </a:blip>
                          <a:srcRect/>
                          <a:stretch>
                            <a:fillRect/>
                          </a:stretch>
                        </pic:blipFill>
                        <pic:spPr bwMode="auto">
                          <a:xfrm>
                            <a:off x="9838" y="1775"/>
                            <a:ext cx="29" cy="1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69" name="Freeform 306"/>
                        <wps:cNvSpPr>
                          <a:spLocks/>
                        </wps:cNvSpPr>
                        <wps:spPr bwMode="auto">
                          <a:xfrm>
                            <a:off x="9838" y="1775"/>
                            <a:ext cx="29" cy="118"/>
                          </a:xfrm>
                          <a:custGeom>
                            <a:avLst/>
                            <a:gdLst>
                              <a:gd name="T0" fmla="+- 0 9867 9838"/>
                              <a:gd name="T1" fmla="*/ T0 w 29"/>
                              <a:gd name="T2" fmla="+- 0 1892 1775"/>
                              <a:gd name="T3" fmla="*/ 1892 h 118"/>
                              <a:gd name="T4" fmla="+- 0 9866 9838"/>
                              <a:gd name="T5" fmla="*/ T4 w 29"/>
                              <a:gd name="T6" fmla="+- 0 1882 1775"/>
                              <a:gd name="T7" fmla="*/ 1882 h 118"/>
                              <a:gd name="T8" fmla="+- 0 9862 9838"/>
                              <a:gd name="T9" fmla="*/ T8 w 29"/>
                              <a:gd name="T10" fmla="+- 0 1855 1775"/>
                              <a:gd name="T11" fmla="*/ 1855 h 118"/>
                              <a:gd name="T12" fmla="+- 0 9853 9838"/>
                              <a:gd name="T13" fmla="*/ T12 w 29"/>
                              <a:gd name="T14" fmla="+- 0 1817 1775"/>
                              <a:gd name="T15" fmla="*/ 1817 h 118"/>
                              <a:gd name="T16" fmla="+- 0 9838 9838"/>
                              <a:gd name="T17" fmla="*/ T16 w 29"/>
                              <a:gd name="T18" fmla="+- 0 1775 1775"/>
                              <a:gd name="T19" fmla="*/ 1775 h 118"/>
                            </a:gdLst>
                            <a:ahLst/>
                            <a:cxnLst>
                              <a:cxn ang="0">
                                <a:pos x="T1" y="T3"/>
                              </a:cxn>
                              <a:cxn ang="0">
                                <a:pos x="T5" y="T7"/>
                              </a:cxn>
                              <a:cxn ang="0">
                                <a:pos x="T9" y="T11"/>
                              </a:cxn>
                              <a:cxn ang="0">
                                <a:pos x="T13" y="T15"/>
                              </a:cxn>
                              <a:cxn ang="0">
                                <a:pos x="T17" y="T19"/>
                              </a:cxn>
                            </a:cxnLst>
                            <a:rect l="0" t="0" r="r" b="b"/>
                            <a:pathLst>
                              <a:path w="29" h="118">
                                <a:moveTo>
                                  <a:pt x="29" y="117"/>
                                </a:moveTo>
                                <a:lnTo>
                                  <a:pt x="28" y="107"/>
                                </a:lnTo>
                                <a:lnTo>
                                  <a:pt x="24" y="80"/>
                                </a:lnTo>
                                <a:lnTo>
                                  <a:pt x="15" y="42"/>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0" name="Picture 307"/>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9872" y="1738"/>
                            <a:ext cx="40" cy="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1" name="Freeform 308"/>
                        <wps:cNvSpPr>
                          <a:spLocks/>
                        </wps:cNvSpPr>
                        <wps:spPr bwMode="auto">
                          <a:xfrm>
                            <a:off x="9872" y="1738"/>
                            <a:ext cx="40" cy="140"/>
                          </a:xfrm>
                          <a:custGeom>
                            <a:avLst/>
                            <a:gdLst>
                              <a:gd name="T0" fmla="+- 0 9894 9873"/>
                              <a:gd name="T1" fmla="*/ T0 w 40"/>
                              <a:gd name="T2" fmla="+- 0 1877 1739"/>
                              <a:gd name="T3" fmla="*/ 1877 h 140"/>
                              <a:gd name="T4" fmla="+- 0 9894 9873"/>
                              <a:gd name="T5" fmla="*/ T4 w 40"/>
                              <a:gd name="T6" fmla="+- 0 1863 1739"/>
                              <a:gd name="T7" fmla="*/ 1863 h 140"/>
                              <a:gd name="T8" fmla="+- 0 9891 9873"/>
                              <a:gd name="T9" fmla="*/ T8 w 40"/>
                              <a:gd name="T10" fmla="+- 0 1852 1739"/>
                              <a:gd name="T11" fmla="*/ 1852 h 140"/>
                              <a:gd name="T12" fmla="+- 0 9884 9873"/>
                              <a:gd name="T13" fmla="*/ T12 w 40"/>
                              <a:gd name="T14" fmla="+- 0 1843 1739"/>
                              <a:gd name="T15" fmla="*/ 1843 h 140"/>
                              <a:gd name="T16" fmla="+- 0 9879 9873"/>
                              <a:gd name="T17" fmla="*/ T16 w 40"/>
                              <a:gd name="T18" fmla="+- 0 1833 1739"/>
                              <a:gd name="T19" fmla="*/ 1833 h 140"/>
                              <a:gd name="T20" fmla="+- 0 9875 9873"/>
                              <a:gd name="T21" fmla="*/ T20 w 40"/>
                              <a:gd name="T22" fmla="+- 0 1819 1739"/>
                              <a:gd name="T23" fmla="*/ 1819 h 140"/>
                              <a:gd name="T24" fmla="+- 0 9873 9873"/>
                              <a:gd name="T25" fmla="*/ T24 w 40"/>
                              <a:gd name="T26" fmla="+- 0 1803 1739"/>
                              <a:gd name="T27" fmla="*/ 1803 h 140"/>
                              <a:gd name="T28" fmla="+- 0 9874 9873"/>
                              <a:gd name="T29" fmla="*/ T28 w 40"/>
                              <a:gd name="T30" fmla="+- 0 1789 1739"/>
                              <a:gd name="T31" fmla="*/ 1789 h 140"/>
                              <a:gd name="T32" fmla="+- 0 9877 9873"/>
                              <a:gd name="T33" fmla="*/ T32 w 40"/>
                              <a:gd name="T34" fmla="+- 0 1774 1739"/>
                              <a:gd name="T35" fmla="*/ 1774 h 140"/>
                              <a:gd name="T36" fmla="+- 0 9877 9873"/>
                              <a:gd name="T37" fmla="*/ T36 w 40"/>
                              <a:gd name="T38" fmla="+- 0 1757 1739"/>
                              <a:gd name="T39" fmla="*/ 1757 h 140"/>
                              <a:gd name="T40" fmla="+- 0 9876 9873"/>
                              <a:gd name="T41" fmla="*/ T40 w 40"/>
                              <a:gd name="T42" fmla="+- 0 1744 1739"/>
                              <a:gd name="T43" fmla="*/ 1744 h 140"/>
                              <a:gd name="T44" fmla="+- 0 9876 9873"/>
                              <a:gd name="T45" fmla="*/ T44 w 40"/>
                              <a:gd name="T46" fmla="+- 0 1739 1739"/>
                              <a:gd name="T47" fmla="*/ 1739 h 140"/>
                              <a:gd name="T48" fmla="+- 0 9879 9873"/>
                              <a:gd name="T49" fmla="*/ T48 w 40"/>
                              <a:gd name="T50" fmla="+- 0 1745 1739"/>
                              <a:gd name="T51" fmla="*/ 1745 h 140"/>
                              <a:gd name="T52" fmla="+- 0 9886 9873"/>
                              <a:gd name="T53" fmla="*/ T52 w 40"/>
                              <a:gd name="T54" fmla="+- 0 1761 1739"/>
                              <a:gd name="T55" fmla="*/ 1761 h 140"/>
                              <a:gd name="T56" fmla="+- 0 9894 9873"/>
                              <a:gd name="T57" fmla="*/ T56 w 40"/>
                              <a:gd name="T58" fmla="+- 0 1779 1739"/>
                              <a:gd name="T59" fmla="*/ 1779 h 140"/>
                              <a:gd name="T60" fmla="+- 0 9902 9873"/>
                              <a:gd name="T61" fmla="*/ T60 w 40"/>
                              <a:gd name="T62" fmla="+- 0 1793 1739"/>
                              <a:gd name="T63" fmla="*/ 1793 h 140"/>
                              <a:gd name="T64" fmla="+- 0 9908 9873"/>
                              <a:gd name="T65" fmla="*/ T64 w 40"/>
                              <a:gd name="T66" fmla="+- 0 1802 1739"/>
                              <a:gd name="T67" fmla="*/ 1802 h 140"/>
                              <a:gd name="T68" fmla="+- 0 9912 9873"/>
                              <a:gd name="T69" fmla="*/ T68 w 40"/>
                              <a:gd name="T70" fmla="+- 0 1813 1739"/>
                              <a:gd name="T71" fmla="*/ 1813 h 140"/>
                              <a:gd name="T72" fmla="+- 0 9912 9873"/>
                              <a:gd name="T73" fmla="*/ T72 w 40"/>
                              <a:gd name="T74" fmla="+- 0 1830 1739"/>
                              <a:gd name="T75" fmla="*/ 1830 h 140"/>
                              <a:gd name="T76" fmla="+- 0 9904 9873"/>
                              <a:gd name="T77" fmla="*/ T76 w 40"/>
                              <a:gd name="T78" fmla="+- 0 1852 1739"/>
                              <a:gd name="T79" fmla="*/ 1852 h 140"/>
                              <a:gd name="T80" fmla="+- 0 9897 9873"/>
                              <a:gd name="T81" fmla="*/ T80 w 40"/>
                              <a:gd name="T82" fmla="+- 0 1871 1739"/>
                              <a:gd name="T83" fmla="*/ 1871 h 140"/>
                              <a:gd name="T84" fmla="+- 0 9894 9873"/>
                              <a:gd name="T85" fmla="*/ T84 w 40"/>
                              <a:gd name="T86" fmla="+- 0 1878 1739"/>
                              <a:gd name="T87" fmla="*/ 1878 h 140"/>
                              <a:gd name="T88" fmla="+- 0 9894 9873"/>
                              <a:gd name="T89" fmla="*/ T88 w 40"/>
                              <a:gd name="T90" fmla="+- 0 1878 1739"/>
                              <a:gd name="T91" fmla="*/ 1878 h 140"/>
                              <a:gd name="T92" fmla="+- 0 9894 9873"/>
                              <a:gd name="T93" fmla="*/ T92 w 40"/>
                              <a:gd name="T94" fmla="+- 0 1877 1739"/>
                              <a:gd name="T95" fmla="*/ 1877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40" h="140">
                                <a:moveTo>
                                  <a:pt x="21" y="138"/>
                                </a:moveTo>
                                <a:lnTo>
                                  <a:pt x="21" y="124"/>
                                </a:lnTo>
                                <a:lnTo>
                                  <a:pt x="18" y="113"/>
                                </a:lnTo>
                                <a:lnTo>
                                  <a:pt x="11" y="104"/>
                                </a:lnTo>
                                <a:lnTo>
                                  <a:pt x="6" y="94"/>
                                </a:lnTo>
                                <a:lnTo>
                                  <a:pt x="2" y="80"/>
                                </a:lnTo>
                                <a:lnTo>
                                  <a:pt x="0" y="64"/>
                                </a:lnTo>
                                <a:lnTo>
                                  <a:pt x="1" y="50"/>
                                </a:lnTo>
                                <a:lnTo>
                                  <a:pt x="4" y="35"/>
                                </a:lnTo>
                                <a:lnTo>
                                  <a:pt x="4" y="18"/>
                                </a:lnTo>
                                <a:lnTo>
                                  <a:pt x="3" y="5"/>
                                </a:lnTo>
                                <a:lnTo>
                                  <a:pt x="3" y="0"/>
                                </a:lnTo>
                                <a:lnTo>
                                  <a:pt x="6" y="6"/>
                                </a:lnTo>
                                <a:lnTo>
                                  <a:pt x="13" y="22"/>
                                </a:lnTo>
                                <a:lnTo>
                                  <a:pt x="21" y="40"/>
                                </a:lnTo>
                                <a:lnTo>
                                  <a:pt x="29" y="54"/>
                                </a:lnTo>
                                <a:lnTo>
                                  <a:pt x="35" y="63"/>
                                </a:lnTo>
                                <a:lnTo>
                                  <a:pt x="39" y="74"/>
                                </a:lnTo>
                                <a:lnTo>
                                  <a:pt x="39" y="91"/>
                                </a:lnTo>
                                <a:lnTo>
                                  <a:pt x="31" y="113"/>
                                </a:lnTo>
                                <a:lnTo>
                                  <a:pt x="24" y="132"/>
                                </a:lnTo>
                                <a:lnTo>
                                  <a:pt x="21" y="139"/>
                                </a:lnTo>
                                <a:lnTo>
                                  <a:pt x="21" y="138"/>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2" name="Picture 309"/>
                          <pic:cNvPicPr>
                            <a:picLocks noChangeAspect="1" noChangeArrowheads="1"/>
                          </pic:cNvPicPr>
                        </pic:nvPicPr>
                        <pic:blipFill>
                          <a:blip r:embed="rId203">
                            <a:extLst>
                              <a:ext uri="{28A0092B-C50C-407E-A947-70E740481C1C}">
                                <a14:useLocalDpi xmlns:a14="http://schemas.microsoft.com/office/drawing/2010/main" val="0"/>
                              </a:ext>
                            </a:extLst>
                          </a:blip>
                          <a:srcRect/>
                          <a:stretch>
                            <a:fillRect/>
                          </a:stretch>
                        </pic:blipFill>
                        <pic:spPr bwMode="auto">
                          <a:xfrm>
                            <a:off x="9882" y="1763"/>
                            <a:ext cx="15" cy="9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3" name="Freeform 310"/>
                        <wps:cNvSpPr>
                          <a:spLocks/>
                        </wps:cNvSpPr>
                        <wps:spPr bwMode="auto">
                          <a:xfrm>
                            <a:off x="9882" y="1763"/>
                            <a:ext cx="15" cy="98"/>
                          </a:xfrm>
                          <a:custGeom>
                            <a:avLst/>
                            <a:gdLst>
                              <a:gd name="T0" fmla="+- 0 9897 9882"/>
                              <a:gd name="T1" fmla="*/ T0 w 15"/>
                              <a:gd name="T2" fmla="+- 0 1861 1764"/>
                              <a:gd name="T3" fmla="*/ 1861 h 98"/>
                              <a:gd name="T4" fmla="+- 0 9895 9882"/>
                              <a:gd name="T5" fmla="*/ T4 w 15"/>
                              <a:gd name="T6" fmla="+- 0 1846 1764"/>
                              <a:gd name="T7" fmla="*/ 1846 h 98"/>
                              <a:gd name="T8" fmla="+- 0 9892 9882"/>
                              <a:gd name="T9" fmla="*/ T8 w 15"/>
                              <a:gd name="T10" fmla="+- 0 1818 1764"/>
                              <a:gd name="T11" fmla="*/ 1818 h 98"/>
                              <a:gd name="T12" fmla="+- 0 9887 9882"/>
                              <a:gd name="T13" fmla="*/ T12 w 15"/>
                              <a:gd name="T14" fmla="+- 0 1787 1764"/>
                              <a:gd name="T15" fmla="*/ 1787 h 98"/>
                              <a:gd name="T16" fmla="+- 0 9882 9882"/>
                              <a:gd name="T17" fmla="*/ T16 w 15"/>
                              <a:gd name="T18" fmla="+- 0 1764 1764"/>
                              <a:gd name="T19" fmla="*/ 1764 h 98"/>
                            </a:gdLst>
                            <a:ahLst/>
                            <a:cxnLst>
                              <a:cxn ang="0">
                                <a:pos x="T1" y="T3"/>
                              </a:cxn>
                              <a:cxn ang="0">
                                <a:pos x="T5" y="T7"/>
                              </a:cxn>
                              <a:cxn ang="0">
                                <a:pos x="T9" y="T11"/>
                              </a:cxn>
                              <a:cxn ang="0">
                                <a:pos x="T13" y="T15"/>
                              </a:cxn>
                              <a:cxn ang="0">
                                <a:pos x="T17" y="T19"/>
                              </a:cxn>
                            </a:cxnLst>
                            <a:rect l="0" t="0" r="r" b="b"/>
                            <a:pathLst>
                              <a:path w="15" h="98">
                                <a:moveTo>
                                  <a:pt x="15" y="97"/>
                                </a:moveTo>
                                <a:lnTo>
                                  <a:pt x="13" y="82"/>
                                </a:lnTo>
                                <a:lnTo>
                                  <a:pt x="10" y="54"/>
                                </a:lnTo>
                                <a:lnTo>
                                  <a:pt x="5" y="2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4" name="Picture 311"/>
                          <pic:cNvPicPr>
                            <a:picLocks noChangeAspect="1" noChangeArrowheads="1"/>
                          </pic:cNvPicPr>
                        </pic:nvPicPr>
                        <pic:blipFill>
                          <a:blip r:embed="rId204">
                            <a:extLst>
                              <a:ext uri="{28A0092B-C50C-407E-A947-70E740481C1C}">
                                <a14:useLocalDpi xmlns:a14="http://schemas.microsoft.com/office/drawing/2010/main" val="0"/>
                              </a:ext>
                            </a:extLst>
                          </a:blip>
                          <a:srcRect/>
                          <a:stretch>
                            <a:fillRect/>
                          </a:stretch>
                        </pic:blipFill>
                        <pic:spPr bwMode="auto">
                          <a:xfrm>
                            <a:off x="9932" y="1792"/>
                            <a:ext cx="94" cy="12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5" name="Freeform 312"/>
                        <wps:cNvSpPr>
                          <a:spLocks/>
                        </wps:cNvSpPr>
                        <wps:spPr bwMode="auto">
                          <a:xfrm>
                            <a:off x="9932" y="1792"/>
                            <a:ext cx="94" cy="126"/>
                          </a:xfrm>
                          <a:custGeom>
                            <a:avLst/>
                            <a:gdLst>
                              <a:gd name="T0" fmla="+- 0 9936 9933"/>
                              <a:gd name="T1" fmla="*/ T0 w 94"/>
                              <a:gd name="T2" fmla="+- 0 1792 1792"/>
                              <a:gd name="T3" fmla="*/ 1792 h 126"/>
                              <a:gd name="T4" fmla="+- 0 9993 9933"/>
                              <a:gd name="T5" fmla="*/ T4 w 94"/>
                              <a:gd name="T6" fmla="+- 0 1847 1792"/>
                              <a:gd name="T7" fmla="*/ 1847 h 126"/>
                              <a:gd name="T8" fmla="+- 0 10018 9933"/>
                              <a:gd name="T9" fmla="*/ T8 w 94"/>
                              <a:gd name="T10" fmla="+- 0 1900 1792"/>
                              <a:gd name="T11" fmla="*/ 1900 h 126"/>
                              <a:gd name="T12" fmla="+- 0 10023 9933"/>
                              <a:gd name="T13" fmla="*/ T12 w 94"/>
                              <a:gd name="T14" fmla="+- 0 1912 1792"/>
                              <a:gd name="T15" fmla="*/ 1912 h 126"/>
                              <a:gd name="T16" fmla="+- 0 10026 9933"/>
                              <a:gd name="T17" fmla="*/ T16 w 94"/>
                              <a:gd name="T18" fmla="+- 0 1917 1792"/>
                              <a:gd name="T19" fmla="*/ 1917 h 126"/>
                              <a:gd name="T20" fmla="+- 0 10026 9933"/>
                              <a:gd name="T21" fmla="*/ T20 w 94"/>
                              <a:gd name="T22" fmla="+- 0 1918 1792"/>
                              <a:gd name="T23" fmla="*/ 1918 h 126"/>
                              <a:gd name="T24" fmla="+- 0 9961 9933"/>
                              <a:gd name="T25" fmla="*/ T24 w 94"/>
                              <a:gd name="T26" fmla="+- 0 1860 1792"/>
                              <a:gd name="T27" fmla="*/ 1860 h 126"/>
                              <a:gd name="T28" fmla="+- 0 9933 9933"/>
                              <a:gd name="T29" fmla="*/ T28 w 94"/>
                              <a:gd name="T30" fmla="+- 0 1805 1792"/>
                              <a:gd name="T31" fmla="*/ 1805 h 126"/>
                              <a:gd name="T32" fmla="+- 0 9936 9933"/>
                              <a:gd name="T33" fmla="*/ T32 w 94"/>
                              <a:gd name="T34" fmla="+- 0 1792 1792"/>
                              <a:gd name="T35" fmla="*/ 1792 h 1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94" h="126">
                                <a:moveTo>
                                  <a:pt x="3" y="0"/>
                                </a:moveTo>
                                <a:lnTo>
                                  <a:pt x="60" y="55"/>
                                </a:lnTo>
                                <a:lnTo>
                                  <a:pt x="85" y="108"/>
                                </a:lnTo>
                                <a:lnTo>
                                  <a:pt x="90" y="120"/>
                                </a:lnTo>
                                <a:lnTo>
                                  <a:pt x="93" y="125"/>
                                </a:lnTo>
                                <a:lnTo>
                                  <a:pt x="93" y="126"/>
                                </a:lnTo>
                                <a:lnTo>
                                  <a:pt x="28" y="68"/>
                                </a:lnTo>
                                <a:lnTo>
                                  <a:pt x="0" y="13"/>
                                </a:lnTo>
                                <a:lnTo>
                                  <a:pt x="3" y="0"/>
                                </a:lnTo>
                                <a:close/>
                              </a:path>
                            </a:pathLst>
                          </a:custGeom>
                          <a:noFill/>
                          <a:ln w="719">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6" name="Picture 313"/>
                          <pic:cNvPicPr>
                            <a:picLocks noChangeAspect="1" noChangeArrowheads="1"/>
                          </pic:cNvPicPr>
                        </pic:nvPicPr>
                        <pic:blipFill>
                          <a:blip r:embed="rId205">
                            <a:extLst>
                              <a:ext uri="{28A0092B-C50C-407E-A947-70E740481C1C}">
                                <a14:useLocalDpi xmlns:a14="http://schemas.microsoft.com/office/drawing/2010/main" val="0"/>
                              </a:ext>
                            </a:extLst>
                          </a:blip>
                          <a:srcRect/>
                          <a:stretch>
                            <a:fillRect/>
                          </a:stretch>
                        </pic:blipFill>
                        <pic:spPr bwMode="auto">
                          <a:xfrm>
                            <a:off x="9940" y="1806"/>
                            <a:ext cx="75" cy="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7" name="Freeform 314"/>
                        <wps:cNvSpPr>
                          <a:spLocks/>
                        </wps:cNvSpPr>
                        <wps:spPr bwMode="auto">
                          <a:xfrm>
                            <a:off x="9940" y="1806"/>
                            <a:ext cx="75" cy="99"/>
                          </a:xfrm>
                          <a:custGeom>
                            <a:avLst/>
                            <a:gdLst>
                              <a:gd name="T0" fmla="+- 0 9941 9941"/>
                              <a:gd name="T1" fmla="*/ T0 w 75"/>
                              <a:gd name="T2" fmla="+- 0 1806 1806"/>
                              <a:gd name="T3" fmla="*/ 1806 h 99"/>
                              <a:gd name="T4" fmla="+- 0 9951 9941"/>
                              <a:gd name="T5" fmla="*/ T4 w 75"/>
                              <a:gd name="T6" fmla="+- 0 1822 1806"/>
                              <a:gd name="T7" fmla="*/ 1822 h 99"/>
                              <a:gd name="T8" fmla="+- 0 9972 9941"/>
                              <a:gd name="T9" fmla="*/ T8 w 75"/>
                              <a:gd name="T10" fmla="+- 0 1850 1806"/>
                              <a:gd name="T11" fmla="*/ 1850 h 99"/>
                              <a:gd name="T12" fmla="+- 0 9995 9941"/>
                              <a:gd name="T13" fmla="*/ T12 w 75"/>
                              <a:gd name="T14" fmla="+- 0 1881 1806"/>
                              <a:gd name="T15" fmla="*/ 1881 h 99"/>
                              <a:gd name="T16" fmla="+- 0 10015 9941"/>
                              <a:gd name="T17" fmla="*/ T16 w 75"/>
                              <a:gd name="T18" fmla="+- 0 1905 1806"/>
                              <a:gd name="T19" fmla="*/ 1905 h 99"/>
                            </a:gdLst>
                            <a:ahLst/>
                            <a:cxnLst>
                              <a:cxn ang="0">
                                <a:pos x="T1" y="T3"/>
                              </a:cxn>
                              <a:cxn ang="0">
                                <a:pos x="T5" y="T7"/>
                              </a:cxn>
                              <a:cxn ang="0">
                                <a:pos x="T9" y="T11"/>
                              </a:cxn>
                              <a:cxn ang="0">
                                <a:pos x="T13" y="T15"/>
                              </a:cxn>
                              <a:cxn ang="0">
                                <a:pos x="T17" y="T19"/>
                              </a:cxn>
                            </a:cxnLst>
                            <a:rect l="0" t="0" r="r" b="b"/>
                            <a:pathLst>
                              <a:path w="75" h="99">
                                <a:moveTo>
                                  <a:pt x="0" y="0"/>
                                </a:moveTo>
                                <a:lnTo>
                                  <a:pt x="10" y="16"/>
                                </a:lnTo>
                                <a:lnTo>
                                  <a:pt x="31" y="44"/>
                                </a:lnTo>
                                <a:lnTo>
                                  <a:pt x="54" y="75"/>
                                </a:lnTo>
                                <a:lnTo>
                                  <a:pt x="74" y="99"/>
                                </a:lnTo>
                              </a:path>
                            </a:pathLst>
                          </a:custGeom>
                          <a:noFill/>
                          <a:ln w="72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78" name="Picture 315"/>
                          <pic:cNvPicPr>
                            <a:picLocks noChangeAspect="1" noChangeArrowheads="1"/>
                          </pic:cNvPicPr>
                        </pic:nvPicPr>
                        <pic:blipFill>
                          <a:blip r:embed="rId206">
                            <a:extLst>
                              <a:ext uri="{28A0092B-C50C-407E-A947-70E740481C1C}">
                                <a14:useLocalDpi xmlns:a14="http://schemas.microsoft.com/office/drawing/2010/main" val="0"/>
                              </a:ext>
                            </a:extLst>
                          </a:blip>
                          <a:srcRect/>
                          <a:stretch>
                            <a:fillRect/>
                          </a:stretch>
                        </pic:blipFill>
                        <pic:spPr bwMode="auto">
                          <a:xfrm>
                            <a:off x="9935" y="1792"/>
                            <a:ext cx="107" cy="8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79" name="Freeform 316"/>
                        <wps:cNvSpPr>
                          <a:spLocks/>
                        </wps:cNvSpPr>
                        <wps:spPr bwMode="auto">
                          <a:xfrm>
                            <a:off x="9935" y="1792"/>
                            <a:ext cx="107" cy="89"/>
                          </a:xfrm>
                          <a:custGeom>
                            <a:avLst/>
                            <a:gdLst>
                              <a:gd name="T0" fmla="+- 0 9936 9936"/>
                              <a:gd name="T1" fmla="*/ T0 w 107"/>
                              <a:gd name="T2" fmla="+- 0 1792 1792"/>
                              <a:gd name="T3" fmla="*/ 1792 h 89"/>
                              <a:gd name="T4" fmla="+- 0 10009 9936"/>
                              <a:gd name="T5" fmla="*/ T4 w 107"/>
                              <a:gd name="T6" fmla="+- 0 1825 1792"/>
                              <a:gd name="T7" fmla="*/ 1825 h 89"/>
                              <a:gd name="T8" fmla="+- 0 10042 9936"/>
                              <a:gd name="T9" fmla="*/ T8 w 107"/>
                              <a:gd name="T10" fmla="+- 0 1881 1792"/>
                              <a:gd name="T11" fmla="*/ 1881 h 89"/>
                              <a:gd name="T12" fmla="+- 0 10038 9936"/>
                              <a:gd name="T13" fmla="*/ T12 w 107"/>
                              <a:gd name="T14" fmla="+- 0 1880 1792"/>
                              <a:gd name="T15" fmla="*/ 1880 h 89"/>
                              <a:gd name="T16" fmla="+- 0 9978 9936"/>
                              <a:gd name="T17" fmla="*/ T16 w 107"/>
                              <a:gd name="T18" fmla="+- 0 1844 1792"/>
                              <a:gd name="T19" fmla="*/ 1844 h 89"/>
                              <a:gd name="T20" fmla="+- 0 9936 9936"/>
                              <a:gd name="T21" fmla="*/ T20 w 107"/>
                              <a:gd name="T22" fmla="+- 0 1792 1792"/>
                              <a:gd name="T23" fmla="*/ 1792 h 89"/>
                            </a:gdLst>
                            <a:ahLst/>
                            <a:cxnLst>
                              <a:cxn ang="0">
                                <a:pos x="T1" y="T3"/>
                              </a:cxn>
                              <a:cxn ang="0">
                                <a:pos x="T5" y="T7"/>
                              </a:cxn>
                              <a:cxn ang="0">
                                <a:pos x="T9" y="T11"/>
                              </a:cxn>
                              <a:cxn ang="0">
                                <a:pos x="T13" y="T15"/>
                              </a:cxn>
                              <a:cxn ang="0">
                                <a:pos x="T17" y="T19"/>
                              </a:cxn>
                              <a:cxn ang="0">
                                <a:pos x="T21" y="T23"/>
                              </a:cxn>
                            </a:cxnLst>
                            <a:rect l="0" t="0" r="r" b="b"/>
                            <a:pathLst>
                              <a:path w="107" h="89">
                                <a:moveTo>
                                  <a:pt x="0" y="0"/>
                                </a:moveTo>
                                <a:lnTo>
                                  <a:pt x="73" y="33"/>
                                </a:lnTo>
                                <a:lnTo>
                                  <a:pt x="106" y="89"/>
                                </a:lnTo>
                                <a:lnTo>
                                  <a:pt x="102" y="88"/>
                                </a:lnTo>
                                <a:lnTo>
                                  <a:pt x="42" y="52"/>
                                </a:lnTo>
                                <a:lnTo>
                                  <a:pt x="0" y="0"/>
                                </a:lnTo>
                                <a:close/>
                              </a:path>
                            </a:pathLst>
                          </a:custGeom>
                          <a:noFill/>
                          <a:ln w="73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0" name="Picture 317"/>
                          <pic:cNvPicPr>
                            <a:picLocks noChangeAspect="1" noChangeArrowheads="1"/>
                          </pic:cNvPicPr>
                        </pic:nvPicPr>
                        <pic:blipFill>
                          <a:blip r:embed="rId207">
                            <a:extLst>
                              <a:ext uri="{28A0092B-C50C-407E-A947-70E740481C1C}">
                                <a14:useLocalDpi xmlns:a14="http://schemas.microsoft.com/office/drawing/2010/main" val="0"/>
                              </a:ext>
                            </a:extLst>
                          </a:blip>
                          <a:srcRect/>
                          <a:stretch>
                            <a:fillRect/>
                          </a:stretch>
                        </pic:blipFill>
                        <pic:spPr bwMode="auto">
                          <a:xfrm>
                            <a:off x="9945" y="1799"/>
                            <a:ext cx="97" cy="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1" name="Freeform 318"/>
                        <wps:cNvSpPr>
                          <a:spLocks/>
                        </wps:cNvSpPr>
                        <wps:spPr bwMode="auto">
                          <a:xfrm>
                            <a:off x="9945" y="1799"/>
                            <a:ext cx="97" cy="82"/>
                          </a:xfrm>
                          <a:custGeom>
                            <a:avLst/>
                            <a:gdLst>
                              <a:gd name="T0" fmla="+- 0 9946 9946"/>
                              <a:gd name="T1" fmla="*/ T0 w 97"/>
                              <a:gd name="T2" fmla="+- 0 1799 1799"/>
                              <a:gd name="T3" fmla="*/ 1799 h 82"/>
                              <a:gd name="T4" fmla="+- 0 9961 9946"/>
                              <a:gd name="T5" fmla="*/ T4 w 97"/>
                              <a:gd name="T6" fmla="+- 0 1809 1799"/>
                              <a:gd name="T7" fmla="*/ 1809 h 82"/>
                              <a:gd name="T8" fmla="+- 0 9987 9946"/>
                              <a:gd name="T9" fmla="*/ T8 w 97"/>
                              <a:gd name="T10" fmla="+- 0 1828 1799"/>
                              <a:gd name="T11" fmla="*/ 1828 h 82"/>
                              <a:gd name="T12" fmla="+- 0 10015 9946"/>
                              <a:gd name="T13" fmla="*/ T12 w 97"/>
                              <a:gd name="T14" fmla="+- 0 1854 1799"/>
                              <a:gd name="T15" fmla="*/ 1854 h 82"/>
                              <a:gd name="T16" fmla="+- 0 10042 9946"/>
                              <a:gd name="T17" fmla="*/ T16 w 97"/>
                              <a:gd name="T18" fmla="+- 0 1881 1799"/>
                              <a:gd name="T19" fmla="*/ 1881 h 82"/>
                            </a:gdLst>
                            <a:ahLst/>
                            <a:cxnLst>
                              <a:cxn ang="0">
                                <a:pos x="T1" y="T3"/>
                              </a:cxn>
                              <a:cxn ang="0">
                                <a:pos x="T5" y="T7"/>
                              </a:cxn>
                              <a:cxn ang="0">
                                <a:pos x="T9" y="T11"/>
                              </a:cxn>
                              <a:cxn ang="0">
                                <a:pos x="T13" y="T15"/>
                              </a:cxn>
                              <a:cxn ang="0">
                                <a:pos x="T17" y="T19"/>
                              </a:cxn>
                            </a:cxnLst>
                            <a:rect l="0" t="0" r="r" b="b"/>
                            <a:pathLst>
                              <a:path w="97" h="82">
                                <a:moveTo>
                                  <a:pt x="0" y="0"/>
                                </a:moveTo>
                                <a:lnTo>
                                  <a:pt x="15" y="10"/>
                                </a:lnTo>
                                <a:lnTo>
                                  <a:pt x="41" y="29"/>
                                </a:lnTo>
                                <a:lnTo>
                                  <a:pt x="69" y="55"/>
                                </a:lnTo>
                                <a:lnTo>
                                  <a:pt x="96" y="82"/>
                                </a:lnTo>
                              </a:path>
                            </a:pathLst>
                          </a:custGeom>
                          <a:noFill/>
                          <a:ln w="735">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2" name="Picture 319"/>
                          <pic:cNvPicPr>
                            <a:picLocks noChangeAspect="1" noChangeArrowheads="1"/>
                          </pic:cNvPicPr>
                        </pic:nvPicPr>
                        <pic:blipFill>
                          <a:blip r:embed="rId208">
                            <a:extLst>
                              <a:ext uri="{28A0092B-C50C-407E-A947-70E740481C1C}">
                                <a14:useLocalDpi xmlns:a14="http://schemas.microsoft.com/office/drawing/2010/main" val="0"/>
                              </a:ext>
                            </a:extLst>
                          </a:blip>
                          <a:srcRect/>
                          <a:stretch>
                            <a:fillRect/>
                          </a:stretch>
                        </pic:blipFill>
                        <pic:spPr bwMode="auto">
                          <a:xfrm>
                            <a:off x="9860" y="1655"/>
                            <a:ext cx="87" cy="13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3" name="AutoShape 320"/>
                        <wps:cNvSpPr>
                          <a:spLocks/>
                        </wps:cNvSpPr>
                        <wps:spPr bwMode="auto">
                          <a:xfrm>
                            <a:off x="9860" y="1655"/>
                            <a:ext cx="87" cy="139"/>
                          </a:xfrm>
                          <a:custGeom>
                            <a:avLst/>
                            <a:gdLst>
                              <a:gd name="T0" fmla="+- 0 9940 9860"/>
                              <a:gd name="T1" fmla="*/ T0 w 87"/>
                              <a:gd name="T2" fmla="+- 0 1789 1655"/>
                              <a:gd name="T3" fmla="*/ 1789 h 139"/>
                              <a:gd name="T4" fmla="+- 0 9937 9860"/>
                              <a:gd name="T5" fmla="*/ T4 w 87"/>
                              <a:gd name="T6" fmla="+- 0 1793 1655"/>
                              <a:gd name="T7" fmla="*/ 1793 h 139"/>
                              <a:gd name="T8" fmla="+- 0 9938 9860"/>
                              <a:gd name="T9" fmla="*/ T8 w 87"/>
                              <a:gd name="T10" fmla="+- 0 1780 1655"/>
                              <a:gd name="T11" fmla="*/ 1780 h 139"/>
                              <a:gd name="T12" fmla="+- 0 9937 9860"/>
                              <a:gd name="T13" fmla="*/ T12 w 87"/>
                              <a:gd name="T14" fmla="+- 0 1758 1655"/>
                              <a:gd name="T15" fmla="*/ 1758 h 139"/>
                              <a:gd name="T16" fmla="+- 0 9929 9860"/>
                              <a:gd name="T17" fmla="*/ T16 w 87"/>
                              <a:gd name="T18" fmla="+- 0 1741 1655"/>
                              <a:gd name="T19" fmla="*/ 1741 h 139"/>
                              <a:gd name="T20" fmla="+- 0 9914 9860"/>
                              <a:gd name="T21" fmla="*/ T20 w 87"/>
                              <a:gd name="T22" fmla="+- 0 1730 1655"/>
                              <a:gd name="T23" fmla="*/ 1730 h 139"/>
                              <a:gd name="T24" fmla="+- 0 9896 9860"/>
                              <a:gd name="T25" fmla="*/ T24 w 87"/>
                              <a:gd name="T26" fmla="+- 0 1721 1655"/>
                              <a:gd name="T27" fmla="*/ 1721 h 139"/>
                              <a:gd name="T28" fmla="+- 0 9880 9860"/>
                              <a:gd name="T29" fmla="*/ T28 w 87"/>
                              <a:gd name="T30" fmla="+- 0 1710 1655"/>
                              <a:gd name="T31" fmla="*/ 1710 h 139"/>
                              <a:gd name="T32" fmla="+- 0 9871 9860"/>
                              <a:gd name="T33" fmla="*/ T32 w 87"/>
                              <a:gd name="T34" fmla="+- 0 1697 1655"/>
                              <a:gd name="T35" fmla="*/ 1697 h 139"/>
                              <a:gd name="T36" fmla="+- 0 9866 9860"/>
                              <a:gd name="T37" fmla="*/ T36 w 87"/>
                              <a:gd name="T38" fmla="+- 0 1682 1655"/>
                              <a:gd name="T39" fmla="*/ 1682 h 139"/>
                              <a:gd name="T40" fmla="+- 0 9863 9860"/>
                              <a:gd name="T41" fmla="*/ T40 w 87"/>
                              <a:gd name="T42" fmla="+- 0 1668 1655"/>
                              <a:gd name="T43" fmla="*/ 1668 h 139"/>
                              <a:gd name="T44" fmla="+- 0 9861 9860"/>
                              <a:gd name="T45" fmla="*/ T44 w 87"/>
                              <a:gd name="T46" fmla="+- 0 1659 1655"/>
                              <a:gd name="T47" fmla="*/ 1659 h 139"/>
                              <a:gd name="T48" fmla="+- 0 9860 9860"/>
                              <a:gd name="T49" fmla="*/ T48 w 87"/>
                              <a:gd name="T50" fmla="+- 0 1655 1655"/>
                              <a:gd name="T51" fmla="*/ 1655 h 139"/>
                              <a:gd name="T52" fmla="+- 0 9864 9860"/>
                              <a:gd name="T53" fmla="*/ T52 w 87"/>
                              <a:gd name="T54" fmla="+- 0 1657 1655"/>
                              <a:gd name="T55" fmla="*/ 1657 h 139"/>
                              <a:gd name="T56" fmla="+- 0 9874 9860"/>
                              <a:gd name="T57" fmla="*/ T56 w 87"/>
                              <a:gd name="T58" fmla="+- 0 1663 1655"/>
                              <a:gd name="T59" fmla="*/ 1663 h 139"/>
                              <a:gd name="T60" fmla="+- 0 9887 9860"/>
                              <a:gd name="T61" fmla="*/ T60 w 87"/>
                              <a:gd name="T62" fmla="+- 0 1671 1655"/>
                              <a:gd name="T63" fmla="*/ 1671 h 139"/>
                              <a:gd name="T64" fmla="+- 0 9898 9860"/>
                              <a:gd name="T65" fmla="*/ T64 w 87"/>
                              <a:gd name="T66" fmla="+- 0 1681 1655"/>
                              <a:gd name="T67" fmla="*/ 1681 h 139"/>
                              <a:gd name="T68" fmla="+- 0 9909 9860"/>
                              <a:gd name="T69" fmla="*/ T68 w 87"/>
                              <a:gd name="T70" fmla="+- 0 1691 1655"/>
                              <a:gd name="T71" fmla="*/ 1691 h 139"/>
                              <a:gd name="T72" fmla="+- 0 9923 9860"/>
                              <a:gd name="T73" fmla="*/ T72 w 87"/>
                              <a:gd name="T74" fmla="+- 0 1703 1655"/>
                              <a:gd name="T75" fmla="*/ 1703 h 139"/>
                              <a:gd name="T76" fmla="+- 0 9934 9860"/>
                              <a:gd name="T77" fmla="*/ T76 w 87"/>
                              <a:gd name="T78" fmla="+- 0 1716 1655"/>
                              <a:gd name="T79" fmla="*/ 1716 h 139"/>
                              <a:gd name="T80" fmla="+- 0 9941 9860"/>
                              <a:gd name="T81" fmla="*/ T80 w 87"/>
                              <a:gd name="T82" fmla="+- 0 1731 1655"/>
                              <a:gd name="T83" fmla="*/ 1731 h 139"/>
                              <a:gd name="T84" fmla="+- 0 9944 9860"/>
                              <a:gd name="T85" fmla="*/ T84 w 87"/>
                              <a:gd name="T86" fmla="+- 0 1743 1655"/>
                              <a:gd name="T87" fmla="*/ 1743 h 139"/>
                              <a:gd name="T88" fmla="+- 0 9946 9860"/>
                              <a:gd name="T89" fmla="*/ T88 w 87"/>
                              <a:gd name="T90" fmla="+- 0 1753 1655"/>
                              <a:gd name="T91" fmla="*/ 1753 h 139"/>
                              <a:gd name="T92" fmla="+- 0 9946 9860"/>
                              <a:gd name="T93" fmla="*/ T92 w 87"/>
                              <a:gd name="T94" fmla="+- 0 1767 1655"/>
                              <a:gd name="T95" fmla="*/ 1767 h 139"/>
                              <a:gd name="T96" fmla="+- 0 9940 9860"/>
                              <a:gd name="T97" fmla="*/ T96 w 87"/>
                              <a:gd name="T98" fmla="+- 0 1789 1655"/>
                              <a:gd name="T99" fmla="*/ 1789 h 139"/>
                              <a:gd name="T100" fmla="+- 0 9943 9860"/>
                              <a:gd name="T101" fmla="*/ T100 w 87"/>
                              <a:gd name="T102" fmla="+- 0 1762 1655"/>
                              <a:gd name="T103" fmla="*/ 1762 h 139"/>
                              <a:gd name="T104" fmla="+- 0 9940 9860"/>
                              <a:gd name="T105" fmla="*/ T104 w 87"/>
                              <a:gd name="T106" fmla="+- 0 1750 1655"/>
                              <a:gd name="T107" fmla="*/ 1750 h 139"/>
                              <a:gd name="T108" fmla="+- 0 9932 9860"/>
                              <a:gd name="T109" fmla="*/ T108 w 87"/>
                              <a:gd name="T110" fmla="+- 0 1735 1655"/>
                              <a:gd name="T111" fmla="*/ 1735 h 139"/>
                              <a:gd name="T112" fmla="+- 0 9918 9860"/>
                              <a:gd name="T113" fmla="*/ T112 w 87"/>
                              <a:gd name="T114" fmla="+- 0 1718 1655"/>
                              <a:gd name="T115" fmla="*/ 1718 h 139"/>
                              <a:gd name="T116" fmla="+- 0 9898 9860"/>
                              <a:gd name="T117" fmla="*/ T116 w 87"/>
                              <a:gd name="T118" fmla="+- 0 1702 1655"/>
                              <a:gd name="T119" fmla="*/ 1702 h 139"/>
                              <a:gd name="T120" fmla="+- 0 9880 9860"/>
                              <a:gd name="T121" fmla="*/ T120 w 87"/>
                              <a:gd name="T122" fmla="+- 0 1688 1655"/>
                              <a:gd name="T123" fmla="*/ 1688 h 139"/>
                              <a:gd name="T124" fmla="+- 0 9869 9860"/>
                              <a:gd name="T125" fmla="*/ T124 w 87"/>
                              <a:gd name="T126" fmla="+- 0 1674 1655"/>
                              <a:gd name="T127" fmla="*/ 1674 h 139"/>
                              <a:gd name="T128" fmla="+- 0 9864 9860"/>
                              <a:gd name="T129" fmla="*/ T128 w 87"/>
                              <a:gd name="T130" fmla="+- 0 1665 1655"/>
                              <a:gd name="T131" fmla="*/ 1665 h 139"/>
                              <a:gd name="T132" fmla="+- 0 9863 9860"/>
                              <a:gd name="T133" fmla="*/ T132 w 87"/>
                              <a:gd name="T134" fmla="+- 0 1661 1655"/>
                              <a:gd name="T135" fmla="*/ 1661 h 13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Lst>
                            <a:rect l="0" t="0" r="r" b="b"/>
                            <a:pathLst>
                              <a:path w="87" h="139">
                                <a:moveTo>
                                  <a:pt x="80" y="134"/>
                                </a:moveTo>
                                <a:lnTo>
                                  <a:pt x="77" y="138"/>
                                </a:lnTo>
                                <a:lnTo>
                                  <a:pt x="78" y="125"/>
                                </a:lnTo>
                                <a:lnTo>
                                  <a:pt x="77" y="103"/>
                                </a:lnTo>
                                <a:lnTo>
                                  <a:pt x="69" y="86"/>
                                </a:lnTo>
                                <a:lnTo>
                                  <a:pt x="54" y="75"/>
                                </a:lnTo>
                                <a:lnTo>
                                  <a:pt x="36" y="66"/>
                                </a:lnTo>
                                <a:lnTo>
                                  <a:pt x="20" y="55"/>
                                </a:lnTo>
                                <a:lnTo>
                                  <a:pt x="11" y="42"/>
                                </a:lnTo>
                                <a:lnTo>
                                  <a:pt x="6" y="27"/>
                                </a:lnTo>
                                <a:lnTo>
                                  <a:pt x="3" y="13"/>
                                </a:lnTo>
                                <a:lnTo>
                                  <a:pt x="1" y="4"/>
                                </a:lnTo>
                                <a:lnTo>
                                  <a:pt x="0" y="0"/>
                                </a:lnTo>
                                <a:lnTo>
                                  <a:pt x="4" y="2"/>
                                </a:lnTo>
                                <a:lnTo>
                                  <a:pt x="14" y="8"/>
                                </a:lnTo>
                                <a:lnTo>
                                  <a:pt x="27" y="16"/>
                                </a:lnTo>
                                <a:lnTo>
                                  <a:pt x="38" y="26"/>
                                </a:lnTo>
                                <a:lnTo>
                                  <a:pt x="49" y="36"/>
                                </a:lnTo>
                                <a:lnTo>
                                  <a:pt x="63" y="48"/>
                                </a:lnTo>
                                <a:lnTo>
                                  <a:pt x="74" y="61"/>
                                </a:lnTo>
                                <a:lnTo>
                                  <a:pt x="81" y="76"/>
                                </a:lnTo>
                                <a:lnTo>
                                  <a:pt x="84" y="88"/>
                                </a:lnTo>
                                <a:lnTo>
                                  <a:pt x="86" y="98"/>
                                </a:lnTo>
                                <a:lnTo>
                                  <a:pt x="86" y="112"/>
                                </a:lnTo>
                                <a:lnTo>
                                  <a:pt x="80" y="134"/>
                                </a:lnTo>
                                <a:close/>
                                <a:moveTo>
                                  <a:pt x="83" y="107"/>
                                </a:moveTo>
                                <a:lnTo>
                                  <a:pt x="80" y="95"/>
                                </a:lnTo>
                                <a:lnTo>
                                  <a:pt x="72" y="80"/>
                                </a:lnTo>
                                <a:lnTo>
                                  <a:pt x="58" y="63"/>
                                </a:lnTo>
                                <a:lnTo>
                                  <a:pt x="38" y="47"/>
                                </a:lnTo>
                                <a:lnTo>
                                  <a:pt x="20" y="33"/>
                                </a:lnTo>
                                <a:lnTo>
                                  <a:pt x="9" y="19"/>
                                </a:lnTo>
                                <a:lnTo>
                                  <a:pt x="4" y="10"/>
                                </a:lnTo>
                                <a:lnTo>
                                  <a:pt x="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4" name="Picture 321"/>
                          <pic:cNvPicPr>
                            <a:picLocks noChangeAspect="1" noChangeArrowheads="1"/>
                          </pic:cNvPicPr>
                        </pic:nvPicPr>
                        <pic:blipFill>
                          <a:blip r:embed="rId209">
                            <a:extLst>
                              <a:ext uri="{28A0092B-C50C-407E-A947-70E740481C1C}">
                                <a14:useLocalDpi xmlns:a14="http://schemas.microsoft.com/office/drawing/2010/main" val="0"/>
                              </a:ext>
                            </a:extLst>
                          </a:blip>
                          <a:srcRect/>
                          <a:stretch>
                            <a:fillRect/>
                          </a:stretch>
                        </pic:blipFill>
                        <pic:spPr bwMode="auto">
                          <a:xfrm>
                            <a:off x="9950" y="1713"/>
                            <a:ext cx="116" cy="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5" name="AutoShape 322"/>
                        <wps:cNvSpPr>
                          <a:spLocks/>
                        </wps:cNvSpPr>
                        <wps:spPr bwMode="auto">
                          <a:xfrm>
                            <a:off x="9950" y="1713"/>
                            <a:ext cx="116" cy="70"/>
                          </a:xfrm>
                          <a:custGeom>
                            <a:avLst/>
                            <a:gdLst>
                              <a:gd name="T0" fmla="+- 0 9960 9951"/>
                              <a:gd name="T1" fmla="*/ T0 w 116"/>
                              <a:gd name="T2" fmla="+- 0 1727 1713"/>
                              <a:gd name="T3" fmla="*/ 1727 h 70"/>
                              <a:gd name="T4" fmla="+- 0 9970 9951"/>
                              <a:gd name="T5" fmla="*/ T4 w 116"/>
                              <a:gd name="T6" fmla="+- 0 1720 1713"/>
                              <a:gd name="T7" fmla="*/ 1720 h 70"/>
                              <a:gd name="T8" fmla="+- 0 9979 9951"/>
                              <a:gd name="T9" fmla="*/ T8 w 116"/>
                              <a:gd name="T10" fmla="+- 0 1715 1713"/>
                              <a:gd name="T11" fmla="*/ 1715 h 70"/>
                              <a:gd name="T12" fmla="+- 0 9990 9951"/>
                              <a:gd name="T13" fmla="*/ T12 w 116"/>
                              <a:gd name="T14" fmla="+- 0 1713 1713"/>
                              <a:gd name="T15" fmla="*/ 1713 h 70"/>
                              <a:gd name="T16" fmla="+- 0 10004 9951"/>
                              <a:gd name="T17" fmla="*/ T16 w 116"/>
                              <a:gd name="T18" fmla="+- 0 1717 1713"/>
                              <a:gd name="T19" fmla="*/ 1717 h 70"/>
                              <a:gd name="T20" fmla="+- 0 10019 9951"/>
                              <a:gd name="T21" fmla="*/ T20 w 116"/>
                              <a:gd name="T22" fmla="+- 0 1722 1713"/>
                              <a:gd name="T23" fmla="*/ 1722 h 70"/>
                              <a:gd name="T24" fmla="+- 0 10034 9951"/>
                              <a:gd name="T25" fmla="*/ T24 w 116"/>
                              <a:gd name="T26" fmla="+- 0 1731 1713"/>
                              <a:gd name="T27" fmla="*/ 1731 h 70"/>
                              <a:gd name="T28" fmla="+- 0 10050 9951"/>
                              <a:gd name="T29" fmla="*/ T28 w 116"/>
                              <a:gd name="T30" fmla="+- 0 1749 1713"/>
                              <a:gd name="T31" fmla="*/ 1749 h 70"/>
                              <a:gd name="T32" fmla="+- 0 10066 9951"/>
                              <a:gd name="T33" fmla="*/ T32 w 116"/>
                              <a:gd name="T34" fmla="+- 0 1783 1713"/>
                              <a:gd name="T35" fmla="*/ 1783 h 70"/>
                              <a:gd name="T36" fmla="+- 0 10059 9951"/>
                              <a:gd name="T37" fmla="*/ T36 w 116"/>
                              <a:gd name="T38" fmla="+- 0 1779 1713"/>
                              <a:gd name="T39" fmla="*/ 1779 h 70"/>
                              <a:gd name="T40" fmla="+- 0 10043 9951"/>
                              <a:gd name="T41" fmla="*/ T40 w 116"/>
                              <a:gd name="T42" fmla="+- 0 1769 1713"/>
                              <a:gd name="T43" fmla="*/ 1769 h 70"/>
                              <a:gd name="T44" fmla="+- 0 10023 9951"/>
                              <a:gd name="T45" fmla="*/ T44 w 116"/>
                              <a:gd name="T46" fmla="+- 0 1759 1713"/>
                              <a:gd name="T47" fmla="*/ 1759 h 70"/>
                              <a:gd name="T48" fmla="+- 0 10005 9951"/>
                              <a:gd name="T49" fmla="*/ T48 w 116"/>
                              <a:gd name="T50" fmla="+- 0 1754 1713"/>
                              <a:gd name="T51" fmla="*/ 1754 h 70"/>
                              <a:gd name="T52" fmla="+- 0 9988 9951"/>
                              <a:gd name="T53" fmla="*/ T52 w 116"/>
                              <a:gd name="T54" fmla="+- 0 1754 1713"/>
                              <a:gd name="T55" fmla="*/ 1754 h 70"/>
                              <a:gd name="T56" fmla="+- 0 9970 9951"/>
                              <a:gd name="T57" fmla="*/ T56 w 116"/>
                              <a:gd name="T58" fmla="+- 0 1753 1713"/>
                              <a:gd name="T59" fmla="*/ 1753 h 70"/>
                              <a:gd name="T60" fmla="+- 0 9956 9951"/>
                              <a:gd name="T61" fmla="*/ T60 w 116"/>
                              <a:gd name="T62" fmla="+- 0 1753 1713"/>
                              <a:gd name="T63" fmla="*/ 1753 h 70"/>
                              <a:gd name="T64" fmla="+- 0 9951 9951"/>
                              <a:gd name="T65" fmla="*/ T64 w 116"/>
                              <a:gd name="T66" fmla="+- 0 1753 1713"/>
                              <a:gd name="T67" fmla="*/ 1753 h 70"/>
                              <a:gd name="T68" fmla="+- 0 9960 9951"/>
                              <a:gd name="T69" fmla="*/ T68 w 116"/>
                              <a:gd name="T70" fmla="+- 0 1727 1713"/>
                              <a:gd name="T71" fmla="*/ 1727 h 70"/>
                              <a:gd name="T72" fmla="+- 0 9955 9951"/>
                              <a:gd name="T73" fmla="*/ T72 w 116"/>
                              <a:gd name="T74" fmla="+- 0 1749 1713"/>
                              <a:gd name="T75" fmla="*/ 1749 h 70"/>
                              <a:gd name="T76" fmla="+- 0 9962 9951"/>
                              <a:gd name="T77" fmla="*/ T76 w 116"/>
                              <a:gd name="T78" fmla="+- 0 1743 1713"/>
                              <a:gd name="T79" fmla="*/ 1743 h 70"/>
                              <a:gd name="T80" fmla="+- 0 9974 9951"/>
                              <a:gd name="T81" fmla="*/ T80 w 116"/>
                              <a:gd name="T82" fmla="+- 0 1734 1713"/>
                              <a:gd name="T83" fmla="*/ 1734 h 70"/>
                              <a:gd name="T84" fmla="+- 0 9989 9951"/>
                              <a:gd name="T85" fmla="*/ T84 w 116"/>
                              <a:gd name="T86" fmla="+- 0 1734 1713"/>
                              <a:gd name="T87" fmla="*/ 1734 h 70"/>
                              <a:gd name="T88" fmla="+- 0 10005 9951"/>
                              <a:gd name="T89" fmla="*/ T88 w 116"/>
                              <a:gd name="T90" fmla="+- 0 1737 1713"/>
                              <a:gd name="T91" fmla="*/ 1737 h 70"/>
                              <a:gd name="T92" fmla="+- 0 10027 9951"/>
                              <a:gd name="T93" fmla="*/ T92 w 116"/>
                              <a:gd name="T94" fmla="+- 0 1746 1713"/>
                              <a:gd name="T95" fmla="*/ 1746 h 70"/>
                              <a:gd name="T96" fmla="+- 0 10047 9951"/>
                              <a:gd name="T97" fmla="*/ T96 w 116"/>
                              <a:gd name="T98" fmla="+- 0 1760 1713"/>
                              <a:gd name="T99" fmla="*/ 1760 h 70"/>
                              <a:gd name="T100" fmla="+- 0 10061 9951"/>
                              <a:gd name="T101" fmla="*/ T100 w 116"/>
                              <a:gd name="T102" fmla="+- 0 1776 1713"/>
                              <a:gd name="T103" fmla="*/ 1776 h 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6" h="70">
                                <a:moveTo>
                                  <a:pt x="9" y="14"/>
                                </a:moveTo>
                                <a:lnTo>
                                  <a:pt x="19" y="7"/>
                                </a:lnTo>
                                <a:lnTo>
                                  <a:pt x="28" y="2"/>
                                </a:lnTo>
                                <a:lnTo>
                                  <a:pt x="39" y="0"/>
                                </a:lnTo>
                                <a:lnTo>
                                  <a:pt x="53" y="4"/>
                                </a:lnTo>
                                <a:lnTo>
                                  <a:pt x="68" y="9"/>
                                </a:lnTo>
                                <a:lnTo>
                                  <a:pt x="83" y="18"/>
                                </a:lnTo>
                                <a:lnTo>
                                  <a:pt x="99" y="36"/>
                                </a:lnTo>
                                <a:lnTo>
                                  <a:pt x="115" y="70"/>
                                </a:lnTo>
                                <a:lnTo>
                                  <a:pt x="108" y="66"/>
                                </a:lnTo>
                                <a:lnTo>
                                  <a:pt x="92" y="56"/>
                                </a:lnTo>
                                <a:lnTo>
                                  <a:pt x="72" y="46"/>
                                </a:lnTo>
                                <a:lnTo>
                                  <a:pt x="54" y="41"/>
                                </a:lnTo>
                                <a:lnTo>
                                  <a:pt x="37" y="41"/>
                                </a:lnTo>
                                <a:lnTo>
                                  <a:pt x="19" y="40"/>
                                </a:lnTo>
                                <a:lnTo>
                                  <a:pt x="5" y="40"/>
                                </a:lnTo>
                                <a:lnTo>
                                  <a:pt x="0" y="40"/>
                                </a:lnTo>
                                <a:lnTo>
                                  <a:pt x="9" y="14"/>
                                </a:lnTo>
                                <a:close/>
                                <a:moveTo>
                                  <a:pt x="4" y="36"/>
                                </a:moveTo>
                                <a:lnTo>
                                  <a:pt x="11" y="30"/>
                                </a:lnTo>
                                <a:lnTo>
                                  <a:pt x="23" y="21"/>
                                </a:lnTo>
                                <a:lnTo>
                                  <a:pt x="38" y="21"/>
                                </a:lnTo>
                                <a:lnTo>
                                  <a:pt x="54" y="24"/>
                                </a:lnTo>
                                <a:lnTo>
                                  <a:pt x="76" y="33"/>
                                </a:lnTo>
                                <a:lnTo>
                                  <a:pt x="96" y="47"/>
                                </a:lnTo>
                                <a:lnTo>
                                  <a:pt x="110" y="6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6" name="Picture 323"/>
                          <pic:cNvPicPr>
                            <a:picLocks noChangeAspect="1" noChangeArrowheads="1"/>
                          </pic:cNvPicPr>
                        </pic:nvPicPr>
                        <pic:blipFill>
                          <a:blip r:embed="rId210">
                            <a:extLst>
                              <a:ext uri="{28A0092B-C50C-407E-A947-70E740481C1C}">
                                <a14:useLocalDpi xmlns:a14="http://schemas.microsoft.com/office/drawing/2010/main" val="0"/>
                              </a:ext>
                            </a:extLst>
                          </a:blip>
                          <a:srcRect/>
                          <a:stretch>
                            <a:fillRect/>
                          </a:stretch>
                        </pic:blipFill>
                        <pic:spPr bwMode="auto">
                          <a:xfrm>
                            <a:off x="9941" y="1748"/>
                            <a:ext cx="118" cy="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7" name="AutoShape 324"/>
                        <wps:cNvSpPr>
                          <a:spLocks/>
                        </wps:cNvSpPr>
                        <wps:spPr bwMode="auto">
                          <a:xfrm>
                            <a:off x="9941" y="1748"/>
                            <a:ext cx="118" cy="80"/>
                          </a:xfrm>
                          <a:custGeom>
                            <a:avLst/>
                            <a:gdLst>
                              <a:gd name="T0" fmla="+- 0 9941 9941"/>
                              <a:gd name="T1" fmla="*/ T0 w 118"/>
                              <a:gd name="T2" fmla="+- 0 1792 1749"/>
                              <a:gd name="T3" fmla="*/ 1792 h 80"/>
                              <a:gd name="T4" fmla="+- 0 9942 9941"/>
                              <a:gd name="T5" fmla="*/ T4 w 118"/>
                              <a:gd name="T6" fmla="+- 0 1784 1749"/>
                              <a:gd name="T7" fmla="*/ 1784 h 80"/>
                              <a:gd name="T8" fmla="+- 0 9947 9941"/>
                              <a:gd name="T9" fmla="*/ T8 w 118"/>
                              <a:gd name="T10" fmla="+- 0 1767 1749"/>
                              <a:gd name="T11" fmla="*/ 1767 h 80"/>
                              <a:gd name="T12" fmla="+- 0 9961 9941"/>
                              <a:gd name="T13" fmla="*/ T12 w 118"/>
                              <a:gd name="T14" fmla="+- 0 1751 1749"/>
                              <a:gd name="T15" fmla="*/ 1751 h 80"/>
                              <a:gd name="T16" fmla="+- 0 9986 9941"/>
                              <a:gd name="T17" fmla="*/ T16 w 118"/>
                              <a:gd name="T18" fmla="+- 0 1749 1749"/>
                              <a:gd name="T19" fmla="*/ 1749 h 80"/>
                              <a:gd name="T20" fmla="+- 0 10015 9941"/>
                              <a:gd name="T21" fmla="*/ T20 w 118"/>
                              <a:gd name="T22" fmla="+- 0 1766 1749"/>
                              <a:gd name="T23" fmla="*/ 1766 h 80"/>
                              <a:gd name="T24" fmla="+- 0 10038 9941"/>
                              <a:gd name="T25" fmla="*/ T24 w 118"/>
                              <a:gd name="T26" fmla="+- 0 1792 1749"/>
                              <a:gd name="T27" fmla="*/ 1792 h 80"/>
                              <a:gd name="T28" fmla="+- 0 10053 9941"/>
                              <a:gd name="T29" fmla="*/ T28 w 118"/>
                              <a:gd name="T30" fmla="+- 0 1817 1749"/>
                              <a:gd name="T31" fmla="*/ 1817 h 80"/>
                              <a:gd name="T32" fmla="+- 0 10058 9941"/>
                              <a:gd name="T33" fmla="*/ T32 w 118"/>
                              <a:gd name="T34" fmla="+- 0 1828 1749"/>
                              <a:gd name="T35" fmla="*/ 1828 h 80"/>
                              <a:gd name="T36" fmla="+- 0 10051 9941"/>
                              <a:gd name="T37" fmla="*/ T36 w 118"/>
                              <a:gd name="T38" fmla="+- 0 1827 1749"/>
                              <a:gd name="T39" fmla="*/ 1827 h 80"/>
                              <a:gd name="T40" fmla="+- 0 10032 9941"/>
                              <a:gd name="T41" fmla="*/ T40 w 118"/>
                              <a:gd name="T42" fmla="+- 0 1821 1749"/>
                              <a:gd name="T43" fmla="*/ 1821 h 80"/>
                              <a:gd name="T44" fmla="+- 0 10011 9941"/>
                              <a:gd name="T45" fmla="*/ T44 w 118"/>
                              <a:gd name="T46" fmla="+- 0 1812 1749"/>
                              <a:gd name="T47" fmla="*/ 1812 h 80"/>
                              <a:gd name="T48" fmla="+- 0 9995 9941"/>
                              <a:gd name="T49" fmla="*/ T48 w 118"/>
                              <a:gd name="T50" fmla="+- 0 1799 1749"/>
                              <a:gd name="T51" fmla="*/ 1799 h 80"/>
                              <a:gd name="T52" fmla="+- 0 9980 9941"/>
                              <a:gd name="T53" fmla="*/ T52 w 118"/>
                              <a:gd name="T54" fmla="+- 0 1789 1749"/>
                              <a:gd name="T55" fmla="*/ 1789 h 80"/>
                              <a:gd name="T56" fmla="+- 0 9962 9941"/>
                              <a:gd name="T57" fmla="*/ T56 w 118"/>
                              <a:gd name="T58" fmla="+- 0 1788 1749"/>
                              <a:gd name="T59" fmla="*/ 1788 h 80"/>
                              <a:gd name="T60" fmla="+- 0 9947 9941"/>
                              <a:gd name="T61" fmla="*/ T60 w 118"/>
                              <a:gd name="T62" fmla="+- 0 1791 1749"/>
                              <a:gd name="T63" fmla="*/ 1791 h 80"/>
                              <a:gd name="T64" fmla="+- 0 9941 9941"/>
                              <a:gd name="T65" fmla="*/ T64 w 118"/>
                              <a:gd name="T66" fmla="+- 0 1792 1749"/>
                              <a:gd name="T67" fmla="*/ 1792 h 80"/>
                              <a:gd name="T68" fmla="+- 0 9945 9941"/>
                              <a:gd name="T69" fmla="*/ T68 w 118"/>
                              <a:gd name="T70" fmla="+- 0 1785 1749"/>
                              <a:gd name="T71" fmla="*/ 1785 h 80"/>
                              <a:gd name="T72" fmla="+- 0 9953 9941"/>
                              <a:gd name="T73" fmla="*/ T72 w 118"/>
                              <a:gd name="T74" fmla="+- 0 1778 1749"/>
                              <a:gd name="T75" fmla="*/ 1778 h 80"/>
                              <a:gd name="T76" fmla="+- 0 9966 9941"/>
                              <a:gd name="T77" fmla="*/ T76 w 118"/>
                              <a:gd name="T78" fmla="+- 0 1771 1749"/>
                              <a:gd name="T79" fmla="*/ 1771 h 80"/>
                              <a:gd name="T80" fmla="+- 0 9981 9941"/>
                              <a:gd name="T81" fmla="*/ T80 w 118"/>
                              <a:gd name="T82" fmla="+- 0 1768 1749"/>
                              <a:gd name="T83" fmla="*/ 1768 h 80"/>
                              <a:gd name="T84" fmla="+- 0 9997 9941"/>
                              <a:gd name="T85" fmla="*/ T84 w 118"/>
                              <a:gd name="T86" fmla="+- 0 1774 1749"/>
                              <a:gd name="T87" fmla="*/ 1774 h 80"/>
                              <a:gd name="T88" fmla="+- 0 10013 9941"/>
                              <a:gd name="T89" fmla="*/ T88 w 118"/>
                              <a:gd name="T90" fmla="+- 0 1788 1749"/>
                              <a:gd name="T91" fmla="*/ 1788 h 80"/>
                              <a:gd name="T92" fmla="+- 0 10030 9941"/>
                              <a:gd name="T93" fmla="*/ T92 w 118"/>
                              <a:gd name="T94" fmla="+- 0 1803 1749"/>
                              <a:gd name="T95" fmla="*/ 1803 h 80"/>
                              <a:gd name="T96" fmla="+- 0 10044 9941"/>
                              <a:gd name="T97" fmla="*/ T96 w 118"/>
                              <a:gd name="T98" fmla="+- 0 1816 1749"/>
                              <a:gd name="T99" fmla="*/ 1816 h 80"/>
                              <a:gd name="T100" fmla="+- 0 10054 9941"/>
                              <a:gd name="T101" fmla="*/ T100 w 118"/>
                              <a:gd name="T102" fmla="+- 0 1825 1749"/>
                              <a:gd name="T103" fmla="*/ 1825 h 8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Lst>
                            <a:rect l="0" t="0" r="r" b="b"/>
                            <a:pathLst>
                              <a:path w="118" h="80">
                                <a:moveTo>
                                  <a:pt x="0" y="43"/>
                                </a:moveTo>
                                <a:lnTo>
                                  <a:pt x="1" y="35"/>
                                </a:lnTo>
                                <a:lnTo>
                                  <a:pt x="6" y="18"/>
                                </a:lnTo>
                                <a:lnTo>
                                  <a:pt x="20" y="2"/>
                                </a:lnTo>
                                <a:lnTo>
                                  <a:pt x="45" y="0"/>
                                </a:lnTo>
                                <a:lnTo>
                                  <a:pt x="74" y="17"/>
                                </a:lnTo>
                                <a:lnTo>
                                  <a:pt x="97" y="43"/>
                                </a:lnTo>
                                <a:lnTo>
                                  <a:pt x="112" y="68"/>
                                </a:lnTo>
                                <a:lnTo>
                                  <a:pt x="117" y="79"/>
                                </a:lnTo>
                                <a:lnTo>
                                  <a:pt x="110" y="78"/>
                                </a:lnTo>
                                <a:lnTo>
                                  <a:pt x="91" y="72"/>
                                </a:lnTo>
                                <a:lnTo>
                                  <a:pt x="70" y="63"/>
                                </a:lnTo>
                                <a:lnTo>
                                  <a:pt x="54" y="50"/>
                                </a:lnTo>
                                <a:lnTo>
                                  <a:pt x="39" y="40"/>
                                </a:lnTo>
                                <a:lnTo>
                                  <a:pt x="21" y="39"/>
                                </a:lnTo>
                                <a:lnTo>
                                  <a:pt x="6" y="42"/>
                                </a:lnTo>
                                <a:lnTo>
                                  <a:pt x="0" y="43"/>
                                </a:lnTo>
                                <a:close/>
                                <a:moveTo>
                                  <a:pt x="4" y="36"/>
                                </a:moveTo>
                                <a:lnTo>
                                  <a:pt x="12" y="29"/>
                                </a:lnTo>
                                <a:lnTo>
                                  <a:pt x="25" y="22"/>
                                </a:lnTo>
                                <a:lnTo>
                                  <a:pt x="40" y="19"/>
                                </a:lnTo>
                                <a:lnTo>
                                  <a:pt x="56" y="25"/>
                                </a:lnTo>
                                <a:lnTo>
                                  <a:pt x="72" y="39"/>
                                </a:lnTo>
                                <a:lnTo>
                                  <a:pt x="89" y="54"/>
                                </a:lnTo>
                                <a:lnTo>
                                  <a:pt x="103" y="67"/>
                                </a:lnTo>
                                <a:lnTo>
                                  <a:pt x="113" y="76"/>
                                </a:lnTo>
                              </a:path>
                            </a:pathLst>
                          </a:custGeom>
                          <a:noFill/>
                          <a:ln w="721">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88" name="Picture 325"/>
                          <pic:cNvPicPr>
                            <a:picLocks noChangeAspect="1" noChangeArrowheads="1"/>
                          </pic:cNvPicPr>
                        </pic:nvPicPr>
                        <pic:blipFill>
                          <a:blip r:embed="rId211">
                            <a:extLst>
                              <a:ext uri="{28A0092B-C50C-407E-A947-70E740481C1C}">
                                <a14:useLocalDpi xmlns:a14="http://schemas.microsoft.com/office/drawing/2010/main" val="0"/>
                              </a:ext>
                            </a:extLst>
                          </a:blip>
                          <a:srcRect/>
                          <a:stretch>
                            <a:fillRect/>
                          </a:stretch>
                        </pic:blipFill>
                        <pic:spPr bwMode="auto">
                          <a:xfrm>
                            <a:off x="9959" y="1669"/>
                            <a:ext cx="115" cy="8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89" name="Freeform 326"/>
                        <wps:cNvSpPr>
                          <a:spLocks/>
                        </wps:cNvSpPr>
                        <wps:spPr bwMode="auto">
                          <a:xfrm>
                            <a:off x="9959" y="1669"/>
                            <a:ext cx="115" cy="81"/>
                          </a:xfrm>
                          <a:custGeom>
                            <a:avLst/>
                            <a:gdLst>
                              <a:gd name="T0" fmla="+- 0 9960 9960"/>
                              <a:gd name="T1" fmla="*/ T0 w 115"/>
                              <a:gd name="T2" fmla="+- 0 1687 1670"/>
                              <a:gd name="T3" fmla="*/ 1687 h 81"/>
                              <a:gd name="T4" fmla="+- 0 9975 9960"/>
                              <a:gd name="T5" fmla="*/ T4 w 115"/>
                              <a:gd name="T6" fmla="+- 0 1675 1670"/>
                              <a:gd name="T7" fmla="*/ 1675 h 81"/>
                              <a:gd name="T8" fmla="+- 0 9988 9960"/>
                              <a:gd name="T9" fmla="*/ T8 w 115"/>
                              <a:gd name="T10" fmla="+- 0 1670 1670"/>
                              <a:gd name="T11" fmla="*/ 1670 h 81"/>
                              <a:gd name="T12" fmla="+- 0 10002 9960"/>
                              <a:gd name="T13" fmla="*/ T12 w 115"/>
                              <a:gd name="T14" fmla="+- 0 1671 1670"/>
                              <a:gd name="T15" fmla="*/ 1671 h 81"/>
                              <a:gd name="T16" fmla="+- 0 10017 9960"/>
                              <a:gd name="T17" fmla="*/ T16 w 115"/>
                              <a:gd name="T18" fmla="+- 0 1677 1670"/>
                              <a:gd name="T19" fmla="*/ 1677 h 81"/>
                              <a:gd name="T20" fmla="+- 0 10037 9960"/>
                              <a:gd name="T21" fmla="*/ T20 w 115"/>
                              <a:gd name="T22" fmla="+- 0 1694 1670"/>
                              <a:gd name="T23" fmla="*/ 1694 h 81"/>
                              <a:gd name="T24" fmla="+- 0 10059 9960"/>
                              <a:gd name="T25" fmla="*/ T24 w 115"/>
                              <a:gd name="T26" fmla="+- 0 1721 1670"/>
                              <a:gd name="T27" fmla="*/ 1721 h 81"/>
                              <a:gd name="T28" fmla="+- 0 10074 9960"/>
                              <a:gd name="T29" fmla="*/ T28 w 115"/>
                              <a:gd name="T30" fmla="+- 0 1744 1670"/>
                              <a:gd name="T31" fmla="*/ 1744 h 81"/>
                              <a:gd name="T32" fmla="+- 0 10071 9960"/>
                              <a:gd name="T33" fmla="*/ T32 w 115"/>
                              <a:gd name="T34" fmla="+- 0 1750 1670"/>
                              <a:gd name="T35" fmla="*/ 1750 h 81"/>
                              <a:gd name="T36" fmla="+- 0 10062 9960"/>
                              <a:gd name="T37" fmla="*/ T36 w 115"/>
                              <a:gd name="T38" fmla="+- 0 1745 1670"/>
                              <a:gd name="T39" fmla="*/ 1745 h 81"/>
                              <a:gd name="T40" fmla="+- 0 10049 9960"/>
                              <a:gd name="T41" fmla="*/ T40 w 115"/>
                              <a:gd name="T42" fmla="+- 0 1738 1670"/>
                              <a:gd name="T43" fmla="*/ 1738 h 81"/>
                              <a:gd name="T44" fmla="+- 0 10034 9960"/>
                              <a:gd name="T45" fmla="*/ T44 w 115"/>
                              <a:gd name="T46" fmla="+- 0 1731 1670"/>
                              <a:gd name="T47" fmla="*/ 1731 h 81"/>
                              <a:gd name="T48" fmla="+- 0 10021 9960"/>
                              <a:gd name="T49" fmla="*/ T48 w 115"/>
                              <a:gd name="T50" fmla="+- 0 1727 1670"/>
                              <a:gd name="T51" fmla="*/ 1727 h 81"/>
                              <a:gd name="T52" fmla="+- 0 10007 9960"/>
                              <a:gd name="T53" fmla="*/ T52 w 115"/>
                              <a:gd name="T54" fmla="+- 0 1724 1670"/>
                              <a:gd name="T55" fmla="*/ 1724 h 81"/>
                              <a:gd name="T56" fmla="+- 0 9994 9960"/>
                              <a:gd name="T57" fmla="*/ T56 w 115"/>
                              <a:gd name="T58" fmla="+- 0 1720 1670"/>
                              <a:gd name="T59" fmla="*/ 1720 h 81"/>
                              <a:gd name="T60" fmla="+- 0 9982 9960"/>
                              <a:gd name="T61" fmla="*/ T60 w 115"/>
                              <a:gd name="T62" fmla="+- 0 1714 1670"/>
                              <a:gd name="T63" fmla="*/ 1714 h 81"/>
                              <a:gd name="T64" fmla="+- 0 9975 9960"/>
                              <a:gd name="T65" fmla="*/ T64 w 115"/>
                              <a:gd name="T66" fmla="+- 0 1707 1670"/>
                              <a:gd name="T67" fmla="*/ 1707 h 81"/>
                              <a:gd name="T68" fmla="+- 0 9970 9960"/>
                              <a:gd name="T69" fmla="*/ T68 w 115"/>
                              <a:gd name="T70" fmla="+- 0 1699 1670"/>
                              <a:gd name="T71" fmla="*/ 1699 h 81"/>
                              <a:gd name="T72" fmla="+- 0 9960 9960"/>
                              <a:gd name="T73" fmla="*/ T72 w 115"/>
                              <a:gd name="T74" fmla="+- 0 1687 1670"/>
                              <a:gd name="T75" fmla="*/ 1687 h 8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Lst>
                            <a:rect l="0" t="0" r="r" b="b"/>
                            <a:pathLst>
                              <a:path w="115" h="81">
                                <a:moveTo>
                                  <a:pt x="0" y="17"/>
                                </a:moveTo>
                                <a:lnTo>
                                  <a:pt x="15" y="5"/>
                                </a:lnTo>
                                <a:lnTo>
                                  <a:pt x="28" y="0"/>
                                </a:lnTo>
                                <a:lnTo>
                                  <a:pt x="42" y="1"/>
                                </a:lnTo>
                                <a:lnTo>
                                  <a:pt x="57" y="7"/>
                                </a:lnTo>
                                <a:lnTo>
                                  <a:pt x="77" y="24"/>
                                </a:lnTo>
                                <a:lnTo>
                                  <a:pt x="99" y="51"/>
                                </a:lnTo>
                                <a:lnTo>
                                  <a:pt x="114" y="74"/>
                                </a:lnTo>
                                <a:lnTo>
                                  <a:pt x="111" y="80"/>
                                </a:lnTo>
                                <a:lnTo>
                                  <a:pt x="102" y="75"/>
                                </a:lnTo>
                                <a:lnTo>
                                  <a:pt x="89" y="68"/>
                                </a:lnTo>
                                <a:lnTo>
                                  <a:pt x="74" y="61"/>
                                </a:lnTo>
                                <a:lnTo>
                                  <a:pt x="61" y="57"/>
                                </a:lnTo>
                                <a:lnTo>
                                  <a:pt x="47" y="54"/>
                                </a:lnTo>
                                <a:lnTo>
                                  <a:pt x="34" y="50"/>
                                </a:lnTo>
                                <a:lnTo>
                                  <a:pt x="22" y="44"/>
                                </a:lnTo>
                                <a:lnTo>
                                  <a:pt x="15" y="37"/>
                                </a:lnTo>
                                <a:lnTo>
                                  <a:pt x="10" y="29"/>
                                </a:lnTo>
                                <a:lnTo>
                                  <a:pt x="0" y="17"/>
                                </a:lnTo>
                                <a:close/>
                              </a:path>
                            </a:pathLst>
                          </a:custGeom>
                          <a:noFill/>
                          <a:ln w="71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0" name="Picture 327"/>
                          <pic:cNvPicPr>
                            <a:picLocks noChangeAspect="1" noChangeArrowheads="1"/>
                          </pic:cNvPicPr>
                        </pic:nvPicPr>
                        <pic:blipFill>
                          <a:blip r:embed="rId212">
                            <a:extLst>
                              <a:ext uri="{28A0092B-C50C-407E-A947-70E740481C1C}">
                                <a14:useLocalDpi xmlns:a14="http://schemas.microsoft.com/office/drawing/2010/main" val="0"/>
                              </a:ext>
                            </a:extLst>
                          </a:blip>
                          <a:srcRect/>
                          <a:stretch>
                            <a:fillRect/>
                          </a:stretch>
                        </pic:blipFill>
                        <pic:spPr bwMode="auto">
                          <a:xfrm>
                            <a:off x="9958" y="1685"/>
                            <a:ext cx="112" cy="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1" name="AutoShape 328"/>
                        <wps:cNvSpPr>
                          <a:spLocks/>
                        </wps:cNvSpPr>
                        <wps:spPr bwMode="auto">
                          <a:xfrm>
                            <a:off x="9866" y="1610"/>
                            <a:ext cx="204" cy="140"/>
                          </a:xfrm>
                          <a:custGeom>
                            <a:avLst/>
                            <a:gdLst>
                              <a:gd name="T0" fmla="+- 0 9959 9867"/>
                              <a:gd name="T1" fmla="*/ T0 w 204"/>
                              <a:gd name="T2" fmla="+- 0 1688 1611"/>
                              <a:gd name="T3" fmla="*/ 1688 h 140"/>
                              <a:gd name="T4" fmla="+- 0 9970 9867"/>
                              <a:gd name="T5" fmla="*/ T4 w 204"/>
                              <a:gd name="T6" fmla="+- 0 1686 1611"/>
                              <a:gd name="T7" fmla="*/ 1686 h 140"/>
                              <a:gd name="T8" fmla="+- 0 9990 9867"/>
                              <a:gd name="T9" fmla="*/ T8 w 204"/>
                              <a:gd name="T10" fmla="+- 0 1689 1611"/>
                              <a:gd name="T11" fmla="*/ 1689 h 140"/>
                              <a:gd name="T12" fmla="+- 0 10023 9867"/>
                              <a:gd name="T13" fmla="*/ T12 w 204"/>
                              <a:gd name="T14" fmla="+- 0 1707 1611"/>
                              <a:gd name="T15" fmla="*/ 1707 h 140"/>
                              <a:gd name="T16" fmla="+- 0 10070 9867"/>
                              <a:gd name="T17" fmla="*/ T16 w 204"/>
                              <a:gd name="T18" fmla="+- 0 1750 1611"/>
                              <a:gd name="T19" fmla="*/ 1750 h 140"/>
                              <a:gd name="T20" fmla="+- 0 9953 9867"/>
                              <a:gd name="T21" fmla="*/ T20 w 204"/>
                              <a:gd name="T22" fmla="+- 0 1704 1611"/>
                              <a:gd name="T23" fmla="*/ 1704 h 140"/>
                              <a:gd name="T24" fmla="+- 0 9943 9867"/>
                              <a:gd name="T25" fmla="*/ T24 w 204"/>
                              <a:gd name="T26" fmla="+- 0 1687 1611"/>
                              <a:gd name="T27" fmla="*/ 1687 h 140"/>
                              <a:gd name="T28" fmla="+- 0 9923 9867"/>
                              <a:gd name="T29" fmla="*/ T28 w 204"/>
                              <a:gd name="T30" fmla="+- 0 1660 1611"/>
                              <a:gd name="T31" fmla="*/ 1660 h 140"/>
                              <a:gd name="T32" fmla="+- 0 9897 9867"/>
                              <a:gd name="T33" fmla="*/ T32 w 204"/>
                              <a:gd name="T34" fmla="+- 0 1632 1611"/>
                              <a:gd name="T35" fmla="*/ 1632 h 140"/>
                              <a:gd name="T36" fmla="+- 0 9867 9867"/>
                              <a:gd name="T37" fmla="*/ T36 w 204"/>
                              <a:gd name="T38" fmla="+- 0 1611 1611"/>
                              <a:gd name="T39" fmla="*/ 1611 h 14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204" h="140">
                                <a:moveTo>
                                  <a:pt x="92" y="77"/>
                                </a:moveTo>
                                <a:lnTo>
                                  <a:pt x="103" y="75"/>
                                </a:lnTo>
                                <a:lnTo>
                                  <a:pt x="123" y="78"/>
                                </a:lnTo>
                                <a:lnTo>
                                  <a:pt x="156" y="96"/>
                                </a:lnTo>
                                <a:lnTo>
                                  <a:pt x="203" y="139"/>
                                </a:lnTo>
                                <a:moveTo>
                                  <a:pt x="86" y="93"/>
                                </a:moveTo>
                                <a:lnTo>
                                  <a:pt x="76" y="76"/>
                                </a:lnTo>
                                <a:lnTo>
                                  <a:pt x="56" y="49"/>
                                </a:lnTo>
                                <a:lnTo>
                                  <a:pt x="30" y="2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2" name="Picture 329"/>
                          <pic:cNvPicPr>
                            <a:picLocks noChangeAspect="1" noChangeArrowheads="1"/>
                          </pic:cNvPicPr>
                        </pic:nvPicPr>
                        <pic:blipFill>
                          <a:blip r:embed="rId213">
                            <a:extLst>
                              <a:ext uri="{28A0092B-C50C-407E-A947-70E740481C1C}">
                                <a14:useLocalDpi xmlns:a14="http://schemas.microsoft.com/office/drawing/2010/main" val="0"/>
                              </a:ext>
                            </a:extLst>
                          </a:blip>
                          <a:srcRect/>
                          <a:stretch>
                            <a:fillRect/>
                          </a:stretch>
                        </pic:blipFill>
                        <pic:spPr bwMode="auto">
                          <a:xfrm>
                            <a:off x="9914" y="1606"/>
                            <a:ext cx="46"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3" name="Freeform 330"/>
                        <wps:cNvSpPr>
                          <a:spLocks/>
                        </wps:cNvSpPr>
                        <wps:spPr bwMode="auto">
                          <a:xfrm>
                            <a:off x="9914" y="1606"/>
                            <a:ext cx="46" cy="57"/>
                          </a:xfrm>
                          <a:custGeom>
                            <a:avLst/>
                            <a:gdLst>
                              <a:gd name="T0" fmla="+- 0 9959 9914"/>
                              <a:gd name="T1" fmla="*/ T0 w 46"/>
                              <a:gd name="T2" fmla="+- 0 1663 1607"/>
                              <a:gd name="T3" fmla="*/ 1663 h 57"/>
                              <a:gd name="T4" fmla="+- 0 9954 9914"/>
                              <a:gd name="T5" fmla="*/ T4 w 46"/>
                              <a:gd name="T6" fmla="+- 0 1651 1607"/>
                              <a:gd name="T7" fmla="*/ 1651 h 57"/>
                              <a:gd name="T8" fmla="+- 0 9930 9914"/>
                              <a:gd name="T9" fmla="*/ T8 w 46"/>
                              <a:gd name="T10" fmla="+- 0 1643 1607"/>
                              <a:gd name="T11" fmla="*/ 1643 h 57"/>
                              <a:gd name="T12" fmla="+- 0 9914 9914"/>
                              <a:gd name="T13" fmla="*/ T12 w 46"/>
                              <a:gd name="T14" fmla="+- 0 1607 1607"/>
                              <a:gd name="T15" fmla="*/ 1607 h 57"/>
                              <a:gd name="T16" fmla="+- 0 9932 9914"/>
                              <a:gd name="T17" fmla="*/ T16 w 46"/>
                              <a:gd name="T18" fmla="+- 0 1607 1607"/>
                              <a:gd name="T19" fmla="*/ 1607 h 57"/>
                              <a:gd name="T20" fmla="+- 0 9942 9914"/>
                              <a:gd name="T21" fmla="*/ T20 w 46"/>
                              <a:gd name="T22" fmla="+- 0 1618 1607"/>
                              <a:gd name="T23" fmla="*/ 1618 h 57"/>
                              <a:gd name="T24" fmla="+- 0 9949 9914"/>
                              <a:gd name="T25" fmla="*/ T24 w 46"/>
                              <a:gd name="T26" fmla="+- 0 1629 1607"/>
                              <a:gd name="T27" fmla="*/ 1629 h 57"/>
                              <a:gd name="T28" fmla="+- 0 9955 9914"/>
                              <a:gd name="T29" fmla="*/ T28 w 46"/>
                              <a:gd name="T30" fmla="+- 0 1644 1607"/>
                              <a:gd name="T31" fmla="*/ 1644 h 57"/>
                              <a:gd name="T32" fmla="+- 0 9958 9914"/>
                              <a:gd name="T33" fmla="*/ T32 w 46"/>
                              <a:gd name="T34" fmla="+- 0 1657 1607"/>
                              <a:gd name="T35" fmla="*/ 1657 h 57"/>
                              <a:gd name="T36" fmla="+- 0 9959 9914"/>
                              <a:gd name="T37" fmla="*/ T36 w 46"/>
                              <a:gd name="T38" fmla="+- 0 1663 1607"/>
                              <a:gd name="T39" fmla="*/ 1663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46" h="57">
                                <a:moveTo>
                                  <a:pt x="45" y="56"/>
                                </a:moveTo>
                                <a:lnTo>
                                  <a:pt x="40" y="44"/>
                                </a:lnTo>
                                <a:lnTo>
                                  <a:pt x="16" y="36"/>
                                </a:lnTo>
                                <a:lnTo>
                                  <a:pt x="0" y="0"/>
                                </a:lnTo>
                                <a:lnTo>
                                  <a:pt x="18" y="0"/>
                                </a:lnTo>
                                <a:lnTo>
                                  <a:pt x="28" y="11"/>
                                </a:lnTo>
                                <a:lnTo>
                                  <a:pt x="35" y="22"/>
                                </a:lnTo>
                                <a:lnTo>
                                  <a:pt x="41" y="37"/>
                                </a:lnTo>
                                <a:lnTo>
                                  <a:pt x="44" y="50"/>
                                </a:lnTo>
                                <a:lnTo>
                                  <a:pt x="45" y="5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4" name="Picture 331"/>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9920" y="1611"/>
                            <a:ext cx="35" cy="4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5" name="Freeform 332"/>
                        <wps:cNvSpPr>
                          <a:spLocks/>
                        </wps:cNvSpPr>
                        <wps:spPr bwMode="auto">
                          <a:xfrm>
                            <a:off x="9920" y="1611"/>
                            <a:ext cx="35" cy="42"/>
                          </a:xfrm>
                          <a:custGeom>
                            <a:avLst/>
                            <a:gdLst>
                              <a:gd name="T0" fmla="+- 0 9955 9921"/>
                              <a:gd name="T1" fmla="*/ T0 w 35"/>
                              <a:gd name="T2" fmla="+- 0 1653 1611"/>
                              <a:gd name="T3" fmla="*/ 1653 h 42"/>
                              <a:gd name="T4" fmla="+- 0 9951 9921"/>
                              <a:gd name="T5" fmla="*/ T4 w 35"/>
                              <a:gd name="T6" fmla="+- 0 1644 1611"/>
                              <a:gd name="T7" fmla="*/ 1644 h 42"/>
                              <a:gd name="T8" fmla="+- 0 9942 9921"/>
                              <a:gd name="T9" fmla="*/ T8 w 35"/>
                              <a:gd name="T10" fmla="+- 0 1631 1611"/>
                              <a:gd name="T11" fmla="*/ 1631 h 42"/>
                              <a:gd name="T12" fmla="+- 0 9932 9921"/>
                              <a:gd name="T13" fmla="*/ T12 w 35"/>
                              <a:gd name="T14" fmla="+- 0 1618 1611"/>
                              <a:gd name="T15" fmla="*/ 1618 h 42"/>
                              <a:gd name="T16" fmla="+- 0 9921 9921"/>
                              <a:gd name="T17" fmla="*/ T16 w 35"/>
                              <a:gd name="T18" fmla="+- 0 1611 1611"/>
                              <a:gd name="T19" fmla="*/ 1611 h 42"/>
                            </a:gdLst>
                            <a:ahLst/>
                            <a:cxnLst>
                              <a:cxn ang="0">
                                <a:pos x="T1" y="T3"/>
                              </a:cxn>
                              <a:cxn ang="0">
                                <a:pos x="T5" y="T7"/>
                              </a:cxn>
                              <a:cxn ang="0">
                                <a:pos x="T9" y="T11"/>
                              </a:cxn>
                              <a:cxn ang="0">
                                <a:pos x="T13" y="T15"/>
                              </a:cxn>
                              <a:cxn ang="0">
                                <a:pos x="T17" y="T19"/>
                              </a:cxn>
                            </a:cxnLst>
                            <a:rect l="0" t="0" r="r" b="b"/>
                            <a:pathLst>
                              <a:path w="35" h="42">
                                <a:moveTo>
                                  <a:pt x="34" y="42"/>
                                </a:moveTo>
                                <a:lnTo>
                                  <a:pt x="30" y="33"/>
                                </a:lnTo>
                                <a:lnTo>
                                  <a:pt x="21" y="20"/>
                                </a:lnTo>
                                <a:lnTo>
                                  <a:pt x="11" y="7"/>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6" name="Picture 333"/>
                          <pic:cNvPicPr>
                            <a:picLocks noChangeAspect="1" noChangeArrowheads="1"/>
                          </pic:cNvPicPr>
                        </pic:nvPicPr>
                        <pic:blipFill>
                          <a:blip r:embed="rId215">
                            <a:extLst>
                              <a:ext uri="{28A0092B-C50C-407E-A947-70E740481C1C}">
                                <a14:useLocalDpi xmlns:a14="http://schemas.microsoft.com/office/drawing/2010/main" val="0"/>
                              </a:ext>
                            </a:extLst>
                          </a:blip>
                          <a:srcRect/>
                          <a:stretch>
                            <a:fillRect/>
                          </a:stretch>
                        </pic:blipFill>
                        <pic:spPr bwMode="auto">
                          <a:xfrm>
                            <a:off x="9960" y="1634"/>
                            <a:ext cx="127"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7" name="Freeform 334"/>
                        <wps:cNvSpPr>
                          <a:spLocks/>
                        </wps:cNvSpPr>
                        <wps:spPr bwMode="auto">
                          <a:xfrm>
                            <a:off x="9960" y="1634"/>
                            <a:ext cx="127" cy="64"/>
                          </a:xfrm>
                          <a:custGeom>
                            <a:avLst/>
                            <a:gdLst>
                              <a:gd name="T0" fmla="+- 0 9960 9960"/>
                              <a:gd name="T1" fmla="*/ T0 w 127"/>
                              <a:gd name="T2" fmla="+- 0 1662 1635"/>
                              <a:gd name="T3" fmla="*/ 1662 h 64"/>
                              <a:gd name="T4" fmla="+- 0 10034 9960"/>
                              <a:gd name="T5" fmla="*/ T4 w 127"/>
                              <a:gd name="T6" fmla="+- 0 1635 1635"/>
                              <a:gd name="T7" fmla="*/ 1635 h 64"/>
                              <a:gd name="T8" fmla="+- 0 10052 9960"/>
                              <a:gd name="T9" fmla="*/ T8 w 127"/>
                              <a:gd name="T10" fmla="+- 0 1637 1635"/>
                              <a:gd name="T11" fmla="*/ 1637 h 64"/>
                              <a:gd name="T12" fmla="+- 0 10069 9960"/>
                              <a:gd name="T13" fmla="*/ T12 w 127"/>
                              <a:gd name="T14" fmla="+- 0 1643 1635"/>
                              <a:gd name="T15" fmla="*/ 1643 h 64"/>
                              <a:gd name="T16" fmla="+- 0 10087 9960"/>
                              <a:gd name="T17" fmla="*/ T16 w 127"/>
                              <a:gd name="T18" fmla="+- 0 1655 1635"/>
                              <a:gd name="T19" fmla="*/ 1655 h 64"/>
                              <a:gd name="T20" fmla="+- 0 10073 9960"/>
                              <a:gd name="T21" fmla="*/ T20 w 127"/>
                              <a:gd name="T22" fmla="+- 0 1658 1635"/>
                              <a:gd name="T23" fmla="*/ 1658 h 64"/>
                              <a:gd name="T24" fmla="+- 0 10041 9960"/>
                              <a:gd name="T25" fmla="*/ T24 w 127"/>
                              <a:gd name="T26" fmla="+- 0 1665 1635"/>
                              <a:gd name="T27" fmla="*/ 1665 h 64"/>
                              <a:gd name="T28" fmla="+- 0 10006 9960"/>
                              <a:gd name="T29" fmla="*/ T28 w 127"/>
                              <a:gd name="T30" fmla="+- 0 1675 1635"/>
                              <a:gd name="T31" fmla="*/ 1675 h 64"/>
                              <a:gd name="T32" fmla="+- 0 9984 9960"/>
                              <a:gd name="T33" fmla="*/ T32 w 127"/>
                              <a:gd name="T34" fmla="+- 0 1685 1635"/>
                              <a:gd name="T35" fmla="*/ 1685 h 64"/>
                              <a:gd name="T36" fmla="+- 0 9969 9960"/>
                              <a:gd name="T37" fmla="*/ T36 w 127"/>
                              <a:gd name="T38" fmla="+- 0 1698 1635"/>
                              <a:gd name="T39" fmla="*/ 1698 h 64"/>
                              <a:gd name="T40" fmla="+- 0 9964 9960"/>
                              <a:gd name="T41" fmla="*/ T40 w 127"/>
                              <a:gd name="T42" fmla="+- 0 1686 1635"/>
                              <a:gd name="T43" fmla="*/ 1686 h 64"/>
                              <a:gd name="T44" fmla="+- 0 9960 9960"/>
                              <a:gd name="T45" fmla="*/ T44 w 127"/>
                              <a:gd name="T46" fmla="+- 0 1662 1635"/>
                              <a:gd name="T47" fmla="*/ 1662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7" h="64">
                                <a:moveTo>
                                  <a:pt x="0" y="27"/>
                                </a:moveTo>
                                <a:lnTo>
                                  <a:pt x="74" y="0"/>
                                </a:lnTo>
                                <a:lnTo>
                                  <a:pt x="92" y="2"/>
                                </a:lnTo>
                                <a:lnTo>
                                  <a:pt x="109" y="8"/>
                                </a:lnTo>
                                <a:lnTo>
                                  <a:pt x="127" y="20"/>
                                </a:lnTo>
                                <a:lnTo>
                                  <a:pt x="113" y="23"/>
                                </a:lnTo>
                                <a:lnTo>
                                  <a:pt x="81" y="30"/>
                                </a:lnTo>
                                <a:lnTo>
                                  <a:pt x="46" y="40"/>
                                </a:lnTo>
                                <a:lnTo>
                                  <a:pt x="24" y="50"/>
                                </a:lnTo>
                                <a:lnTo>
                                  <a:pt x="9" y="63"/>
                                </a:lnTo>
                                <a:lnTo>
                                  <a:pt x="4" y="51"/>
                                </a:lnTo>
                                <a:lnTo>
                                  <a:pt x="0" y="2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98" name="Picture 335"/>
                          <pic:cNvPicPr>
                            <a:picLocks noChangeAspect="1" noChangeArrowheads="1"/>
                          </pic:cNvPicPr>
                        </pic:nvPicPr>
                        <pic:blipFill>
                          <a:blip r:embed="rId216">
                            <a:extLst>
                              <a:ext uri="{28A0092B-C50C-407E-A947-70E740481C1C}">
                                <a14:useLocalDpi xmlns:a14="http://schemas.microsoft.com/office/drawing/2010/main" val="0"/>
                              </a:ext>
                            </a:extLst>
                          </a:blip>
                          <a:srcRect/>
                          <a:stretch>
                            <a:fillRect/>
                          </a:stretch>
                        </pic:blipFill>
                        <pic:spPr bwMode="auto">
                          <a:xfrm>
                            <a:off x="9962" y="1648"/>
                            <a:ext cx="111" cy="3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99" name="Freeform 336"/>
                        <wps:cNvSpPr>
                          <a:spLocks/>
                        </wps:cNvSpPr>
                        <wps:spPr bwMode="auto">
                          <a:xfrm>
                            <a:off x="9962" y="1648"/>
                            <a:ext cx="111" cy="32"/>
                          </a:xfrm>
                          <a:custGeom>
                            <a:avLst/>
                            <a:gdLst>
                              <a:gd name="T0" fmla="+- 0 9962 9962"/>
                              <a:gd name="T1" fmla="*/ T0 w 111"/>
                              <a:gd name="T2" fmla="+- 0 1680 1648"/>
                              <a:gd name="T3" fmla="*/ 1680 h 32"/>
                              <a:gd name="T4" fmla="+- 0 9974 9962"/>
                              <a:gd name="T5" fmla="*/ T4 w 111"/>
                              <a:gd name="T6" fmla="+- 0 1670 1648"/>
                              <a:gd name="T7" fmla="*/ 1670 h 32"/>
                              <a:gd name="T8" fmla="+- 0 9998 9962"/>
                              <a:gd name="T9" fmla="*/ T8 w 111"/>
                              <a:gd name="T10" fmla="+- 0 1657 1648"/>
                              <a:gd name="T11" fmla="*/ 1657 h 32"/>
                              <a:gd name="T12" fmla="+- 0 10031 9962"/>
                              <a:gd name="T13" fmla="*/ T12 w 111"/>
                              <a:gd name="T14" fmla="+- 0 1648 1648"/>
                              <a:gd name="T15" fmla="*/ 1648 h 32"/>
                              <a:gd name="T16" fmla="+- 0 10073 9962"/>
                              <a:gd name="T17" fmla="*/ T16 w 111"/>
                              <a:gd name="T18" fmla="+- 0 1654 1648"/>
                              <a:gd name="T19" fmla="*/ 1654 h 32"/>
                            </a:gdLst>
                            <a:ahLst/>
                            <a:cxnLst>
                              <a:cxn ang="0">
                                <a:pos x="T1" y="T3"/>
                              </a:cxn>
                              <a:cxn ang="0">
                                <a:pos x="T5" y="T7"/>
                              </a:cxn>
                              <a:cxn ang="0">
                                <a:pos x="T9" y="T11"/>
                              </a:cxn>
                              <a:cxn ang="0">
                                <a:pos x="T13" y="T15"/>
                              </a:cxn>
                              <a:cxn ang="0">
                                <a:pos x="T17" y="T19"/>
                              </a:cxn>
                            </a:cxnLst>
                            <a:rect l="0" t="0" r="r" b="b"/>
                            <a:pathLst>
                              <a:path w="111" h="32">
                                <a:moveTo>
                                  <a:pt x="0" y="32"/>
                                </a:moveTo>
                                <a:lnTo>
                                  <a:pt x="12" y="22"/>
                                </a:lnTo>
                                <a:lnTo>
                                  <a:pt x="36" y="9"/>
                                </a:lnTo>
                                <a:lnTo>
                                  <a:pt x="69" y="0"/>
                                </a:lnTo>
                                <a:lnTo>
                                  <a:pt x="111"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0" name="Picture 337"/>
                          <pic:cNvPicPr>
                            <a:picLocks noChangeAspect="1" noChangeArrowheads="1"/>
                          </pic:cNvPicPr>
                        </pic:nvPicPr>
                        <pic:blipFill>
                          <a:blip r:embed="rId217">
                            <a:extLst>
                              <a:ext uri="{28A0092B-C50C-407E-A947-70E740481C1C}">
                                <a14:useLocalDpi xmlns:a14="http://schemas.microsoft.com/office/drawing/2010/main" val="0"/>
                              </a:ext>
                            </a:extLst>
                          </a:blip>
                          <a:srcRect/>
                          <a:stretch>
                            <a:fillRect/>
                          </a:stretch>
                        </pic:blipFill>
                        <pic:spPr bwMode="auto">
                          <a:xfrm>
                            <a:off x="9959" y="1604"/>
                            <a:ext cx="47"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1" name="Freeform 338"/>
                        <wps:cNvSpPr>
                          <a:spLocks/>
                        </wps:cNvSpPr>
                        <wps:spPr bwMode="auto">
                          <a:xfrm>
                            <a:off x="9959" y="1604"/>
                            <a:ext cx="47" cy="17"/>
                          </a:xfrm>
                          <a:custGeom>
                            <a:avLst/>
                            <a:gdLst>
                              <a:gd name="T0" fmla="+- 0 9959 9959"/>
                              <a:gd name="T1" fmla="*/ T0 w 47"/>
                              <a:gd name="T2" fmla="+- 0 1620 1605"/>
                              <a:gd name="T3" fmla="*/ 1620 h 17"/>
                              <a:gd name="T4" fmla="+- 0 9970 9959"/>
                              <a:gd name="T5" fmla="*/ T4 w 47"/>
                              <a:gd name="T6" fmla="+- 0 1621 1605"/>
                              <a:gd name="T7" fmla="*/ 1621 h 17"/>
                              <a:gd name="T8" fmla="+- 0 9983 9959"/>
                              <a:gd name="T9" fmla="*/ T8 w 47"/>
                              <a:gd name="T10" fmla="+- 0 1620 1605"/>
                              <a:gd name="T11" fmla="*/ 1620 h 17"/>
                              <a:gd name="T12" fmla="+- 0 9995 9959"/>
                              <a:gd name="T13" fmla="*/ T12 w 47"/>
                              <a:gd name="T14" fmla="+- 0 1614 1605"/>
                              <a:gd name="T15" fmla="*/ 1614 h 17"/>
                              <a:gd name="T16" fmla="+- 0 10006 9959"/>
                              <a:gd name="T17" fmla="*/ T16 w 47"/>
                              <a:gd name="T18" fmla="+- 0 1605 1605"/>
                              <a:gd name="T19" fmla="*/ 1605 h 17"/>
                            </a:gdLst>
                            <a:ahLst/>
                            <a:cxnLst>
                              <a:cxn ang="0">
                                <a:pos x="T1" y="T3"/>
                              </a:cxn>
                              <a:cxn ang="0">
                                <a:pos x="T5" y="T7"/>
                              </a:cxn>
                              <a:cxn ang="0">
                                <a:pos x="T9" y="T11"/>
                              </a:cxn>
                              <a:cxn ang="0">
                                <a:pos x="T13" y="T15"/>
                              </a:cxn>
                              <a:cxn ang="0">
                                <a:pos x="T17" y="T19"/>
                              </a:cxn>
                            </a:cxnLst>
                            <a:rect l="0" t="0" r="r" b="b"/>
                            <a:pathLst>
                              <a:path w="47" h="17">
                                <a:moveTo>
                                  <a:pt x="0" y="15"/>
                                </a:moveTo>
                                <a:lnTo>
                                  <a:pt x="11" y="16"/>
                                </a:lnTo>
                                <a:lnTo>
                                  <a:pt x="24" y="15"/>
                                </a:lnTo>
                                <a:lnTo>
                                  <a:pt x="36" y="9"/>
                                </a:lnTo>
                                <a:lnTo>
                                  <a:pt x="47" y="0"/>
                                </a:lnTo>
                              </a:path>
                            </a:pathLst>
                          </a:custGeom>
                          <a:noFill/>
                          <a:ln w="327">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2" name="Picture 339"/>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9963" y="1569"/>
                            <a:ext cx="114"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3" name="Freeform 340"/>
                        <wps:cNvSpPr>
                          <a:spLocks/>
                        </wps:cNvSpPr>
                        <wps:spPr bwMode="auto">
                          <a:xfrm>
                            <a:off x="9963" y="1569"/>
                            <a:ext cx="114" cy="61"/>
                          </a:xfrm>
                          <a:custGeom>
                            <a:avLst/>
                            <a:gdLst>
                              <a:gd name="T0" fmla="+- 0 9964 9964"/>
                              <a:gd name="T1" fmla="*/ T0 w 114"/>
                              <a:gd name="T2" fmla="+- 0 1620 1570"/>
                              <a:gd name="T3" fmla="*/ 1620 h 61"/>
                              <a:gd name="T4" fmla="+- 0 9969 9964"/>
                              <a:gd name="T5" fmla="*/ T4 w 114"/>
                              <a:gd name="T6" fmla="+- 0 1618 1570"/>
                              <a:gd name="T7" fmla="*/ 1618 h 61"/>
                              <a:gd name="T8" fmla="+- 0 9981 9964"/>
                              <a:gd name="T9" fmla="*/ T8 w 114"/>
                              <a:gd name="T10" fmla="+- 0 1612 1570"/>
                              <a:gd name="T11" fmla="*/ 1612 h 61"/>
                              <a:gd name="T12" fmla="+- 0 9997 9964"/>
                              <a:gd name="T13" fmla="*/ T12 w 114"/>
                              <a:gd name="T14" fmla="+- 0 1603 1570"/>
                              <a:gd name="T15" fmla="*/ 1603 h 61"/>
                              <a:gd name="T16" fmla="+- 0 10013 9964"/>
                              <a:gd name="T17" fmla="*/ T16 w 114"/>
                              <a:gd name="T18" fmla="+- 0 1594 1570"/>
                              <a:gd name="T19" fmla="*/ 1594 h 61"/>
                              <a:gd name="T20" fmla="+- 0 10033 9964"/>
                              <a:gd name="T21" fmla="*/ T20 w 114"/>
                              <a:gd name="T22" fmla="+- 0 1584 1570"/>
                              <a:gd name="T23" fmla="*/ 1584 h 61"/>
                              <a:gd name="T24" fmla="+- 0 10057 9964"/>
                              <a:gd name="T25" fmla="*/ T24 w 114"/>
                              <a:gd name="T26" fmla="+- 0 1575 1570"/>
                              <a:gd name="T27" fmla="*/ 1575 h 61"/>
                              <a:gd name="T28" fmla="+- 0 10075 9964"/>
                              <a:gd name="T29" fmla="*/ T28 w 114"/>
                              <a:gd name="T30" fmla="+- 0 1570 1570"/>
                              <a:gd name="T31" fmla="*/ 1570 h 61"/>
                              <a:gd name="T32" fmla="+- 0 10077 9964"/>
                              <a:gd name="T33" fmla="*/ T32 w 114"/>
                              <a:gd name="T34" fmla="+- 0 1572 1570"/>
                              <a:gd name="T35" fmla="*/ 1572 h 61"/>
                              <a:gd name="T36" fmla="+- 0 10068 9964"/>
                              <a:gd name="T37" fmla="*/ T36 w 114"/>
                              <a:gd name="T38" fmla="+- 0 1582 1570"/>
                              <a:gd name="T39" fmla="*/ 1582 h 61"/>
                              <a:gd name="T40" fmla="+- 0 10055 9964"/>
                              <a:gd name="T41" fmla="*/ T40 w 114"/>
                              <a:gd name="T42" fmla="+- 0 1597 1570"/>
                              <a:gd name="T43" fmla="*/ 1597 h 61"/>
                              <a:gd name="T44" fmla="+- 0 10039 9964"/>
                              <a:gd name="T45" fmla="*/ T44 w 114"/>
                              <a:gd name="T46" fmla="+- 0 1613 1570"/>
                              <a:gd name="T47" fmla="*/ 1613 h 61"/>
                              <a:gd name="T48" fmla="+- 0 10024 9964"/>
                              <a:gd name="T49" fmla="*/ T48 w 114"/>
                              <a:gd name="T50" fmla="+- 0 1623 1570"/>
                              <a:gd name="T51" fmla="*/ 1623 h 61"/>
                              <a:gd name="T52" fmla="+- 0 10007 9964"/>
                              <a:gd name="T53" fmla="*/ T52 w 114"/>
                              <a:gd name="T54" fmla="+- 0 1629 1570"/>
                              <a:gd name="T55" fmla="*/ 1629 h 61"/>
                              <a:gd name="T56" fmla="+- 0 9987 9964"/>
                              <a:gd name="T57" fmla="*/ T56 w 114"/>
                              <a:gd name="T58" fmla="+- 0 1630 1570"/>
                              <a:gd name="T59" fmla="*/ 1630 h 61"/>
                              <a:gd name="T60" fmla="+- 0 9971 9964"/>
                              <a:gd name="T61" fmla="*/ T60 w 114"/>
                              <a:gd name="T62" fmla="+- 0 1628 1570"/>
                              <a:gd name="T63" fmla="*/ 1628 h 61"/>
                              <a:gd name="T64" fmla="+- 0 9964 9964"/>
                              <a:gd name="T65" fmla="*/ T64 w 114"/>
                              <a:gd name="T66" fmla="+- 0 1620 1570"/>
                              <a:gd name="T67" fmla="*/ 1620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14" h="61">
                                <a:moveTo>
                                  <a:pt x="0" y="50"/>
                                </a:moveTo>
                                <a:lnTo>
                                  <a:pt x="5" y="48"/>
                                </a:lnTo>
                                <a:lnTo>
                                  <a:pt x="17" y="42"/>
                                </a:lnTo>
                                <a:lnTo>
                                  <a:pt x="33" y="33"/>
                                </a:lnTo>
                                <a:lnTo>
                                  <a:pt x="49" y="24"/>
                                </a:lnTo>
                                <a:lnTo>
                                  <a:pt x="69" y="14"/>
                                </a:lnTo>
                                <a:lnTo>
                                  <a:pt x="93" y="5"/>
                                </a:lnTo>
                                <a:lnTo>
                                  <a:pt x="111" y="0"/>
                                </a:lnTo>
                                <a:lnTo>
                                  <a:pt x="113" y="2"/>
                                </a:lnTo>
                                <a:lnTo>
                                  <a:pt x="104" y="12"/>
                                </a:lnTo>
                                <a:lnTo>
                                  <a:pt x="91" y="27"/>
                                </a:lnTo>
                                <a:lnTo>
                                  <a:pt x="75" y="43"/>
                                </a:lnTo>
                                <a:lnTo>
                                  <a:pt x="60" y="53"/>
                                </a:lnTo>
                                <a:lnTo>
                                  <a:pt x="43" y="59"/>
                                </a:lnTo>
                                <a:lnTo>
                                  <a:pt x="23" y="60"/>
                                </a:lnTo>
                                <a:lnTo>
                                  <a:pt x="7" y="58"/>
                                </a:lnTo>
                                <a:lnTo>
                                  <a:pt x="0" y="50"/>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4" name="Picture 341"/>
                          <pic:cNvPicPr>
                            <a:picLocks noChangeAspect="1" noChangeArrowheads="1"/>
                          </pic:cNvPicPr>
                        </pic:nvPicPr>
                        <pic:blipFill>
                          <a:blip r:embed="rId219">
                            <a:extLst>
                              <a:ext uri="{28A0092B-C50C-407E-A947-70E740481C1C}">
                                <a14:useLocalDpi xmlns:a14="http://schemas.microsoft.com/office/drawing/2010/main" val="0"/>
                              </a:ext>
                            </a:extLst>
                          </a:blip>
                          <a:srcRect/>
                          <a:stretch>
                            <a:fillRect/>
                          </a:stretch>
                        </pic:blipFill>
                        <pic:spPr bwMode="auto">
                          <a:xfrm>
                            <a:off x="9959" y="1572"/>
                            <a:ext cx="120"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 name="AutoShape 342"/>
                        <wps:cNvSpPr>
                          <a:spLocks/>
                        </wps:cNvSpPr>
                        <wps:spPr bwMode="auto">
                          <a:xfrm>
                            <a:off x="9959" y="1572"/>
                            <a:ext cx="120" cy="55"/>
                          </a:xfrm>
                          <a:custGeom>
                            <a:avLst/>
                            <a:gdLst>
                              <a:gd name="T0" fmla="+- 0 9964 9960"/>
                              <a:gd name="T1" fmla="*/ T0 w 120"/>
                              <a:gd name="T2" fmla="+- 0 1620 1572"/>
                              <a:gd name="T3" fmla="*/ 1620 h 55"/>
                              <a:gd name="T4" fmla="+- 0 9960 9960"/>
                              <a:gd name="T5" fmla="*/ T4 w 120"/>
                              <a:gd name="T6" fmla="+- 0 1619 1572"/>
                              <a:gd name="T7" fmla="*/ 1619 h 55"/>
                              <a:gd name="T8" fmla="+- 0 9973 9960"/>
                              <a:gd name="T9" fmla="*/ T8 w 120"/>
                              <a:gd name="T10" fmla="+- 0 1602 1572"/>
                              <a:gd name="T11" fmla="*/ 1602 h 55"/>
                              <a:gd name="T12" fmla="+- 0 9993 9960"/>
                              <a:gd name="T13" fmla="*/ T12 w 120"/>
                              <a:gd name="T14" fmla="+- 0 1582 1572"/>
                              <a:gd name="T15" fmla="*/ 1582 h 55"/>
                              <a:gd name="T16" fmla="+- 0 10009 9960"/>
                              <a:gd name="T17" fmla="*/ T16 w 120"/>
                              <a:gd name="T18" fmla="+- 0 1572 1572"/>
                              <a:gd name="T19" fmla="*/ 1572 h 55"/>
                              <a:gd name="T20" fmla="+- 0 10026 9960"/>
                              <a:gd name="T21" fmla="*/ T20 w 120"/>
                              <a:gd name="T22" fmla="+- 0 1575 1572"/>
                              <a:gd name="T23" fmla="*/ 1575 h 55"/>
                              <a:gd name="T24" fmla="+- 0 10047 9960"/>
                              <a:gd name="T25" fmla="*/ T24 w 120"/>
                              <a:gd name="T26" fmla="+- 0 1586 1572"/>
                              <a:gd name="T27" fmla="*/ 1586 h 55"/>
                              <a:gd name="T28" fmla="+- 0 10068 9960"/>
                              <a:gd name="T29" fmla="*/ T28 w 120"/>
                              <a:gd name="T30" fmla="+- 0 1603 1572"/>
                              <a:gd name="T31" fmla="*/ 1603 h 55"/>
                              <a:gd name="T32" fmla="+- 0 10080 9960"/>
                              <a:gd name="T33" fmla="*/ T32 w 120"/>
                              <a:gd name="T34" fmla="+- 0 1626 1572"/>
                              <a:gd name="T35" fmla="*/ 1626 h 55"/>
                              <a:gd name="T36" fmla="+- 0 10068 9960"/>
                              <a:gd name="T37" fmla="*/ T36 w 120"/>
                              <a:gd name="T38" fmla="+- 0 1621 1572"/>
                              <a:gd name="T39" fmla="*/ 1621 h 55"/>
                              <a:gd name="T40" fmla="+- 0 10038 9960"/>
                              <a:gd name="T41" fmla="*/ T40 w 120"/>
                              <a:gd name="T42" fmla="+- 0 1611 1572"/>
                              <a:gd name="T43" fmla="*/ 1611 h 55"/>
                              <a:gd name="T44" fmla="+- 0 10000 9960"/>
                              <a:gd name="T45" fmla="*/ T44 w 120"/>
                              <a:gd name="T46" fmla="+- 0 1607 1572"/>
                              <a:gd name="T47" fmla="*/ 1607 h 55"/>
                              <a:gd name="T48" fmla="+- 0 9964 9960"/>
                              <a:gd name="T49" fmla="*/ T48 w 120"/>
                              <a:gd name="T50" fmla="+- 0 1620 1572"/>
                              <a:gd name="T51" fmla="*/ 1620 h 55"/>
                              <a:gd name="T52" fmla="+- 0 9963 9960"/>
                              <a:gd name="T53" fmla="*/ T52 w 120"/>
                              <a:gd name="T54" fmla="+- 0 1617 1572"/>
                              <a:gd name="T55" fmla="*/ 1617 h 55"/>
                              <a:gd name="T56" fmla="+- 0 9973 9960"/>
                              <a:gd name="T57" fmla="*/ T56 w 120"/>
                              <a:gd name="T58" fmla="+- 0 1607 1572"/>
                              <a:gd name="T59" fmla="*/ 1607 h 55"/>
                              <a:gd name="T60" fmla="+- 0 9993 9960"/>
                              <a:gd name="T61" fmla="*/ T60 w 120"/>
                              <a:gd name="T62" fmla="+- 0 1596 1572"/>
                              <a:gd name="T63" fmla="*/ 1596 h 55"/>
                              <a:gd name="T64" fmla="+- 0 10022 9960"/>
                              <a:gd name="T65" fmla="*/ T64 w 120"/>
                              <a:gd name="T66" fmla="+- 0 1595 1572"/>
                              <a:gd name="T67" fmla="*/ 1595 h 55"/>
                              <a:gd name="T68" fmla="+- 0 10058 9960"/>
                              <a:gd name="T69" fmla="*/ T68 w 120"/>
                              <a:gd name="T70" fmla="+- 0 1618 1572"/>
                              <a:gd name="T71" fmla="*/ 1618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Lst>
                            <a:rect l="0" t="0" r="r" b="b"/>
                            <a:pathLst>
                              <a:path w="120" h="55">
                                <a:moveTo>
                                  <a:pt x="4" y="48"/>
                                </a:moveTo>
                                <a:lnTo>
                                  <a:pt x="0" y="47"/>
                                </a:lnTo>
                                <a:lnTo>
                                  <a:pt x="13" y="30"/>
                                </a:lnTo>
                                <a:lnTo>
                                  <a:pt x="33" y="10"/>
                                </a:lnTo>
                                <a:lnTo>
                                  <a:pt x="49" y="0"/>
                                </a:lnTo>
                                <a:lnTo>
                                  <a:pt x="66" y="3"/>
                                </a:lnTo>
                                <a:lnTo>
                                  <a:pt x="87" y="14"/>
                                </a:lnTo>
                                <a:lnTo>
                                  <a:pt x="108" y="31"/>
                                </a:lnTo>
                                <a:lnTo>
                                  <a:pt x="120" y="54"/>
                                </a:lnTo>
                                <a:lnTo>
                                  <a:pt x="108" y="49"/>
                                </a:lnTo>
                                <a:lnTo>
                                  <a:pt x="78" y="39"/>
                                </a:lnTo>
                                <a:lnTo>
                                  <a:pt x="40" y="35"/>
                                </a:lnTo>
                                <a:lnTo>
                                  <a:pt x="4" y="48"/>
                                </a:lnTo>
                                <a:close/>
                                <a:moveTo>
                                  <a:pt x="3" y="45"/>
                                </a:moveTo>
                                <a:lnTo>
                                  <a:pt x="13" y="35"/>
                                </a:lnTo>
                                <a:lnTo>
                                  <a:pt x="33" y="24"/>
                                </a:lnTo>
                                <a:lnTo>
                                  <a:pt x="62" y="23"/>
                                </a:lnTo>
                                <a:lnTo>
                                  <a:pt x="98" y="4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6" name="Picture 343"/>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9962" y="1469"/>
                            <a:ext cx="106" cy="11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7" name="AutoShape 344"/>
                        <wps:cNvSpPr>
                          <a:spLocks/>
                        </wps:cNvSpPr>
                        <wps:spPr bwMode="auto">
                          <a:xfrm>
                            <a:off x="9962" y="1469"/>
                            <a:ext cx="106" cy="119"/>
                          </a:xfrm>
                          <a:custGeom>
                            <a:avLst/>
                            <a:gdLst>
                              <a:gd name="T0" fmla="+- 0 9962 9962"/>
                              <a:gd name="T1" fmla="*/ T0 w 106"/>
                              <a:gd name="T2" fmla="+- 0 1587 1469"/>
                              <a:gd name="T3" fmla="*/ 1587 h 119"/>
                              <a:gd name="T4" fmla="+- 0 9964 9962"/>
                              <a:gd name="T5" fmla="*/ T4 w 106"/>
                              <a:gd name="T6" fmla="+- 0 1581 1469"/>
                              <a:gd name="T7" fmla="*/ 1581 h 119"/>
                              <a:gd name="T8" fmla="+- 0 9970 9962"/>
                              <a:gd name="T9" fmla="*/ T8 w 106"/>
                              <a:gd name="T10" fmla="+- 0 1566 1469"/>
                              <a:gd name="T11" fmla="*/ 1566 h 119"/>
                              <a:gd name="T12" fmla="+- 0 9979 9962"/>
                              <a:gd name="T13" fmla="*/ T12 w 106"/>
                              <a:gd name="T14" fmla="+- 0 1547 1469"/>
                              <a:gd name="T15" fmla="*/ 1547 h 119"/>
                              <a:gd name="T16" fmla="+- 0 9991 9962"/>
                              <a:gd name="T17" fmla="*/ T16 w 106"/>
                              <a:gd name="T18" fmla="+- 0 1529 1469"/>
                              <a:gd name="T19" fmla="*/ 1529 h 119"/>
                              <a:gd name="T20" fmla="+- 0 10011 9962"/>
                              <a:gd name="T21" fmla="*/ T20 w 106"/>
                              <a:gd name="T22" fmla="+- 0 1510 1469"/>
                              <a:gd name="T23" fmla="*/ 1510 h 119"/>
                              <a:gd name="T24" fmla="+- 0 10036 9962"/>
                              <a:gd name="T25" fmla="*/ T24 w 106"/>
                              <a:gd name="T26" fmla="+- 0 1491 1469"/>
                              <a:gd name="T27" fmla="*/ 1491 h 119"/>
                              <a:gd name="T28" fmla="+- 0 10058 9962"/>
                              <a:gd name="T29" fmla="*/ T28 w 106"/>
                              <a:gd name="T30" fmla="+- 0 1475 1469"/>
                              <a:gd name="T31" fmla="*/ 1475 h 119"/>
                              <a:gd name="T32" fmla="+- 0 10068 9962"/>
                              <a:gd name="T33" fmla="*/ T32 w 106"/>
                              <a:gd name="T34" fmla="+- 0 1469 1469"/>
                              <a:gd name="T35" fmla="*/ 1469 h 119"/>
                              <a:gd name="T36" fmla="+- 0 10065 9962"/>
                              <a:gd name="T37" fmla="*/ T36 w 106"/>
                              <a:gd name="T38" fmla="+- 0 1478 1469"/>
                              <a:gd name="T39" fmla="*/ 1478 h 119"/>
                              <a:gd name="T40" fmla="+- 0 10056 9962"/>
                              <a:gd name="T41" fmla="*/ T40 w 106"/>
                              <a:gd name="T42" fmla="+- 0 1500 1469"/>
                              <a:gd name="T43" fmla="*/ 1500 h 119"/>
                              <a:gd name="T44" fmla="+- 0 10044 9962"/>
                              <a:gd name="T45" fmla="*/ T44 w 106"/>
                              <a:gd name="T46" fmla="+- 0 1525 1469"/>
                              <a:gd name="T47" fmla="*/ 1525 h 119"/>
                              <a:gd name="T48" fmla="+- 0 10028 9962"/>
                              <a:gd name="T49" fmla="*/ T48 w 106"/>
                              <a:gd name="T50" fmla="+- 0 1546 1469"/>
                              <a:gd name="T51" fmla="*/ 1546 h 119"/>
                              <a:gd name="T52" fmla="+- 0 10009 9962"/>
                              <a:gd name="T53" fmla="*/ T52 w 106"/>
                              <a:gd name="T54" fmla="+- 0 1561 1469"/>
                              <a:gd name="T55" fmla="*/ 1561 h 119"/>
                              <a:gd name="T56" fmla="+- 0 9987 9962"/>
                              <a:gd name="T57" fmla="*/ T56 w 106"/>
                              <a:gd name="T58" fmla="+- 0 1574 1469"/>
                              <a:gd name="T59" fmla="*/ 1574 h 119"/>
                              <a:gd name="T60" fmla="+- 0 9969 9962"/>
                              <a:gd name="T61" fmla="*/ T60 w 106"/>
                              <a:gd name="T62" fmla="+- 0 1584 1469"/>
                              <a:gd name="T63" fmla="*/ 1584 h 119"/>
                              <a:gd name="T64" fmla="+- 0 9962 9962"/>
                              <a:gd name="T65" fmla="*/ T64 w 106"/>
                              <a:gd name="T66" fmla="+- 0 1587 1469"/>
                              <a:gd name="T67" fmla="*/ 1587 h 119"/>
                              <a:gd name="T68" fmla="+- 0 9966 9962"/>
                              <a:gd name="T69" fmla="*/ T68 w 106"/>
                              <a:gd name="T70" fmla="+- 0 1583 1469"/>
                              <a:gd name="T71" fmla="*/ 1583 h 119"/>
                              <a:gd name="T72" fmla="+- 0 9985 9962"/>
                              <a:gd name="T73" fmla="*/ T72 w 106"/>
                              <a:gd name="T74" fmla="+- 0 1561 1469"/>
                              <a:gd name="T75" fmla="*/ 1561 h 119"/>
                              <a:gd name="T76" fmla="+- 0 10015 9962"/>
                              <a:gd name="T77" fmla="*/ T76 w 106"/>
                              <a:gd name="T78" fmla="+- 0 1529 1469"/>
                              <a:gd name="T79" fmla="*/ 1529 h 119"/>
                              <a:gd name="T80" fmla="+- 0 10045 9962"/>
                              <a:gd name="T81" fmla="*/ T80 w 106"/>
                              <a:gd name="T82" fmla="+- 0 1496 1469"/>
                              <a:gd name="T83" fmla="*/ 1496 h 119"/>
                              <a:gd name="T84" fmla="+- 0 10064 9962"/>
                              <a:gd name="T85" fmla="*/ T84 w 106"/>
                              <a:gd name="T86" fmla="+- 0 1474 1469"/>
                              <a:gd name="T87" fmla="*/ 1474 h 1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106" h="119">
                                <a:moveTo>
                                  <a:pt x="0" y="118"/>
                                </a:moveTo>
                                <a:lnTo>
                                  <a:pt x="2" y="112"/>
                                </a:lnTo>
                                <a:lnTo>
                                  <a:pt x="8" y="97"/>
                                </a:lnTo>
                                <a:lnTo>
                                  <a:pt x="17" y="78"/>
                                </a:lnTo>
                                <a:lnTo>
                                  <a:pt x="29" y="60"/>
                                </a:lnTo>
                                <a:lnTo>
                                  <a:pt x="49" y="41"/>
                                </a:lnTo>
                                <a:lnTo>
                                  <a:pt x="74" y="22"/>
                                </a:lnTo>
                                <a:lnTo>
                                  <a:pt x="96" y="6"/>
                                </a:lnTo>
                                <a:lnTo>
                                  <a:pt x="106" y="0"/>
                                </a:lnTo>
                                <a:lnTo>
                                  <a:pt x="103" y="9"/>
                                </a:lnTo>
                                <a:lnTo>
                                  <a:pt x="94" y="31"/>
                                </a:lnTo>
                                <a:lnTo>
                                  <a:pt x="82" y="56"/>
                                </a:lnTo>
                                <a:lnTo>
                                  <a:pt x="66" y="77"/>
                                </a:lnTo>
                                <a:lnTo>
                                  <a:pt x="47" y="92"/>
                                </a:lnTo>
                                <a:lnTo>
                                  <a:pt x="25" y="105"/>
                                </a:lnTo>
                                <a:lnTo>
                                  <a:pt x="7" y="115"/>
                                </a:lnTo>
                                <a:lnTo>
                                  <a:pt x="0" y="118"/>
                                </a:lnTo>
                                <a:close/>
                                <a:moveTo>
                                  <a:pt x="4" y="114"/>
                                </a:moveTo>
                                <a:lnTo>
                                  <a:pt x="23" y="92"/>
                                </a:lnTo>
                                <a:lnTo>
                                  <a:pt x="53" y="60"/>
                                </a:lnTo>
                                <a:lnTo>
                                  <a:pt x="83" y="27"/>
                                </a:lnTo>
                                <a:lnTo>
                                  <a:pt x="102"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08" name="Picture 345"/>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9863" y="1566"/>
                            <a:ext cx="101" cy="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9" name="Freeform 346"/>
                        <wps:cNvSpPr>
                          <a:spLocks/>
                        </wps:cNvSpPr>
                        <wps:spPr bwMode="auto">
                          <a:xfrm>
                            <a:off x="9863" y="1566"/>
                            <a:ext cx="101" cy="73"/>
                          </a:xfrm>
                          <a:custGeom>
                            <a:avLst/>
                            <a:gdLst>
                              <a:gd name="T0" fmla="+- 0 9964 9864"/>
                              <a:gd name="T1" fmla="*/ T0 w 101"/>
                              <a:gd name="T2" fmla="+- 0 1639 1567"/>
                              <a:gd name="T3" fmla="*/ 1639 h 73"/>
                              <a:gd name="T4" fmla="+- 0 9946 9864"/>
                              <a:gd name="T5" fmla="*/ T4 w 101"/>
                              <a:gd name="T6" fmla="+- 0 1626 1567"/>
                              <a:gd name="T7" fmla="*/ 1626 h 73"/>
                              <a:gd name="T8" fmla="+- 0 9911 9864"/>
                              <a:gd name="T9" fmla="*/ T8 w 101"/>
                              <a:gd name="T10" fmla="+- 0 1610 1567"/>
                              <a:gd name="T11" fmla="*/ 1610 h 73"/>
                              <a:gd name="T12" fmla="+- 0 9878 9864"/>
                              <a:gd name="T13" fmla="*/ T12 w 101"/>
                              <a:gd name="T14" fmla="+- 0 1596 1567"/>
                              <a:gd name="T15" fmla="*/ 1596 h 73"/>
                              <a:gd name="T16" fmla="+- 0 9865 9864"/>
                              <a:gd name="T17" fmla="*/ T16 w 101"/>
                              <a:gd name="T18" fmla="+- 0 1589 1567"/>
                              <a:gd name="T19" fmla="*/ 1589 h 73"/>
                              <a:gd name="T20" fmla="+- 0 9864 9864"/>
                              <a:gd name="T21" fmla="*/ T20 w 101"/>
                              <a:gd name="T22" fmla="+- 0 1585 1567"/>
                              <a:gd name="T23" fmla="*/ 1585 h 73"/>
                              <a:gd name="T24" fmla="+- 0 9864 9864"/>
                              <a:gd name="T25" fmla="*/ T24 w 101"/>
                              <a:gd name="T26" fmla="+- 0 1577 1567"/>
                              <a:gd name="T27" fmla="*/ 1577 h 73"/>
                              <a:gd name="T28" fmla="+- 0 9869 9864"/>
                              <a:gd name="T29" fmla="*/ T28 w 101"/>
                              <a:gd name="T30" fmla="+- 0 1570 1567"/>
                              <a:gd name="T31" fmla="*/ 1570 h 73"/>
                              <a:gd name="T32" fmla="+- 0 9882 9864"/>
                              <a:gd name="T33" fmla="*/ T32 w 101"/>
                              <a:gd name="T34" fmla="+- 0 1567 1567"/>
                              <a:gd name="T35" fmla="*/ 1567 h 73"/>
                              <a:gd name="T36" fmla="+- 0 9903 9864"/>
                              <a:gd name="T37" fmla="*/ T36 w 101"/>
                              <a:gd name="T38" fmla="+- 0 1569 1567"/>
                              <a:gd name="T39" fmla="*/ 1569 h 73"/>
                              <a:gd name="T40" fmla="+- 0 9956 9864"/>
                              <a:gd name="T41" fmla="*/ T40 w 101"/>
                              <a:gd name="T42" fmla="+- 0 1610 1567"/>
                              <a:gd name="T43" fmla="*/ 1610 h 73"/>
                              <a:gd name="T44" fmla="+- 0 9963 9864"/>
                              <a:gd name="T45" fmla="*/ T44 w 101"/>
                              <a:gd name="T46" fmla="+- 0 1635 1567"/>
                              <a:gd name="T47" fmla="*/ 1635 h 73"/>
                              <a:gd name="T48" fmla="+- 0 9964 9864"/>
                              <a:gd name="T49" fmla="*/ T48 w 101"/>
                              <a:gd name="T50" fmla="+- 0 1639 1567"/>
                              <a:gd name="T51" fmla="*/ 1639 h 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01" h="73">
                                <a:moveTo>
                                  <a:pt x="100" y="72"/>
                                </a:moveTo>
                                <a:lnTo>
                                  <a:pt x="82" y="59"/>
                                </a:lnTo>
                                <a:lnTo>
                                  <a:pt x="47" y="43"/>
                                </a:lnTo>
                                <a:lnTo>
                                  <a:pt x="14" y="29"/>
                                </a:lnTo>
                                <a:lnTo>
                                  <a:pt x="1" y="22"/>
                                </a:lnTo>
                                <a:lnTo>
                                  <a:pt x="0" y="18"/>
                                </a:lnTo>
                                <a:lnTo>
                                  <a:pt x="0" y="10"/>
                                </a:lnTo>
                                <a:lnTo>
                                  <a:pt x="5" y="3"/>
                                </a:lnTo>
                                <a:lnTo>
                                  <a:pt x="18" y="0"/>
                                </a:lnTo>
                                <a:lnTo>
                                  <a:pt x="39" y="2"/>
                                </a:lnTo>
                                <a:lnTo>
                                  <a:pt x="92" y="43"/>
                                </a:lnTo>
                                <a:lnTo>
                                  <a:pt x="99" y="68"/>
                                </a:lnTo>
                                <a:lnTo>
                                  <a:pt x="100" y="7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0" name="Picture 347"/>
                          <pic:cNvPicPr>
                            <a:picLocks noChangeAspect="1" noChangeArrowheads="1"/>
                          </pic:cNvPicPr>
                        </pic:nvPicPr>
                        <pic:blipFill>
                          <a:blip r:embed="rId222">
                            <a:extLst>
                              <a:ext uri="{28A0092B-C50C-407E-A947-70E740481C1C}">
                                <a14:useLocalDpi xmlns:a14="http://schemas.microsoft.com/office/drawing/2010/main" val="0"/>
                              </a:ext>
                            </a:extLst>
                          </a:blip>
                          <a:srcRect/>
                          <a:stretch>
                            <a:fillRect/>
                          </a:stretch>
                        </pic:blipFill>
                        <pic:spPr bwMode="auto">
                          <a:xfrm>
                            <a:off x="9866" y="1577"/>
                            <a:ext cx="93" cy="3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1" name="Freeform 348"/>
                        <wps:cNvSpPr>
                          <a:spLocks/>
                        </wps:cNvSpPr>
                        <wps:spPr bwMode="auto">
                          <a:xfrm>
                            <a:off x="9866" y="1577"/>
                            <a:ext cx="93" cy="38"/>
                          </a:xfrm>
                          <a:custGeom>
                            <a:avLst/>
                            <a:gdLst>
                              <a:gd name="T0" fmla="+- 0 9959 9867"/>
                              <a:gd name="T1" fmla="*/ T0 w 93"/>
                              <a:gd name="T2" fmla="+- 0 1615 1578"/>
                              <a:gd name="T3" fmla="*/ 1615 h 38"/>
                              <a:gd name="T4" fmla="+- 0 9947 9867"/>
                              <a:gd name="T5" fmla="*/ T4 w 93"/>
                              <a:gd name="T6" fmla="+- 0 1602 1578"/>
                              <a:gd name="T7" fmla="*/ 1602 h 38"/>
                              <a:gd name="T8" fmla="+- 0 9925 9867"/>
                              <a:gd name="T9" fmla="*/ T8 w 93"/>
                              <a:gd name="T10" fmla="+- 0 1586 1578"/>
                              <a:gd name="T11" fmla="*/ 1586 h 38"/>
                              <a:gd name="T12" fmla="+- 0 9896 9867"/>
                              <a:gd name="T13" fmla="*/ T12 w 93"/>
                              <a:gd name="T14" fmla="+- 0 1578 1578"/>
                              <a:gd name="T15" fmla="*/ 1578 h 38"/>
                              <a:gd name="T16" fmla="+- 0 9867 9867"/>
                              <a:gd name="T17" fmla="*/ T16 w 93"/>
                              <a:gd name="T18" fmla="+- 0 1587 1578"/>
                              <a:gd name="T19" fmla="*/ 1587 h 38"/>
                            </a:gdLst>
                            <a:ahLst/>
                            <a:cxnLst>
                              <a:cxn ang="0">
                                <a:pos x="T1" y="T3"/>
                              </a:cxn>
                              <a:cxn ang="0">
                                <a:pos x="T5" y="T7"/>
                              </a:cxn>
                              <a:cxn ang="0">
                                <a:pos x="T9" y="T11"/>
                              </a:cxn>
                              <a:cxn ang="0">
                                <a:pos x="T13" y="T15"/>
                              </a:cxn>
                              <a:cxn ang="0">
                                <a:pos x="T17" y="T19"/>
                              </a:cxn>
                            </a:cxnLst>
                            <a:rect l="0" t="0" r="r" b="b"/>
                            <a:pathLst>
                              <a:path w="93" h="38">
                                <a:moveTo>
                                  <a:pt x="92" y="37"/>
                                </a:moveTo>
                                <a:lnTo>
                                  <a:pt x="80" y="24"/>
                                </a:lnTo>
                                <a:lnTo>
                                  <a:pt x="58" y="8"/>
                                </a:lnTo>
                                <a:lnTo>
                                  <a:pt x="29" y="0"/>
                                </a:lnTo>
                                <a:lnTo>
                                  <a:pt x="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2" name="Picture 349"/>
                          <pic:cNvPicPr>
                            <a:picLocks noChangeAspect="1" noChangeArrowheads="1"/>
                          </pic:cNvPicPr>
                        </pic:nvPicPr>
                        <pic:blipFill>
                          <a:blip r:embed="rId223">
                            <a:extLst>
                              <a:ext uri="{28A0092B-C50C-407E-A947-70E740481C1C}">
                                <a14:useLocalDpi xmlns:a14="http://schemas.microsoft.com/office/drawing/2010/main" val="0"/>
                              </a:ext>
                            </a:extLst>
                          </a:blip>
                          <a:srcRect/>
                          <a:stretch>
                            <a:fillRect/>
                          </a:stretch>
                        </pic:blipFill>
                        <pic:spPr bwMode="auto">
                          <a:xfrm>
                            <a:off x="9843" y="1503"/>
                            <a:ext cx="121" cy="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3" name="AutoShape 350"/>
                        <wps:cNvSpPr>
                          <a:spLocks/>
                        </wps:cNvSpPr>
                        <wps:spPr bwMode="auto">
                          <a:xfrm>
                            <a:off x="9843" y="1503"/>
                            <a:ext cx="121" cy="95"/>
                          </a:xfrm>
                          <a:custGeom>
                            <a:avLst/>
                            <a:gdLst>
                              <a:gd name="T0" fmla="+- 0 9964 9843"/>
                              <a:gd name="T1" fmla="*/ T0 w 121"/>
                              <a:gd name="T2" fmla="+- 0 1598 1504"/>
                              <a:gd name="T3" fmla="*/ 1598 h 95"/>
                              <a:gd name="T4" fmla="+- 0 9954 9843"/>
                              <a:gd name="T5" fmla="*/ T4 w 121"/>
                              <a:gd name="T6" fmla="+- 0 1585 1504"/>
                              <a:gd name="T7" fmla="*/ 1585 h 95"/>
                              <a:gd name="T8" fmla="+- 0 9956 9843"/>
                              <a:gd name="T9" fmla="*/ T8 w 121"/>
                              <a:gd name="T10" fmla="+- 0 1581 1504"/>
                              <a:gd name="T11" fmla="*/ 1581 h 95"/>
                              <a:gd name="T12" fmla="+- 0 9939 9843"/>
                              <a:gd name="T13" fmla="*/ T12 w 121"/>
                              <a:gd name="T14" fmla="+- 0 1573 1504"/>
                              <a:gd name="T15" fmla="*/ 1573 h 95"/>
                              <a:gd name="T16" fmla="+- 0 9926 9843"/>
                              <a:gd name="T17" fmla="*/ T16 w 121"/>
                              <a:gd name="T18" fmla="+- 0 1569 1504"/>
                              <a:gd name="T19" fmla="*/ 1569 h 95"/>
                              <a:gd name="T20" fmla="+- 0 9912 9843"/>
                              <a:gd name="T21" fmla="*/ T20 w 121"/>
                              <a:gd name="T22" fmla="+- 0 1565 1504"/>
                              <a:gd name="T23" fmla="*/ 1565 h 95"/>
                              <a:gd name="T24" fmla="+- 0 9897 9843"/>
                              <a:gd name="T25" fmla="*/ T24 w 121"/>
                              <a:gd name="T26" fmla="+- 0 1560 1504"/>
                              <a:gd name="T27" fmla="*/ 1560 h 95"/>
                              <a:gd name="T28" fmla="+- 0 9881 9843"/>
                              <a:gd name="T29" fmla="*/ T28 w 121"/>
                              <a:gd name="T30" fmla="+- 0 1550 1504"/>
                              <a:gd name="T31" fmla="*/ 1550 h 95"/>
                              <a:gd name="T32" fmla="+- 0 9866 9843"/>
                              <a:gd name="T33" fmla="*/ T32 w 121"/>
                              <a:gd name="T34" fmla="+- 0 1535 1504"/>
                              <a:gd name="T35" fmla="*/ 1535 h 95"/>
                              <a:gd name="T36" fmla="+- 0 9854 9843"/>
                              <a:gd name="T37" fmla="*/ T36 w 121"/>
                              <a:gd name="T38" fmla="+- 0 1520 1504"/>
                              <a:gd name="T39" fmla="*/ 1520 h 95"/>
                              <a:gd name="T40" fmla="+- 0 9846 9843"/>
                              <a:gd name="T41" fmla="*/ T40 w 121"/>
                              <a:gd name="T42" fmla="+- 0 1509 1504"/>
                              <a:gd name="T43" fmla="*/ 1509 h 95"/>
                              <a:gd name="T44" fmla="+- 0 9843 9843"/>
                              <a:gd name="T45" fmla="*/ T44 w 121"/>
                              <a:gd name="T46" fmla="+- 0 1504 1504"/>
                              <a:gd name="T47" fmla="*/ 1504 h 95"/>
                              <a:gd name="T48" fmla="+- 0 9848 9843"/>
                              <a:gd name="T49" fmla="*/ T48 w 121"/>
                              <a:gd name="T50" fmla="+- 0 1505 1504"/>
                              <a:gd name="T51" fmla="*/ 1505 h 95"/>
                              <a:gd name="T52" fmla="+- 0 9861 9843"/>
                              <a:gd name="T53" fmla="*/ T52 w 121"/>
                              <a:gd name="T54" fmla="+- 0 1508 1504"/>
                              <a:gd name="T55" fmla="*/ 1508 h 95"/>
                              <a:gd name="T56" fmla="+- 0 9876 9843"/>
                              <a:gd name="T57" fmla="*/ T56 w 121"/>
                              <a:gd name="T58" fmla="+- 0 1510 1504"/>
                              <a:gd name="T59" fmla="*/ 1510 h 95"/>
                              <a:gd name="T60" fmla="+- 0 9888 9843"/>
                              <a:gd name="T61" fmla="*/ T60 w 121"/>
                              <a:gd name="T62" fmla="+- 0 1512 1504"/>
                              <a:gd name="T63" fmla="*/ 1512 h 95"/>
                              <a:gd name="T64" fmla="+- 0 9898 9843"/>
                              <a:gd name="T65" fmla="*/ T64 w 121"/>
                              <a:gd name="T66" fmla="+- 0 1513 1504"/>
                              <a:gd name="T67" fmla="*/ 1513 h 95"/>
                              <a:gd name="T68" fmla="+- 0 9907 9843"/>
                              <a:gd name="T69" fmla="*/ T68 w 121"/>
                              <a:gd name="T70" fmla="+- 0 1516 1504"/>
                              <a:gd name="T71" fmla="*/ 1516 h 95"/>
                              <a:gd name="T72" fmla="+- 0 9918 9843"/>
                              <a:gd name="T73" fmla="*/ T72 w 121"/>
                              <a:gd name="T74" fmla="+- 0 1522 1504"/>
                              <a:gd name="T75" fmla="*/ 1522 h 95"/>
                              <a:gd name="T76" fmla="+- 0 9929 9843"/>
                              <a:gd name="T77" fmla="*/ T76 w 121"/>
                              <a:gd name="T78" fmla="+- 0 1531 1504"/>
                              <a:gd name="T79" fmla="*/ 1531 h 95"/>
                              <a:gd name="T80" fmla="+- 0 9941 9843"/>
                              <a:gd name="T81" fmla="*/ T80 w 121"/>
                              <a:gd name="T82" fmla="+- 0 1547 1504"/>
                              <a:gd name="T83" fmla="*/ 1547 h 95"/>
                              <a:gd name="T84" fmla="+- 0 9953 9843"/>
                              <a:gd name="T85" fmla="*/ T84 w 121"/>
                              <a:gd name="T86" fmla="+- 0 1570 1504"/>
                              <a:gd name="T87" fmla="*/ 1570 h 95"/>
                              <a:gd name="T88" fmla="+- 0 9961 9843"/>
                              <a:gd name="T89" fmla="*/ T88 w 121"/>
                              <a:gd name="T90" fmla="+- 0 1590 1504"/>
                              <a:gd name="T91" fmla="*/ 1590 h 95"/>
                              <a:gd name="T92" fmla="+- 0 9964 9843"/>
                              <a:gd name="T93" fmla="*/ T92 w 121"/>
                              <a:gd name="T94" fmla="+- 0 1598 1504"/>
                              <a:gd name="T95" fmla="*/ 1598 h 95"/>
                              <a:gd name="T96" fmla="+- 0 9845 9843"/>
                              <a:gd name="T97" fmla="*/ T96 w 121"/>
                              <a:gd name="T98" fmla="+- 0 1507 1504"/>
                              <a:gd name="T99" fmla="*/ 1507 h 95"/>
                              <a:gd name="T100" fmla="+- 0 9855 9843"/>
                              <a:gd name="T101" fmla="*/ T100 w 121"/>
                              <a:gd name="T102" fmla="+- 0 1511 1504"/>
                              <a:gd name="T103" fmla="*/ 1511 h 95"/>
                              <a:gd name="T104" fmla="+- 0 9877 9843"/>
                              <a:gd name="T105" fmla="*/ T104 w 121"/>
                              <a:gd name="T106" fmla="+- 0 1520 1504"/>
                              <a:gd name="T107" fmla="*/ 1520 h 95"/>
                              <a:gd name="T108" fmla="+- 0 9902 9843"/>
                              <a:gd name="T109" fmla="*/ T108 w 121"/>
                              <a:gd name="T110" fmla="+- 0 1531 1504"/>
                              <a:gd name="T111" fmla="*/ 1531 h 95"/>
                              <a:gd name="T112" fmla="+- 0 9919 9843"/>
                              <a:gd name="T113" fmla="*/ T112 w 121"/>
                              <a:gd name="T114" fmla="+- 0 1543 1504"/>
                              <a:gd name="T115" fmla="*/ 1543 h 95"/>
                              <a:gd name="T116" fmla="+- 0 9930 9843"/>
                              <a:gd name="T117" fmla="*/ T116 w 121"/>
                              <a:gd name="T118" fmla="+- 0 1555 1504"/>
                              <a:gd name="T119" fmla="*/ 1555 h 95"/>
                              <a:gd name="T120" fmla="+- 0 9942 9843"/>
                              <a:gd name="T121" fmla="*/ T120 w 121"/>
                              <a:gd name="T122" fmla="+- 0 1566 1504"/>
                              <a:gd name="T123" fmla="*/ 1566 h 95"/>
                              <a:gd name="T124" fmla="+- 0 9952 9843"/>
                              <a:gd name="T125" fmla="*/ T124 w 121"/>
                              <a:gd name="T126" fmla="+- 0 1576 1504"/>
                              <a:gd name="T127" fmla="*/ 1576 h 95"/>
                              <a:gd name="T128" fmla="+- 0 9957 9843"/>
                              <a:gd name="T129" fmla="*/ T128 w 121"/>
                              <a:gd name="T130" fmla="+- 0 1585 1504"/>
                              <a:gd name="T131" fmla="*/ 1585 h 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95">
                                <a:moveTo>
                                  <a:pt x="121" y="94"/>
                                </a:moveTo>
                                <a:lnTo>
                                  <a:pt x="111" y="81"/>
                                </a:lnTo>
                                <a:lnTo>
                                  <a:pt x="113" y="77"/>
                                </a:lnTo>
                                <a:lnTo>
                                  <a:pt x="96" y="69"/>
                                </a:lnTo>
                                <a:lnTo>
                                  <a:pt x="83" y="65"/>
                                </a:lnTo>
                                <a:lnTo>
                                  <a:pt x="69" y="61"/>
                                </a:lnTo>
                                <a:lnTo>
                                  <a:pt x="54" y="56"/>
                                </a:lnTo>
                                <a:lnTo>
                                  <a:pt x="38" y="46"/>
                                </a:lnTo>
                                <a:lnTo>
                                  <a:pt x="23" y="31"/>
                                </a:lnTo>
                                <a:lnTo>
                                  <a:pt x="11" y="16"/>
                                </a:lnTo>
                                <a:lnTo>
                                  <a:pt x="3" y="5"/>
                                </a:lnTo>
                                <a:lnTo>
                                  <a:pt x="0" y="0"/>
                                </a:lnTo>
                                <a:lnTo>
                                  <a:pt x="5" y="1"/>
                                </a:lnTo>
                                <a:lnTo>
                                  <a:pt x="18" y="4"/>
                                </a:lnTo>
                                <a:lnTo>
                                  <a:pt x="33" y="6"/>
                                </a:lnTo>
                                <a:lnTo>
                                  <a:pt x="45" y="8"/>
                                </a:lnTo>
                                <a:lnTo>
                                  <a:pt x="55" y="9"/>
                                </a:lnTo>
                                <a:lnTo>
                                  <a:pt x="64" y="12"/>
                                </a:lnTo>
                                <a:lnTo>
                                  <a:pt x="75" y="18"/>
                                </a:lnTo>
                                <a:lnTo>
                                  <a:pt x="86" y="27"/>
                                </a:lnTo>
                                <a:lnTo>
                                  <a:pt x="98" y="43"/>
                                </a:lnTo>
                                <a:lnTo>
                                  <a:pt x="110" y="66"/>
                                </a:lnTo>
                                <a:lnTo>
                                  <a:pt x="118" y="86"/>
                                </a:lnTo>
                                <a:lnTo>
                                  <a:pt x="121" y="94"/>
                                </a:lnTo>
                                <a:close/>
                                <a:moveTo>
                                  <a:pt x="2" y="3"/>
                                </a:moveTo>
                                <a:lnTo>
                                  <a:pt x="12" y="7"/>
                                </a:lnTo>
                                <a:lnTo>
                                  <a:pt x="34" y="16"/>
                                </a:lnTo>
                                <a:lnTo>
                                  <a:pt x="59" y="27"/>
                                </a:lnTo>
                                <a:lnTo>
                                  <a:pt x="76" y="39"/>
                                </a:lnTo>
                                <a:lnTo>
                                  <a:pt x="87" y="51"/>
                                </a:lnTo>
                                <a:lnTo>
                                  <a:pt x="99" y="62"/>
                                </a:lnTo>
                                <a:lnTo>
                                  <a:pt x="109" y="72"/>
                                </a:lnTo>
                                <a:lnTo>
                                  <a:pt x="114" y="8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4" name="Picture 351"/>
                          <pic:cNvPicPr>
                            <a:picLocks noChangeAspect="1" noChangeArrowheads="1"/>
                          </pic:cNvPicPr>
                        </pic:nvPicPr>
                        <pic:blipFill>
                          <a:blip r:embed="rId224">
                            <a:extLst>
                              <a:ext uri="{28A0092B-C50C-407E-A947-70E740481C1C}">
                                <a14:useLocalDpi xmlns:a14="http://schemas.microsoft.com/office/drawing/2010/main" val="0"/>
                              </a:ext>
                            </a:extLst>
                          </a:blip>
                          <a:srcRect/>
                          <a:stretch>
                            <a:fillRect/>
                          </a:stretch>
                        </pic:blipFill>
                        <pic:spPr bwMode="auto">
                          <a:xfrm>
                            <a:off x="9960" y="1450"/>
                            <a:ext cx="54" cy="10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5" name="Freeform 352"/>
                        <wps:cNvSpPr>
                          <a:spLocks/>
                        </wps:cNvSpPr>
                        <wps:spPr bwMode="auto">
                          <a:xfrm>
                            <a:off x="9960" y="1450"/>
                            <a:ext cx="54" cy="102"/>
                          </a:xfrm>
                          <a:custGeom>
                            <a:avLst/>
                            <a:gdLst>
                              <a:gd name="T0" fmla="+- 0 9962 9961"/>
                              <a:gd name="T1" fmla="*/ T0 w 54"/>
                              <a:gd name="T2" fmla="+- 0 1553 1451"/>
                              <a:gd name="T3" fmla="*/ 1553 h 102"/>
                              <a:gd name="T4" fmla="+- 0 9961 9961"/>
                              <a:gd name="T5" fmla="*/ T4 w 54"/>
                              <a:gd name="T6" fmla="+- 0 1549 1451"/>
                              <a:gd name="T7" fmla="*/ 1549 h 102"/>
                              <a:gd name="T8" fmla="+- 0 9961 9961"/>
                              <a:gd name="T9" fmla="*/ T8 w 54"/>
                              <a:gd name="T10" fmla="+- 0 1540 1451"/>
                              <a:gd name="T11" fmla="*/ 1540 h 102"/>
                              <a:gd name="T12" fmla="+- 0 9964 9961"/>
                              <a:gd name="T13" fmla="*/ T12 w 54"/>
                              <a:gd name="T14" fmla="+- 0 1527 1451"/>
                              <a:gd name="T15" fmla="*/ 1527 h 102"/>
                              <a:gd name="T16" fmla="+- 0 9973 9961"/>
                              <a:gd name="T17" fmla="*/ T16 w 54"/>
                              <a:gd name="T18" fmla="+- 0 1510 1451"/>
                              <a:gd name="T19" fmla="*/ 1510 h 102"/>
                              <a:gd name="T20" fmla="+- 0 9986 9961"/>
                              <a:gd name="T21" fmla="*/ T20 w 54"/>
                              <a:gd name="T22" fmla="+- 0 1491 1451"/>
                              <a:gd name="T23" fmla="*/ 1491 h 102"/>
                              <a:gd name="T24" fmla="+- 0 9999 9961"/>
                              <a:gd name="T25" fmla="*/ T24 w 54"/>
                              <a:gd name="T26" fmla="+- 0 1471 1451"/>
                              <a:gd name="T27" fmla="*/ 1471 h 102"/>
                              <a:gd name="T28" fmla="+- 0 10008 9961"/>
                              <a:gd name="T29" fmla="*/ T28 w 54"/>
                              <a:gd name="T30" fmla="+- 0 1456 1451"/>
                              <a:gd name="T31" fmla="*/ 1456 h 102"/>
                              <a:gd name="T32" fmla="+- 0 10011 9961"/>
                              <a:gd name="T33" fmla="*/ T32 w 54"/>
                              <a:gd name="T34" fmla="+- 0 1451 1451"/>
                              <a:gd name="T35" fmla="*/ 1451 h 102"/>
                              <a:gd name="T36" fmla="+- 0 10013 9961"/>
                              <a:gd name="T37" fmla="*/ T36 w 54"/>
                              <a:gd name="T38" fmla="+- 0 1460 1451"/>
                              <a:gd name="T39" fmla="*/ 1460 h 102"/>
                              <a:gd name="T40" fmla="+- 0 10014 9961"/>
                              <a:gd name="T41" fmla="*/ T40 w 54"/>
                              <a:gd name="T42" fmla="+- 0 1482 1451"/>
                              <a:gd name="T43" fmla="*/ 1482 h 102"/>
                              <a:gd name="T44" fmla="+- 0 10013 9961"/>
                              <a:gd name="T45" fmla="*/ T44 w 54"/>
                              <a:gd name="T46" fmla="+- 0 1508 1451"/>
                              <a:gd name="T47" fmla="*/ 1508 h 102"/>
                              <a:gd name="T48" fmla="+- 0 10007 9961"/>
                              <a:gd name="T49" fmla="*/ T48 w 54"/>
                              <a:gd name="T50" fmla="+- 0 1528 1451"/>
                              <a:gd name="T51" fmla="*/ 1528 h 102"/>
                              <a:gd name="T52" fmla="+- 0 9995 9961"/>
                              <a:gd name="T53" fmla="*/ T52 w 54"/>
                              <a:gd name="T54" fmla="+- 0 1541 1451"/>
                              <a:gd name="T55" fmla="*/ 1541 h 102"/>
                              <a:gd name="T56" fmla="+- 0 9980 9961"/>
                              <a:gd name="T57" fmla="*/ T56 w 54"/>
                              <a:gd name="T58" fmla="+- 0 1548 1451"/>
                              <a:gd name="T59" fmla="*/ 1548 h 102"/>
                              <a:gd name="T60" fmla="+- 0 9967 9961"/>
                              <a:gd name="T61" fmla="*/ T60 w 54"/>
                              <a:gd name="T62" fmla="+- 0 1552 1451"/>
                              <a:gd name="T63" fmla="*/ 1552 h 102"/>
                              <a:gd name="T64" fmla="+- 0 9962 9961"/>
                              <a:gd name="T65" fmla="*/ T64 w 54"/>
                              <a:gd name="T66" fmla="+- 0 1553 1451"/>
                              <a:gd name="T67" fmla="*/ 1553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4" h="102">
                                <a:moveTo>
                                  <a:pt x="1" y="102"/>
                                </a:moveTo>
                                <a:lnTo>
                                  <a:pt x="0" y="98"/>
                                </a:lnTo>
                                <a:lnTo>
                                  <a:pt x="0" y="89"/>
                                </a:lnTo>
                                <a:lnTo>
                                  <a:pt x="3" y="76"/>
                                </a:lnTo>
                                <a:lnTo>
                                  <a:pt x="12" y="59"/>
                                </a:lnTo>
                                <a:lnTo>
                                  <a:pt x="25" y="40"/>
                                </a:lnTo>
                                <a:lnTo>
                                  <a:pt x="38" y="20"/>
                                </a:lnTo>
                                <a:lnTo>
                                  <a:pt x="47" y="5"/>
                                </a:lnTo>
                                <a:lnTo>
                                  <a:pt x="50" y="0"/>
                                </a:lnTo>
                                <a:lnTo>
                                  <a:pt x="52" y="9"/>
                                </a:lnTo>
                                <a:lnTo>
                                  <a:pt x="53" y="31"/>
                                </a:lnTo>
                                <a:lnTo>
                                  <a:pt x="52" y="57"/>
                                </a:lnTo>
                                <a:lnTo>
                                  <a:pt x="46" y="77"/>
                                </a:lnTo>
                                <a:lnTo>
                                  <a:pt x="34" y="90"/>
                                </a:lnTo>
                                <a:lnTo>
                                  <a:pt x="19" y="97"/>
                                </a:lnTo>
                                <a:lnTo>
                                  <a:pt x="6" y="101"/>
                                </a:lnTo>
                                <a:lnTo>
                                  <a:pt x="1" y="10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6" name="Picture 353"/>
                          <pic:cNvPicPr>
                            <a:picLocks noChangeAspect="1" noChangeArrowheads="1"/>
                          </pic:cNvPicPr>
                        </pic:nvPicPr>
                        <pic:blipFill>
                          <a:blip r:embed="rId225">
                            <a:extLst>
                              <a:ext uri="{28A0092B-C50C-407E-A947-70E740481C1C}">
                                <a14:useLocalDpi xmlns:a14="http://schemas.microsoft.com/office/drawing/2010/main" val="0"/>
                              </a:ext>
                            </a:extLst>
                          </a:blip>
                          <a:srcRect/>
                          <a:stretch>
                            <a:fillRect/>
                          </a:stretch>
                        </pic:blipFill>
                        <pic:spPr bwMode="auto">
                          <a:xfrm>
                            <a:off x="9961" y="1462"/>
                            <a:ext cx="48" cy="9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7" name="Freeform 354"/>
                        <wps:cNvSpPr>
                          <a:spLocks/>
                        </wps:cNvSpPr>
                        <wps:spPr bwMode="auto">
                          <a:xfrm>
                            <a:off x="9961" y="1462"/>
                            <a:ext cx="48" cy="91"/>
                          </a:xfrm>
                          <a:custGeom>
                            <a:avLst/>
                            <a:gdLst>
                              <a:gd name="T0" fmla="+- 0 9962 9962"/>
                              <a:gd name="T1" fmla="*/ T0 w 48"/>
                              <a:gd name="T2" fmla="+- 0 1553 1462"/>
                              <a:gd name="T3" fmla="*/ 1553 h 91"/>
                              <a:gd name="T4" fmla="+- 0 9975 9962"/>
                              <a:gd name="T5" fmla="*/ T4 w 48"/>
                              <a:gd name="T6" fmla="+- 0 1538 1462"/>
                              <a:gd name="T7" fmla="*/ 1538 h 91"/>
                              <a:gd name="T8" fmla="+- 0 9990 9962"/>
                              <a:gd name="T9" fmla="*/ T8 w 48"/>
                              <a:gd name="T10" fmla="+- 0 1514 1462"/>
                              <a:gd name="T11" fmla="*/ 1514 h 91"/>
                              <a:gd name="T12" fmla="+- 0 10002 9962"/>
                              <a:gd name="T13" fmla="*/ T12 w 48"/>
                              <a:gd name="T14" fmla="+- 0 1487 1462"/>
                              <a:gd name="T15" fmla="*/ 1487 h 91"/>
                              <a:gd name="T16" fmla="+- 0 10009 9962"/>
                              <a:gd name="T17" fmla="*/ T16 w 48"/>
                              <a:gd name="T18" fmla="+- 0 1462 1462"/>
                              <a:gd name="T19" fmla="*/ 1462 h 91"/>
                            </a:gdLst>
                            <a:ahLst/>
                            <a:cxnLst>
                              <a:cxn ang="0">
                                <a:pos x="T1" y="T3"/>
                              </a:cxn>
                              <a:cxn ang="0">
                                <a:pos x="T5" y="T7"/>
                              </a:cxn>
                              <a:cxn ang="0">
                                <a:pos x="T9" y="T11"/>
                              </a:cxn>
                              <a:cxn ang="0">
                                <a:pos x="T13" y="T15"/>
                              </a:cxn>
                              <a:cxn ang="0">
                                <a:pos x="T17" y="T19"/>
                              </a:cxn>
                            </a:cxnLst>
                            <a:rect l="0" t="0" r="r" b="b"/>
                            <a:pathLst>
                              <a:path w="48" h="91">
                                <a:moveTo>
                                  <a:pt x="0" y="91"/>
                                </a:moveTo>
                                <a:lnTo>
                                  <a:pt x="13" y="76"/>
                                </a:lnTo>
                                <a:lnTo>
                                  <a:pt x="28" y="52"/>
                                </a:lnTo>
                                <a:lnTo>
                                  <a:pt x="40" y="25"/>
                                </a:lnTo>
                                <a:lnTo>
                                  <a:pt x="47"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18" name="Picture 355"/>
                          <pic:cNvPicPr>
                            <a:picLocks noChangeAspect="1" noChangeArrowheads="1"/>
                          </pic:cNvPicPr>
                        </pic:nvPicPr>
                        <pic:blipFill>
                          <a:blip r:embed="rId226">
                            <a:extLst>
                              <a:ext uri="{28A0092B-C50C-407E-A947-70E740481C1C}">
                                <a14:useLocalDpi xmlns:a14="http://schemas.microsoft.com/office/drawing/2010/main" val="0"/>
                              </a:ext>
                            </a:extLst>
                          </a:blip>
                          <a:srcRect/>
                          <a:stretch>
                            <a:fillRect/>
                          </a:stretch>
                        </pic:blipFill>
                        <pic:spPr bwMode="auto">
                          <a:xfrm>
                            <a:off x="9884" y="1492"/>
                            <a:ext cx="68" cy="3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 name="Freeform 356"/>
                        <wps:cNvSpPr>
                          <a:spLocks/>
                        </wps:cNvSpPr>
                        <wps:spPr bwMode="auto">
                          <a:xfrm>
                            <a:off x="9884" y="1492"/>
                            <a:ext cx="68" cy="37"/>
                          </a:xfrm>
                          <a:custGeom>
                            <a:avLst/>
                            <a:gdLst>
                              <a:gd name="T0" fmla="+- 0 9952 9885"/>
                              <a:gd name="T1" fmla="*/ T0 w 68"/>
                              <a:gd name="T2" fmla="+- 0 1530 1493"/>
                              <a:gd name="T3" fmla="*/ 1530 h 37"/>
                              <a:gd name="T4" fmla="+- 0 9943 9885"/>
                              <a:gd name="T5" fmla="*/ T4 w 68"/>
                              <a:gd name="T6" fmla="+- 0 1528 1493"/>
                              <a:gd name="T7" fmla="*/ 1528 h 37"/>
                              <a:gd name="T8" fmla="+- 0 9923 9885"/>
                              <a:gd name="T9" fmla="*/ T8 w 68"/>
                              <a:gd name="T10" fmla="+- 0 1524 1493"/>
                              <a:gd name="T11" fmla="*/ 1524 h 37"/>
                              <a:gd name="T12" fmla="+- 0 9901 9885"/>
                              <a:gd name="T13" fmla="*/ T12 w 68"/>
                              <a:gd name="T14" fmla="+- 0 1513 1493"/>
                              <a:gd name="T15" fmla="*/ 1513 h 37"/>
                              <a:gd name="T16" fmla="+- 0 9885 9885"/>
                              <a:gd name="T17" fmla="*/ T16 w 68"/>
                              <a:gd name="T18" fmla="+- 0 1495 1493"/>
                              <a:gd name="T19" fmla="*/ 1495 h 37"/>
                              <a:gd name="T20" fmla="+- 0 9891 9885"/>
                              <a:gd name="T21" fmla="*/ T20 w 68"/>
                              <a:gd name="T22" fmla="+- 0 1493 1493"/>
                              <a:gd name="T23" fmla="*/ 1493 h 37"/>
                              <a:gd name="T24" fmla="+- 0 9908 9885"/>
                              <a:gd name="T25" fmla="*/ T24 w 68"/>
                              <a:gd name="T26" fmla="+- 0 1493 1493"/>
                              <a:gd name="T27" fmla="*/ 1493 h 37"/>
                              <a:gd name="T28" fmla="+- 0 9929 9885"/>
                              <a:gd name="T29" fmla="*/ T28 w 68"/>
                              <a:gd name="T30" fmla="+- 0 1502 1493"/>
                              <a:gd name="T31" fmla="*/ 1502 h 37"/>
                              <a:gd name="T32" fmla="+- 0 9952 9885"/>
                              <a:gd name="T33" fmla="*/ T32 w 68"/>
                              <a:gd name="T34" fmla="+- 0 1530 1493"/>
                              <a:gd name="T35" fmla="*/ 1530 h 3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8" h="37">
                                <a:moveTo>
                                  <a:pt x="67" y="37"/>
                                </a:moveTo>
                                <a:lnTo>
                                  <a:pt x="58" y="35"/>
                                </a:lnTo>
                                <a:lnTo>
                                  <a:pt x="38" y="31"/>
                                </a:lnTo>
                                <a:lnTo>
                                  <a:pt x="16" y="20"/>
                                </a:lnTo>
                                <a:lnTo>
                                  <a:pt x="0" y="2"/>
                                </a:lnTo>
                                <a:lnTo>
                                  <a:pt x="6" y="0"/>
                                </a:lnTo>
                                <a:lnTo>
                                  <a:pt x="23" y="0"/>
                                </a:lnTo>
                                <a:lnTo>
                                  <a:pt x="44" y="9"/>
                                </a:lnTo>
                                <a:lnTo>
                                  <a:pt x="67"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0" name="Picture 357"/>
                          <pic:cNvPicPr>
                            <a:picLocks noChangeAspect="1" noChangeArrowheads="1"/>
                          </pic:cNvPicPr>
                        </pic:nvPicPr>
                        <pic:blipFill>
                          <a:blip r:embed="rId227">
                            <a:extLst>
                              <a:ext uri="{28A0092B-C50C-407E-A947-70E740481C1C}">
                                <a14:useLocalDpi xmlns:a14="http://schemas.microsoft.com/office/drawing/2010/main" val="0"/>
                              </a:ext>
                            </a:extLst>
                          </a:blip>
                          <a:srcRect/>
                          <a:stretch>
                            <a:fillRect/>
                          </a:stretch>
                        </pic:blipFill>
                        <pic:spPr bwMode="auto">
                          <a:xfrm>
                            <a:off x="9884" y="1495"/>
                            <a:ext cx="68" cy="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1" name="Freeform 358"/>
                        <wps:cNvSpPr>
                          <a:spLocks/>
                        </wps:cNvSpPr>
                        <wps:spPr bwMode="auto">
                          <a:xfrm>
                            <a:off x="9884" y="1495"/>
                            <a:ext cx="68" cy="35"/>
                          </a:xfrm>
                          <a:custGeom>
                            <a:avLst/>
                            <a:gdLst>
                              <a:gd name="T0" fmla="+- 0 9952 9885"/>
                              <a:gd name="T1" fmla="*/ T0 w 68"/>
                              <a:gd name="T2" fmla="+- 0 1530 1495"/>
                              <a:gd name="T3" fmla="*/ 1530 h 35"/>
                              <a:gd name="T4" fmla="+- 0 9937 9885"/>
                              <a:gd name="T5" fmla="*/ T4 w 68"/>
                              <a:gd name="T6" fmla="+- 0 1519 1495"/>
                              <a:gd name="T7" fmla="*/ 1519 h 35"/>
                              <a:gd name="T8" fmla="+- 0 9918 9885"/>
                              <a:gd name="T9" fmla="*/ T8 w 68"/>
                              <a:gd name="T10" fmla="+- 0 1508 1495"/>
                              <a:gd name="T11" fmla="*/ 1508 h 35"/>
                              <a:gd name="T12" fmla="+- 0 9899 9885"/>
                              <a:gd name="T13" fmla="*/ T12 w 68"/>
                              <a:gd name="T14" fmla="+- 0 1500 1495"/>
                              <a:gd name="T15" fmla="*/ 1500 h 35"/>
                              <a:gd name="T16" fmla="+- 0 9885 9885"/>
                              <a:gd name="T17" fmla="*/ T16 w 68"/>
                              <a:gd name="T18" fmla="+- 0 1495 1495"/>
                              <a:gd name="T19" fmla="*/ 1495 h 35"/>
                            </a:gdLst>
                            <a:ahLst/>
                            <a:cxnLst>
                              <a:cxn ang="0">
                                <a:pos x="T1" y="T3"/>
                              </a:cxn>
                              <a:cxn ang="0">
                                <a:pos x="T5" y="T7"/>
                              </a:cxn>
                              <a:cxn ang="0">
                                <a:pos x="T9" y="T11"/>
                              </a:cxn>
                              <a:cxn ang="0">
                                <a:pos x="T13" y="T15"/>
                              </a:cxn>
                              <a:cxn ang="0">
                                <a:pos x="T17" y="T19"/>
                              </a:cxn>
                            </a:cxnLst>
                            <a:rect l="0" t="0" r="r" b="b"/>
                            <a:pathLst>
                              <a:path w="68" h="35">
                                <a:moveTo>
                                  <a:pt x="67" y="35"/>
                                </a:moveTo>
                                <a:lnTo>
                                  <a:pt x="52" y="24"/>
                                </a:lnTo>
                                <a:lnTo>
                                  <a:pt x="33" y="13"/>
                                </a:lnTo>
                                <a:lnTo>
                                  <a:pt x="14" y="5"/>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2" name="Picture 359"/>
                          <pic:cNvPicPr>
                            <a:picLocks noChangeAspect="1" noChangeArrowheads="1"/>
                          </pic:cNvPicPr>
                        </pic:nvPicPr>
                        <pic:blipFill>
                          <a:blip r:embed="rId228">
                            <a:extLst>
                              <a:ext uri="{28A0092B-C50C-407E-A947-70E740481C1C}">
                                <a14:useLocalDpi xmlns:a14="http://schemas.microsoft.com/office/drawing/2010/main" val="0"/>
                              </a:ext>
                            </a:extLst>
                          </a:blip>
                          <a:srcRect/>
                          <a:stretch>
                            <a:fillRect/>
                          </a:stretch>
                        </pic:blipFill>
                        <pic:spPr bwMode="auto">
                          <a:xfrm>
                            <a:off x="9809" y="1431"/>
                            <a:ext cx="137"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3" name="Freeform 360"/>
                        <wps:cNvSpPr>
                          <a:spLocks/>
                        </wps:cNvSpPr>
                        <wps:spPr bwMode="auto">
                          <a:xfrm>
                            <a:off x="9809" y="1431"/>
                            <a:ext cx="137" cy="74"/>
                          </a:xfrm>
                          <a:custGeom>
                            <a:avLst/>
                            <a:gdLst>
                              <a:gd name="T0" fmla="+- 0 9947 9810"/>
                              <a:gd name="T1" fmla="*/ T0 w 137"/>
                              <a:gd name="T2" fmla="+- 0 1506 1432"/>
                              <a:gd name="T3" fmla="*/ 1506 h 74"/>
                              <a:gd name="T4" fmla="+- 0 9935 9810"/>
                              <a:gd name="T5" fmla="*/ T4 w 137"/>
                              <a:gd name="T6" fmla="+- 0 1499 1432"/>
                              <a:gd name="T7" fmla="*/ 1499 h 74"/>
                              <a:gd name="T8" fmla="+- 0 9917 9810"/>
                              <a:gd name="T9" fmla="*/ T8 w 137"/>
                              <a:gd name="T10" fmla="+- 0 1491 1432"/>
                              <a:gd name="T11" fmla="*/ 1491 h 74"/>
                              <a:gd name="T12" fmla="+- 0 9895 9810"/>
                              <a:gd name="T13" fmla="*/ T12 w 137"/>
                              <a:gd name="T14" fmla="+- 0 1484 1432"/>
                              <a:gd name="T15" fmla="*/ 1484 h 74"/>
                              <a:gd name="T16" fmla="+- 0 9874 9810"/>
                              <a:gd name="T17" fmla="*/ T16 w 137"/>
                              <a:gd name="T18" fmla="+- 0 1479 1432"/>
                              <a:gd name="T19" fmla="*/ 1479 h 74"/>
                              <a:gd name="T20" fmla="+- 0 9853 9810"/>
                              <a:gd name="T21" fmla="*/ T20 w 137"/>
                              <a:gd name="T22" fmla="+- 0 1473 1432"/>
                              <a:gd name="T23" fmla="*/ 1473 h 74"/>
                              <a:gd name="T24" fmla="+- 0 9835 9810"/>
                              <a:gd name="T25" fmla="*/ T24 w 137"/>
                              <a:gd name="T26" fmla="+- 0 1461 1432"/>
                              <a:gd name="T27" fmla="*/ 1461 h 74"/>
                              <a:gd name="T28" fmla="+- 0 9819 9810"/>
                              <a:gd name="T29" fmla="*/ T28 w 137"/>
                              <a:gd name="T30" fmla="+- 0 1446 1432"/>
                              <a:gd name="T31" fmla="*/ 1446 h 74"/>
                              <a:gd name="T32" fmla="+- 0 9810 9810"/>
                              <a:gd name="T33" fmla="*/ T32 w 137"/>
                              <a:gd name="T34" fmla="+- 0 1432 1432"/>
                              <a:gd name="T35" fmla="*/ 1432 h 74"/>
                              <a:gd name="T36" fmla="+- 0 9816 9810"/>
                              <a:gd name="T37" fmla="*/ T36 w 137"/>
                              <a:gd name="T38" fmla="+- 0 1433 1432"/>
                              <a:gd name="T39" fmla="*/ 1433 h 74"/>
                              <a:gd name="T40" fmla="+- 0 9830 9810"/>
                              <a:gd name="T41" fmla="*/ T40 w 137"/>
                              <a:gd name="T42" fmla="+- 0 1435 1432"/>
                              <a:gd name="T43" fmla="*/ 1435 h 74"/>
                              <a:gd name="T44" fmla="+- 0 9850 9810"/>
                              <a:gd name="T45" fmla="*/ T44 w 137"/>
                              <a:gd name="T46" fmla="+- 0 1439 1432"/>
                              <a:gd name="T47" fmla="*/ 1439 h 74"/>
                              <a:gd name="T48" fmla="+- 0 9872 9810"/>
                              <a:gd name="T49" fmla="*/ T48 w 137"/>
                              <a:gd name="T50" fmla="+- 0 1442 1432"/>
                              <a:gd name="T51" fmla="*/ 1442 h 74"/>
                              <a:gd name="T52" fmla="+- 0 9904 9810"/>
                              <a:gd name="T53" fmla="*/ T52 w 137"/>
                              <a:gd name="T54" fmla="+- 0 1455 1432"/>
                              <a:gd name="T55" fmla="*/ 1455 h 74"/>
                              <a:gd name="T56" fmla="+- 0 9927 9810"/>
                              <a:gd name="T57" fmla="*/ T56 w 137"/>
                              <a:gd name="T58" fmla="+- 0 1477 1432"/>
                              <a:gd name="T59" fmla="*/ 1477 h 74"/>
                              <a:gd name="T60" fmla="+- 0 9942 9810"/>
                              <a:gd name="T61" fmla="*/ T60 w 137"/>
                              <a:gd name="T62" fmla="+- 0 1497 1432"/>
                              <a:gd name="T63" fmla="*/ 1497 h 74"/>
                              <a:gd name="T64" fmla="+- 0 9947 9810"/>
                              <a:gd name="T65" fmla="*/ T64 w 137"/>
                              <a:gd name="T66" fmla="+- 0 1506 1432"/>
                              <a:gd name="T67" fmla="*/ 1506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7" h="74">
                                <a:moveTo>
                                  <a:pt x="137" y="74"/>
                                </a:moveTo>
                                <a:lnTo>
                                  <a:pt x="125" y="67"/>
                                </a:lnTo>
                                <a:lnTo>
                                  <a:pt x="107" y="59"/>
                                </a:lnTo>
                                <a:lnTo>
                                  <a:pt x="85" y="52"/>
                                </a:lnTo>
                                <a:lnTo>
                                  <a:pt x="64" y="47"/>
                                </a:lnTo>
                                <a:lnTo>
                                  <a:pt x="43" y="41"/>
                                </a:lnTo>
                                <a:lnTo>
                                  <a:pt x="25" y="29"/>
                                </a:lnTo>
                                <a:lnTo>
                                  <a:pt x="9" y="14"/>
                                </a:lnTo>
                                <a:lnTo>
                                  <a:pt x="0" y="0"/>
                                </a:lnTo>
                                <a:lnTo>
                                  <a:pt x="6" y="1"/>
                                </a:lnTo>
                                <a:lnTo>
                                  <a:pt x="20" y="3"/>
                                </a:lnTo>
                                <a:lnTo>
                                  <a:pt x="40" y="7"/>
                                </a:lnTo>
                                <a:lnTo>
                                  <a:pt x="62" y="10"/>
                                </a:lnTo>
                                <a:lnTo>
                                  <a:pt x="94" y="23"/>
                                </a:lnTo>
                                <a:lnTo>
                                  <a:pt x="117" y="45"/>
                                </a:lnTo>
                                <a:lnTo>
                                  <a:pt x="132" y="65"/>
                                </a:lnTo>
                                <a:lnTo>
                                  <a:pt x="137" y="74"/>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4" name="Picture 361"/>
                          <pic:cNvPicPr>
                            <a:picLocks noChangeAspect="1" noChangeArrowheads="1"/>
                          </pic:cNvPicPr>
                        </pic:nvPicPr>
                        <pic:blipFill>
                          <a:blip r:embed="rId229">
                            <a:extLst>
                              <a:ext uri="{28A0092B-C50C-407E-A947-70E740481C1C}">
                                <a14:useLocalDpi xmlns:a14="http://schemas.microsoft.com/office/drawing/2010/main" val="0"/>
                              </a:ext>
                            </a:extLst>
                          </a:blip>
                          <a:srcRect/>
                          <a:stretch>
                            <a:fillRect/>
                          </a:stretch>
                        </pic:blipFill>
                        <pic:spPr bwMode="auto">
                          <a:xfrm>
                            <a:off x="9819" y="1444"/>
                            <a:ext cx="122"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5" name="Freeform 362"/>
                        <wps:cNvSpPr>
                          <a:spLocks/>
                        </wps:cNvSpPr>
                        <wps:spPr bwMode="auto">
                          <a:xfrm>
                            <a:off x="9819" y="1444"/>
                            <a:ext cx="122" cy="55"/>
                          </a:xfrm>
                          <a:custGeom>
                            <a:avLst/>
                            <a:gdLst>
                              <a:gd name="T0" fmla="+- 0 9942 9820"/>
                              <a:gd name="T1" fmla="*/ T0 w 122"/>
                              <a:gd name="T2" fmla="+- 0 1499 1445"/>
                              <a:gd name="T3" fmla="*/ 1499 h 55"/>
                              <a:gd name="T4" fmla="+- 0 9923 9820"/>
                              <a:gd name="T5" fmla="*/ T4 w 122"/>
                              <a:gd name="T6" fmla="+- 0 1488 1445"/>
                              <a:gd name="T7" fmla="*/ 1488 h 55"/>
                              <a:gd name="T8" fmla="+- 0 9892 9820"/>
                              <a:gd name="T9" fmla="*/ T8 w 122"/>
                              <a:gd name="T10" fmla="+- 0 1472 1445"/>
                              <a:gd name="T11" fmla="*/ 1472 h 55"/>
                              <a:gd name="T12" fmla="+- 0 9854 9820"/>
                              <a:gd name="T13" fmla="*/ T12 w 122"/>
                              <a:gd name="T14" fmla="+- 0 1456 1445"/>
                              <a:gd name="T15" fmla="*/ 1456 h 55"/>
                              <a:gd name="T16" fmla="+- 0 9820 9820"/>
                              <a:gd name="T17" fmla="*/ T16 w 122"/>
                              <a:gd name="T18" fmla="+- 0 1445 1445"/>
                              <a:gd name="T19" fmla="*/ 1445 h 55"/>
                            </a:gdLst>
                            <a:ahLst/>
                            <a:cxnLst>
                              <a:cxn ang="0">
                                <a:pos x="T1" y="T3"/>
                              </a:cxn>
                              <a:cxn ang="0">
                                <a:pos x="T5" y="T7"/>
                              </a:cxn>
                              <a:cxn ang="0">
                                <a:pos x="T9" y="T11"/>
                              </a:cxn>
                              <a:cxn ang="0">
                                <a:pos x="T13" y="T15"/>
                              </a:cxn>
                              <a:cxn ang="0">
                                <a:pos x="T17" y="T19"/>
                              </a:cxn>
                            </a:cxnLst>
                            <a:rect l="0" t="0" r="r" b="b"/>
                            <a:pathLst>
                              <a:path w="122" h="55">
                                <a:moveTo>
                                  <a:pt x="122" y="54"/>
                                </a:moveTo>
                                <a:lnTo>
                                  <a:pt x="103" y="43"/>
                                </a:lnTo>
                                <a:lnTo>
                                  <a:pt x="72" y="27"/>
                                </a:lnTo>
                                <a:lnTo>
                                  <a:pt x="34" y="11"/>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6" name="Picture 363"/>
                          <pic:cNvPicPr>
                            <a:picLocks noChangeAspect="1" noChangeArrowheads="1"/>
                          </pic:cNvPicPr>
                        </pic:nvPicPr>
                        <pic:blipFill>
                          <a:blip r:embed="rId230">
                            <a:extLst>
                              <a:ext uri="{28A0092B-C50C-407E-A947-70E740481C1C}">
                                <a14:useLocalDpi xmlns:a14="http://schemas.microsoft.com/office/drawing/2010/main" val="0"/>
                              </a:ext>
                            </a:extLst>
                          </a:blip>
                          <a:srcRect/>
                          <a:stretch>
                            <a:fillRect/>
                          </a:stretch>
                        </pic:blipFill>
                        <pic:spPr bwMode="auto">
                          <a:xfrm>
                            <a:off x="9938" y="1374"/>
                            <a:ext cx="98" cy="1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7" name="Freeform 364"/>
                        <wps:cNvSpPr>
                          <a:spLocks/>
                        </wps:cNvSpPr>
                        <wps:spPr bwMode="auto">
                          <a:xfrm>
                            <a:off x="9938" y="1374"/>
                            <a:ext cx="98" cy="117"/>
                          </a:xfrm>
                          <a:custGeom>
                            <a:avLst/>
                            <a:gdLst>
                              <a:gd name="T0" fmla="+- 0 9947 9938"/>
                              <a:gd name="T1" fmla="*/ T0 w 98"/>
                              <a:gd name="T2" fmla="+- 0 1491 1374"/>
                              <a:gd name="T3" fmla="*/ 1491 h 117"/>
                              <a:gd name="T4" fmla="+- 0 9940 9938"/>
                              <a:gd name="T5" fmla="*/ T4 w 98"/>
                              <a:gd name="T6" fmla="+- 0 1480 1374"/>
                              <a:gd name="T7" fmla="*/ 1480 h 117"/>
                              <a:gd name="T8" fmla="+- 0 9938 9938"/>
                              <a:gd name="T9" fmla="*/ T8 w 98"/>
                              <a:gd name="T10" fmla="+- 0 1473 1374"/>
                              <a:gd name="T11" fmla="*/ 1473 h 117"/>
                              <a:gd name="T12" fmla="+- 0 9945 9938"/>
                              <a:gd name="T13" fmla="*/ T12 w 98"/>
                              <a:gd name="T14" fmla="+- 0 1462 1374"/>
                              <a:gd name="T15" fmla="*/ 1462 h 117"/>
                              <a:gd name="T16" fmla="+- 0 9989 9938"/>
                              <a:gd name="T17" fmla="*/ T16 w 98"/>
                              <a:gd name="T18" fmla="+- 0 1412 1374"/>
                              <a:gd name="T19" fmla="*/ 1412 h 117"/>
                              <a:gd name="T20" fmla="+- 0 10036 9938"/>
                              <a:gd name="T21" fmla="*/ T20 w 98"/>
                              <a:gd name="T22" fmla="+- 0 1374 1374"/>
                              <a:gd name="T23" fmla="*/ 1374 h 117"/>
                              <a:gd name="T24" fmla="+- 0 10035 9938"/>
                              <a:gd name="T25" fmla="*/ T24 w 98"/>
                              <a:gd name="T26" fmla="+- 0 1380 1374"/>
                              <a:gd name="T27" fmla="*/ 1380 h 117"/>
                              <a:gd name="T28" fmla="+- 0 10030 9938"/>
                              <a:gd name="T29" fmla="*/ T28 w 98"/>
                              <a:gd name="T30" fmla="+- 0 1396 1374"/>
                              <a:gd name="T31" fmla="*/ 1396 h 117"/>
                              <a:gd name="T32" fmla="+- 0 10022 9938"/>
                              <a:gd name="T33" fmla="*/ T32 w 98"/>
                              <a:gd name="T34" fmla="+- 0 1418 1374"/>
                              <a:gd name="T35" fmla="*/ 1418 h 117"/>
                              <a:gd name="T36" fmla="+- 0 10010 9938"/>
                              <a:gd name="T37" fmla="*/ T36 w 98"/>
                              <a:gd name="T38" fmla="+- 0 1441 1374"/>
                              <a:gd name="T39" fmla="*/ 1441 h 117"/>
                              <a:gd name="T40" fmla="+- 0 9999 9938"/>
                              <a:gd name="T41" fmla="*/ T40 w 98"/>
                              <a:gd name="T42" fmla="+- 0 1457 1374"/>
                              <a:gd name="T43" fmla="*/ 1457 h 117"/>
                              <a:gd name="T44" fmla="+- 0 9994 9938"/>
                              <a:gd name="T45" fmla="*/ T44 w 98"/>
                              <a:gd name="T46" fmla="+- 0 1464 1374"/>
                              <a:gd name="T47" fmla="*/ 1464 h 117"/>
                              <a:gd name="T48" fmla="+- 0 9990 9938"/>
                              <a:gd name="T49" fmla="*/ T48 w 98"/>
                              <a:gd name="T50" fmla="+- 0 1470 1374"/>
                              <a:gd name="T51" fmla="*/ 1470 h 117"/>
                              <a:gd name="T52" fmla="+- 0 9979 9938"/>
                              <a:gd name="T53" fmla="*/ T52 w 98"/>
                              <a:gd name="T54" fmla="+- 0 1480 1374"/>
                              <a:gd name="T55" fmla="*/ 1480 h 117"/>
                              <a:gd name="T56" fmla="+- 0 9968 9938"/>
                              <a:gd name="T57" fmla="*/ T56 w 98"/>
                              <a:gd name="T58" fmla="+- 0 1483 1374"/>
                              <a:gd name="T59" fmla="*/ 1483 h 117"/>
                              <a:gd name="T60" fmla="+- 0 9969 9938"/>
                              <a:gd name="T61" fmla="*/ T60 w 98"/>
                              <a:gd name="T62" fmla="+- 0 1490 1374"/>
                              <a:gd name="T63" fmla="*/ 1490 h 117"/>
                              <a:gd name="T64" fmla="+- 0 9947 9938"/>
                              <a:gd name="T65" fmla="*/ T64 w 98"/>
                              <a:gd name="T66" fmla="+- 0 1491 1374"/>
                              <a:gd name="T67" fmla="*/ 1491 h 1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8" h="117">
                                <a:moveTo>
                                  <a:pt x="9" y="117"/>
                                </a:moveTo>
                                <a:lnTo>
                                  <a:pt x="2" y="106"/>
                                </a:lnTo>
                                <a:lnTo>
                                  <a:pt x="0" y="99"/>
                                </a:lnTo>
                                <a:lnTo>
                                  <a:pt x="7" y="88"/>
                                </a:lnTo>
                                <a:lnTo>
                                  <a:pt x="51" y="38"/>
                                </a:lnTo>
                                <a:lnTo>
                                  <a:pt x="98" y="0"/>
                                </a:lnTo>
                                <a:lnTo>
                                  <a:pt x="97" y="6"/>
                                </a:lnTo>
                                <a:lnTo>
                                  <a:pt x="92" y="22"/>
                                </a:lnTo>
                                <a:lnTo>
                                  <a:pt x="84" y="44"/>
                                </a:lnTo>
                                <a:lnTo>
                                  <a:pt x="72" y="67"/>
                                </a:lnTo>
                                <a:lnTo>
                                  <a:pt x="61" y="83"/>
                                </a:lnTo>
                                <a:lnTo>
                                  <a:pt x="56" y="90"/>
                                </a:lnTo>
                                <a:lnTo>
                                  <a:pt x="52" y="96"/>
                                </a:lnTo>
                                <a:lnTo>
                                  <a:pt x="41" y="106"/>
                                </a:lnTo>
                                <a:lnTo>
                                  <a:pt x="30" y="109"/>
                                </a:lnTo>
                                <a:lnTo>
                                  <a:pt x="31" y="116"/>
                                </a:lnTo>
                                <a:lnTo>
                                  <a:pt x="9" y="117"/>
                                </a:lnTo>
                                <a:close/>
                              </a:path>
                            </a:pathLst>
                          </a:custGeom>
                          <a:noFill/>
                          <a:ln w="876">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28" name="Picture 365"/>
                          <pic:cNvPicPr>
                            <a:picLocks noChangeAspect="1" noChangeArrowheads="1"/>
                          </pic:cNvPicPr>
                        </pic:nvPicPr>
                        <pic:blipFill>
                          <a:blip r:embed="rId231">
                            <a:extLst>
                              <a:ext uri="{28A0092B-C50C-407E-A947-70E740481C1C}">
                                <a14:useLocalDpi xmlns:a14="http://schemas.microsoft.com/office/drawing/2010/main" val="0"/>
                              </a:ext>
                            </a:extLst>
                          </a:blip>
                          <a:srcRect/>
                          <a:stretch>
                            <a:fillRect/>
                          </a:stretch>
                        </pic:blipFill>
                        <pic:spPr bwMode="auto">
                          <a:xfrm>
                            <a:off x="9947" y="1382"/>
                            <a:ext cx="82" cy="10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29" name="Freeform 366"/>
                        <wps:cNvSpPr>
                          <a:spLocks/>
                        </wps:cNvSpPr>
                        <wps:spPr bwMode="auto">
                          <a:xfrm>
                            <a:off x="9947" y="1382"/>
                            <a:ext cx="82" cy="109"/>
                          </a:xfrm>
                          <a:custGeom>
                            <a:avLst/>
                            <a:gdLst>
                              <a:gd name="T0" fmla="+- 0 9947 9947"/>
                              <a:gd name="T1" fmla="*/ T0 w 82"/>
                              <a:gd name="T2" fmla="+- 0 1491 1382"/>
                              <a:gd name="T3" fmla="*/ 1491 h 109"/>
                              <a:gd name="T4" fmla="+- 0 9959 9947"/>
                              <a:gd name="T5" fmla="*/ T4 w 82"/>
                              <a:gd name="T6" fmla="+- 0 1479 1382"/>
                              <a:gd name="T7" fmla="*/ 1479 h 109"/>
                              <a:gd name="T8" fmla="+- 0 9981 9947"/>
                              <a:gd name="T9" fmla="*/ T8 w 82"/>
                              <a:gd name="T10" fmla="+- 0 1457 1382"/>
                              <a:gd name="T11" fmla="*/ 1457 h 109"/>
                              <a:gd name="T12" fmla="+- 0 10006 9947"/>
                              <a:gd name="T13" fmla="*/ T12 w 82"/>
                              <a:gd name="T14" fmla="+- 0 1426 1382"/>
                              <a:gd name="T15" fmla="*/ 1426 h 109"/>
                              <a:gd name="T16" fmla="+- 0 10029 9947"/>
                              <a:gd name="T17" fmla="*/ T16 w 82"/>
                              <a:gd name="T18" fmla="+- 0 1382 1382"/>
                              <a:gd name="T19" fmla="*/ 1382 h 109"/>
                            </a:gdLst>
                            <a:ahLst/>
                            <a:cxnLst>
                              <a:cxn ang="0">
                                <a:pos x="T1" y="T3"/>
                              </a:cxn>
                              <a:cxn ang="0">
                                <a:pos x="T5" y="T7"/>
                              </a:cxn>
                              <a:cxn ang="0">
                                <a:pos x="T9" y="T11"/>
                              </a:cxn>
                              <a:cxn ang="0">
                                <a:pos x="T13" y="T15"/>
                              </a:cxn>
                              <a:cxn ang="0">
                                <a:pos x="T17" y="T19"/>
                              </a:cxn>
                            </a:cxnLst>
                            <a:rect l="0" t="0" r="r" b="b"/>
                            <a:pathLst>
                              <a:path w="82" h="109">
                                <a:moveTo>
                                  <a:pt x="0" y="109"/>
                                </a:moveTo>
                                <a:lnTo>
                                  <a:pt x="12" y="97"/>
                                </a:lnTo>
                                <a:lnTo>
                                  <a:pt x="34" y="75"/>
                                </a:lnTo>
                                <a:lnTo>
                                  <a:pt x="59" y="44"/>
                                </a:lnTo>
                                <a:lnTo>
                                  <a:pt x="82" y="0"/>
                                </a:lnTo>
                              </a:path>
                            </a:pathLst>
                          </a:custGeom>
                          <a:noFill/>
                          <a:ln w="880">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0" name="Picture 367"/>
                          <pic:cNvPicPr>
                            <a:picLocks noChangeAspect="1" noChangeArrowheads="1"/>
                          </pic:cNvPicPr>
                        </pic:nvPicPr>
                        <pic:blipFill>
                          <a:blip r:embed="rId232">
                            <a:extLst>
                              <a:ext uri="{28A0092B-C50C-407E-A947-70E740481C1C}">
                                <a14:useLocalDpi xmlns:a14="http://schemas.microsoft.com/office/drawing/2010/main" val="0"/>
                              </a:ext>
                            </a:extLst>
                          </a:blip>
                          <a:srcRect/>
                          <a:stretch>
                            <a:fillRect/>
                          </a:stretch>
                        </pic:blipFill>
                        <pic:spPr bwMode="auto">
                          <a:xfrm>
                            <a:off x="9938" y="1421"/>
                            <a:ext cx="23"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1" name="Freeform 368"/>
                        <wps:cNvSpPr>
                          <a:spLocks/>
                        </wps:cNvSpPr>
                        <wps:spPr bwMode="auto">
                          <a:xfrm>
                            <a:off x="9938" y="1421"/>
                            <a:ext cx="23" cy="57"/>
                          </a:xfrm>
                          <a:custGeom>
                            <a:avLst/>
                            <a:gdLst>
                              <a:gd name="T0" fmla="+- 0 9947 9938"/>
                              <a:gd name="T1" fmla="*/ T0 w 23"/>
                              <a:gd name="T2" fmla="+- 0 1478 1421"/>
                              <a:gd name="T3" fmla="*/ 1478 h 57"/>
                              <a:gd name="T4" fmla="+- 0 9942 9938"/>
                              <a:gd name="T5" fmla="*/ T4 w 23"/>
                              <a:gd name="T6" fmla="+- 0 1475 1421"/>
                              <a:gd name="T7" fmla="*/ 1475 h 57"/>
                              <a:gd name="T8" fmla="+- 0 9938 9938"/>
                              <a:gd name="T9" fmla="*/ T8 w 23"/>
                              <a:gd name="T10" fmla="+- 0 1458 1421"/>
                              <a:gd name="T11" fmla="*/ 1458 h 57"/>
                              <a:gd name="T12" fmla="+- 0 9938 9938"/>
                              <a:gd name="T13" fmla="*/ T12 w 23"/>
                              <a:gd name="T14" fmla="+- 0 1438 1421"/>
                              <a:gd name="T15" fmla="*/ 1438 h 57"/>
                              <a:gd name="T16" fmla="+- 0 9943 9938"/>
                              <a:gd name="T17" fmla="*/ T16 w 23"/>
                              <a:gd name="T18" fmla="+- 0 1421 1421"/>
                              <a:gd name="T19" fmla="*/ 1421 h 57"/>
                              <a:gd name="T20" fmla="+- 0 9949 9938"/>
                              <a:gd name="T21" fmla="*/ T20 w 23"/>
                              <a:gd name="T22" fmla="+- 0 1426 1421"/>
                              <a:gd name="T23" fmla="*/ 1426 h 57"/>
                              <a:gd name="T24" fmla="+- 0 9958 9938"/>
                              <a:gd name="T25" fmla="*/ T24 w 23"/>
                              <a:gd name="T26" fmla="+- 0 1437 1421"/>
                              <a:gd name="T27" fmla="*/ 1437 h 57"/>
                              <a:gd name="T28" fmla="+- 0 9961 9938"/>
                              <a:gd name="T29" fmla="*/ T28 w 23"/>
                              <a:gd name="T30" fmla="+- 0 1455 1421"/>
                              <a:gd name="T31" fmla="*/ 1455 h 57"/>
                              <a:gd name="T32" fmla="+- 0 9947 9938"/>
                              <a:gd name="T33" fmla="*/ T32 w 23"/>
                              <a:gd name="T34" fmla="+- 0 1478 1421"/>
                              <a:gd name="T35" fmla="*/ 1478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57">
                                <a:moveTo>
                                  <a:pt x="9" y="57"/>
                                </a:moveTo>
                                <a:lnTo>
                                  <a:pt x="4" y="54"/>
                                </a:lnTo>
                                <a:lnTo>
                                  <a:pt x="0" y="37"/>
                                </a:lnTo>
                                <a:lnTo>
                                  <a:pt x="0" y="17"/>
                                </a:lnTo>
                                <a:lnTo>
                                  <a:pt x="5" y="0"/>
                                </a:lnTo>
                                <a:lnTo>
                                  <a:pt x="11" y="5"/>
                                </a:lnTo>
                                <a:lnTo>
                                  <a:pt x="20" y="16"/>
                                </a:lnTo>
                                <a:lnTo>
                                  <a:pt x="23" y="34"/>
                                </a:lnTo>
                                <a:lnTo>
                                  <a:pt x="9"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2" name="Picture 369"/>
                          <pic:cNvPicPr>
                            <a:picLocks noChangeAspect="1" noChangeArrowheads="1"/>
                          </pic:cNvPicPr>
                        </pic:nvPicPr>
                        <pic:blipFill>
                          <a:blip r:embed="rId233">
                            <a:extLst>
                              <a:ext uri="{28A0092B-C50C-407E-A947-70E740481C1C}">
                                <a14:useLocalDpi xmlns:a14="http://schemas.microsoft.com/office/drawing/2010/main" val="0"/>
                              </a:ext>
                            </a:extLst>
                          </a:blip>
                          <a:srcRect/>
                          <a:stretch>
                            <a:fillRect/>
                          </a:stretch>
                        </pic:blipFill>
                        <pic:spPr bwMode="auto">
                          <a:xfrm>
                            <a:off x="9944" y="1431"/>
                            <a:ext cx="3" cy="4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3" name="Freeform 370"/>
                        <wps:cNvSpPr>
                          <a:spLocks/>
                        </wps:cNvSpPr>
                        <wps:spPr bwMode="auto">
                          <a:xfrm>
                            <a:off x="9944" y="1431"/>
                            <a:ext cx="3" cy="44"/>
                          </a:xfrm>
                          <a:custGeom>
                            <a:avLst/>
                            <a:gdLst>
                              <a:gd name="T0" fmla="+- 0 9944 9944"/>
                              <a:gd name="T1" fmla="*/ T0 w 3"/>
                              <a:gd name="T2" fmla="+- 0 1475 1431"/>
                              <a:gd name="T3" fmla="*/ 1475 h 44"/>
                              <a:gd name="T4" fmla="+- 0 9944 9944"/>
                              <a:gd name="T5" fmla="*/ T4 w 3"/>
                              <a:gd name="T6" fmla="+- 0 1468 1431"/>
                              <a:gd name="T7" fmla="*/ 1468 h 44"/>
                              <a:gd name="T8" fmla="+- 0 9946 9944"/>
                              <a:gd name="T9" fmla="*/ T8 w 3"/>
                              <a:gd name="T10" fmla="+- 0 1456 1431"/>
                              <a:gd name="T11" fmla="*/ 1456 h 44"/>
                              <a:gd name="T12" fmla="+- 0 9947 9944"/>
                              <a:gd name="T13" fmla="*/ T12 w 3"/>
                              <a:gd name="T14" fmla="+- 0 1443 1431"/>
                              <a:gd name="T15" fmla="*/ 1443 h 44"/>
                              <a:gd name="T16" fmla="+- 0 9945 9944"/>
                              <a:gd name="T17" fmla="*/ T16 w 3"/>
                              <a:gd name="T18" fmla="+- 0 1431 1431"/>
                              <a:gd name="T19" fmla="*/ 1431 h 44"/>
                            </a:gdLst>
                            <a:ahLst/>
                            <a:cxnLst>
                              <a:cxn ang="0">
                                <a:pos x="T1" y="T3"/>
                              </a:cxn>
                              <a:cxn ang="0">
                                <a:pos x="T5" y="T7"/>
                              </a:cxn>
                              <a:cxn ang="0">
                                <a:pos x="T9" y="T11"/>
                              </a:cxn>
                              <a:cxn ang="0">
                                <a:pos x="T13" y="T15"/>
                              </a:cxn>
                              <a:cxn ang="0">
                                <a:pos x="T17" y="T19"/>
                              </a:cxn>
                            </a:cxnLst>
                            <a:rect l="0" t="0" r="r" b="b"/>
                            <a:pathLst>
                              <a:path w="3" h="44">
                                <a:moveTo>
                                  <a:pt x="0" y="44"/>
                                </a:moveTo>
                                <a:lnTo>
                                  <a:pt x="0" y="37"/>
                                </a:lnTo>
                                <a:lnTo>
                                  <a:pt x="2" y="25"/>
                                </a:lnTo>
                                <a:lnTo>
                                  <a:pt x="3" y="12"/>
                                </a:lnTo>
                                <a:lnTo>
                                  <a:pt x="1"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4" name="Picture 371"/>
                          <pic:cNvPicPr>
                            <a:picLocks noChangeAspect="1" noChangeArrowheads="1"/>
                          </pic:cNvPicPr>
                        </pic:nvPicPr>
                        <pic:blipFill>
                          <a:blip r:embed="rId234">
                            <a:extLst>
                              <a:ext uri="{28A0092B-C50C-407E-A947-70E740481C1C}">
                                <a14:useLocalDpi xmlns:a14="http://schemas.microsoft.com/office/drawing/2010/main" val="0"/>
                              </a:ext>
                            </a:extLst>
                          </a:blip>
                          <a:srcRect/>
                          <a:stretch>
                            <a:fillRect/>
                          </a:stretch>
                        </pic:blipFill>
                        <pic:spPr bwMode="auto">
                          <a:xfrm>
                            <a:off x="9889" y="1433"/>
                            <a:ext cx="54"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5" name="Freeform 372"/>
                        <wps:cNvSpPr>
                          <a:spLocks/>
                        </wps:cNvSpPr>
                        <wps:spPr bwMode="auto">
                          <a:xfrm>
                            <a:off x="9889" y="1433"/>
                            <a:ext cx="54" cy="45"/>
                          </a:xfrm>
                          <a:custGeom>
                            <a:avLst/>
                            <a:gdLst>
                              <a:gd name="T0" fmla="+- 0 9943 9889"/>
                              <a:gd name="T1" fmla="*/ T0 w 54"/>
                              <a:gd name="T2" fmla="+- 0 1470 1433"/>
                              <a:gd name="T3" fmla="*/ 1470 h 45"/>
                              <a:gd name="T4" fmla="+- 0 9935 9889"/>
                              <a:gd name="T5" fmla="*/ T4 w 54"/>
                              <a:gd name="T6" fmla="+- 0 1478 1433"/>
                              <a:gd name="T7" fmla="*/ 1478 h 45"/>
                              <a:gd name="T8" fmla="+- 0 9917 9889"/>
                              <a:gd name="T9" fmla="*/ T8 w 54"/>
                              <a:gd name="T10" fmla="+- 0 1464 1433"/>
                              <a:gd name="T11" fmla="*/ 1464 h 45"/>
                              <a:gd name="T12" fmla="+- 0 9898 9889"/>
                              <a:gd name="T13" fmla="*/ T12 w 54"/>
                              <a:gd name="T14" fmla="+- 0 1443 1433"/>
                              <a:gd name="T15" fmla="*/ 1443 h 45"/>
                              <a:gd name="T16" fmla="+- 0 9889 9889"/>
                              <a:gd name="T17" fmla="*/ T16 w 54"/>
                              <a:gd name="T18" fmla="+- 0 1433 1433"/>
                              <a:gd name="T19" fmla="*/ 1433 h 45"/>
                              <a:gd name="T20" fmla="+- 0 9897 9889"/>
                              <a:gd name="T21" fmla="*/ T20 w 54"/>
                              <a:gd name="T22" fmla="+- 0 1433 1433"/>
                              <a:gd name="T23" fmla="*/ 1433 h 45"/>
                              <a:gd name="T24" fmla="+- 0 9916 9889"/>
                              <a:gd name="T25" fmla="*/ T24 w 54"/>
                              <a:gd name="T26" fmla="+- 0 1436 1433"/>
                              <a:gd name="T27" fmla="*/ 1436 h 45"/>
                              <a:gd name="T28" fmla="+- 0 9934 9889"/>
                              <a:gd name="T29" fmla="*/ T28 w 54"/>
                              <a:gd name="T30" fmla="+- 0 1447 1433"/>
                              <a:gd name="T31" fmla="*/ 1447 h 45"/>
                              <a:gd name="T32" fmla="+- 0 9943 9889"/>
                              <a:gd name="T33" fmla="*/ T32 w 54"/>
                              <a:gd name="T34" fmla="+- 0 1470 1433"/>
                              <a:gd name="T35" fmla="*/ 147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54" h="45">
                                <a:moveTo>
                                  <a:pt x="54" y="37"/>
                                </a:moveTo>
                                <a:lnTo>
                                  <a:pt x="46" y="45"/>
                                </a:lnTo>
                                <a:lnTo>
                                  <a:pt x="28" y="31"/>
                                </a:lnTo>
                                <a:lnTo>
                                  <a:pt x="9" y="10"/>
                                </a:lnTo>
                                <a:lnTo>
                                  <a:pt x="0" y="0"/>
                                </a:lnTo>
                                <a:lnTo>
                                  <a:pt x="8" y="0"/>
                                </a:lnTo>
                                <a:lnTo>
                                  <a:pt x="27" y="3"/>
                                </a:lnTo>
                                <a:lnTo>
                                  <a:pt x="45" y="14"/>
                                </a:lnTo>
                                <a:lnTo>
                                  <a:pt x="54" y="3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6" name="Picture 373"/>
                          <pic:cNvPicPr>
                            <a:picLocks noChangeAspect="1" noChangeArrowheads="1"/>
                          </pic:cNvPicPr>
                        </pic:nvPicPr>
                        <pic:blipFill>
                          <a:blip r:embed="rId235">
                            <a:extLst>
                              <a:ext uri="{28A0092B-C50C-407E-A947-70E740481C1C}">
                                <a14:useLocalDpi xmlns:a14="http://schemas.microsoft.com/office/drawing/2010/main" val="0"/>
                              </a:ext>
                            </a:extLst>
                          </a:blip>
                          <a:srcRect/>
                          <a:stretch>
                            <a:fillRect/>
                          </a:stretch>
                        </pic:blipFill>
                        <pic:spPr bwMode="auto">
                          <a:xfrm>
                            <a:off x="9895" y="1439"/>
                            <a:ext cx="43" cy="3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 name="Freeform 374"/>
                        <wps:cNvSpPr>
                          <a:spLocks/>
                        </wps:cNvSpPr>
                        <wps:spPr bwMode="auto">
                          <a:xfrm>
                            <a:off x="9895" y="1439"/>
                            <a:ext cx="43" cy="34"/>
                          </a:xfrm>
                          <a:custGeom>
                            <a:avLst/>
                            <a:gdLst>
                              <a:gd name="T0" fmla="+- 0 9938 9895"/>
                              <a:gd name="T1" fmla="*/ T0 w 43"/>
                              <a:gd name="T2" fmla="+- 0 1472 1439"/>
                              <a:gd name="T3" fmla="*/ 1472 h 34"/>
                              <a:gd name="T4" fmla="+- 0 9931 9895"/>
                              <a:gd name="T5" fmla="*/ T4 w 43"/>
                              <a:gd name="T6" fmla="+- 0 1465 1439"/>
                              <a:gd name="T7" fmla="*/ 1465 h 34"/>
                              <a:gd name="T8" fmla="+- 0 9919 9895"/>
                              <a:gd name="T9" fmla="*/ T8 w 43"/>
                              <a:gd name="T10" fmla="+- 0 1455 1439"/>
                              <a:gd name="T11" fmla="*/ 1455 h 34"/>
                              <a:gd name="T12" fmla="+- 0 9906 9895"/>
                              <a:gd name="T13" fmla="*/ T12 w 43"/>
                              <a:gd name="T14" fmla="+- 0 1445 1439"/>
                              <a:gd name="T15" fmla="*/ 1445 h 34"/>
                              <a:gd name="T16" fmla="+- 0 9895 9895"/>
                              <a:gd name="T17" fmla="*/ T16 w 43"/>
                              <a:gd name="T18" fmla="+- 0 1439 1439"/>
                              <a:gd name="T19" fmla="*/ 1439 h 34"/>
                            </a:gdLst>
                            <a:ahLst/>
                            <a:cxnLst>
                              <a:cxn ang="0">
                                <a:pos x="T1" y="T3"/>
                              </a:cxn>
                              <a:cxn ang="0">
                                <a:pos x="T5" y="T7"/>
                              </a:cxn>
                              <a:cxn ang="0">
                                <a:pos x="T9" y="T11"/>
                              </a:cxn>
                              <a:cxn ang="0">
                                <a:pos x="T13" y="T15"/>
                              </a:cxn>
                              <a:cxn ang="0">
                                <a:pos x="T17" y="T19"/>
                              </a:cxn>
                            </a:cxnLst>
                            <a:rect l="0" t="0" r="r" b="b"/>
                            <a:pathLst>
                              <a:path w="43" h="34">
                                <a:moveTo>
                                  <a:pt x="43" y="33"/>
                                </a:moveTo>
                                <a:lnTo>
                                  <a:pt x="36" y="26"/>
                                </a:lnTo>
                                <a:lnTo>
                                  <a:pt x="24" y="16"/>
                                </a:lnTo>
                                <a:lnTo>
                                  <a:pt x="11" y="6"/>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38" name="Picture 375"/>
                          <pic:cNvPicPr>
                            <a:picLocks noChangeAspect="1" noChangeArrowheads="1"/>
                          </pic:cNvPicPr>
                        </pic:nvPicPr>
                        <pic:blipFill>
                          <a:blip r:embed="rId236">
                            <a:extLst>
                              <a:ext uri="{28A0092B-C50C-407E-A947-70E740481C1C}">
                                <a14:useLocalDpi xmlns:a14="http://schemas.microsoft.com/office/drawing/2010/main" val="0"/>
                              </a:ext>
                            </a:extLst>
                          </a:blip>
                          <a:srcRect/>
                          <a:stretch>
                            <a:fillRect/>
                          </a:stretch>
                        </pic:blipFill>
                        <pic:spPr bwMode="auto">
                          <a:xfrm>
                            <a:off x="9799" y="1396"/>
                            <a:ext cx="131" cy="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9" name="Freeform 376"/>
                        <wps:cNvSpPr>
                          <a:spLocks/>
                        </wps:cNvSpPr>
                        <wps:spPr bwMode="auto">
                          <a:xfrm>
                            <a:off x="9799" y="1396"/>
                            <a:ext cx="131" cy="43"/>
                          </a:xfrm>
                          <a:custGeom>
                            <a:avLst/>
                            <a:gdLst>
                              <a:gd name="T0" fmla="+- 0 9930 9800"/>
                              <a:gd name="T1" fmla="*/ T0 w 131"/>
                              <a:gd name="T2" fmla="+- 0 1439 1397"/>
                              <a:gd name="T3" fmla="*/ 1439 h 43"/>
                              <a:gd name="T4" fmla="+- 0 9913 9800"/>
                              <a:gd name="T5" fmla="*/ T4 w 131"/>
                              <a:gd name="T6" fmla="+- 0 1436 1397"/>
                              <a:gd name="T7" fmla="*/ 1436 h 43"/>
                              <a:gd name="T8" fmla="+- 0 9896 9800"/>
                              <a:gd name="T9" fmla="*/ T8 w 131"/>
                              <a:gd name="T10" fmla="+- 0 1434 1397"/>
                              <a:gd name="T11" fmla="*/ 1434 h 43"/>
                              <a:gd name="T12" fmla="+- 0 9881 9800"/>
                              <a:gd name="T13" fmla="*/ T12 w 131"/>
                              <a:gd name="T14" fmla="+- 0 1432 1397"/>
                              <a:gd name="T15" fmla="*/ 1432 h 43"/>
                              <a:gd name="T16" fmla="+- 0 9866 9800"/>
                              <a:gd name="T17" fmla="*/ T16 w 131"/>
                              <a:gd name="T18" fmla="+- 0 1431 1397"/>
                              <a:gd name="T19" fmla="*/ 1431 h 43"/>
                              <a:gd name="T20" fmla="+- 0 9849 9800"/>
                              <a:gd name="T21" fmla="*/ T20 w 131"/>
                              <a:gd name="T22" fmla="+- 0 1428 1397"/>
                              <a:gd name="T23" fmla="*/ 1428 h 43"/>
                              <a:gd name="T24" fmla="+- 0 9830 9800"/>
                              <a:gd name="T25" fmla="*/ T24 w 131"/>
                              <a:gd name="T26" fmla="+- 0 1422 1397"/>
                              <a:gd name="T27" fmla="*/ 1422 h 43"/>
                              <a:gd name="T28" fmla="+- 0 9812 9800"/>
                              <a:gd name="T29" fmla="*/ T28 w 131"/>
                              <a:gd name="T30" fmla="+- 0 1413 1397"/>
                              <a:gd name="T31" fmla="*/ 1413 h 43"/>
                              <a:gd name="T32" fmla="+- 0 9800 9800"/>
                              <a:gd name="T33" fmla="*/ T32 w 131"/>
                              <a:gd name="T34" fmla="+- 0 1402 1397"/>
                              <a:gd name="T35" fmla="*/ 1402 h 43"/>
                              <a:gd name="T36" fmla="+- 0 9807 9800"/>
                              <a:gd name="T37" fmla="*/ T36 w 131"/>
                              <a:gd name="T38" fmla="+- 0 1401 1397"/>
                              <a:gd name="T39" fmla="*/ 1401 h 43"/>
                              <a:gd name="T40" fmla="+- 0 9824 9800"/>
                              <a:gd name="T41" fmla="*/ T40 w 131"/>
                              <a:gd name="T42" fmla="+- 0 1398 1397"/>
                              <a:gd name="T43" fmla="*/ 1398 h 43"/>
                              <a:gd name="T44" fmla="+- 0 9844 9800"/>
                              <a:gd name="T45" fmla="*/ T44 w 131"/>
                              <a:gd name="T46" fmla="+- 0 1397 1397"/>
                              <a:gd name="T47" fmla="*/ 1397 h 43"/>
                              <a:gd name="T48" fmla="+- 0 9861 9800"/>
                              <a:gd name="T49" fmla="*/ T48 w 131"/>
                              <a:gd name="T50" fmla="+- 0 1398 1397"/>
                              <a:gd name="T51" fmla="*/ 1398 h 43"/>
                              <a:gd name="T52" fmla="+- 0 9880 9800"/>
                              <a:gd name="T53" fmla="*/ T52 w 131"/>
                              <a:gd name="T54" fmla="+- 0 1406 1397"/>
                              <a:gd name="T55" fmla="*/ 1406 h 43"/>
                              <a:gd name="T56" fmla="+- 0 9903 9800"/>
                              <a:gd name="T57" fmla="*/ T56 w 131"/>
                              <a:gd name="T58" fmla="+- 0 1420 1397"/>
                              <a:gd name="T59" fmla="*/ 1420 h 43"/>
                              <a:gd name="T60" fmla="+- 0 9922 9800"/>
                              <a:gd name="T61" fmla="*/ T60 w 131"/>
                              <a:gd name="T62" fmla="+- 0 1433 1397"/>
                              <a:gd name="T63" fmla="*/ 1433 h 43"/>
                              <a:gd name="T64" fmla="+- 0 9930 9800"/>
                              <a:gd name="T65" fmla="*/ T64 w 131"/>
                              <a:gd name="T66" fmla="+- 0 1439 1397"/>
                              <a:gd name="T67" fmla="*/ 1439 h 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131" h="43">
                                <a:moveTo>
                                  <a:pt x="130" y="42"/>
                                </a:moveTo>
                                <a:lnTo>
                                  <a:pt x="113" y="39"/>
                                </a:lnTo>
                                <a:lnTo>
                                  <a:pt x="96" y="37"/>
                                </a:lnTo>
                                <a:lnTo>
                                  <a:pt x="81" y="35"/>
                                </a:lnTo>
                                <a:lnTo>
                                  <a:pt x="66" y="34"/>
                                </a:lnTo>
                                <a:lnTo>
                                  <a:pt x="49" y="31"/>
                                </a:lnTo>
                                <a:lnTo>
                                  <a:pt x="30" y="25"/>
                                </a:lnTo>
                                <a:lnTo>
                                  <a:pt x="12" y="16"/>
                                </a:lnTo>
                                <a:lnTo>
                                  <a:pt x="0" y="5"/>
                                </a:lnTo>
                                <a:lnTo>
                                  <a:pt x="7" y="4"/>
                                </a:lnTo>
                                <a:lnTo>
                                  <a:pt x="24" y="1"/>
                                </a:lnTo>
                                <a:lnTo>
                                  <a:pt x="44" y="0"/>
                                </a:lnTo>
                                <a:lnTo>
                                  <a:pt x="61" y="1"/>
                                </a:lnTo>
                                <a:lnTo>
                                  <a:pt x="80" y="9"/>
                                </a:lnTo>
                                <a:lnTo>
                                  <a:pt x="103" y="23"/>
                                </a:lnTo>
                                <a:lnTo>
                                  <a:pt x="122" y="36"/>
                                </a:lnTo>
                                <a:lnTo>
                                  <a:pt x="130" y="42"/>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0" name="Picture 377"/>
                          <pic:cNvPicPr>
                            <a:picLocks noChangeAspect="1" noChangeArrowheads="1"/>
                          </pic:cNvPicPr>
                        </pic:nvPicPr>
                        <pic:blipFill>
                          <a:blip r:embed="rId237">
                            <a:extLst>
                              <a:ext uri="{28A0092B-C50C-407E-A947-70E740481C1C}">
                                <a14:useLocalDpi xmlns:a14="http://schemas.microsoft.com/office/drawing/2010/main" val="0"/>
                              </a:ext>
                            </a:extLst>
                          </a:blip>
                          <a:srcRect/>
                          <a:stretch>
                            <a:fillRect/>
                          </a:stretch>
                        </pic:blipFill>
                        <pic:spPr bwMode="auto">
                          <a:xfrm>
                            <a:off x="9807" y="1406"/>
                            <a:ext cx="110" cy="2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1" name="Freeform 378"/>
                        <wps:cNvSpPr>
                          <a:spLocks/>
                        </wps:cNvSpPr>
                        <wps:spPr bwMode="auto">
                          <a:xfrm>
                            <a:off x="9807" y="1406"/>
                            <a:ext cx="110" cy="28"/>
                          </a:xfrm>
                          <a:custGeom>
                            <a:avLst/>
                            <a:gdLst>
                              <a:gd name="T0" fmla="+- 0 9917 9807"/>
                              <a:gd name="T1" fmla="*/ T0 w 110"/>
                              <a:gd name="T2" fmla="+- 0 1434 1406"/>
                              <a:gd name="T3" fmla="*/ 1434 h 28"/>
                              <a:gd name="T4" fmla="+- 0 9896 9807"/>
                              <a:gd name="T5" fmla="*/ T4 w 110"/>
                              <a:gd name="T6" fmla="+- 0 1426 1406"/>
                              <a:gd name="T7" fmla="*/ 1426 h 28"/>
                              <a:gd name="T8" fmla="+- 0 9868 9807"/>
                              <a:gd name="T9" fmla="*/ T8 w 110"/>
                              <a:gd name="T10" fmla="+- 0 1418 1406"/>
                              <a:gd name="T11" fmla="*/ 1418 h 28"/>
                              <a:gd name="T12" fmla="+- 0 9837 9807"/>
                              <a:gd name="T13" fmla="*/ T12 w 110"/>
                              <a:gd name="T14" fmla="+- 0 1410 1406"/>
                              <a:gd name="T15" fmla="*/ 1410 h 28"/>
                              <a:gd name="T16" fmla="+- 0 9807 9807"/>
                              <a:gd name="T17" fmla="*/ T16 w 110"/>
                              <a:gd name="T18" fmla="+- 0 1406 1406"/>
                              <a:gd name="T19" fmla="*/ 1406 h 28"/>
                            </a:gdLst>
                            <a:ahLst/>
                            <a:cxnLst>
                              <a:cxn ang="0">
                                <a:pos x="T1" y="T3"/>
                              </a:cxn>
                              <a:cxn ang="0">
                                <a:pos x="T5" y="T7"/>
                              </a:cxn>
                              <a:cxn ang="0">
                                <a:pos x="T9" y="T11"/>
                              </a:cxn>
                              <a:cxn ang="0">
                                <a:pos x="T13" y="T15"/>
                              </a:cxn>
                              <a:cxn ang="0">
                                <a:pos x="T17" y="T19"/>
                              </a:cxn>
                            </a:cxnLst>
                            <a:rect l="0" t="0" r="r" b="b"/>
                            <a:pathLst>
                              <a:path w="110" h="28">
                                <a:moveTo>
                                  <a:pt x="110" y="28"/>
                                </a:moveTo>
                                <a:lnTo>
                                  <a:pt x="89" y="20"/>
                                </a:lnTo>
                                <a:lnTo>
                                  <a:pt x="61" y="12"/>
                                </a:lnTo>
                                <a:lnTo>
                                  <a:pt x="30"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2" name="Picture 379"/>
                          <pic:cNvPicPr>
                            <a:picLocks noChangeAspect="1" noChangeArrowheads="1"/>
                          </pic:cNvPicPr>
                        </pic:nvPicPr>
                        <pic:blipFill>
                          <a:blip r:embed="rId238">
                            <a:extLst>
                              <a:ext uri="{28A0092B-C50C-407E-A947-70E740481C1C}">
                                <a14:useLocalDpi xmlns:a14="http://schemas.microsoft.com/office/drawing/2010/main" val="0"/>
                              </a:ext>
                            </a:extLst>
                          </a:blip>
                          <a:srcRect/>
                          <a:stretch>
                            <a:fillRect/>
                          </a:stretch>
                        </pic:blipFill>
                        <pic:spPr bwMode="auto">
                          <a:xfrm>
                            <a:off x="9799" y="1372"/>
                            <a:ext cx="115" cy="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3" name="AutoShape 380"/>
                        <wps:cNvSpPr>
                          <a:spLocks/>
                        </wps:cNvSpPr>
                        <wps:spPr bwMode="auto">
                          <a:xfrm>
                            <a:off x="9799" y="1372"/>
                            <a:ext cx="115" cy="31"/>
                          </a:xfrm>
                          <a:custGeom>
                            <a:avLst/>
                            <a:gdLst>
                              <a:gd name="T0" fmla="+- 0 9914 9800"/>
                              <a:gd name="T1" fmla="*/ T0 w 115"/>
                              <a:gd name="T2" fmla="+- 0 1402 1373"/>
                              <a:gd name="T3" fmla="*/ 1402 h 31"/>
                              <a:gd name="T4" fmla="+- 0 9904 9800"/>
                              <a:gd name="T5" fmla="*/ T4 w 115"/>
                              <a:gd name="T6" fmla="+- 0 1397 1373"/>
                              <a:gd name="T7" fmla="*/ 1397 h 31"/>
                              <a:gd name="T8" fmla="+- 0 9892 9800"/>
                              <a:gd name="T9" fmla="*/ T8 w 115"/>
                              <a:gd name="T10" fmla="+- 0 1394 1373"/>
                              <a:gd name="T11" fmla="*/ 1394 h 31"/>
                              <a:gd name="T12" fmla="+- 0 9880 9800"/>
                              <a:gd name="T13" fmla="*/ T12 w 115"/>
                              <a:gd name="T14" fmla="+- 0 1393 1373"/>
                              <a:gd name="T15" fmla="*/ 1393 h 31"/>
                              <a:gd name="T16" fmla="+- 0 9868 9800"/>
                              <a:gd name="T17" fmla="*/ T16 w 115"/>
                              <a:gd name="T18" fmla="+- 0 1393 1373"/>
                              <a:gd name="T19" fmla="*/ 1393 h 31"/>
                              <a:gd name="T20" fmla="+- 0 9854 9800"/>
                              <a:gd name="T21" fmla="*/ T20 w 115"/>
                              <a:gd name="T22" fmla="+- 0 1395 1373"/>
                              <a:gd name="T23" fmla="*/ 1395 h 31"/>
                              <a:gd name="T24" fmla="+- 0 9833 9800"/>
                              <a:gd name="T25" fmla="*/ T24 w 115"/>
                              <a:gd name="T26" fmla="+- 0 1400 1373"/>
                              <a:gd name="T27" fmla="*/ 1400 h 31"/>
                              <a:gd name="T28" fmla="+- 0 9813 9800"/>
                              <a:gd name="T29" fmla="*/ T28 w 115"/>
                              <a:gd name="T30" fmla="+- 0 1403 1373"/>
                              <a:gd name="T31" fmla="*/ 1403 h 31"/>
                              <a:gd name="T32" fmla="+- 0 9800 9800"/>
                              <a:gd name="T33" fmla="*/ T32 w 115"/>
                              <a:gd name="T34" fmla="+- 0 1402 1373"/>
                              <a:gd name="T35" fmla="*/ 1402 h 31"/>
                              <a:gd name="T36" fmla="+- 0 9803 9800"/>
                              <a:gd name="T37" fmla="*/ T36 w 115"/>
                              <a:gd name="T38" fmla="+- 0 1400 1373"/>
                              <a:gd name="T39" fmla="*/ 1400 h 31"/>
                              <a:gd name="T40" fmla="+- 0 9811 9800"/>
                              <a:gd name="T41" fmla="*/ T40 w 115"/>
                              <a:gd name="T42" fmla="+- 0 1394 1373"/>
                              <a:gd name="T43" fmla="*/ 1394 h 31"/>
                              <a:gd name="T44" fmla="+- 0 9823 9800"/>
                              <a:gd name="T45" fmla="*/ T44 w 115"/>
                              <a:gd name="T46" fmla="+- 0 1387 1373"/>
                              <a:gd name="T47" fmla="*/ 1387 h 31"/>
                              <a:gd name="T48" fmla="+- 0 9839 9800"/>
                              <a:gd name="T49" fmla="*/ T48 w 115"/>
                              <a:gd name="T50" fmla="+- 0 1379 1373"/>
                              <a:gd name="T51" fmla="*/ 1379 h 31"/>
                              <a:gd name="T52" fmla="+- 0 9857 9800"/>
                              <a:gd name="T53" fmla="*/ T52 w 115"/>
                              <a:gd name="T54" fmla="+- 0 1374 1373"/>
                              <a:gd name="T55" fmla="*/ 1374 h 31"/>
                              <a:gd name="T56" fmla="+- 0 9872 9800"/>
                              <a:gd name="T57" fmla="*/ T56 w 115"/>
                              <a:gd name="T58" fmla="+- 0 1373 1373"/>
                              <a:gd name="T59" fmla="*/ 1373 h 31"/>
                              <a:gd name="T60" fmla="+- 0 9885 9800"/>
                              <a:gd name="T61" fmla="*/ T60 w 115"/>
                              <a:gd name="T62" fmla="+- 0 1374 1373"/>
                              <a:gd name="T63" fmla="*/ 1374 h 31"/>
                              <a:gd name="T64" fmla="+- 0 9892 9800"/>
                              <a:gd name="T65" fmla="*/ T64 w 115"/>
                              <a:gd name="T66" fmla="+- 0 1379 1373"/>
                              <a:gd name="T67" fmla="*/ 1379 h 31"/>
                              <a:gd name="T68" fmla="+- 0 9900 9800"/>
                              <a:gd name="T69" fmla="*/ T68 w 115"/>
                              <a:gd name="T70" fmla="+- 0 1387 1373"/>
                              <a:gd name="T71" fmla="*/ 1387 h 31"/>
                              <a:gd name="T72" fmla="+- 0 9914 9800"/>
                              <a:gd name="T73" fmla="*/ T72 w 115"/>
                              <a:gd name="T74" fmla="+- 0 1402 1373"/>
                              <a:gd name="T75" fmla="*/ 1402 h 31"/>
                              <a:gd name="T76" fmla="+- 0 9914 9800"/>
                              <a:gd name="T77" fmla="*/ T76 w 115"/>
                              <a:gd name="T78" fmla="+- 0 1402 1373"/>
                              <a:gd name="T79" fmla="*/ 1402 h 31"/>
                              <a:gd name="T80" fmla="+- 0 9902 9800"/>
                              <a:gd name="T81" fmla="*/ T80 w 115"/>
                              <a:gd name="T82" fmla="+- 0 1394 1373"/>
                              <a:gd name="T83" fmla="*/ 1394 h 31"/>
                              <a:gd name="T84" fmla="+- 0 9888 9800"/>
                              <a:gd name="T85" fmla="*/ T84 w 115"/>
                              <a:gd name="T86" fmla="+- 0 1387 1373"/>
                              <a:gd name="T87" fmla="*/ 1387 h 31"/>
                              <a:gd name="T88" fmla="+- 0 9879 9800"/>
                              <a:gd name="T89" fmla="*/ T88 w 115"/>
                              <a:gd name="T90" fmla="+- 0 1380 1373"/>
                              <a:gd name="T91" fmla="*/ 1380 h 31"/>
                              <a:gd name="T92" fmla="+- 0 9866 9800"/>
                              <a:gd name="T93" fmla="*/ T92 w 115"/>
                              <a:gd name="T94" fmla="+- 0 1383 1373"/>
                              <a:gd name="T95" fmla="*/ 1383 h 31"/>
                              <a:gd name="T96" fmla="+- 0 9853 9800"/>
                              <a:gd name="T97" fmla="*/ T96 w 115"/>
                              <a:gd name="T98" fmla="+- 0 1386 1373"/>
                              <a:gd name="T99" fmla="*/ 1386 h 31"/>
                              <a:gd name="T100" fmla="+- 0 9835 9800"/>
                              <a:gd name="T101" fmla="*/ T100 w 115"/>
                              <a:gd name="T102" fmla="+- 0 1391 1373"/>
                              <a:gd name="T103" fmla="*/ 1391 h 31"/>
                              <a:gd name="T104" fmla="+- 0 9817 9800"/>
                              <a:gd name="T105" fmla="*/ T104 w 115"/>
                              <a:gd name="T106" fmla="+- 0 1397 1373"/>
                              <a:gd name="T107" fmla="*/ 1397 h 31"/>
                              <a:gd name="T108" fmla="+- 0 9806 9800"/>
                              <a:gd name="T109" fmla="*/ T108 w 115"/>
                              <a:gd name="T110" fmla="+- 0 1401 1373"/>
                              <a:gd name="T111" fmla="*/ 1401 h 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Lst>
                            <a:rect l="0" t="0" r="r" b="b"/>
                            <a:pathLst>
                              <a:path w="115" h="31">
                                <a:moveTo>
                                  <a:pt x="114" y="29"/>
                                </a:moveTo>
                                <a:lnTo>
                                  <a:pt x="104" y="24"/>
                                </a:lnTo>
                                <a:lnTo>
                                  <a:pt x="92" y="21"/>
                                </a:lnTo>
                                <a:lnTo>
                                  <a:pt x="80" y="20"/>
                                </a:lnTo>
                                <a:lnTo>
                                  <a:pt x="68" y="20"/>
                                </a:lnTo>
                                <a:lnTo>
                                  <a:pt x="54" y="22"/>
                                </a:lnTo>
                                <a:lnTo>
                                  <a:pt x="33" y="27"/>
                                </a:lnTo>
                                <a:lnTo>
                                  <a:pt x="13" y="30"/>
                                </a:lnTo>
                                <a:lnTo>
                                  <a:pt x="0" y="29"/>
                                </a:lnTo>
                                <a:lnTo>
                                  <a:pt x="3" y="27"/>
                                </a:lnTo>
                                <a:lnTo>
                                  <a:pt x="11" y="21"/>
                                </a:lnTo>
                                <a:lnTo>
                                  <a:pt x="23" y="14"/>
                                </a:lnTo>
                                <a:lnTo>
                                  <a:pt x="39" y="6"/>
                                </a:lnTo>
                                <a:lnTo>
                                  <a:pt x="57" y="1"/>
                                </a:lnTo>
                                <a:lnTo>
                                  <a:pt x="72" y="0"/>
                                </a:lnTo>
                                <a:lnTo>
                                  <a:pt x="85" y="1"/>
                                </a:lnTo>
                                <a:lnTo>
                                  <a:pt x="92" y="6"/>
                                </a:lnTo>
                                <a:lnTo>
                                  <a:pt x="100" y="14"/>
                                </a:lnTo>
                                <a:lnTo>
                                  <a:pt x="114" y="29"/>
                                </a:lnTo>
                                <a:close/>
                                <a:moveTo>
                                  <a:pt x="102" y="21"/>
                                </a:moveTo>
                                <a:lnTo>
                                  <a:pt x="88" y="14"/>
                                </a:lnTo>
                                <a:lnTo>
                                  <a:pt x="79" y="7"/>
                                </a:lnTo>
                                <a:lnTo>
                                  <a:pt x="66" y="10"/>
                                </a:lnTo>
                                <a:lnTo>
                                  <a:pt x="53" y="13"/>
                                </a:lnTo>
                                <a:lnTo>
                                  <a:pt x="35" y="18"/>
                                </a:lnTo>
                                <a:lnTo>
                                  <a:pt x="17" y="24"/>
                                </a:lnTo>
                                <a:lnTo>
                                  <a:pt x="6" y="28"/>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4" name="Picture 381"/>
                          <pic:cNvPicPr>
                            <a:picLocks noChangeAspect="1" noChangeArrowheads="1"/>
                          </pic:cNvPicPr>
                        </pic:nvPicPr>
                        <pic:blipFill>
                          <a:blip r:embed="rId239">
                            <a:extLst>
                              <a:ext uri="{28A0092B-C50C-407E-A947-70E740481C1C}">
                                <a14:useLocalDpi xmlns:a14="http://schemas.microsoft.com/office/drawing/2010/main" val="0"/>
                              </a:ext>
                            </a:extLst>
                          </a:blip>
                          <a:srcRect/>
                          <a:stretch>
                            <a:fillRect/>
                          </a:stretch>
                        </pic:blipFill>
                        <pic:spPr bwMode="auto">
                          <a:xfrm>
                            <a:off x="9930" y="1334"/>
                            <a:ext cx="76" cy="10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5" name="AutoShape 382"/>
                        <wps:cNvSpPr>
                          <a:spLocks/>
                        </wps:cNvSpPr>
                        <wps:spPr bwMode="auto">
                          <a:xfrm>
                            <a:off x="9930" y="1334"/>
                            <a:ext cx="76" cy="106"/>
                          </a:xfrm>
                          <a:custGeom>
                            <a:avLst/>
                            <a:gdLst>
                              <a:gd name="T0" fmla="+- 0 9930 9930"/>
                              <a:gd name="T1" fmla="*/ T0 w 76"/>
                              <a:gd name="T2" fmla="+- 0 1439 1334"/>
                              <a:gd name="T3" fmla="*/ 1439 h 106"/>
                              <a:gd name="T4" fmla="+- 0 9930 9930"/>
                              <a:gd name="T5" fmla="*/ T4 w 76"/>
                              <a:gd name="T6" fmla="+- 0 1434 1334"/>
                              <a:gd name="T7" fmla="*/ 1434 h 106"/>
                              <a:gd name="T8" fmla="+- 0 9931 9930"/>
                              <a:gd name="T9" fmla="*/ T8 w 76"/>
                              <a:gd name="T10" fmla="+- 0 1421 1334"/>
                              <a:gd name="T11" fmla="*/ 1421 h 106"/>
                              <a:gd name="T12" fmla="+- 0 9936 9930"/>
                              <a:gd name="T13" fmla="*/ T12 w 76"/>
                              <a:gd name="T14" fmla="+- 0 1403 1334"/>
                              <a:gd name="T15" fmla="*/ 1403 h 106"/>
                              <a:gd name="T16" fmla="+- 0 9947 9930"/>
                              <a:gd name="T17" fmla="*/ T16 w 76"/>
                              <a:gd name="T18" fmla="+- 0 1385 1334"/>
                              <a:gd name="T19" fmla="*/ 1385 h 106"/>
                              <a:gd name="T20" fmla="+- 0 9964 9930"/>
                              <a:gd name="T21" fmla="*/ T20 w 76"/>
                              <a:gd name="T22" fmla="+- 0 1367 1334"/>
                              <a:gd name="T23" fmla="*/ 1367 h 106"/>
                              <a:gd name="T24" fmla="+- 0 9984 9930"/>
                              <a:gd name="T25" fmla="*/ T24 w 76"/>
                              <a:gd name="T26" fmla="+- 0 1351 1334"/>
                              <a:gd name="T27" fmla="*/ 1351 h 106"/>
                              <a:gd name="T28" fmla="+- 0 10000 9930"/>
                              <a:gd name="T29" fmla="*/ T28 w 76"/>
                              <a:gd name="T30" fmla="+- 0 1339 1334"/>
                              <a:gd name="T31" fmla="*/ 1339 h 106"/>
                              <a:gd name="T32" fmla="+- 0 10006 9930"/>
                              <a:gd name="T33" fmla="*/ T32 w 76"/>
                              <a:gd name="T34" fmla="+- 0 1334 1334"/>
                              <a:gd name="T35" fmla="*/ 1334 h 106"/>
                              <a:gd name="T36" fmla="+- 0 10005 9930"/>
                              <a:gd name="T37" fmla="*/ T36 w 76"/>
                              <a:gd name="T38" fmla="+- 0 1340 1334"/>
                              <a:gd name="T39" fmla="*/ 1340 h 106"/>
                              <a:gd name="T40" fmla="+- 0 10002 9930"/>
                              <a:gd name="T41" fmla="*/ T40 w 76"/>
                              <a:gd name="T42" fmla="+- 0 1355 1334"/>
                              <a:gd name="T43" fmla="*/ 1355 h 106"/>
                              <a:gd name="T44" fmla="+- 0 9996 9930"/>
                              <a:gd name="T45" fmla="*/ T44 w 76"/>
                              <a:gd name="T46" fmla="+- 0 1375 1334"/>
                              <a:gd name="T47" fmla="*/ 1375 h 106"/>
                              <a:gd name="T48" fmla="+- 0 9989 9930"/>
                              <a:gd name="T49" fmla="*/ T48 w 76"/>
                              <a:gd name="T50" fmla="+- 0 1394 1334"/>
                              <a:gd name="T51" fmla="*/ 1394 h 106"/>
                              <a:gd name="T52" fmla="+- 0 9976 9930"/>
                              <a:gd name="T53" fmla="*/ T52 w 76"/>
                              <a:gd name="T54" fmla="+- 0 1410 1334"/>
                              <a:gd name="T55" fmla="*/ 1410 h 106"/>
                              <a:gd name="T56" fmla="+- 0 9956 9930"/>
                              <a:gd name="T57" fmla="*/ T56 w 76"/>
                              <a:gd name="T58" fmla="+- 0 1425 1334"/>
                              <a:gd name="T59" fmla="*/ 1425 h 106"/>
                              <a:gd name="T60" fmla="+- 0 9938 9930"/>
                              <a:gd name="T61" fmla="*/ T60 w 76"/>
                              <a:gd name="T62" fmla="+- 0 1435 1334"/>
                              <a:gd name="T63" fmla="*/ 1435 h 106"/>
                              <a:gd name="T64" fmla="+- 0 9930 9930"/>
                              <a:gd name="T65" fmla="*/ T64 w 76"/>
                              <a:gd name="T66" fmla="+- 0 1439 1334"/>
                              <a:gd name="T67" fmla="*/ 1439 h 106"/>
                              <a:gd name="T68" fmla="+- 0 9933 9930"/>
                              <a:gd name="T69" fmla="*/ T68 w 76"/>
                              <a:gd name="T70" fmla="+- 0 1434 1334"/>
                              <a:gd name="T71" fmla="*/ 1434 h 106"/>
                              <a:gd name="T72" fmla="+- 0 9945 9930"/>
                              <a:gd name="T73" fmla="*/ T72 w 76"/>
                              <a:gd name="T74" fmla="+- 0 1419 1334"/>
                              <a:gd name="T75" fmla="*/ 1419 h 106"/>
                              <a:gd name="T76" fmla="+- 0 9965 9930"/>
                              <a:gd name="T77" fmla="*/ T76 w 76"/>
                              <a:gd name="T78" fmla="+- 0 1392 1334"/>
                              <a:gd name="T79" fmla="*/ 1392 h 106"/>
                              <a:gd name="T80" fmla="+- 0 9986 9930"/>
                              <a:gd name="T81" fmla="*/ T80 w 76"/>
                              <a:gd name="T82" fmla="+- 0 1363 1334"/>
                              <a:gd name="T83" fmla="*/ 1363 h 106"/>
                              <a:gd name="T84" fmla="+- 0 10000 9930"/>
                              <a:gd name="T85" fmla="*/ T84 w 76"/>
                              <a:gd name="T86" fmla="+- 0 1343 1334"/>
                              <a:gd name="T87" fmla="*/ 1343 h 10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76" h="106">
                                <a:moveTo>
                                  <a:pt x="0" y="105"/>
                                </a:moveTo>
                                <a:lnTo>
                                  <a:pt x="0" y="100"/>
                                </a:lnTo>
                                <a:lnTo>
                                  <a:pt x="1" y="87"/>
                                </a:lnTo>
                                <a:lnTo>
                                  <a:pt x="6" y="69"/>
                                </a:lnTo>
                                <a:lnTo>
                                  <a:pt x="17" y="51"/>
                                </a:lnTo>
                                <a:lnTo>
                                  <a:pt x="34" y="33"/>
                                </a:lnTo>
                                <a:lnTo>
                                  <a:pt x="54" y="17"/>
                                </a:lnTo>
                                <a:lnTo>
                                  <a:pt x="70" y="5"/>
                                </a:lnTo>
                                <a:lnTo>
                                  <a:pt x="76" y="0"/>
                                </a:lnTo>
                                <a:lnTo>
                                  <a:pt x="75" y="6"/>
                                </a:lnTo>
                                <a:lnTo>
                                  <a:pt x="72" y="21"/>
                                </a:lnTo>
                                <a:lnTo>
                                  <a:pt x="66" y="41"/>
                                </a:lnTo>
                                <a:lnTo>
                                  <a:pt x="59" y="60"/>
                                </a:lnTo>
                                <a:lnTo>
                                  <a:pt x="46" y="76"/>
                                </a:lnTo>
                                <a:lnTo>
                                  <a:pt x="26" y="91"/>
                                </a:lnTo>
                                <a:lnTo>
                                  <a:pt x="8" y="101"/>
                                </a:lnTo>
                                <a:lnTo>
                                  <a:pt x="0" y="105"/>
                                </a:lnTo>
                                <a:close/>
                                <a:moveTo>
                                  <a:pt x="3" y="100"/>
                                </a:moveTo>
                                <a:lnTo>
                                  <a:pt x="15" y="85"/>
                                </a:lnTo>
                                <a:lnTo>
                                  <a:pt x="35" y="58"/>
                                </a:lnTo>
                                <a:lnTo>
                                  <a:pt x="56" y="29"/>
                                </a:lnTo>
                                <a:lnTo>
                                  <a:pt x="70"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6" name="Picture 383"/>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9922" y="1374"/>
                            <a:ext cx="23" cy="4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7" name="Freeform 384"/>
                        <wps:cNvSpPr>
                          <a:spLocks/>
                        </wps:cNvSpPr>
                        <wps:spPr bwMode="auto">
                          <a:xfrm>
                            <a:off x="9922" y="1374"/>
                            <a:ext cx="23" cy="45"/>
                          </a:xfrm>
                          <a:custGeom>
                            <a:avLst/>
                            <a:gdLst>
                              <a:gd name="T0" fmla="+- 0 9926 9922"/>
                              <a:gd name="T1" fmla="*/ T0 w 23"/>
                              <a:gd name="T2" fmla="+- 0 1420 1375"/>
                              <a:gd name="T3" fmla="*/ 1420 h 45"/>
                              <a:gd name="T4" fmla="+- 0 9925 9922"/>
                              <a:gd name="T5" fmla="*/ T4 w 23"/>
                              <a:gd name="T6" fmla="+- 0 1415 1375"/>
                              <a:gd name="T7" fmla="*/ 1415 h 45"/>
                              <a:gd name="T8" fmla="+- 0 9922 9922"/>
                              <a:gd name="T9" fmla="*/ T8 w 23"/>
                              <a:gd name="T10" fmla="+- 0 1405 1375"/>
                              <a:gd name="T11" fmla="*/ 1405 h 45"/>
                              <a:gd name="T12" fmla="+- 0 9923 9922"/>
                              <a:gd name="T13" fmla="*/ T12 w 23"/>
                              <a:gd name="T14" fmla="+- 0 1390 1375"/>
                              <a:gd name="T15" fmla="*/ 1390 h 45"/>
                              <a:gd name="T16" fmla="+- 0 9932 9922"/>
                              <a:gd name="T17" fmla="*/ T16 w 23"/>
                              <a:gd name="T18" fmla="+- 0 1375 1375"/>
                              <a:gd name="T19" fmla="*/ 1375 h 45"/>
                              <a:gd name="T20" fmla="+- 0 9937 9922"/>
                              <a:gd name="T21" fmla="*/ T20 w 23"/>
                              <a:gd name="T22" fmla="+- 0 1377 1375"/>
                              <a:gd name="T23" fmla="*/ 1377 h 45"/>
                              <a:gd name="T24" fmla="+- 0 9945 9922"/>
                              <a:gd name="T25" fmla="*/ T24 w 23"/>
                              <a:gd name="T26" fmla="+- 0 1383 1375"/>
                              <a:gd name="T27" fmla="*/ 1383 h 45"/>
                              <a:gd name="T28" fmla="+- 0 9945 9922"/>
                              <a:gd name="T29" fmla="*/ T28 w 23"/>
                              <a:gd name="T30" fmla="+- 0 1397 1375"/>
                              <a:gd name="T31" fmla="*/ 1397 h 45"/>
                              <a:gd name="T32" fmla="+- 0 9926 9922"/>
                              <a:gd name="T33" fmla="*/ T32 w 23"/>
                              <a:gd name="T34" fmla="+- 0 1420 1375"/>
                              <a:gd name="T35" fmla="*/ 1420 h 4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23" h="45">
                                <a:moveTo>
                                  <a:pt x="4" y="45"/>
                                </a:moveTo>
                                <a:lnTo>
                                  <a:pt x="3" y="40"/>
                                </a:lnTo>
                                <a:lnTo>
                                  <a:pt x="0" y="30"/>
                                </a:lnTo>
                                <a:lnTo>
                                  <a:pt x="1" y="15"/>
                                </a:lnTo>
                                <a:lnTo>
                                  <a:pt x="10" y="0"/>
                                </a:lnTo>
                                <a:lnTo>
                                  <a:pt x="15" y="2"/>
                                </a:lnTo>
                                <a:lnTo>
                                  <a:pt x="23" y="8"/>
                                </a:lnTo>
                                <a:lnTo>
                                  <a:pt x="23" y="22"/>
                                </a:lnTo>
                                <a:lnTo>
                                  <a:pt x="4" y="4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8" name="Picture 385"/>
                          <pic:cNvPicPr>
                            <a:picLocks noChangeAspect="1" noChangeArrowheads="1"/>
                          </pic:cNvPicPr>
                        </pic:nvPicPr>
                        <pic:blipFill>
                          <a:blip r:embed="rId241">
                            <a:extLst>
                              <a:ext uri="{28A0092B-C50C-407E-A947-70E740481C1C}">
                                <a14:useLocalDpi xmlns:a14="http://schemas.microsoft.com/office/drawing/2010/main" val="0"/>
                              </a:ext>
                            </a:extLst>
                          </a:blip>
                          <a:srcRect/>
                          <a:stretch>
                            <a:fillRect/>
                          </a:stretch>
                        </pic:blipFill>
                        <pic:spPr bwMode="auto">
                          <a:xfrm>
                            <a:off x="9924" y="1379"/>
                            <a:ext cx="11" cy="3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49" name="Freeform 386"/>
                        <wps:cNvSpPr>
                          <a:spLocks/>
                        </wps:cNvSpPr>
                        <wps:spPr bwMode="auto">
                          <a:xfrm>
                            <a:off x="9924" y="1379"/>
                            <a:ext cx="11" cy="33"/>
                          </a:xfrm>
                          <a:custGeom>
                            <a:avLst/>
                            <a:gdLst>
                              <a:gd name="T0" fmla="+- 0 9925 9925"/>
                              <a:gd name="T1" fmla="*/ T0 w 11"/>
                              <a:gd name="T2" fmla="+- 0 1412 1380"/>
                              <a:gd name="T3" fmla="*/ 1412 h 33"/>
                              <a:gd name="T4" fmla="+- 0 9928 9925"/>
                              <a:gd name="T5" fmla="*/ T4 w 11"/>
                              <a:gd name="T6" fmla="+- 0 1406 1380"/>
                              <a:gd name="T7" fmla="*/ 1406 h 33"/>
                              <a:gd name="T8" fmla="+- 0 9935 9925"/>
                              <a:gd name="T9" fmla="*/ T8 w 11"/>
                              <a:gd name="T10" fmla="+- 0 1399 1380"/>
                              <a:gd name="T11" fmla="*/ 1399 h 33"/>
                              <a:gd name="T12" fmla="+- 0 9930 9925"/>
                              <a:gd name="T13" fmla="*/ T12 w 11"/>
                              <a:gd name="T14" fmla="+- 0 1380 1380"/>
                              <a:gd name="T15" fmla="*/ 1380 h 33"/>
                            </a:gdLst>
                            <a:ahLst/>
                            <a:cxnLst>
                              <a:cxn ang="0">
                                <a:pos x="T1" y="T3"/>
                              </a:cxn>
                              <a:cxn ang="0">
                                <a:pos x="T5" y="T7"/>
                              </a:cxn>
                              <a:cxn ang="0">
                                <a:pos x="T9" y="T11"/>
                              </a:cxn>
                              <a:cxn ang="0">
                                <a:pos x="T13" y="T15"/>
                              </a:cxn>
                            </a:cxnLst>
                            <a:rect l="0" t="0" r="r" b="b"/>
                            <a:pathLst>
                              <a:path w="11" h="33">
                                <a:moveTo>
                                  <a:pt x="0" y="32"/>
                                </a:moveTo>
                                <a:lnTo>
                                  <a:pt x="3" y="26"/>
                                </a:lnTo>
                                <a:lnTo>
                                  <a:pt x="10" y="19"/>
                                </a:lnTo>
                                <a:lnTo>
                                  <a:pt x="5"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0" name="Picture 387"/>
                          <pic:cNvPicPr>
                            <a:picLocks noChangeAspect="1" noChangeArrowheads="1"/>
                          </pic:cNvPicPr>
                        </pic:nvPicPr>
                        <pic:blipFill>
                          <a:blip r:embed="rId242">
                            <a:extLst>
                              <a:ext uri="{28A0092B-C50C-407E-A947-70E740481C1C}">
                                <a14:useLocalDpi xmlns:a14="http://schemas.microsoft.com/office/drawing/2010/main" val="0"/>
                              </a:ext>
                            </a:extLst>
                          </a:blip>
                          <a:srcRect/>
                          <a:stretch>
                            <a:fillRect/>
                          </a:stretch>
                        </pic:blipFill>
                        <pic:spPr bwMode="auto">
                          <a:xfrm>
                            <a:off x="9907" y="1286"/>
                            <a:ext cx="45" cy="11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1" name="AutoShape 388"/>
                        <wps:cNvSpPr>
                          <a:spLocks/>
                        </wps:cNvSpPr>
                        <wps:spPr bwMode="auto">
                          <a:xfrm>
                            <a:off x="9907" y="1286"/>
                            <a:ext cx="45" cy="112"/>
                          </a:xfrm>
                          <a:custGeom>
                            <a:avLst/>
                            <a:gdLst>
                              <a:gd name="T0" fmla="+- 0 9912 9908"/>
                              <a:gd name="T1" fmla="*/ T0 w 45"/>
                              <a:gd name="T2" fmla="+- 0 1397 1286"/>
                              <a:gd name="T3" fmla="*/ 1397 h 112"/>
                              <a:gd name="T4" fmla="+- 0 9910 9908"/>
                              <a:gd name="T5" fmla="*/ T4 w 45"/>
                              <a:gd name="T6" fmla="+- 0 1392 1286"/>
                              <a:gd name="T7" fmla="*/ 1392 h 112"/>
                              <a:gd name="T8" fmla="+- 0 9908 9908"/>
                              <a:gd name="T9" fmla="*/ T8 w 45"/>
                              <a:gd name="T10" fmla="+- 0 1379 1286"/>
                              <a:gd name="T11" fmla="*/ 1379 h 112"/>
                              <a:gd name="T12" fmla="+- 0 9908 9908"/>
                              <a:gd name="T13" fmla="*/ T12 w 45"/>
                              <a:gd name="T14" fmla="+- 0 1362 1286"/>
                              <a:gd name="T15" fmla="*/ 1362 h 112"/>
                              <a:gd name="T16" fmla="+- 0 9913 9908"/>
                              <a:gd name="T17" fmla="*/ T16 w 45"/>
                              <a:gd name="T18" fmla="+- 0 1344 1286"/>
                              <a:gd name="T19" fmla="*/ 1344 h 112"/>
                              <a:gd name="T20" fmla="+- 0 9923 9908"/>
                              <a:gd name="T21" fmla="*/ T20 w 45"/>
                              <a:gd name="T22" fmla="+- 0 1325 1286"/>
                              <a:gd name="T23" fmla="*/ 1325 h 112"/>
                              <a:gd name="T24" fmla="+- 0 9936 9908"/>
                              <a:gd name="T25" fmla="*/ T24 w 45"/>
                              <a:gd name="T26" fmla="+- 0 1307 1286"/>
                              <a:gd name="T27" fmla="*/ 1307 h 112"/>
                              <a:gd name="T28" fmla="+- 0 9948 9908"/>
                              <a:gd name="T29" fmla="*/ T28 w 45"/>
                              <a:gd name="T30" fmla="+- 0 1292 1286"/>
                              <a:gd name="T31" fmla="*/ 1292 h 112"/>
                              <a:gd name="T32" fmla="+- 0 9953 9908"/>
                              <a:gd name="T33" fmla="*/ T32 w 45"/>
                              <a:gd name="T34" fmla="+- 0 1286 1286"/>
                              <a:gd name="T35" fmla="*/ 1286 h 112"/>
                              <a:gd name="T36" fmla="+- 0 9952 9908"/>
                              <a:gd name="T37" fmla="*/ T36 w 45"/>
                              <a:gd name="T38" fmla="+- 0 1291 1286"/>
                              <a:gd name="T39" fmla="*/ 1291 h 112"/>
                              <a:gd name="T40" fmla="+- 0 9951 9908"/>
                              <a:gd name="T41" fmla="*/ T40 w 45"/>
                              <a:gd name="T42" fmla="+- 0 1302 1286"/>
                              <a:gd name="T43" fmla="*/ 1302 h 112"/>
                              <a:gd name="T44" fmla="+- 0 9948 9908"/>
                              <a:gd name="T45" fmla="*/ T44 w 45"/>
                              <a:gd name="T46" fmla="+- 0 1319 1286"/>
                              <a:gd name="T47" fmla="*/ 1319 h 112"/>
                              <a:gd name="T48" fmla="+- 0 9945 9908"/>
                              <a:gd name="T49" fmla="*/ T48 w 45"/>
                              <a:gd name="T50" fmla="+- 0 1340 1286"/>
                              <a:gd name="T51" fmla="*/ 1340 h 112"/>
                              <a:gd name="T52" fmla="+- 0 9938 9908"/>
                              <a:gd name="T53" fmla="*/ T52 w 45"/>
                              <a:gd name="T54" fmla="+- 0 1361 1286"/>
                              <a:gd name="T55" fmla="*/ 1361 h 112"/>
                              <a:gd name="T56" fmla="+- 0 9927 9908"/>
                              <a:gd name="T57" fmla="*/ T56 w 45"/>
                              <a:gd name="T58" fmla="+- 0 1379 1286"/>
                              <a:gd name="T59" fmla="*/ 1379 h 112"/>
                              <a:gd name="T60" fmla="+- 0 9916 9908"/>
                              <a:gd name="T61" fmla="*/ T60 w 45"/>
                              <a:gd name="T62" fmla="+- 0 1392 1286"/>
                              <a:gd name="T63" fmla="*/ 1392 h 112"/>
                              <a:gd name="T64" fmla="+- 0 9912 9908"/>
                              <a:gd name="T65" fmla="*/ T64 w 45"/>
                              <a:gd name="T66" fmla="+- 0 1397 1286"/>
                              <a:gd name="T67" fmla="*/ 1397 h 112"/>
                              <a:gd name="T68" fmla="+- 0 9911 9908"/>
                              <a:gd name="T69" fmla="*/ T68 w 45"/>
                              <a:gd name="T70" fmla="+- 0 1391 1286"/>
                              <a:gd name="T71" fmla="*/ 1391 h 112"/>
                              <a:gd name="T72" fmla="+- 0 9918 9908"/>
                              <a:gd name="T73" fmla="*/ T72 w 45"/>
                              <a:gd name="T74" fmla="+- 0 1373 1286"/>
                              <a:gd name="T75" fmla="*/ 1373 h 112"/>
                              <a:gd name="T76" fmla="+- 0 9928 9908"/>
                              <a:gd name="T77" fmla="*/ T76 w 45"/>
                              <a:gd name="T78" fmla="+- 0 1347 1286"/>
                              <a:gd name="T79" fmla="*/ 1347 h 112"/>
                              <a:gd name="T80" fmla="+- 0 9939 9908"/>
                              <a:gd name="T81" fmla="*/ T80 w 45"/>
                              <a:gd name="T82" fmla="+- 0 1320 1286"/>
                              <a:gd name="T83" fmla="*/ 1320 h 112"/>
                              <a:gd name="T84" fmla="+- 0 9949 9908"/>
                              <a:gd name="T85" fmla="*/ T84 w 45"/>
                              <a:gd name="T86" fmla="+- 0 1297 1286"/>
                              <a:gd name="T87" fmla="*/ 1297 h 11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45" h="112">
                                <a:moveTo>
                                  <a:pt x="4" y="111"/>
                                </a:moveTo>
                                <a:lnTo>
                                  <a:pt x="2" y="106"/>
                                </a:lnTo>
                                <a:lnTo>
                                  <a:pt x="0" y="93"/>
                                </a:lnTo>
                                <a:lnTo>
                                  <a:pt x="0" y="76"/>
                                </a:lnTo>
                                <a:lnTo>
                                  <a:pt x="5" y="58"/>
                                </a:lnTo>
                                <a:lnTo>
                                  <a:pt x="15" y="39"/>
                                </a:lnTo>
                                <a:lnTo>
                                  <a:pt x="28" y="21"/>
                                </a:lnTo>
                                <a:lnTo>
                                  <a:pt x="40" y="6"/>
                                </a:lnTo>
                                <a:lnTo>
                                  <a:pt x="45" y="0"/>
                                </a:lnTo>
                                <a:lnTo>
                                  <a:pt x="44" y="5"/>
                                </a:lnTo>
                                <a:lnTo>
                                  <a:pt x="43" y="16"/>
                                </a:lnTo>
                                <a:lnTo>
                                  <a:pt x="40" y="33"/>
                                </a:lnTo>
                                <a:lnTo>
                                  <a:pt x="37" y="54"/>
                                </a:lnTo>
                                <a:lnTo>
                                  <a:pt x="30" y="75"/>
                                </a:lnTo>
                                <a:lnTo>
                                  <a:pt x="19" y="93"/>
                                </a:lnTo>
                                <a:lnTo>
                                  <a:pt x="8" y="106"/>
                                </a:lnTo>
                                <a:lnTo>
                                  <a:pt x="4" y="111"/>
                                </a:lnTo>
                                <a:close/>
                                <a:moveTo>
                                  <a:pt x="3" y="105"/>
                                </a:moveTo>
                                <a:lnTo>
                                  <a:pt x="10" y="87"/>
                                </a:lnTo>
                                <a:lnTo>
                                  <a:pt x="20" y="61"/>
                                </a:lnTo>
                                <a:lnTo>
                                  <a:pt x="31" y="34"/>
                                </a:lnTo>
                                <a:lnTo>
                                  <a:pt x="41" y="11"/>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2" name="Picture 389"/>
                          <pic:cNvPicPr>
                            <a:picLocks noChangeAspect="1" noChangeArrowheads="1"/>
                          </pic:cNvPicPr>
                        </pic:nvPicPr>
                        <pic:blipFill>
                          <a:blip r:embed="rId243">
                            <a:extLst>
                              <a:ext uri="{28A0092B-C50C-407E-A947-70E740481C1C}">
                                <a14:useLocalDpi xmlns:a14="http://schemas.microsoft.com/office/drawing/2010/main" val="0"/>
                              </a:ext>
                            </a:extLst>
                          </a:blip>
                          <a:srcRect/>
                          <a:stretch>
                            <a:fillRect/>
                          </a:stretch>
                        </pic:blipFill>
                        <pic:spPr bwMode="auto">
                          <a:xfrm>
                            <a:off x="9888" y="1306"/>
                            <a:ext cx="30" cy="7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3" name="AutoShape 390"/>
                        <wps:cNvSpPr>
                          <a:spLocks/>
                        </wps:cNvSpPr>
                        <wps:spPr bwMode="auto">
                          <a:xfrm>
                            <a:off x="9888" y="1306"/>
                            <a:ext cx="30" cy="71"/>
                          </a:xfrm>
                          <a:custGeom>
                            <a:avLst/>
                            <a:gdLst>
                              <a:gd name="T0" fmla="+- 0 9902 9888"/>
                              <a:gd name="T1" fmla="*/ T0 w 30"/>
                              <a:gd name="T2" fmla="+- 0 1377 1306"/>
                              <a:gd name="T3" fmla="*/ 1377 h 71"/>
                              <a:gd name="T4" fmla="+- 0 9902 9888"/>
                              <a:gd name="T5" fmla="*/ T4 w 30"/>
                              <a:gd name="T6" fmla="+- 0 1377 1306"/>
                              <a:gd name="T7" fmla="*/ 1377 h 71"/>
                              <a:gd name="T8" fmla="+- 0 9917 9888"/>
                              <a:gd name="T9" fmla="*/ T8 w 30"/>
                              <a:gd name="T10" fmla="+- 0 1363 1306"/>
                              <a:gd name="T11" fmla="*/ 1363 h 71"/>
                              <a:gd name="T12" fmla="+- 0 9914 9888"/>
                              <a:gd name="T13" fmla="*/ T12 w 30"/>
                              <a:gd name="T14" fmla="+- 0 1343 1306"/>
                              <a:gd name="T15" fmla="*/ 1343 h 71"/>
                              <a:gd name="T16" fmla="+- 0 9909 9888"/>
                              <a:gd name="T17" fmla="*/ T16 w 30"/>
                              <a:gd name="T18" fmla="+- 0 1329 1306"/>
                              <a:gd name="T19" fmla="*/ 1329 h 71"/>
                              <a:gd name="T20" fmla="+- 0 9904 9888"/>
                              <a:gd name="T21" fmla="*/ T20 w 30"/>
                              <a:gd name="T22" fmla="+- 0 1317 1306"/>
                              <a:gd name="T23" fmla="*/ 1317 h 71"/>
                              <a:gd name="T24" fmla="+- 0 9900 9888"/>
                              <a:gd name="T25" fmla="*/ T24 w 30"/>
                              <a:gd name="T26" fmla="+- 0 1309 1306"/>
                              <a:gd name="T27" fmla="*/ 1309 h 71"/>
                              <a:gd name="T28" fmla="+- 0 9898 9888"/>
                              <a:gd name="T29" fmla="*/ T28 w 30"/>
                              <a:gd name="T30" fmla="+- 0 1306 1306"/>
                              <a:gd name="T31" fmla="*/ 1306 h 71"/>
                              <a:gd name="T32" fmla="+- 0 9898 9888"/>
                              <a:gd name="T33" fmla="*/ T32 w 30"/>
                              <a:gd name="T34" fmla="+- 0 1306 1306"/>
                              <a:gd name="T35" fmla="*/ 1306 h 71"/>
                              <a:gd name="T36" fmla="+- 0 9889 9888"/>
                              <a:gd name="T37" fmla="*/ T36 w 30"/>
                              <a:gd name="T38" fmla="+- 0 1315 1306"/>
                              <a:gd name="T39" fmla="*/ 1315 h 71"/>
                              <a:gd name="T40" fmla="+- 0 9888 9888"/>
                              <a:gd name="T41" fmla="*/ T40 w 30"/>
                              <a:gd name="T42" fmla="+- 0 1331 1306"/>
                              <a:gd name="T43" fmla="*/ 1331 h 71"/>
                              <a:gd name="T44" fmla="+- 0 9890 9888"/>
                              <a:gd name="T45" fmla="*/ T44 w 30"/>
                              <a:gd name="T46" fmla="+- 0 1345 1306"/>
                              <a:gd name="T47" fmla="*/ 1345 h 71"/>
                              <a:gd name="T48" fmla="+- 0 9895 9888"/>
                              <a:gd name="T49" fmla="*/ T48 w 30"/>
                              <a:gd name="T50" fmla="+- 0 1360 1306"/>
                              <a:gd name="T51" fmla="*/ 1360 h 71"/>
                              <a:gd name="T52" fmla="+- 0 9900 9888"/>
                              <a:gd name="T53" fmla="*/ T52 w 30"/>
                              <a:gd name="T54" fmla="+- 0 1372 1306"/>
                              <a:gd name="T55" fmla="*/ 1372 h 71"/>
                              <a:gd name="T56" fmla="+- 0 9902 9888"/>
                              <a:gd name="T57" fmla="*/ T56 w 30"/>
                              <a:gd name="T58" fmla="+- 0 1377 1306"/>
                              <a:gd name="T59" fmla="*/ 1377 h 71"/>
                              <a:gd name="T60" fmla="+- 0 9904 9888"/>
                              <a:gd name="T61" fmla="*/ T60 w 30"/>
                              <a:gd name="T62" fmla="+- 0 1367 1306"/>
                              <a:gd name="T63" fmla="*/ 1367 h 71"/>
                              <a:gd name="T64" fmla="+- 0 9904 9888"/>
                              <a:gd name="T65" fmla="*/ T64 w 30"/>
                              <a:gd name="T66" fmla="+- 0 1357 1306"/>
                              <a:gd name="T67" fmla="*/ 1357 h 71"/>
                              <a:gd name="T68" fmla="+- 0 9902 9888"/>
                              <a:gd name="T69" fmla="*/ T68 w 30"/>
                              <a:gd name="T70" fmla="+- 0 1344 1306"/>
                              <a:gd name="T71" fmla="*/ 1344 h 71"/>
                              <a:gd name="T72" fmla="+- 0 9898 9888"/>
                              <a:gd name="T73" fmla="*/ T72 w 30"/>
                              <a:gd name="T74" fmla="+- 0 1329 1306"/>
                              <a:gd name="T75" fmla="*/ 1329 h 71"/>
                              <a:gd name="T76" fmla="+- 0 9896 9888"/>
                              <a:gd name="T77" fmla="*/ T76 w 30"/>
                              <a:gd name="T78" fmla="+- 0 1315 1306"/>
                              <a:gd name="T79" fmla="*/ 1315 h 7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Lst>
                            <a:rect l="0" t="0" r="r" b="b"/>
                            <a:pathLst>
                              <a:path w="30" h="71">
                                <a:moveTo>
                                  <a:pt x="14" y="71"/>
                                </a:moveTo>
                                <a:lnTo>
                                  <a:pt x="14" y="71"/>
                                </a:lnTo>
                                <a:lnTo>
                                  <a:pt x="29" y="57"/>
                                </a:lnTo>
                                <a:lnTo>
                                  <a:pt x="26" y="37"/>
                                </a:lnTo>
                                <a:lnTo>
                                  <a:pt x="21" y="23"/>
                                </a:lnTo>
                                <a:lnTo>
                                  <a:pt x="16" y="11"/>
                                </a:lnTo>
                                <a:lnTo>
                                  <a:pt x="12" y="3"/>
                                </a:lnTo>
                                <a:lnTo>
                                  <a:pt x="10" y="0"/>
                                </a:lnTo>
                                <a:lnTo>
                                  <a:pt x="1" y="9"/>
                                </a:lnTo>
                                <a:lnTo>
                                  <a:pt x="0" y="25"/>
                                </a:lnTo>
                                <a:lnTo>
                                  <a:pt x="2" y="39"/>
                                </a:lnTo>
                                <a:lnTo>
                                  <a:pt x="7" y="54"/>
                                </a:lnTo>
                                <a:lnTo>
                                  <a:pt x="12" y="66"/>
                                </a:lnTo>
                                <a:lnTo>
                                  <a:pt x="14" y="71"/>
                                </a:lnTo>
                                <a:close/>
                                <a:moveTo>
                                  <a:pt x="16" y="61"/>
                                </a:moveTo>
                                <a:lnTo>
                                  <a:pt x="16" y="51"/>
                                </a:lnTo>
                                <a:lnTo>
                                  <a:pt x="14" y="38"/>
                                </a:lnTo>
                                <a:lnTo>
                                  <a:pt x="10" y="23"/>
                                </a:lnTo>
                                <a:lnTo>
                                  <a:pt x="8" y="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4" name="Picture 391"/>
                          <pic:cNvPicPr>
                            <a:picLocks noChangeAspect="1" noChangeArrowheads="1"/>
                          </pic:cNvPicPr>
                        </pic:nvPicPr>
                        <pic:blipFill>
                          <a:blip r:embed="rId244">
                            <a:extLst>
                              <a:ext uri="{28A0092B-C50C-407E-A947-70E740481C1C}">
                                <a14:useLocalDpi xmlns:a14="http://schemas.microsoft.com/office/drawing/2010/main" val="0"/>
                              </a:ext>
                            </a:extLst>
                          </a:blip>
                          <a:srcRect/>
                          <a:stretch>
                            <a:fillRect/>
                          </a:stretch>
                        </pic:blipFill>
                        <pic:spPr bwMode="auto">
                          <a:xfrm>
                            <a:off x="9798" y="1312"/>
                            <a:ext cx="103" cy="6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5" name="AutoShape 392"/>
                        <wps:cNvSpPr>
                          <a:spLocks/>
                        </wps:cNvSpPr>
                        <wps:spPr bwMode="auto">
                          <a:xfrm>
                            <a:off x="9798" y="1312"/>
                            <a:ext cx="103" cy="64"/>
                          </a:xfrm>
                          <a:custGeom>
                            <a:avLst/>
                            <a:gdLst>
                              <a:gd name="T0" fmla="+- 0 9901 9798"/>
                              <a:gd name="T1" fmla="*/ T0 w 103"/>
                              <a:gd name="T2" fmla="+- 0 1376 1313"/>
                              <a:gd name="T3" fmla="*/ 1376 h 64"/>
                              <a:gd name="T4" fmla="+- 0 9901 9798"/>
                              <a:gd name="T5" fmla="*/ T4 w 103"/>
                              <a:gd name="T6" fmla="+- 0 1376 1313"/>
                              <a:gd name="T7" fmla="*/ 1376 h 64"/>
                              <a:gd name="T8" fmla="+- 0 9887 9798"/>
                              <a:gd name="T9" fmla="*/ T8 w 103"/>
                              <a:gd name="T10" fmla="+- 0 1365 1313"/>
                              <a:gd name="T11" fmla="*/ 1365 h 64"/>
                              <a:gd name="T12" fmla="+- 0 9868 9798"/>
                              <a:gd name="T13" fmla="*/ T12 w 103"/>
                              <a:gd name="T14" fmla="+- 0 1364 1313"/>
                              <a:gd name="T15" fmla="*/ 1364 h 64"/>
                              <a:gd name="T16" fmla="+- 0 9847 9798"/>
                              <a:gd name="T17" fmla="*/ T16 w 103"/>
                              <a:gd name="T18" fmla="+- 0 1361 1313"/>
                              <a:gd name="T19" fmla="*/ 1361 h 64"/>
                              <a:gd name="T20" fmla="+- 0 9829 9798"/>
                              <a:gd name="T21" fmla="*/ T20 w 103"/>
                              <a:gd name="T22" fmla="+- 0 1352 1313"/>
                              <a:gd name="T23" fmla="*/ 1352 h 64"/>
                              <a:gd name="T24" fmla="+- 0 9815 9798"/>
                              <a:gd name="T25" fmla="*/ T24 w 103"/>
                              <a:gd name="T26" fmla="+- 0 1341 1313"/>
                              <a:gd name="T27" fmla="*/ 1341 h 64"/>
                              <a:gd name="T28" fmla="+- 0 9807 9798"/>
                              <a:gd name="T29" fmla="*/ T28 w 103"/>
                              <a:gd name="T30" fmla="+- 0 1328 1313"/>
                              <a:gd name="T31" fmla="*/ 1328 h 64"/>
                              <a:gd name="T32" fmla="+- 0 9798 9798"/>
                              <a:gd name="T33" fmla="*/ T32 w 103"/>
                              <a:gd name="T34" fmla="+- 0 1313 1313"/>
                              <a:gd name="T35" fmla="*/ 1313 h 64"/>
                              <a:gd name="T36" fmla="+- 0 9805 9798"/>
                              <a:gd name="T37" fmla="*/ T36 w 103"/>
                              <a:gd name="T38" fmla="+- 0 1313 1313"/>
                              <a:gd name="T39" fmla="*/ 1313 h 64"/>
                              <a:gd name="T40" fmla="+- 0 9806 9798"/>
                              <a:gd name="T41" fmla="*/ T40 w 103"/>
                              <a:gd name="T42" fmla="+- 0 1321 1313"/>
                              <a:gd name="T43" fmla="*/ 1321 h 64"/>
                              <a:gd name="T44" fmla="+- 0 9811 9798"/>
                              <a:gd name="T45" fmla="*/ T44 w 103"/>
                              <a:gd name="T46" fmla="+- 0 1325 1313"/>
                              <a:gd name="T47" fmla="*/ 1325 h 64"/>
                              <a:gd name="T48" fmla="+- 0 9824 9798"/>
                              <a:gd name="T49" fmla="*/ T48 w 103"/>
                              <a:gd name="T50" fmla="+- 0 1326 1313"/>
                              <a:gd name="T51" fmla="*/ 1326 h 64"/>
                              <a:gd name="T52" fmla="+- 0 9840 9798"/>
                              <a:gd name="T53" fmla="*/ T52 w 103"/>
                              <a:gd name="T54" fmla="+- 0 1328 1313"/>
                              <a:gd name="T55" fmla="*/ 1328 h 64"/>
                              <a:gd name="T56" fmla="+- 0 9857 9798"/>
                              <a:gd name="T57" fmla="*/ T56 w 103"/>
                              <a:gd name="T58" fmla="+- 0 1334 1313"/>
                              <a:gd name="T59" fmla="*/ 1334 h 64"/>
                              <a:gd name="T60" fmla="+- 0 9873 9798"/>
                              <a:gd name="T61" fmla="*/ T60 w 103"/>
                              <a:gd name="T62" fmla="+- 0 1345 1313"/>
                              <a:gd name="T63" fmla="*/ 1345 h 64"/>
                              <a:gd name="T64" fmla="+- 0 9887 9798"/>
                              <a:gd name="T65" fmla="*/ T64 w 103"/>
                              <a:gd name="T66" fmla="+- 0 1359 1313"/>
                              <a:gd name="T67" fmla="*/ 1359 h 64"/>
                              <a:gd name="T68" fmla="+- 0 9897 9798"/>
                              <a:gd name="T69" fmla="*/ T68 w 103"/>
                              <a:gd name="T70" fmla="+- 0 1371 1313"/>
                              <a:gd name="T71" fmla="*/ 1371 h 64"/>
                              <a:gd name="T72" fmla="+- 0 9901 9798"/>
                              <a:gd name="T73" fmla="*/ T72 w 103"/>
                              <a:gd name="T74" fmla="+- 0 1376 1313"/>
                              <a:gd name="T75" fmla="*/ 1376 h 64"/>
                              <a:gd name="T76" fmla="+- 0 9889 9798"/>
                              <a:gd name="T77" fmla="*/ T76 w 103"/>
                              <a:gd name="T78" fmla="+- 0 1365 1313"/>
                              <a:gd name="T79" fmla="*/ 1365 h 64"/>
                              <a:gd name="T80" fmla="+- 0 9875 9798"/>
                              <a:gd name="T81" fmla="*/ T80 w 103"/>
                              <a:gd name="T82" fmla="+- 0 1359 1313"/>
                              <a:gd name="T83" fmla="*/ 1359 h 64"/>
                              <a:gd name="T84" fmla="+- 0 9854 9798"/>
                              <a:gd name="T85" fmla="*/ T84 w 103"/>
                              <a:gd name="T86" fmla="+- 0 1352 1313"/>
                              <a:gd name="T87" fmla="*/ 1352 h 64"/>
                              <a:gd name="T88" fmla="+- 0 9834 9798"/>
                              <a:gd name="T89" fmla="*/ T88 w 103"/>
                              <a:gd name="T90" fmla="+- 0 1343 1313"/>
                              <a:gd name="T91" fmla="*/ 1343 h 64"/>
                              <a:gd name="T92" fmla="+- 0 9821 9798"/>
                              <a:gd name="T93" fmla="*/ T92 w 103"/>
                              <a:gd name="T94" fmla="+- 0 1335 1313"/>
                              <a:gd name="T95" fmla="*/ 1335 h 6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Lst>
                            <a:rect l="0" t="0" r="r" b="b"/>
                            <a:pathLst>
                              <a:path w="103" h="64">
                                <a:moveTo>
                                  <a:pt x="103" y="63"/>
                                </a:moveTo>
                                <a:lnTo>
                                  <a:pt x="103" y="63"/>
                                </a:lnTo>
                                <a:lnTo>
                                  <a:pt x="89" y="52"/>
                                </a:lnTo>
                                <a:lnTo>
                                  <a:pt x="70" y="51"/>
                                </a:lnTo>
                                <a:lnTo>
                                  <a:pt x="49" y="48"/>
                                </a:lnTo>
                                <a:lnTo>
                                  <a:pt x="31" y="39"/>
                                </a:lnTo>
                                <a:lnTo>
                                  <a:pt x="17" y="28"/>
                                </a:lnTo>
                                <a:lnTo>
                                  <a:pt x="9" y="15"/>
                                </a:lnTo>
                                <a:lnTo>
                                  <a:pt x="0" y="0"/>
                                </a:lnTo>
                                <a:lnTo>
                                  <a:pt x="7" y="0"/>
                                </a:lnTo>
                                <a:lnTo>
                                  <a:pt x="8" y="8"/>
                                </a:lnTo>
                                <a:lnTo>
                                  <a:pt x="13" y="12"/>
                                </a:lnTo>
                                <a:lnTo>
                                  <a:pt x="26" y="13"/>
                                </a:lnTo>
                                <a:lnTo>
                                  <a:pt x="42" y="15"/>
                                </a:lnTo>
                                <a:lnTo>
                                  <a:pt x="59" y="21"/>
                                </a:lnTo>
                                <a:lnTo>
                                  <a:pt x="75" y="32"/>
                                </a:lnTo>
                                <a:lnTo>
                                  <a:pt x="89" y="46"/>
                                </a:lnTo>
                                <a:lnTo>
                                  <a:pt x="99" y="58"/>
                                </a:lnTo>
                                <a:lnTo>
                                  <a:pt x="103" y="63"/>
                                </a:lnTo>
                                <a:close/>
                                <a:moveTo>
                                  <a:pt x="91" y="52"/>
                                </a:moveTo>
                                <a:lnTo>
                                  <a:pt x="77" y="46"/>
                                </a:lnTo>
                                <a:lnTo>
                                  <a:pt x="56" y="39"/>
                                </a:lnTo>
                                <a:lnTo>
                                  <a:pt x="36" y="30"/>
                                </a:lnTo>
                                <a:lnTo>
                                  <a:pt x="23" y="22"/>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6" name="Picture 393"/>
                          <pic:cNvPicPr>
                            <a:picLocks noChangeAspect="1" noChangeArrowheads="1"/>
                          </pic:cNvPicPr>
                        </pic:nvPicPr>
                        <pic:blipFill>
                          <a:blip r:embed="rId245">
                            <a:extLst>
                              <a:ext uri="{28A0092B-C50C-407E-A947-70E740481C1C}">
                                <a14:useLocalDpi xmlns:a14="http://schemas.microsoft.com/office/drawing/2010/main" val="0"/>
                              </a:ext>
                            </a:extLst>
                          </a:blip>
                          <a:srcRect/>
                          <a:stretch>
                            <a:fillRect/>
                          </a:stretch>
                        </pic:blipFill>
                        <pic:spPr bwMode="auto">
                          <a:xfrm>
                            <a:off x="9744" y="1288"/>
                            <a:ext cx="144"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7" name="AutoShape 394"/>
                        <wps:cNvSpPr>
                          <a:spLocks/>
                        </wps:cNvSpPr>
                        <wps:spPr bwMode="auto">
                          <a:xfrm>
                            <a:off x="9744" y="1288"/>
                            <a:ext cx="144" cy="57"/>
                          </a:xfrm>
                          <a:custGeom>
                            <a:avLst/>
                            <a:gdLst>
                              <a:gd name="T0" fmla="+- 0 9888 9745"/>
                              <a:gd name="T1" fmla="*/ T0 w 144"/>
                              <a:gd name="T2" fmla="+- 0 1346 1289"/>
                              <a:gd name="T3" fmla="*/ 1346 h 57"/>
                              <a:gd name="T4" fmla="+- 0 9885 9745"/>
                              <a:gd name="T5" fmla="*/ T4 w 144"/>
                              <a:gd name="T6" fmla="+- 0 1340 1289"/>
                              <a:gd name="T7" fmla="*/ 1340 h 57"/>
                              <a:gd name="T8" fmla="+- 0 9876 9745"/>
                              <a:gd name="T9" fmla="*/ T8 w 144"/>
                              <a:gd name="T10" fmla="+- 0 1327 1289"/>
                              <a:gd name="T11" fmla="*/ 1327 h 57"/>
                              <a:gd name="T12" fmla="+- 0 9863 9745"/>
                              <a:gd name="T13" fmla="*/ T12 w 144"/>
                              <a:gd name="T14" fmla="+- 0 1312 1289"/>
                              <a:gd name="T15" fmla="*/ 1312 h 57"/>
                              <a:gd name="T16" fmla="+- 0 9847 9745"/>
                              <a:gd name="T17" fmla="*/ T16 w 144"/>
                              <a:gd name="T18" fmla="+- 0 1302 1289"/>
                              <a:gd name="T19" fmla="*/ 1302 h 57"/>
                              <a:gd name="T20" fmla="+- 0 9828 9745"/>
                              <a:gd name="T21" fmla="*/ T20 w 144"/>
                              <a:gd name="T22" fmla="+- 0 1297 1289"/>
                              <a:gd name="T23" fmla="*/ 1297 h 57"/>
                              <a:gd name="T24" fmla="+- 0 9808 9745"/>
                              <a:gd name="T25" fmla="*/ T24 w 144"/>
                              <a:gd name="T26" fmla="+- 0 1292 1289"/>
                              <a:gd name="T27" fmla="*/ 1292 h 57"/>
                              <a:gd name="T28" fmla="+- 0 9788 9745"/>
                              <a:gd name="T29" fmla="*/ T28 w 144"/>
                              <a:gd name="T30" fmla="+- 0 1290 1289"/>
                              <a:gd name="T31" fmla="*/ 1290 h 57"/>
                              <a:gd name="T32" fmla="+- 0 9771 9745"/>
                              <a:gd name="T33" fmla="*/ T32 w 144"/>
                              <a:gd name="T34" fmla="+- 0 1290 1289"/>
                              <a:gd name="T35" fmla="*/ 1290 h 57"/>
                              <a:gd name="T36" fmla="+- 0 9750 9745"/>
                              <a:gd name="T37" fmla="*/ T36 w 144"/>
                              <a:gd name="T38" fmla="+- 0 1292 1289"/>
                              <a:gd name="T39" fmla="*/ 1292 h 57"/>
                              <a:gd name="T40" fmla="+- 0 9750 9745"/>
                              <a:gd name="T41" fmla="*/ T40 w 144"/>
                              <a:gd name="T42" fmla="+- 0 1292 1289"/>
                              <a:gd name="T43" fmla="*/ 1292 h 57"/>
                              <a:gd name="T44" fmla="+- 0 9745 9745"/>
                              <a:gd name="T45" fmla="*/ T44 w 144"/>
                              <a:gd name="T46" fmla="+- 0 1289 1289"/>
                              <a:gd name="T47" fmla="*/ 1289 h 57"/>
                              <a:gd name="T48" fmla="+- 0 9746 9745"/>
                              <a:gd name="T49" fmla="*/ T48 w 144"/>
                              <a:gd name="T50" fmla="+- 0 1289 1289"/>
                              <a:gd name="T51" fmla="*/ 1289 h 57"/>
                              <a:gd name="T52" fmla="+- 0 9754 9745"/>
                              <a:gd name="T53" fmla="*/ T52 w 144"/>
                              <a:gd name="T54" fmla="+- 0 1293 1289"/>
                              <a:gd name="T55" fmla="*/ 1293 h 57"/>
                              <a:gd name="T56" fmla="+- 0 9765 9745"/>
                              <a:gd name="T57" fmla="*/ T56 w 144"/>
                              <a:gd name="T58" fmla="+- 0 1298 1289"/>
                              <a:gd name="T59" fmla="*/ 1298 h 57"/>
                              <a:gd name="T60" fmla="+- 0 9775 9745"/>
                              <a:gd name="T61" fmla="*/ T60 w 144"/>
                              <a:gd name="T62" fmla="+- 0 1304 1289"/>
                              <a:gd name="T63" fmla="*/ 1304 h 57"/>
                              <a:gd name="T64" fmla="+- 0 9787 9745"/>
                              <a:gd name="T65" fmla="*/ T64 w 144"/>
                              <a:gd name="T66" fmla="+- 0 1312 1289"/>
                              <a:gd name="T67" fmla="*/ 1312 h 57"/>
                              <a:gd name="T68" fmla="+- 0 9806 9745"/>
                              <a:gd name="T69" fmla="*/ T68 w 144"/>
                              <a:gd name="T70" fmla="+- 0 1323 1289"/>
                              <a:gd name="T71" fmla="*/ 1323 h 57"/>
                              <a:gd name="T72" fmla="+- 0 9827 9745"/>
                              <a:gd name="T73" fmla="*/ T72 w 144"/>
                              <a:gd name="T74" fmla="+- 0 1333 1289"/>
                              <a:gd name="T75" fmla="*/ 1333 h 57"/>
                              <a:gd name="T76" fmla="+- 0 9843 9745"/>
                              <a:gd name="T77" fmla="*/ T76 w 144"/>
                              <a:gd name="T78" fmla="+- 0 1338 1289"/>
                              <a:gd name="T79" fmla="*/ 1338 h 57"/>
                              <a:gd name="T80" fmla="+- 0 9857 9745"/>
                              <a:gd name="T81" fmla="*/ T80 w 144"/>
                              <a:gd name="T82" fmla="+- 0 1340 1289"/>
                              <a:gd name="T83" fmla="*/ 1340 h 57"/>
                              <a:gd name="T84" fmla="+- 0 9872 9745"/>
                              <a:gd name="T85" fmla="*/ T84 w 144"/>
                              <a:gd name="T86" fmla="+- 0 1342 1289"/>
                              <a:gd name="T87" fmla="*/ 1342 h 57"/>
                              <a:gd name="T88" fmla="+- 0 9883 9745"/>
                              <a:gd name="T89" fmla="*/ T88 w 144"/>
                              <a:gd name="T90" fmla="+- 0 1345 1289"/>
                              <a:gd name="T91" fmla="*/ 1345 h 57"/>
                              <a:gd name="T92" fmla="+- 0 9888 9745"/>
                              <a:gd name="T93" fmla="*/ T92 w 144"/>
                              <a:gd name="T94" fmla="+- 0 1346 1289"/>
                              <a:gd name="T95" fmla="*/ 1346 h 57"/>
                              <a:gd name="T96" fmla="+- 0 9883 9745"/>
                              <a:gd name="T97" fmla="*/ T96 w 144"/>
                              <a:gd name="T98" fmla="+- 0 1342 1289"/>
                              <a:gd name="T99" fmla="*/ 1342 h 57"/>
                              <a:gd name="T100" fmla="+- 0 9869 9745"/>
                              <a:gd name="T101" fmla="*/ T100 w 144"/>
                              <a:gd name="T102" fmla="+- 0 1334 1289"/>
                              <a:gd name="T103" fmla="*/ 1334 h 57"/>
                              <a:gd name="T104" fmla="+- 0 9842 9745"/>
                              <a:gd name="T105" fmla="*/ T104 w 144"/>
                              <a:gd name="T106" fmla="+- 0 1321 1289"/>
                              <a:gd name="T107" fmla="*/ 1321 h 57"/>
                              <a:gd name="T108" fmla="+- 0 9805 9745"/>
                              <a:gd name="T109" fmla="*/ T108 w 144"/>
                              <a:gd name="T110" fmla="+- 0 1306 1289"/>
                              <a:gd name="T111" fmla="*/ 1306 h 57"/>
                              <a:gd name="T112" fmla="+- 0 9762 9745"/>
                              <a:gd name="T113" fmla="*/ T112 w 144"/>
                              <a:gd name="T114" fmla="+- 0 1294 1289"/>
                              <a:gd name="T115" fmla="*/ 1294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Lst>
                            <a:rect l="0" t="0" r="r" b="b"/>
                            <a:pathLst>
                              <a:path w="144" h="57">
                                <a:moveTo>
                                  <a:pt x="143" y="57"/>
                                </a:moveTo>
                                <a:lnTo>
                                  <a:pt x="140" y="51"/>
                                </a:lnTo>
                                <a:lnTo>
                                  <a:pt x="131" y="38"/>
                                </a:lnTo>
                                <a:lnTo>
                                  <a:pt x="118" y="23"/>
                                </a:lnTo>
                                <a:lnTo>
                                  <a:pt x="102" y="13"/>
                                </a:lnTo>
                                <a:lnTo>
                                  <a:pt x="83" y="8"/>
                                </a:lnTo>
                                <a:lnTo>
                                  <a:pt x="63" y="3"/>
                                </a:lnTo>
                                <a:lnTo>
                                  <a:pt x="43" y="1"/>
                                </a:lnTo>
                                <a:lnTo>
                                  <a:pt x="26" y="1"/>
                                </a:lnTo>
                                <a:lnTo>
                                  <a:pt x="5" y="3"/>
                                </a:lnTo>
                                <a:lnTo>
                                  <a:pt x="0" y="0"/>
                                </a:lnTo>
                                <a:lnTo>
                                  <a:pt x="1" y="0"/>
                                </a:lnTo>
                                <a:lnTo>
                                  <a:pt x="9" y="4"/>
                                </a:lnTo>
                                <a:lnTo>
                                  <a:pt x="20" y="9"/>
                                </a:lnTo>
                                <a:lnTo>
                                  <a:pt x="30" y="15"/>
                                </a:lnTo>
                                <a:lnTo>
                                  <a:pt x="42" y="23"/>
                                </a:lnTo>
                                <a:lnTo>
                                  <a:pt x="61" y="34"/>
                                </a:lnTo>
                                <a:lnTo>
                                  <a:pt x="82" y="44"/>
                                </a:lnTo>
                                <a:lnTo>
                                  <a:pt x="98" y="49"/>
                                </a:lnTo>
                                <a:lnTo>
                                  <a:pt x="112" y="51"/>
                                </a:lnTo>
                                <a:lnTo>
                                  <a:pt x="127" y="53"/>
                                </a:lnTo>
                                <a:lnTo>
                                  <a:pt x="138" y="56"/>
                                </a:lnTo>
                                <a:lnTo>
                                  <a:pt x="143" y="57"/>
                                </a:lnTo>
                                <a:close/>
                                <a:moveTo>
                                  <a:pt x="138" y="53"/>
                                </a:moveTo>
                                <a:lnTo>
                                  <a:pt x="124" y="45"/>
                                </a:lnTo>
                                <a:lnTo>
                                  <a:pt x="97" y="32"/>
                                </a:lnTo>
                                <a:lnTo>
                                  <a:pt x="60" y="17"/>
                                </a:lnTo>
                                <a:lnTo>
                                  <a:pt x="17" y="5"/>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58" name="Picture 395"/>
                          <pic:cNvPicPr>
                            <a:picLocks noChangeAspect="1" noChangeArrowheads="1"/>
                          </pic:cNvPicPr>
                        </pic:nvPicPr>
                        <pic:blipFill>
                          <a:blip r:embed="rId246">
                            <a:extLst>
                              <a:ext uri="{28A0092B-C50C-407E-A947-70E740481C1C}">
                                <a14:useLocalDpi xmlns:a14="http://schemas.microsoft.com/office/drawing/2010/main" val="0"/>
                              </a:ext>
                            </a:extLst>
                          </a:blip>
                          <a:srcRect/>
                          <a:stretch>
                            <a:fillRect/>
                          </a:stretch>
                        </pic:blipFill>
                        <pic:spPr bwMode="auto">
                          <a:xfrm>
                            <a:off x="9873" y="1209"/>
                            <a:ext cx="70" cy="11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59" name="Freeform 396"/>
                        <wps:cNvSpPr>
                          <a:spLocks/>
                        </wps:cNvSpPr>
                        <wps:spPr bwMode="auto">
                          <a:xfrm>
                            <a:off x="9873" y="1209"/>
                            <a:ext cx="70" cy="113"/>
                          </a:xfrm>
                          <a:custGeom>
                            <a:avLst/>
                            <a:gdLst>
                              <a:gd name="T0" fmla="+- 0 9873 9873"/>
                              <a:gd name="T1" fmla="*/ T0 w 70"/>
                              <a:gd name="T2" fmla="+- 0 1314 1209"/>
                              <a:gd name="T3" fmla="*/ 1314 h 113"/>
                              <a:gd name="T4" fmla="+- 0 9896 9873"/>
                              <a:gd name="T5" fmla="*/ T4 w 70"/>
                              <a:gd name="T6" fmla="+- 0 1256 1209"/>
                              <a:gd name="T7" fmla="*/ 1256 h 113"/>
                              <a:gd name="T8" fmla="+- 0 9941 9873"/>
                              <a:gd name="T9" fmla="*/ T8 w 70"/>
                              <a:gd name="T10" fmla="+- 0 1209 1209"/>
                              <a:gd name="T11" fmla="*/ 1209 h 113"/>
                              <a:gd name="T12" fmla="+- 0 9943 9873"/>
                              <a:gd name="T13" fmla="*/ T12 w 70"/>
                              <a:gd name="T14" fmla="+- 0 1216 1209"/>
                              <a:gd name="T15" fmla="*/ 1216 h 113"/>
                              <a:gd name="T16" fmla="+- 0 9938 9873"/>
                              <a:gd name="T17" fmla="*/ T16 w 70"/>
                              <a:gd name="T18" fmla="+- 0 1231 1209"/>
                              <a:gd name="T19" fmla="*/ 1231 h 113"/>
                              <a:gd name="T20" fmla="+- 0 9934 9873"/>
                              <a:gd name="T21" fmla="*/ T20 w 70"/>
                              <a:gd name="T22" fmla="+- 0 1246 1209"/>
                              <a:gd name="T23" fmla="*/ 1246 h 113"/>
                              <a:gd name="T24" fmla="+- 0 9907 9873"/>
                              <a:gd name="T25" fmla="*/ T24 w 70"/>
                              <a:gd name="T26" fmla="+- 0 1304 1209"/>
                              <a:gd name="T27" fmla="*/ 1304 h 113"/>
                              <a:gd name="T28" fmla="+- 0 9881 9873"/>
                              <a:gd name="T29" fmla="*/ T28 w 70"/>
                              <a:gd name="T30" fmla="+- 0 1322 1209"/>
                              <a:gd name="T31" fmla="*/ 1322 h 113"/>
                              <a:gd name="T32" fmla="+- 0 9873 9873"/>
                              <a:gd name="T33" fmla="*/ T32 w 70"/>
                              <a:gd name="T34" fmla="+- 0 1314 1209"/>
                              <a:gd name="T35" fmla="*/ 1314 h 11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70" h="113">
                                <a:moveTo>
                                  <a:pt x="0" y="105"/>
                                </a:moveTo>
                                <a:lnTo>
                                  <a:pt x="23" y="47"/>
                                </a:lnTo>
                                <a:lnTo>
                                  <a:pt x="68" y="0"/>
                                </a:lnTo>
                                <a:lnTo>
                                  <a:pt x="70" y="7"/>
                                </a:lnTo>
                                <a:lnTo>
                                  <a:pt x="65" y="22"/>
                                </a:lnTo>
                                <a:lnTo>
                                  <a:pt x="61" y="37"/>
                                </a:lnTo>
                                <a:lnTo>
                                  <a:pt x="34" y="95"/>
                                </a:lnTo>
                                <a:lnTo>
                                  <a:pt x="8" y="113"/>
                                </a:lnTo>
                                <a:lnTo>
                                  <a:pt x="0"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0" name="Picture 397"/>
                          <pic:cNvPicPr>
                            <a:picLocks noChangeAspect="1" noChangeArrowheads="1"/>
                          </pic:cNvPicPr>
                        </pic:nvPicPr>
                        <pic:blipFill>
                          <a:blip r:embed="rId247">
                            <a:extLst>
                              <a:ext uri="{28A0092B-C50C-407E-A947-70E740481C1C}">
                                <a14:useLocalDpi xmlns:a14="http://schemas.microsoft.com/office/drawing/2010/main" val="0"/>
                              </a:ext>
                            </a:extLst>
                          </a:blip>
                          <a:srcRect/>
                          <a:stretch>
                            <a:fillRect/>
                          </a:stretch>
                        </pic:blipFill>
                        <pic:spPr bwMode="auto">
                          <a:xfrm>
                            <a:off x="9879" y="1213"/>
                            <a:ext cx="63" cy="1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1" name="Freeform 398"/>
                        <wps:cNvSpPr>
                          <a:spLocks/>
                        </wps:cNvSpPr>
                        <wps:spPr bwMode="auto">
                          <a:xfrm>
                            <a:off x="9879" y="1213"/>
                            <a:ext cx="63" cy="100"/>
                          </a:xfrm>
                          <a:custGeom>
                            <a:avLst/>
                            <a:gdLst>
                              <a:gd name="T0" fmla="+- 0 9879 9879"/>
                              <a:gd name="T1" fmla="*/ T0 w 63"/>
                              <a:gd name="T2" fmla="+- 0 1313 1214"/>
                              <a:gd name="T3" fmla="*/ 1313 h 100"/>
                              <a:gd name="T4" fmla="+- 0 9886 9879"/>
                              <a:gd name="T5" fmla="*/ T4 w 63"/>
                              <a:gd name="T6" fmla="+- 0 1305 1214"/>
                              <a:gd name="T7" fmla="*/ 1305 h 100"/>
                              <a:gd name="T8" fmla="+- 0 9895 9879"/>
                              <a:gd name="T9" fmla="*/ T8 w 63"/>
                              <a:gd name="T10" fmla="+- 0 1296 1214"/>
                              <a:gd name="T11" fmla="*/ 1296 h 100"/>
                              <a:gd name="T12" fmla="+- 0 9904 9879"/>
                              <a:gd name="T13" fmla="*/ T12 w 63"/>
                              <a:gd name="T14" fmla="+- 0 1284 1214"/>
                              <a:gd name="T15" fmla="*/ 1284 h 100"/>
                              <a:gd name="T16" fmla="+- 0 9913 9879"/>
                              <a:gd name="T17" fmla="*/ T16 w 63"/>
                              <a:gd name="T18" fmla="+- 0 1268 1214"/>
                              <a:gd name="T19" fmla="*/ 1268 h 100"/>
                              <a:gd name="T20" fmla="+- 0 9922 9879"/>
                              <a:gd name="T21" fmla="*/ T20 w 63"/>
                              <a:gd name="T22" fmla="+- 0 1250 1214"/>
                              <a:gd name="T23" fmla="*/ 1250 h 100"/>
                              <a:gd name="T24" fmla="+- 0 9930 9879"/>
                              <a:gd name="T25" fmla="*/ T24 w 63"/>
                              <a:gd name="T26" fmla="+- 0 1233 1214"/>
                              <a:gd name="T27" fmla="*/ 1233 h 100"/>
                              <a:gd name="T28" fmla="+- 0 9937 9879"/>
                              <a:gd name="T29" fmla="*/ T28 w 63"/>
                              <a:gd name="T30" fmla="+- 0 1220 1214"/>
                              <a:gd name="T31" fmla="*/ 1220 h 100"/>
                              <a:gd name="T32" fmla="+- 0 9942 9879"/>
                              <a:gd name="T33" fmla="*/ T32 w 63"/>
                              <a:gd name="T34" fmla="+- 0 1214 1214"/>
                              <a:gd name="T35" fmla="*/ 1214 h 10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63" h="100">
                                <a:moveTo>
                                  <a:pt x="0" y="99"/>
                                </a:moveTo>
                                <a:lnTo>
                                  <a:pt x="7" y="91"/>
                                </a:lnTo>
                                <a:lnTo>
                                  <a:pt x="16" y="82"/>
                                </a:lnTo>
                                <a:lnTo>
                                  <a:pt x="25" y="70"/>
                                </a:lnTo>
                                <a:lnTo>
                                  <a:pt x="34" y="54"/>
                                </a:lnTo>
                                <a:lnTo>
                                  <a:pt x="43" y="36"/>
                                </a:lnTo>
                                <a:lnTo>
                                  <a:pt x="51" y="19"/>
                                </a:lnTo>
                                <a:lnTo>
                                  <a:pt x="58" y="6"/>
                                </a:lnTo>
                                <a:lnTo>
                                  <a:pt x="63"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2" name="Picture 399"/>
                          <pic:cNvPicPr>
                            <a:picLocks noChangeAspect="1" noChangeArrowheads="1"/>
                          </pic:cNvPicPr>
                        </pic:nvPicPr>
                        <pic:blipFill>
                          <a:blip r:embed="rId248">
                            <a:extLst>
                              <a:ext uri="{28A0092B-C50C-407E-A947-70E740481C1C}">
                                <a14:useLocalDpi xmlns:a14="http://schemas.microsoft.com/office/drawing/2010/main" val="0"/>
                              </a:ext>
                            </a:extLst>
                          </a:blip>
                          <a:srcRect/>
                          <a:stretch>
                            <a:fillRect/>
                          </a:stretch>
                        </pic:blipFill>
                        <pic:spPr bwMode="auto">
                          <a:xfrm>
                            <a:off x="9858" y="1178"/>
                            <a:ext cx="45" cy="1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3" name="Freeform 400"/>
                        <wps:cNvSpPr>
                          <a:spLocks/>
                        </wps:cNvSpPr>
                        <wps:spPr bwMode="auto">
                          <a:xfrm>
                            <a:off x="9858" y="1178"/>
                            <a:ext cx="45" cy="116"/>
                          </a:xfrm>
                          <a:custGeom>
                            <a:avLst/>
                            <a:gdLst>
                              <a:gd name="T0" fmla="+- 0 9861 9858"/>
                              <a:gd name="T1" fmla="*/ T0 w 45"/>
                              <a:gd name="T2" fmla="+- 0 1294 1179"/>
                              <a:gd name="T3" fmla="*/ 1294 h 116"/>
                              <a:gd name="T4" fmla="+- 0 9860 9858"/>
                              <a:gd name="T5" fmla="*/ T4 w 45"/>
                              <a:gd name="T6" fmla="+- 0 1281 1179"/>
                              <a:gd name="T7" fmla="*/ 1281 h 116"/>
                              <a:gd name="T8" fmla="+- 0 9858 9858"/>
                              <a:gd name="T9" fmla="*/ T8 w 45"/>
                              <a:gd name="T10" fmla="+- 0 1250 1179"/>
                              <a:gd name="T11" fmla="*/ 1250 h 116"/>
                              <a:gd name="T12" fmla="+- 0 9864 9858"/>
                              <a:gd name="T13" fmla="*/ T12 w 45"/>
                              <a:gd name="T14" fmla="+- 0 1212 1179"/>
                              <a:gd name="T15" fmla="*/ 1212 h 116"/>
                              <a:gd name="T16" fmla="+- 0 9884 9858"/>
                              <a:gd name="T17" fmla="*/ T16 w 45"/>
                              <a:gd name="T18" fmla="+- 0 1179 1179"/>
                              <a:gd name="T19" fmla="*/ 1179 h 116"/>
                              <a:gd name="T20" fmla="+- 0 9888 9858"/>
                              <a:gd name="T21" fmla="*/ T20 w 45"/>
                              <a:gd name="T22" fmla="+- 0 1185 1179"/>
                              <a:gd name="T23" fmla="*/ 1185 h 116"/>
                              <a:gd name="T24" fmla="+- 0 9897 9858"/>
                              <a:gd name="T25" fmla="*/ T24 w 45"/>
                              <a:gd name="T26" fmla="+- 0 1203 1179"/>
                              <a:gd name="T27" fmla="*/ 1203 h 116"/>
                              <a:gd name="T28" fmla="+- 0 9903 9858"/>
                              <a:gd name="T29" fmla="*/ T28 w 45"/>
                              <a:gd name="T30" fmla="+- 0 1226 1179"/>
                              <a:gd name="T31" fmla="*/ 1226 h 116"/>
                              <a:gd name="T32" fmla="+- 0 9902 9858"/>
                              <a:gd name="T33" fmla="*/ T32 w 45"/>
                              <a:gd name="T34" fmla="+- 0 1250 1179"/>
                              <a:gd name="T35" fmla="*/ 1250 h 116"/>
                              <a:gd name="T36" fmla="+- 0 9892 9858"/>
                              <a:gd name="T37" fmla="*/ T36 w 45"/>
                              <a:gd name="T38" fmla="+- 0 1269 1179"/>
                              <a:gd name="T39" fmla="*/ 1269 h 116"/>
                              <a:gd name="T40" fmla="+- 0 9878 9858"/>
                              <a:gd name="T41" fmla="*/ T40 w 45"/>
                              <a:gd name="T42" fmla="+- 0 1283 1179"/>
                              <a:gd name="T43" fmla="*/ 1283 h 116"/>
                              <a:gd name="T44" fmla="+- 0 9866 9858"/>
                              <a:gd name="T45" fmla="*/ T44 w 45"/>
                              <a:gd name="T46" fmla="+- 0 1291 1179"/>
                              <a:gd name="T47" fmla="*/ 1291 h 116"/>
                              <a:gd name="T48" fmla="+- 0 9861 9858"/>
                              <a:gd name="T49" fmla="*/ T48 w 45"/>
                              <a:gd name="T50" fmla="+- 0 1294 1179"/>
                              <a:gd name="T51" fmla="*/ 1294 h 1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45" h="116">
                                <a:moveTo>
                                  <a:pt x="3" y="115"/>
                                </a:moveTo>
                                <a:lnTo>
                                  <a:pt x="2" y="102"/>
                                </a:lnTo>
                                <a:lnTo>
                                  <a:pt x="0" y="71"/>
                                </a:lnTo>
                                <a:lnTo>
                                  <a:pt x="6" y="33"/>
                                </a:lnTo>
                                <a:lnTo>
                                  <a:pt x="26" y="0"/>
                                </a:lnTo>
                                <a:lnTo>
                                  <a:pt x="30" y="6"/>
                                </a:lnTo>
                                <a:lnTo>
                                  <a:pt x="39" y="24"/>
                                </a:lnTo>
                                <a:lnTo>
                                  <a:pt x="45" y="47"/>
                                </a:lnTo>
                                <a:lnTo>
                                  <a:pt x="44" y="71"/>
                                </a:lnTo>
                                <a:lnTo>
                                  <a:pt x="34" y="90"/>
                                </a:lnTo>
                                <a:lnTo>
                                  <a:pt x="20" y="104"/>
                                </a:lnTo>
                                <a:lnTo>
                                  <a:pt x="8" y="112"/>
                                </a:lnTo>
                                <a:lnTo>
                                  <a:pt x="3" y="1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4" name="Picture 401"/>
                          <pic:cNvPicPr>
                            <a:picLocks noChangeAspect="1" noChangeArrowheads="1"/>
                          </pic:cNvPicPr>
                        </pic:nvPicPr>
                        <pic:blipFill>
                          <a:blip r:embed="rId249">
                            <a:extLst>
                              <a:ext uri="{28A0092B-C50C-407E-A947-70E740481C1C}">
                                <a14:useLocalDpi xmlns:a14="http://schemas.microsoft.com/office/drawing/2010/main" val="0"/>
                              </a:ext>
                            </a:extLst>
                          </a:blip>
                          <a:srcRect/>
                          <a:stretch>
                            <a:fillRect/>
                          </a:stretch>
                        </pic:blipFill>
                        <pic:spPr bwMode="auto">
                          <a:xfrm>
                            <a:off x="9863" y="1184"/>
                            <a:ext cx="19"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5" name="Freeform 402"/>
                        <wps:cNvSpPr>
                          <a:spLocks/>
                        </wps:cNvSpPr>
                        <wps:spPr bwMode="auto">
                          <a:xfrm>
                            <a:off x="9863" y="1184"/>
                            <a:ext cx="19" cy="105"/>
                          </a:xfrm>
                          <a:custGeom>
                            <a:avLst/>
                            <a:gdLst>
                              <a:gd name="T0" fmla="+- 0 9882 9864"/>
                              <a:gd name="T1" fmla="*/ T0 w 19"/>
                              <a:gd name="T2" fmla="+- 0 1185 1185"/>
                              <a:gd name="T3" fmla="*/ 1185 h 105"/>
                              <a:gd name="T4" fmla="+- 0 9882 9864"/>
                              <a:gd name="T5" fmla="*/ T4 w 19"/>
                              <a:gd name="T6" fmla="+- 0 1195 1185"/>
                              <a:gd name="T7" fmla="*/ 1195 h 105"/>
                              <a:gd name="T8" fmla="+- 0 9881 9864"/>
                              <a:gd name="T9" fmla="*/ T8 w 19"/>
                              <a:gd name="T10" fmla="+- 0 1208 1185"/>
                              <a:gd name="T11" fmla="*/ 1208 h 105"/>
                              <a:gd name="T12" fmla="+- 0 9880 9864"/>
                              <a:gd name="T13" fmla="*/ T12 w 19"/>
                              <a:gd name="T14" fmla="+- 0 1222 1185"/>
                              <a:gd name="T15" fmla="*/ 1222 h 105"/>
                              <a:gd name="T16" fmla="+- 0 9880 9864"/>
                              <a:gd name="T17" fmla="*/ T16 w 19"/>
                              <a:gd name="T18" fmla="+- 0 1234 1185"/>
                              <a:gd name="T19" fmla="*/ 1234 h 105"/>
                              <a:gd name="T20" fmla="+- 0 9879 9864"/>
                              <a:gd name="T21" fmla="*/ T20 w 19"/>
                              <a:gd name="T22" fmla="+- 0 1246 1185"/>
                              <a:gd name="T23" fmla="*/ 1246 h 105"/>
                              <a:gd name="T24" fmla="+- 0 9876 9864"/>
                              <a:gd name="T25" fmla="*/ T24 w 19"/>
                              <a:gd name="T26" fmla="+- 0 1261 1185"/>
                              <a:gd name="T27" fmla="*/ 1261 h 105"/>
                              <a:gd name="T28" fmla="+- 0 9871 9864"/>
                              <a:gd name="T29" fmla="*/ T28 w 19"/>
                              <a:gd name="T30" fmla="+- 0 1276 1185"/>
                              <a:gd name="T31" fmla="*/ 1276 h 105"/>
                              <a:gd name="T32" fmla="+- 0 9864 9864"/>
                              <a:gd name="T33" fmla="*/ T32 w 19"/>
                              <a:gd name="T34" fmla="+- 0 1289 1185"/>
                              <a:gd name="T35" fmla="*/ 1289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Lst>
                            <a:rect l="0" t="0" r="r" b="b"/>
                            <a:pathLst>
                              <a:path w="19" h="105">
                                <a:moveTo>
                                  <a:pt x="18" y="0"/>
                                </a:moveTo>
                                <a:lnTo>
                                  <a:pt x="18" y="10"/>
                                </a:lnTo>
                                <a:lnTo>
                                  <a:pt x="17" y="23"/>
                                </a:lnTo>
                                <a:lnTo>
                                  <a:pt x="16" y="37"/>
                                </a:lnTo>
                                <a:lnTo>
                                  <a:pt x="16" y="49"/>
                                </a:lnTo>
                                <a:lnTo>
                                  <a:pt x="15" y="61"/>
                                </a:lnTo>
                                <a:lnTo>
                                  <a:pt x="12" y="76"/>
                                </a:lnTo>
                                <a:lnTo>
                                  <a:pt x="7" y="91"/>
                                </a:lnTo>
                                <a:lnTo>
                                  <a:pt x="0" y="10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6" name="Picture 403"/>
                          <pic:cNvPicPr>
                            <a:picLocks noChangeAspect="1" noChangeArrowheads="1"/>
                          </pic:cNvPicPr>
                        </pic:nvPicPr>
                        <pic:blipFill>
                          <a:blip r:embed="rId250">
                            <a:extLst>
                              <a:ext uri="{28A0092B-C50C-407E-A947-70E740481C1C}">
                                <a14:useLocalDpi xmlns:a14="http://schemas.microsoft.com/office/drawing/2010/main" val="0"/>
                              </a:ext>
                            </a:extLst>
                          </a:blip>
                          <a:srcRect/>
                          <a:stretch>
                            <a:fillRect/>
                          </a:stretch>
                        </pic:blipFill>
                        <pic:spPr bwMode="auto">
                          <a:xfrm>
                            <a:off x="9745" y="1240"/>
                            <a:ext cx="121" cy="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7" name="AutoShape 404"/>
                        <wps:cNvSpPr>
                          <a:spLocks/>
                        </wps:cNvSpPr>
                        <wps:spPr bwMode="auto">
                          <a:xfrm>
                            <a:off x="9745" y="1240"/>
                            <a:ext cx="121" cy="55"/>
                          </a:xfrm>
                          <a:custGeom>
                            <a:avLst/>
                            <a:gdLst>
                              <a:gd name="T0" fmla="+- 0 9861 9745"/>
                              <a:gd name="T1" fmla="*/ T0 w 121"/>
                              <a:gd name="T2" fmla="+- 0 1294 1241"/>
                              <a:gd name="T3" fmla="*/ 1294 h 55"/>
                              <a:gd name="T4" fmla="+- 0 9865 9745"/>
                              <a:gd name="T5" fmla="*/ T4 w 121"/>
                              <a:gd name="T6" fmla="+- 0 1295 1241"/>
                              <a:gd name="T7" fmla="*/ 1295 h 55"/>
                              <a:gd name="T8" fmla="+- 0 9856 9745"/>
                              <a:gd name="T9" fmla="*/ T8 w 121"/>
                              <a:gd name="T10" fmla="+- 0 1284 1241"/>
                              <a:gd name="T11" fmla="*/ 1284 h 55"/>
                              <a:gd name="T12" fmla="+- 0 9840 9745"/>
                              <a:gd name="T13" fmla="*/ T12 w 121"/>
                              <a:gd name="T14" fmla="+- 0 1269 1241"/>
                              <a:gd name="T15" fmla="*/ 1269 h 55"/>
                              <a:gd name="T16" fmla="+- 0 9822 9745"/>
                              <a:gd name="T17" fmla="*/ T16 w 121"/>
                              <a:gd name="T18" fmla="+- 0 1260 1241"/>
                              <a:gd name="T19" fmla="*/ 1260 h 55"/>
                              <a:gd name="T20" fmla="+- 0 9806 9745"/>
                              <a:gd name="T21" fmla="*/ T20 w 121"/>
                              <a:gd name="T22" fmla="+- 0 1257 1241"/>
                              <a:gd name="T23" fmla="*/ 1257 h 55"/>
                              <a:gd name="T24" fmla="+- 0 9794 9745"/>
                              <a:gd name="T25" fmla="*/ T24 w 121"/>
                              <a:gd name="T26" fmla="+- 0 1253 1241"/>
                              <a:gd name="T27" fmla="*/ 1253 h 55"/>
                              <a:gd name="T28" fmla="+- 0 9786 9745"/>
                              <a:gd name="T29" fmla="*/ T28 w 121"/>
                              <a:gd name="T30" fmla="+- 0 1249 1241"/>
                              <a:gd name="T31" fmla="*/ 1249 h 55"/>
                              <a:gd name="T32" fmla="+- 0 9783 9745"/>
                              <a:gd name="T33" fmla="*/ T32 w 121"/>
                              <a:gd name="T34" fmla="+- 0 1248 1241"/>
                              <a:gd name="T35" fmla="*/ 1248 h 55"/>
                              <a:gd name="T36" fmla="+- 0 9783 9745"/>
                              <a:gd name="T37" fmla="*/ T36 w 121"/>
                              <a:gd name="T38" fmla="+- 0 1248 1241"/>
                              <a:gd name="T39" fmla="*/ 1248 h 55"/>
                              <a:gd name="T40" fmla="+- 0 9759 9745"/>
                              <a:gd name="T41" fmla="*/ T40 w 121"/>
                              <a:gd name="T42" fmla="+- 0 1243 1241"/>
                              <a:gd name="T43" fmla="*/ 1243 h 55"/>
                              <a:gd name="T44" fmla="+- 0 9745 9745"/>
                              <a:gd name="T45" fmla="*/ T44 w 121"/>
                              <a:gd name="T46" fmla="+- 0 1241 1241"/>
                              <a:gd name="T47" fmla="*/ 1241 h 55"/>
                              <a:gd name="T48" fmla="+- 0 9745 9745"/>
                              <a:gd name="T49" fmla="*/ T48 w 121"/>
                              <a:gd name="T50" fmla="+- 0 1241 1241"/>
                              <a:gd name="T51" fmla="*/ 1241 h 55"/>
                              <a:gd name="T52" fmla="+- 0 9762 9745"/>
                              <a:gd name="T53" fmla="*/ T52 w 121"/>
                              <a:gd name="T54" fmla="+- 0 1248 1241"/>
                              <a:gd name="T55" fmla="*/ 1248 h 55"/>
                              <a:gd name="T56" fmla="+- 0 9770 9745"/>
                              <a:gd name="T57" fmla="*/ T56 w 121"/>
                              <a:gd name="T58" fmla="+- 0 1258 1241"/>
                              <a:gd name="T59" fmla="*/ 1258 h 55"/>
                              <a:gd name="T60" fmla="+- 0 9779 9745"/>
                              <a:gd name="T61" fmla="*/ T60 w 121"/>
                              <a:gd name="T62" fmla="+- 0 1266 1241"/>
                              <a:gd name="T63" fmla="*/ 1266 h 55"/>
                              <a:gd name="T64" fmla="+- 0 9791 9745"/>
                              <a:gd name="T65" fmla="*/ T64 w 121"/>
                              <a:gd name="T66" fmla="+- 0 1275 1241"/>
                              <a:gd name="T67" fmla="*/ 1275 h 55"/>
                              <a:gd name="T68" fmla="+- 0 9804 9745"/>
                              <a:gd name="T69" fmla="*/ T68 w 121"/>
                              <a:gd name="T70" fmla="+- 0 1282 1241"/>
                              <a:gd name="T71" fmla="*/ 1282 h 55"/>
                              <a:gd name="T72" fmla="+- 0 9816 9745"/>
                              <a:gd name="T73" fmla="*/ T72 w 121"/>
                              <a:gd name="T74" fmla="+- 0 1286 1241"/>
                              <a:gd name="T75" fmla="*/ 1286 h 55"/>
                              <a:gd name="T76" fmla="+- 0 9828 9745"/>
                              <a:gd name="T77" fmla="*/ T76 w 121"/>
                              <a:gd name="T78" fmla="+- 0 1287 1241"/>
                              <a:gd name="T79" fmla="*/ 1287 h 55"/>
                              <a:gd name="T80" fmla="+- 0 9840 9745"/>
                              <a:gd name="T81" fmla="*/ T80 w 121"/>
                              <a:gd name="T82" fmla="+- 0 1287 1241"/>
                              <a:gd name="T83" fmla="*/ 1287 h 55"/>
                              <a:gd name="T84" fmla="+- 0 9851 9745"/>
                              <a:gd name="T85" fmla="*/ T84 w 121"/>
                              <a:gd name="T86" fmla="+- 0 1288 1241"/>
                              <a:gd name="T87" fmla="*/ 1288 h 55"/>
                              <a:gd name="T88" fmla="+- 0 9861 9745"/>
                              <a:gd name="T89" fmla="*/ T88 w 121"/>
                              <a:gd name="T90" fmla="+- 0 1294 1241"/>
                              <a:gd name="T91" fmla="*/ 1294 h 55"/>
                              <a:gd name="T92" fmla="+- 0 9855 9745"/>
                              <a:gd name="T93" fmla="*/ T92 w 121"/>
                              <a:gd name="T94" fmla="+- 0 1287 1241"/>
                              <a:gd name="T95" fmla="*/ 1287 h 55"/>
                              <a:gd name="T96" fmla="+- 0 9846 9745"/>
                              <a:gd name="T97" fmla="*/ T96 w 121"/>
                              <a:gd name="T98" fmla="+- 0 1280 1241"/>
                              <a:gd name="T99" fmla="*/ 1280 h 55"/>
                              <a:gd name="T100" fmla="+- 0 9835 9745"/>
                              <a:gd name="T101" fmla="*/ T100 w 121"/>
                              <a:gd name="T102" fmla="+- 0 1279 1241"/>
                              <a:gd name="T103" fmla="*/ 1279 h 55"/>
                              <a:gd name="T104" fmla="+- 0 9819 9745"/>
                              <a:gd name="T105" fmla="*/ T104 w 121"/>
                              <a:gd name="T106" fmla="+- 0 1273 1241"/>
                              <a:gd name="T107" fmla="*/ 1273 h 55"/>
                              <a:gd name="T108" fmla="+- 0 9803 9745"/>
                              <a:gd name="T109" fmla="*/ T108 w 121"/>
                              <a:gd name="T110" fmla="+- 0 1267 1241"/>
                              <a:gd name="T111" fmla="*/ 1267 h 55"/>
                              <a:gd name="T112" fmla="+- 0 9795 9745"/>
                              <a:gd name="T113" fmla="*/ T112 w 121"/>
                              <a:gd name="T114" fmla="+- 0 1260 1241"/>
                              <a:gd name="T115" fmla="*/ 1260 h 55"/>
                              <a:gd name="T116" fmla="+- 0 9786 9745"/>
                              <a:gd name="T117" fmla="*/ T116 w 121"/>
                              <a:gd name="T118" fmla="+- 0 1256 1241"/>
                              <a:gd name="T119" fmla="*/ 1256 h 55"/>
                              <a:gd name="T120" fmla="+- 0 9778 9745"/>
                              <a:gd name="T121" fmla="*/ T120 w 121"/>
                              <a:gd name="T122" fmla="+- 0 1252 1241"/>
                              <a:gd name="T123" fmla="*/ 1252 h 55"/>
                              <a:gd name="T124" fmla="+- 0 9773 9745"/>
                              <a:gd name="T125" fmla="*/ T124 w 121"/>
                              <a:gd name="T126" fmla="+- 0 1248 1241"/>
                              <a:gd name="T127" fmla="*/ 1248 h 55"/>
                              <a:gd name="T128" fmla="+- 0 9758 9745"/>
                              <a:gd name="T129" fmla="*/ T128 w 121"/>
                              <a:gd name="T130" fmla="+- 0 1247 1241"/>
                              <a:gd name="T131" fmla="*/ 1247 h 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121" h="55">
                                <a:moveTo>
                                  <a:pt x="116" y="53"/>
                                </a:moveTo>
                                <a:lnTo>
                                  <a:pt x="120" y="54"/>
                                </a:lnTo>
                                <a:lnTo>
                                  <a:pt x="111" y="43"/>
                                </a:lnTo>
                                <a:lnTo>
                                  <a:pt x="95" y="28"/>
                                </a:lnTo>
                                <a:lnTo>
                                  <a:pt x="77" y="19"/>
                                </a:lnTo>
                                <a:lnTo>
                                  <a:pt x="61" y="16"/>
                                </a:lnTo>
                                <a:lnTo>
                                  <a:pt x="49" y="12"/>
                                </a:lnTo>
                                <a:lnTo>
                                  <a:pt x="41" y="8"/>
                                </a:lnTo>
                                <a:lnTo>
                                  <a:pt x="38" y="7"/>
                                </a:lnTo>
                                <a:lnTo>
                                  <a:pt x="14" y="2"/>
                                </a:lnTo>
                                <a:lnTo>
                                  <a:pt x="0" y="0"/>
                                </a:lnTo>
                                <a:lnTo>
                                  <a:pt x="17" y="7"/>
                                </a:lnTo>
                                <a:lnTo>
                                  <a:pt x="25" y="17"/>
                                </a:lnTo>
                                <a:lnTo>
                                  <a:pt x="34" y="25"/>
                                </a:lnTo>
                                <a:lnTo>
                                  <a:pt x="46" y="34"/>
                                </a:lnTo>
                                <a:lnTo>
                                  <a:pt x="59" y="41"/>
                                </a:lnTo>
                                <a:lnTo>
                                  <a:pt x="71" y="45"/>
                                </a:lnTo>
                                <a:lnTo>
                                  <a:pt x="83" y="46"/>
                                </a:lnTo>
                                <a:lnTo>
                                  <a:pt x="95" y="46"/>
                                </a:lnTo>
                                <a:lnTo>
                                  <a:pt x="106" y="47"/>
                                </a:lnTo>
                                <a:lnTo>
                                  <a:pt x="116" y="53"/>
                                </a:lnTo>
                                <a:close/>
                                <a:moveTo>
                                  <a:pt x="110" y="46"/>
                                </a:moveTo>
                                <a:lnTo>
                                  <a:pt x="101" y="39"/>
                                </a:lnTo>
                                <a:lnTo>
                                  <a:pt x="90" y="38"/>
                                </a:lnTo>
                                <a:lnTo>
                                  <a:pt x="74" y="32"/>
                                </a:lnTo>
                                <a:lnTo>
                                  <a:pt x="58" y="26"/>
                                </a:lnTo>
                                <a:lnTo>
                                  <a:pt x="50" y="19"/>
                                </a:lnTo>
                                <a:lnTo>
                                  <a:pt x="41" y="15"/>
                                </a:lnTo>
                                <a:lnTo>
                                  <a:pt x="33" y="11"/>
                                </a:lnTo>
                                <a:lnTo>
                                  <a:pt x="28" y="7"/>
                                </a:lnTo>
                                <a:lnTo>
                                  <a:pt x="13" y="6"/>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68" name="Picture 405"/>
                          <pic:cNvPicPr>
                            <a:picLocks noChangeAspect="1" noChangeArrowheads="1"/>
                          </pic:cNvPicPr>
                        </pic:nvPicPr>
                        <pic:blipFill>
                          <a:blip r:embed="rId251">
                            <a:extLst>
                              <a:ext uri="{28A0092B-C50C-407E-A947-70E740481C1C}">
                                <a14:useLocalDpi xmlns:a14="http://schemas.microsoft.com/office/drawing/2010/main" val="0"/>
                              </a:ext>
                            </a:extLst>
                          </a:blip>
                          <a:srcRect/>
                          <a:stretch>
                            <a:fillRect/>
                          </a:stretch>
                        </pic:blipFill>
                        <pic:spPr bwMode="auto">
                          <a:xfrm>
                            <a:off x="9833" y="1219"/>
                            <a:ext cx="21"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69" name="AutoShape 406"/>
                        <wps:cNvSpPr>
                          <a:spLocks/>
                        </wps:cNvSpPr>
                        <wps:spPr bwMode="auto">
                          <a:xfrm>
                            <a:off x="9833" y="1219"/>
                            <a:ext cx="21" cy="48"/>
                          </a:xfrm>
                          <a:custGeom>
                            <a:avLst/>
                            <a:gdLst>
                              <a:gd name="T0" fmla="+- 0 9847 9833"/>
                              <a:gd name="T1" fmla="*/ T0 w 21"/>
                              <a:gd name="T2" fmla="+- 0 1267 1220"/>
                              <a:gd name="T3" fmla="*/ 1267 h 48"/>
                              <a:gd name="T4" fmla="+- 0 9844 9833"/>
                              <a:gd name="T5" fmla="*/ T4 w 21"/>
                              <a:gd name="T6" fmla="+- 0 1264 1220"/>
                              <a:gd name="T7" fmla="*/ 1264 h 48"/>
                              <a:gd name="T8" fmla="+- 0 9837 9833"/>
                              <a:gd name="T9" fmla="*/ T8 w 21"/>
                              <a:gd name="T10" fmla="+- 0 1255 1220"/>
                              <a:gd name="T11" fmla="*/ 1255 h 48"/>
                              <a:gd name="T12" fmla="+- 0 9833 9833"/>
                              <a:gd name="T13" fmla="*/ T12 w 21"/>
                              <a:gd name="T14" fmla="+- 0 1240 1220"/>
                              <a:gd name="T15" fmla="*/ 1240 h 48"/>
                              <a:gd name="T16" fmla="+- 0 9839 9833"/>
                              <a:gd name="T17" fmla="*/ T16 w 21"/>
                              <a:gd name="T18" fmla="+- 0 1220 1220"/>
                              <a:gd name="T19" fmla="*/ 1220 h 48"/>
                              <a:gd name="T20" fmla="+- 0 9843 9833"/>
                              <a:gd name="T21" fmla="*/ T20 w 21"/>
                              <a:gd name="T22" fmla="+- 0 1223 1220"/>
                              <a:gd name="T23" fmla="*/ 1223 h 48"/>
                              <a:gd name="T24" fmla="+- 0 9850 9833"/>
                              <a:gd name="T25" fmla="*/ T24 w 21"/>
                              <a:gd name="T26" fmla="+- 0 1232 1220"/>
                              <a:gd name="T27" fmla="*/ 1232 h 48"/>
                              <a:gd name="T28" fmla="+- 0 9854 9833"/>
                              <a:gd name="T29" fmla="*/ T28 w 21"/>
                              <a:gd name="T30" fmla="+- 0 1247 1220"/>
                              <a:gd name="T31" fmla="*/ 1247 h 48"/>
                              <a:gd name="T32" fmla="+- 0 9847 9833"/>
                              <a:gd name="T33" fmla="*/ T32 w 21"/>
                              <a:gd name="T34" fmla="+- 0 1267 1220"/>
                              <a:gd name="T35" fmla="*/ 1267 h 48"/>
                              <a:gd name="T36" fmla="+- 0 9839 9833"/>
                              <a:gd name="T37" fmla="*/ T36 w 21"/>
                              <a:gd name="T38" fmla="+- 0 1220 1220"/>
                              <a:gd name="T39" fmla="*/ 1220 h 48"/>
                              <a:gd name="T40" fmla="+- 0 9842 9833"/>
                              <a:gd name="T41" fmla="*/ T40 w 21"/>
                              <a:gd name="T42" fmla="+- 0 1229 1220"/>
                              <a:gd name="T43" fmla="*/ 1229 h 48"/>
                              <a:gd name="T44" fmla="+- 0 9845 9833"/>
                              <a:gd name="T45" fmla="*/ T44 w 21"/>
                              <a:gd name="T46" fmla="+- 0 1239 1220"/>
                              <a:gd name="T47" fmla="*/ 1239 h 48"/>
                              <a:gd name="T48" fmla="+- 0 9845 9833"/>
                              <a:gd name="T49" fmla="*/ T48 w 21"/>
                              <a:gd name="T50" fmla="+- 0 1249 1220"/>
                              <a:gd name="T51" fmla="*/ 1249 h 48"/>
                              <a:gd name="T52" fmla="+- 0 9842 9833"/>
                              <a:gd name="T53" fmla="*/ T52 w 21"/>
                              <a:gd name="T54" fmla="+- 0 1259 1220"/>
                              <a:gd name="T55" fmla="*/ 1259 h 4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Lst>
                            <a:rect l="0" t="0" r="r" b="b"/>
                            <a:pathLst>
                              <a:path w="21" h="48">
                                <a:moveTo>
                                  <a:pt x="14" y="47"/>
                                </a:moveTo>
                                <a:lnTo>
                                  <a:pt x="11" y="44"/>
                                </a:lnTo>
                                <a:lnTo>
                                  <a:pt x="4" y="35"/>
                                </a:lnTo>
                                <a:lnTo>
                                  <a:pt x="0" y="20"/>
                                </a:lnTo>
                                <a:lnTo>
                                  <a:pt x="6" y="0"/>
                                </a:lnTo>
                                <a:lnTo>
                                  <a:pt x="10" y="3"/>
                                </a:lnTo>
                                <a:lnTo>
                                  <a:pt x="17" y="12"/>
                                </a:lnTo>
                                <a:lnTo>
                                  <a:pt x="21" y="27"/>
                                </a:lnTo>
                                <a:lnTo>
                                  <a:pt x="14" y="47"/>
                                </a:lnTo>
                                <a:close/>
                                <a:moveTo>
                                  <a:pt x="6" y="0"/>
                                </a:moveTo>
                                <a:lnTo>
                                  <a:pt x="9" y="9"/>
                                </a:lnTo>
                                <a:lnTo>
                                  <a:pt x="12" y="19"/>
                                </a:lnTo>
                                <a:lnTo>
                                  <a:pt x="12" y="29"/>
                                </a:lnTo>
                                <a:lnTo>
                                  <a:pt x="9" y="39"/>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0" name="Picture 407"/>
                          <pic:cNvPicPr>
                            <a:picLocks noChangeAspect="1" noChangeArrowheads="1"/>
                          </pic:cNvPicPr>
                        </pic:nvPicPr>
                        <pic:blipFill>
                          <a:blip r:embed="rId252">
                            <a:extLst>
                              <a:ext uri="{28A0092B-C50C-407E-A947-70E740481C1C}">
                                <a14:useLocalDpi xmlns:a14="http://schemas.microsoft.com/office/drawing/2010/main" val="0"/>
                              </a:ext>
                            </a:extLst>
                          </a:blip>
                          <a:srcRect/>
                          <a:stretch>
                            <a:fillRect/>
                          </a:stretch>
                        </pic:blipFill>
                        <pic:spPr bwMode="auto">
                          <a:xfrm>
                            <a:off x="9715" y="1195"/>
                            <a:ext cx="122" cy="5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1" name="Freeform 408"/>
                        <wps:cNvSpPr>
                          <a:spLocks/>
                        </wps:cNvSpPr>
                        <wps:spPr bwMode="auto">
                          <a:xfrm>
                            <a:off x="9715" y="1195"/>
                            <a:ext cx="122" cy="57"/>
                          </a:xfrm>
                          <a:custGeom>
                            <a:avLst/>
                            <a:gdLst>
                              <a:gd name="T0" fmla="+- 0 9837 9715"/>
                              <a:gd name="T1" fmla="*/ T0 w 122"/>
                              <a:gd name="T2" fmla="+- 0 1252 1195"/>
                              <a:gd name="T3" fmla="*/ 1252 h 57"/>
                              <a:gd name="T4" fmla="+- 0 9821 9715"/>
                              <a:gd name="T5" fmla="*/ T4 w 122"/>
                              <a:gd name="T6" fmla="+- 0 1246 1195"/>
                              <a:gd name="T7" fmla="*/ 1246 h 57"/>
                              <a:gd name="T8" fmla="+- 0 9805 9715"/>
                              <a:gd name="T9" fmla="*/ T8 w 122"/>
                              <a:gd name="T10" fmla="+- 0 1243 1195"/>
                              <a:gd name="T11" fmla="*/ 1243 h 57"/>
                              <a:gd name="T12" fmla="+- 0 9790 9715"/>
                              <a:gd name="T13" fmla="*/ T12 w 122"/>
                              <a:gd name="T14" fmla="+- 0 1241 1195"/>
                              <a:gd name="T15" fmla="*/ 1241 h 57"/>
                              <a:gd name="T16" fmla="+- 0 9778 9715"/>
                              <a:gd name="T17" fmla="*/ T16 w 122"/>
                              <a:gd name="T18" fmla="+- 0 1237 1195"/>
                              <a:gd name="T19" fmla="*/ 1237 h 57"/>
                              <a:gd name="T20" fmla="+- 0 9765 9715"/>
                              <a:gd name="T21" fmla="*/ T20 w 122"/>
                              <a:gd name="T22" fmla="+- 0 1229 1195"/>
                              <a:gd name="T23" fmla="*/ 1229 h 57"/>
                              <a:gd name="T24" fmla="+- 0 9750 9715"/>
                              <a:gd name="T25" fmla="*/ T24 w 122"/>
                              <a:gd name="T26" fmla="+- 0 1220 1195"/>
                              <a:gd name="T27" fmla="*/ 1220 h 57"/>
                              <a:gd name="T28" fmla="+- 0 9733 9715"/>
                              <a:gd name="T29" fmla="*/ T28 w 122"/>
                              <a:gd name="T30" fmla="+- 0 1209 1195"/>
                              <a:gd name="T31" fmla="*/ 1209 h 57"/>
                              <a:gd name="T32" fmla="+- 0 9715 9715"/>
                              <a:gd name="T33" fmla="*/ T32 w 122"/>
                              <a:gd name="T34" fmla="+- 0 1195 1195"/>
                              <a:gd name="T35" fmla="*/ 1195 h 57"/>
                              <a:gd name="T36" fmla="+- 0 9724 9715"/>
                              <a:gd name="T37" fmla="*/ T36 w 122"/>
                              <a:gd name="T38" fmla="+- 0 1197 1195"/>
                              <a:gd name="T39" fmla="*/ 1197 h 57"/>
                              <a:gd name="T40" fmla="+- 0 9788 9715"/>
                              <a:gd name="T41" fmla="*/ T40 w 122"/>
                              <a:gd name="T42" fmla="+- 0 1210 1195"/>
                              <a:gd name="T43" fmla="*/ 1210 h 57"/>
                              <a:gd name="T44" fmla="+- 0 9818 9715"/>
                              <a:gd name="T45" fmla="*/ T44 w 122"/>
                              <a:gd name="T46" fmla="+- 0 1235 1195"/>
                              <a:gd name="T47" fmla="*/ 1235 h 57"/>
                              <a:gd name="T48" fmla="+- 0 9837 9715"/>
                              <a:gd name="T49" fmla="*/ T48 w 122"/>
                              <a:gd name="T50" fmla="+- 0 1252 1195"/>
                              <a:gd name="T51" fmla="*/ 1252 h 5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22" h="57">
                                <a:moveTo>
                                  <a:pt x="122" y="57"/>
                                </a:moveTo>
                                <a:lnTo>
                                  <a:pt x="106" y="51"/>
                                </a:lnTo>
                                <a:lnTo>
                                  <a:pt x="90" y="48"/>
                                </a:lnTo>
                                <a:lnTo>
                                  <a:pt x="75" y="46"/>
                                </a:lnTo>
                                <a:lnTo>
                                  <a:pt x="63" y="42"/>
                                </a:lnTo>
                                <a:lnTo>
                                  <a:pt x="50" y="34"/>
                                </a:lnTo>
                                <a:lnTo>
                                  <a:pt x="35" y="25"/>
                                </a:lnTo>
                                <a:lnTo>
                                  <a:pt x="18" y="14"/>
                                </a:lnTo>
                                <a:lnTo>
                                  <a:pt x="0" y="0"/>
                                </a:lnTo>
                                <a:lnTo>
                                  <a:pt x="9" y="2"/>
                                </a:lnTo>
                                <a:lnTo>
                                  <a:pt x="73" y="15"/>
                                </a:lnTo>
                                <a:lnTo>
                                  <a:pt x="103" y="40"/>
                                </a:lnTo>
                                <a:lnTo>
                                  <a:pt x="122" y="57"/>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2" name="Picture 409"/>
                          <pic:cNvPicPr>
                            <a:picLocks noChangeAspect="1" noChangeArrowheads="1"/>
                          </pic:cNvPicPr>
                        </pic:nvPicPr>
                        <pic:blipFill>
                          <a:blip r:embed="rId253">
                            <a:extLst>
                              <a:ext uri="{28A0092B-C50C-407E-A947-70E740481C1C}">
                                <a14:useLocalDpi xmlns:a14="http://schemas.microsoft.com/office/drawing/2010/main" val="0"/>
                              </a:ext>
                            </a:extLst>
                          </a:blip>
                          <a:srcRect/>
                          <a:stretch>
                            <a:fillRect/>
                          </a:stretch>
                        </pic:blipFill>
                        <pic:spPr bwMode="auto">
                          <a:xfrm>
                            <a:off x="9718" y="1198"/>
                            <a:ext cx="106" cy="4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3" name="Freeform 410"/>
                        <wps:cNvSpPr>
                          <a:spLocks/>
                        </wps:cNvSpPr>
                        <wps:spPr bwMode="auto">
                          <a:xfrm>
                            <a:off x="9718" y="1198"/>
                            <a:ext cx="106" cy="48"/>
                          </a:xfrm>
                          <a:custGeom>
                            <a:avLst/>
                            <a:gdLst>
                              <a:gd name="T0" fmla="+- 0 9824 9718"/>
                              <a:gd name="T1" fmla="*/ T0 w 106"/>
                              <a:gd name="T2" fmla="+- 0 1246 1198"/>
                              <a:gd name="T3" fmla="*/ 1246 h 48"/>
                              <a:gd name="T4" fmla="+- 0 9766 9718"/>
                              <a:gd name="T5" fmla="*/ T4 w 106"/>
                              <a:gd name="T6" fmla="+- 0 1218 1198"/>
                              <a:gd name="T7" fmla="*/ 1218 h 48"/>
                              <a:gd name="T8" fmla="+- 0 9745 9718"/>
                              <a:gd name="T9" fmla="*/ T8 w 106"/>
                              <a:gd name="T10" fmla="+- 0 1209 1198"/>
                              <a:gd name="T11" fmla="*/ 1209 h 48"/>
                              <a:gd name="T12" fmla="+- 0 9726 9718"/>
                              <a:gd name="T13" fmla="*/ T12 w 106"/>
                              <a:gd name="T14" fmla="+- 0 1202 1198"/>
                              <a:gd name="T15" fmla="*/ 1202 h 48"/>
                              <a:gd name="T16" fmla="+- 0 9718 9718"/>
                              <a:gd name="T17" fmla="*/ T16 w 106"/>
                              <a:gd name="T18" fmla="+- 0 1198 1198"/>
                              <a:gd name="T19" fmla="*/ 1198 h 48"/>
                            </a:gdLst>
                            <a:ahLst/>
                            <a:cxnLst>
                              <a:cxn ang="0">
                                <a:pos x="T1" y="T3"/>
                              </a:cxn>
                              <a:cxn ang="0">
                                <a:pos x="T5" y="T7"/>
                              </a:cxn>
                              <a:cxn ang="0">
                                <a:pos x="T9" y="T11"/>
                              </a:cxn>
                              <a:cxn ang="0">
                                <a:pos x="T13" y="T15"/>
                              </a:cxn>
                              <a:cxn ang="0">
                                <a:pos x="T17" y="T19"/>
                              </a:cxn>
                            </a:cxnLst>
                            <a:rect l="0" t="0" r="r" b="b"/>
                            <a:pathLst>
                              <a:path w="106" h="48">
                                <a:moveTo>
                                  <a:pt x="106" y="48"/>
                                </a:moveTo>
                                <a:lnTo>
                                  <a:pt x="48" y="20"/>
                                </a:lnTo>
                                <a:lnTo>
                                  <a:pt x="27" y="11"/>
                                </a:lnTo>
                                <a:lnTo>
                                  <a:pt x="8" y="4"/>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4" name="Picture 411"/>
                          <pic:cNvPicPr>
                            <a:picLocks noChangeAspect="1" noChangeArrowheads="1"/>
                          </pic:cNvPicPr>
                        </pic:nvPicPr>
                        <pic:blipFill>
                          <a:blip r:embed="rId254">
                            <a:extLst>
                              <a:ext uri="{28A0092B-C50C-407E-A947-70E740481C1C}">
                                <a14:useLocalDpi xmlns:a14="http://schemas.microsoft.com/office/drawing/2010/main" val="0"/>
                              </a:ext>
                            </a:extLst>
                          </a:blip>
                          <a:srcRect/>
                          <a:stretch>
                            <a:fillRect/>
                          </a:stretch>
                        </pic:blipFill>
                        <pic:spPr bwMode="auto">
                          <a:xfrm>
                            <a:off x="9814" y="1123"/>
                            <a:ext cx="39" cy="10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5" name="AutoShape 412"/>
                        <wps:cNvSpPr>
                          <a:spLocks/>
                        </wps:cNvSpPr>
                        <wps:spPr bwMode="auto">
                          <a:xfrm>
                            <a:off x="9814" y="1123"/>
                            <a:ext cx="39" cy="107"/>
                          </a:xfrm>
                          <a:custGeom>
                            <a:avLst/>
                            <a:gdLst>
                              <a:gd name="T0" fmla="+- 0 9825 9814"/>
                              <a:gd name="T1" fmla="*/ T0 w 39"/>
                              <a:gd name="T2" fmla="+- 0 1230 1124"/>
                              <a:gd name="T3" fmla="*/ 1230 h 107"/>
                              <a:gd name="T4" fmla="+- 0 9821 9814"/>
                              <a:gd name="T5" fmla="*/ T4 w 39"/>
                              <a:gd name="T6" fmla="+- 0 1217 1124"/>
                              <a:gd name="T7" fmla="*/ 1217 h 107"/>
                              <a:gd name="T8" fmla="+- 0 9816 9814"/>
                              <a:gd name="T9" fmla="*/ T8 w 39"/>
                              <a:gd name="T10" fmla="+- 0 1204 1124"/>
                              <a:gd name="T11" fmla="*/ 1204 h 107"/>
                              <a:gd name="T12" fmla="+- 0 9814 9814"/>
                              <a:gd name="T13" fmla="*/ T12 w 39"/>
                              <a:gd name="T14" fmla="+- 0 1190 1124"/>
                              <a:gd name="T15" fmla="*/ 1190 h 107"/>
                              <a:gd name="T16" fmla="+- 0 9816 9814"/>
                              <a:gd name="T17" fmla="*/ T16 w 39"/>
                              <a:gd name="T18" fmla="+- 0 1175 1124"/>
                              <a:gd name="T19" fmla="*/ 1175 h 107"/>
                              <a:gd name="T20" fmla="+- 0 9823 9814"/>
                              <a:gd name="T21" fmla="*/ T20 w 39"/>
                              <a:gd name="T22" fmla="+- 0 1158 1124"/>
                              <a:gd name="T23" fmla="*/ 1158 h 107"/>
                              <a:gd name="T24" fmla="+- 0 9833 9814"/>
                              <a:gd name="T25" fmla="*/ T24 w 39"/>
                              <a:gd name="T26" fmla="+- 0 1141 1124"/>
                              <a:gd name="T27" fmla="*/ 1141 h 107"/>
                              <a:gd name="T28" fmla="+- 0 9842 9814"/>
                              <a:gd name="T29" fmla="*/ T28 w 39"/>
                              <a:gd name="T30" fmla="+- 0 1129 1124"/>
                              <a:gd name="T31" fmla="*/ 1129 h 107"/>
                              <a:gd name="T32" fmla="+- 0 9846 9814"/>
                              <a:gd name="T33" fmla="*/ T32 w 39"/>
                              <a:gd name="T34" fmla="+- 0 1124 1124"/>
                              <a:gd name="T35" fmla="*/ 1124 h 107"/>
                              <a:gd name="T36" fmla="+- 0 9848 9814"/>
                              <a:gd name="T37" fmla="*/ T36 w 39"/>
                              <a:gd name="T38" fmla="+- 0 1127 1124"/>
                              <a:gd name="T39" fmla="*/ 1127 h 107"/>
                              <a:gd name="T40" fmla="+- 0 9851 9814"/>
                              <a:gd name="T41" fmla="*/ T40 w 39"/>
                              <a:gd name="T42" fmla="+- 0 1138 1124"/>
                              <a:gd name="T43" fmla="*/ 1138 h 107"/>
                              <a:gd name="T44" fmla="+- 0 9852 9814"/>
                              <a:gd name="T45" fmla="*/ T44 w 39"/>
                              <a:gd name="T46" fmla="+- 0 1156 1124"/>
                              <a:gd name="T47" fmla="*/ 1156 h 107"/>
                              <a:gd name="T48" fmla="+- 0 9850 9814"/>
                              <a:gd name="T49" fmla="*/ T48 w 39"/>
                              <a:gd name="T50" fmla="+- 0 1180 1124"/>
                              <a:gd name="T51" fmla="*/ 1180 h 107"/>
                              <a:gd name="T52" fmla="+- 0 9844 9814"/>
                              <a:gd name="T53" fmla="*/ T52 w 39"/>
                              <a:gd name="T54" fmla="+- 0 1204 1124"/>
                              <a:gd name="T55" fmla="*/ 1204 h 107"/>
                              <a:gd name="T56" fmla="+- 0 9835 9814"/>
                              <a:gd name="T57" fmla="*/ T56 w 39"/>
                              <a:gd name="T58" fmla="+- 0 1219 1124"/>
                              <a:gd name="T59" fmla="*/ 1219 h 107"/>
                              <a:gd name="T60" fmla="+- 0 9828 9814"/>
                              <a:gd name="T61" fmla="*/ T60 w 39"/>
                              <a:gd name="T62" fmla="+- 0 1228 1124"/>
                              <a:gd name="T63" fmla="*/ 1228 h 107"/>
                              <a:gd name="T64" fmla="+- 0 9825 9814"/>
                              <a:gd name="T65" fmla="*/ T64 w 39"/>
                              <a:gd name="T66" fmla="+- 0 1230 1124"/>
                              <a:gd name="T67" fmla="*/ 1230 h 107"/>
                              <a:gd name="T68" fmla="+- 0 9820 9814"/>
                              <a:gd name="T69" fmla="*/ T68 w 39"/>
                              <a:gd name="T70" fmla="+- 0 1224 1124"/>
                              <a:gd name="T71" fmla="*/ 1224 h 107"/>
                              <a:gd name="T72" fmla="+- 0 9827 9814"/>
                              <a:gd name="T73" fmla="*/ T72 w 39"/>
                              <a:gd name="T74" fmla="+- 0 1203 1124"/>
                              <a:gd name="T75" fmla="*/ 1203 h 107"/>
                              <a:gd name="T76" fmla="+- 0 9835 9814"/>
                              <a:gd name="T77" fmla="*/ T76 w 39"/>
                              <a:gd name="T78" fmla="+- 0 1172 1124"/>
                              <a:gd name="T79" fmla="*/ 1172 h 107"/>
                              <a:gd name="T80" fmla="+- 0 9843 9814"/>
                              <a:gd name="T81" fmla="*/ T80 w 39"/>
                              <a:gd name="T82" fmla="+- 0 1141 1124"/>
                              <a:gd name="T83" fmla="*/ 1141 h 107"/>
                              <a:gd name="T84" fmla="+- 0 9846 9814"/>
                              <a:gd name="T85" fmla="*/ T84 w 39"/>
                              <a:gd name="T86" fmla="+- 0 1124 1124"/>
                              <a:gd name="T87" fmla="*/ 1124 h 10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Lst>
                            <a:rect l="0" t="0" r="r" b="b"/>
                            <a:pathLst>
                              <a:path w="39" h="107">
                                <a:moveTo>
                                  <a:pt x="11" y="106"/>
                                </a:moveTo>
                                <a:lnTo>
                                  <a:pt x="7" y="93"/>
                                </a:lnTo>
                                <a:lnTo>
                                  <a:pt x="2" y="80"/>
                                </a:lnTo>
                                <a:lnTo>
                                  <a:pt x="0" y="66"/>
                                </a:lnTo>
                                <a:lnTo>
                                  <a:pt x="2" y="51"/>
                                </a:lnTo>
                                <a:lnTo>
                                  <a:pt x="9" y="34"/>
                                </a:lnTo>
                                <a:lnTo>
                                  <a:pt x="19" y="17"/>
                                </a:lnTo>
                                <a:lnTo>
                                  <a:pt x="28" y="5"/>
                                </a:lnTo>
                                <a:lnTo>
                                  <a:pt x="32" y="0"/>
                                </a:lnTo>
                                <a:lnTo>
                                  <a:pt x="34" y="3"/>
                                </a:lnTo>
                                <a:lnTo>
                                  <a:pt x="37" y="14"/>
                                </a:lnTo>
                                <a:lnTo>
                                  <a:pt x="38" y="32"/>
                                </a:lnTo>
                                <a:lnTo>
                                  <a:pt x="36" y="56"/>
                                </a:lnTo>
                                <a:lnTo>
                                  <a:pt x="30" y="80"/>
                                </a:lnTo>
                                <a:lnTo>
                                  <a:pt x="21" y="95"/>
                                </a:lnTo>
                                <a:lnTo>
                                  <a:pt x="14" y="104"/>
                                </a:lnTo>
                                <a:lnTo>
                                  <a:pt x="11" y="106"/>
                                </a:lnTo>
                                <a:close/>
                                <a:moveTo>
                                  <a:pt x="6" y="100"/>
                                </a:moveTo>
                                <a:lnTo>
                                  <a:pt x="13" y="79"/>
                                </a:lnTo>
                                <a:lnTo>
                                  <a:pt x="21" y="48"/>
                                </a:lnTo>
                                <a:lnTo>
                                  <a:pt x="29" y="17"/>
                                </a:lnTo>
                                <a:lnTo>
                                  <a:pt x="32"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6" name="Picture 413"/>
                          <pic:cNvPicPr>
                            <a:picLocks noChangeAspect="1" noChangeArrowheads="1"/>
                          </pic:cNvPicPr>
                        </pic:nvPicPr>
                        <pic:blipFill>
                          <a:blip r:embed="rId255">
                            <a:extLst>
                              <a:ext uri="{28A0092B-C50C-407E-A947-70E740481C1C}">
                                <a14:useLocalDpi xmlns:a14="http://schemas.microsoft.com/office/drawing/2010/main" val="0"/>
                              </a:ext>
                            </a:extLst>
                          </a:blip>
                          <a:srcRect/>
                          <a:stretch>
                            <a:fillRect/>
                          </a:stretch>
                        </pic:blipFill>
                        <pic:spPr bwMode="auto">
                          <a:xfrm>
                            <a:off x="9772" y="1086"/>
                            <a:ext cx="37" cy="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7" name="Freeform 414"/>
                        <wps:cNvSpPr>
                          <a:spLocks/>
                        </wps:cNvSpPr>
                        <wps:spPr bwMode="auto">
                          <a:xfrm>
                            <a:off x="9772" y="1086"/>
                            <a:ext cx="37" cy="105"/>
                          </a:xfrm>
                          <a:custGeom>
                            <a:avLst/>
                            <a:gdLst>
                              <a:gd name="T0" fmla="+- 0 9799 9772"/>
                              <a:gd name="T1" fmla="*/ T0 w 37"/>
                              <a:gd name="T2" fmla="+- 0 1192 1087"/>
                              <a:gd name="T3" fmla="*/ 1192 h 105"/>
                              <a:gd name="T4" fmla="+- 0 9791 9772"/>
                              <a:gd name="T5" fmla="*/ T4 w 37"/>
                              <a:gd name="T6" fmla="+- 0 1177 1087"/>
                              <a:gd name="T7" fmla="*/ 1177 h 105"/>
                              <a:gd name="T8" fmla="+- 0 9782 9772"/>
                              <a:gd name="T9" fmla="*/ T8 w 37"/>
                              <a:gd name="T10" fmla="+- 0 1162 1087"/>
                              <a:gd name="T11" fmla="*/ 1162 h 105"/>
                              <a:gd name="T12" fmla="+- 0 9774 9772"/>
                              <a:gd name="T13" fmla="*/ T12 w 37"/>
                              <a:gd name="T14" fmla="+- 0 1148 1087"/>
                              <a:gd name="T15" fmla="*/ 1148 h 105"/>
                              <a:gd name="T16" fmla="+- 0 9786 9772"/>
                              <a:gd name="T17" fmla="*/ T16 w 37"/>
                              <a:gd name="T18" fmla="+- 0 1087 1087"/>
                              <a:gd name="T19" fmla="*/ 1087 h 105"/>
                              <a:gd name="T20" fmla="+- 0 9788 9772"/>
                              <a:gd name="T21" fmla="*/ T20 w 37"/>
                              <a:gd name="T22" fmla="+- 0 1092 1087"/>
                              <a:gd name="T23" fmla="*/ 1092 h 105"/>
                              <a:gd name="T24" fmla="+- 0 9794 9772"/>
                              <a:gd name="T25" fmla="*/ T24 w 37"/>
                              <a:gd name="T26" fmla="+- 0 1106 1087"/>
                              <a:gd name="T27" fmla="*/ 1106 h 105"/>
                              <a:gd name="T28" fmla="+- 0 9801 9772"/>
                              <a:gd name="T29" fmla="*/ T28 w 37"/>
                              <a:gd name="T30" fmla="+- 0 1124 1087"/>
                              <a:gd name="T31" fmla="*/ 1124 h 105"/>
                              <a:gd name="T32" fmla="+- 0 9807 9772"/>
                              <a:gd name="T33" fmla="*/ T32 w 37"/>
                              <a:gd name="T34" fmla="+- 0 1140 1087"/>
                              <a:gd name="T35" fmla="*/ 1140 h 105"/>
                              <a:gd name="T36" fmla="+- 0 9809 9772"/>
                              <a:gd name="T37" fmla="*/ T36 w 37"/>
                              <a:gd name="T38" fmla="+- 0 1156 1087"/>
                              <a:gd name="T39" fmla="*/ 1156 h 105"/>
                              <a:gd name="T40" fmla="+- 0 9805 9772"/>
                              <a:gd name="T41" fmla="*/ T40 w 37"/>
                              <a:gd name="T42" fmla="+- 0 1173 1087"/>
                              <a:gd name="T43" fmla="*/ 1173 h 105"/>
                              <a:gd name="T44" fmla="+- 0 9801 9772"/>
                              <a:gd name="T45" fmla="*/ T44 w 37"/>
                              <a:gd name="T46" fmla="+- 0 1186 1087"/>
                              <a:gd name="T47" fmla="*/ 1186 h 105"/>
                              <a:gd name="T48" fmla="+- 0 9799 9772"/>
                              <a:gd name="T49" fmla="*/ T48 w 37"/>
                              <a:gd name="T50" fmla="+- 0 1192 1087"/>
                              <a:gd name="T51" fmla="*/ 1192 h 10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37" h="105">
                                <a:moveTo>
                                  <a:pt x="27" y="105"/>
                                </a:moveTo>
                                <a:lnTo>
                                  <a:pt x="19" y="90"/>
                                </a:lnTo>
                                <a:lnTo>
                                  <a:pt x="10" y="75"/>
                                </a:lnTo>
                                <a:lnTo>
                                  <a:pt x="2" y="61"/>
                                </a:lnTo>
                                <a:lnTo>
                                  <a:pt x="14" y="0"/>
                                </a:lnTo>
                                <a:lnTo>
                                  <a:pt x="16" y="5"/>
                                </a:lnTo>
                                <a:lnTo>
                                  <a:pt x="22" y="19"/>
                                </a:lnTo>
                                <a:lnTo>
                                  <a:pt x="29" y="37"/>
                                </a:lnTo>
                                <a:lnTo>
                                  <a:pt x="35" y="53"/>
                                </a:lnTo>
                                <a:lnTo>
                                  <a:pt x="37" y="69"/>
                                </a:lnTo>
                                <a:lnTo>
                                  <a:pt x="33" y="86"/>
                                </a:lnTo>
                                <a:lnTo>
                                  <a:pt x="29" y="99"/>
                                </a:lnTo>
                                <a:lnTo>
                                  <a:pt x="27" y="10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8" name="Picture 415"/>
                          <pic:cNvPicPr>
                            <a:picLocks noChangeAspect="1" noChangeArrowheads="1"/>
                          </pic:cNvPicPr>
                        </pic:nvPicPr>
                        <pic:blipFill>
                          <a:blip r:embed="rId256">
                            <a:extLst>
                              <a:ext uri="{28A0092B-C50C-407E-A947-70E740481C1C}">
                                <a14:useLocalDpi xmlns:a14="http://schemas.microsoft.com/office/drawing/2010/main" val="0"/>
                              </a:ext>
                            </a:extLst>
                          </a:blip>
                          <a:srcRect/>
                          <a:stretch>
                            <a:fillRect/>
                          </a:stretch>
                        </pic:blipFill>
                        <pic:spPr bwMode="auto">
                          <a:xfrm>
                            <a:off x="9786" y="1091"/>
                            <a:ext cx="1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79" name="Freeform 416"/>
                        <wps:cNvSpPr>
                          <a:spLocks/>
                        </wps:cNvSpPr>
                        <wps:spPr bwMode="auto">
                          <a:xfrm>
                            <a:off x="9786" y="1091"/>
                            <a:ext cx="11" cy="94"/>
                          </a:xfrm>
                          <a:custGeom>
                            <a:avLst/>
                            <a:gdLst>
                              <a:gd name="T0" fmla="+- 0 9787 9787"/>
                              <a:gd name="T1" fmla="*/ T0 w 11"/>
                              <a:gd name="T2" fmla="+- 0 1092 1092"/>
                              <a:gd name="T3" fmla="*/ 1092 h 94"/>
                              <a:gd name="T4" fmla="+- 0 9793 9787"/>
                              <a:gd name="T5" fmla="*/ T4 w 11"/>
                              <a:gd name="T6" fmla="+- 0 1161 1092"/>
                              <a:gd name="T7" fmla="*/ 1161 h 94"/>
                              <a:gd name="T8" fmla="+- 0 9795 9787"/>
                              <a:gd name="T9" fmla="*/ T8 w 11"/>
                              <a:gd name="T10" fmla="+- 0 1174 1092"/>
                              <a:gd name="T11" fmla="*/ 1174 h 94"/>
                              <a:gd name="T12" fmla="+- 0 9797 9787"/>
                              <a:gd name="T13" fmla="*/ T12 w 11"/>
                              <a:gd name="T14" fmla="+- 0 1185 1092"/>
                              <a:gd name="T15" fmla="*/ 1185 h 94"/>
                            </a:gdLst>
                            <a:ahLst/>
                            <a:cxnLst>
                              <a:cxn ang="0">
                                <a:pos x="T1" y="T3"/>
                              </a:cxn>
                              <a:cxn ang="0">
                                <a:pos x="T5" y="T7"/>
                              </a:cxn>
                              <a:cxn ang="0">
                                <a:pos x="T9" y="T11"/>
                              </a:cxn>
                              <a:cxn ang="0">
                                <a:pos x="T13" y="T15"/>
                              </a:cxn>
                            </a:cxnLst>
                            <a:rect l="0" t="0" r="r" b="b"/>
                            <a:pathLst>
                              <a:path w="11" h="94">
                                <a:moveTo>
                                  <a:pt x="0" y="0"/>
                                </a:moveTo>
                                <a:lnTo>
                                  <a:pt x="6" y="69"/>
                                </a:lnTo>
                                <a:lnTo>
                                  <a:pt x="8" y="82"/>
                                </a:lnTo>
                                <a:lnTo>
                                  <a:pt x="10" y="93"/>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0" name="Picture 417"/>
                          <pic:cNvPicPr>
                            <a:picLocks noChangeAspect="1" noChangeArrowheads="1"/>
                          </pic:cNvPicPr>
                        </pic:nvPicPr>
                        <pic:blipFill>
                          <a:blip r:embed="rId257">
                            <a:extLst>
                              <a:ext uri="{28A0092B-C50C-407E-A947-70E740481C1C}">
                                <a14:useLocalDpi xmlns:a14="http://schemas.microsoft.com/office/drawing/2010/main" val="0"/>
                              </a:ext>
                            </a:extLst>
                          </a:blip>
                          <a:srcRect/>
                          <a:stretch>
                            <a:fillRect/>
                          </a:stretch>
                        </pic:blipFill>
                        <pic:spPr bwMode="auto">
                          <a:xfrm>
                            <a:off x="9675" y="1143"/>
                            <a:ext cx="116" cy="4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1" name="AutoShape 418"/>
                        <wps:cNvSpPr>
                          <a:spLocks/>
                        </wps:cNvSpPr>
                        <wps:spPr bwMode="auto">
                          <a:xfrm>
                            <a:off x="9675" y="1143"/>
                            <a:ext cx="116" cy="41"/>
                          </a:xfrm>
                          <a:custGeom>
                            <a:avLst/>
                            <a:gdLst>
                              <a:gd name="T0" fmla="+- 0 9791 9675"/>
                              <a:gd name="T1" fmla="*/ T0 w 116"/>
                              <a:gd name="T2" fmla="+- 0 1184 1143"/>
                              <a:gd name="T3" fmla="*/ 1184 h 41"/>
                              <a:gd name="T4" fmla="+- 0 9773 9675"/>
                              <a:gd name="T5" fmla="*/ T4 w 116"/>
                              <a:gd name="T6" fmla="+- 0 1182 1143"/>
                              <a:gd name="T7" fmla="*/ 1182 h 41"/>
                              <a:gd name="T8" fmla="+- 0 9756 9675"/>
                              <a:gd name="T9" fmla="*/ T8 w 116"/>
                              <a:gd name="T10" fmla="+- 0 1183 1143"/>
                              <a:gd name="T11" fmla="*/ 1183 h 41"/>
                              <a:gd name="T12" fmla="+- 0 9742 9675"/>
                              <a:gd name="T13" fmla="*/ T12 w 116"/>
                              <a:gd name="T14" fmla="+- 0 1183 1143"/>
                              <a:gd name="T15" fmla="*/ 1183 h 41"/>
                              <a:gd name="T16" fmla="+- 0 9729 9675"/>
                              <a:gd name="T17" fmla="*/ T16 w 116"/>
                              <a:gd name="T18" fmla="+- 0 1179 1143"/>
                              <a:gd name="T19" fmla="*/ 1179 h 41"/>
                              <a:gd name="T20" fmla="+- 0 9714 9675"/>
                              <a:gd name="T21" fmla="*/ T20 w 116"/>
                              <a:gd name="T22" fmla="+- 0 1171 1143"/>
                              <a:gd name="T23" fmla="*/ 1171 h 41"/>
                              <a:gd name="T24" fmla="+- 0 9696 9675"/>
                              <a:gd name="T25" fmla="*/ T24 w 116"/>
                              <a:gd name="T26" fmla="+- 0 1159 1143"/>
                              <a:gd name="T27" fmla="*/ 1159 h 41"/>
                              <a:gd name="T28" fmla="+- 0 9682 9675"/>
                              <a:gd name="T29" fmla="*/ T28 w 116"/>
                              <a:gd name="T30" fmla="+- 0 1148 1143"/>
                              <a:gd name="T31" fmla="*/ 1148 h 41"/>
                              <a:gd name="T32" fmla="+- 0 9675 9675"/>
                              <a:gd name="T33" fmla="*/ T32 w 116"/>
                              <a:gd name="T34" fmla="+- 0 1143 1143"/>
                              <a:gd name="T35" fmla="*/ 1143 h 41"/>
                              <a:gd name="T36" fmla="+- 0 9679 9675"/>
                              <a:gd name="T37" fmla="*/ T36 w 116"/>
                              <a:gd name="T38" fmla="+- 0 1144 1143"/>
                              <a:gd name="T39" fmla="*/ 1144 h 41"/>
                              <a:gd name="T40" fmla="+- 0 9690 9675"/>
                              <a:gd name="T41" fmla="*/ T40 w 116"/>
                              <a:gd name="T42" fmla="+- 0 1147 1143"/>
                              <a:gd name="T43" fmla="*/ 1147 h 41"/>
                              <a:gd name="T44" fmla="+- 0 9705 9675"/>
                              <a:gd name="T45" fmla="*/ T44 w 116"/>
                              <a:gd name="T46" fmla="+- 0 1151 1143"/>
                              <a:gd name="T47" fmla="*/ 1151 h 41"/>
                              <a:gd name="T48" fmla="+- 0 9722 9675"/>
                              <a:gd name="T49" fmla="*/ T48 w 116"/>
                              <a:gd name="T50" fmla="+- 0 1153 1143"/>
                              <a:gd name="T51" fmla="*/ 1153 h 41"/>
                              <a:gd name="T52" fmla="+- 0 9738 9675"/>
                              <a:gd name="T53" fmla="*/ T52 w 116"/>
                              <a:gd name="T54" fmla="+- 0 1155 1143"/>
                              <a:gd name="T55" fmla="*/ 1155 h 41"/>
                              <a:gd name="T56" fmla="+- 0 9750 9675"/>
                              <a:gd name="T57" fmla="*/ T56 w 116"/>
                              <a:gd name="T58" fmla="+- 0 1158 1143"/>
                              <a:gd name="T59" fmla="*/ 1158 h 41"/>
                              <a:gd name="T60" fmla="+- 0 9759 9675"/>
                              <a:gd name="T61" fmla="*/ T60 w 116"/>
                              <a:gd name="T62" fmla="+- 0 1161 1143"/>
                              <a:gd name="T63" fmla="*/ 1161 h 41"/>
                              <a:gd name="T64" fmla="+- 0 9762 9675"/>
                              <a:gd name="T65" fmla="*/ T64 w 116"/>
                              <a:gd name="T66" fmla="+- 0 1162 1143"/>
                              <a:gd name="T67" fmla="*/ 1162 h 41"/>
                              <a:gd name="T68" fmla="+- 0 9791 9675"/>
                              <a:gd name="T69" fmla="*/ T68 w 116"/>
                              <a:gd name="T70" fmla="+- 0 1184 1143"/>
                              <a:gd name="T71" fmla="*/ 1184 h 41"/>
                              <a:gd name="T72" fmla="+- 0 9781 9675"/>
                              <a:gd name="T73" fmla="*/ T72 w 116"/>
                              <a:gd name="T74" fmla="+- 0 1181 1143"/>
                              <a:gd name="T75" fmla="*/ 1181 h 41"/>
                              <a:gd name="T76" fmla="+- 0 9770 9675"/>
                              <a:gd name="T77" fmla="*/ T76 w 116"/>
                              <a:gd name="T78" fmla="+- 0 1178 1143"/>
                              <a:gd name="T79" fmla="*/ 1178 h 41"/>
                              <a:gd name="T80" fmla="+- 0 9758 9675"/>
                              <a:gd name="T81" fmla="*/ T80 w 116"/>
                              <a:gd name="T82" fmla="+- 0 1176 1143"/>
                              <a:gd name="T83" fmla="*/ 1176 h 41"/>
                              <a:gd name="T84" fmla="+- 0 9746 9675"/>
                              <a:gd name="T85" fmla="*/ T84 w 116"/>
                              <a:gd name="T86" fmla="+- 0 1173 1143"/>
                              <a:gd name="T87" fmla="*/ 1173 h 41"/>
                              <a:gd name="T88" fmla="+- 0 9735 9675"/>
                              <a:gd name="T89" fmla="*/ T88 w 116"/>
                              <a:gd name="T90" fmla="+- 0 1169 1143"/>
                              <a:gd name="T91" fmla="*/ 1169 h 41"/>
                              <a:gd name="T92" fmla="+- 0 9720 9675"/>
                              <a:gd name="T93" fmla="*/ T92 w 116"/>
                              <a:gd name="T94" fmla="+- 0 1163 1143"/>
                              <a:gd name="T95" fmla="*/ 1163 h 41"/>
                              <a:gd name="T96" fmla="+- 0 9700 9675"/>
                              <a:gd name="T97" fmla="*/ T96 w 116"/>
                              <a:gd name="T98" fmla="+- 0 1154 1143"/>
                              <a:gd name="T99" fmla="*/ 1154 h 41"/>
                              <a:gd name="T100" fmla="+- 0 9683 9675"/>
                              <a:gd name="T101" fmla="*/ T100 w 116"/>
                              <a:gd name="T102" fmla="+- 0 1146 1143"/>
                              <a:gd name="T103" fmla="*/ 1146 h 41"/>
                              <a:gd name="T104" fmla="+- 0 9675 9675"/>
                              <a:gd name="T105" fmla="*/ T104 w 116"/>
                              <a:gd name="T106" fmla="+- 0 1143 1143"/>
                              <a:gd name="T107" fmla="*/ 1143 h 4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116" h="41">
                                <a:moveTo>
                                  <a:pt x="116" y="41"/>
                                </a:moveTo>
                                <a:lnTo>
                                  <a:pt x="98" y="39"/>
                                </a:lnTo>
                                <a:lnTo>
                                  <a:pt x="81" y="40"/>
                                </a:lnTo>
                                <a:lnTo>
                                  <a:pt x="67" y="40"/>
                                </a:lnTo>
                                <a:lnTo>
                                  <a:pt x="54" y="36"/>
                                </a:lnTo>
                                <a:lnTo>
                                  <a:pt x="39" y="28"/>
                                </a:lnTo>
                                <a:lnTo>
                                  <a:pt x="21" y="16"/>
                                </a:lnTo>
                                <a:lnTo>
                                  <a:pt x="7" y="5"/>
                                </a:lnTo>
                                <a:lnTo>
                                  <a:pt x="0" y="0"/>
                                </a:lnTo>
                                <a:lnTo>
                                  <a:pt x="4" y="1"/>
                                </a:lnTo>
                                <a:lnTo>
                                  <a:pt x="15" y="4"/>
                                </a:lnTo>
                                <a:lnTo>
                                  <a:pt x="30" y="8"/>
                                </a:lnTo>
                                <a:lnTo>
                                  <a:pt x="47" y="10"/>
                                </a:lnTo>
                                <a:lnTo>
                                  <a:pt x="63" y="12"/>
                                </a:lnTo>
                                <a:lnTo>
                                  <a:pt x="75" y="15"/>
                                </a:lnTo>
                                <a:lnTo>
                                  <a:pt x="84" y="18"/>
                                </a:lnTo>
                                <a:lnTo>
                                  <a:pt x="87" y="19"/>
                                </a:lnTo>
                                <a:lnTo>
                                  <a:pt x="116" y="41"/>
                                </a:lnTo>
                                <a:close/>
                                <a:moveTo>
                                  <a:pt x="106" y="38"/>
                                </a:moveTo>
                                <a:lnTo>
                                  <a:pt x="95" y="35"/>
                                </a:lnTo>
                                <a:lnTo>
                                  <a:pt x="83" y="33"/>
                                </a:lnTo>
                                <a:lnTo>
                                  <a:pt x="71" y="30"/>
                                </a:lnTo>
                                <a:lnTo>
                                  <a:pt x="60" y="26"/>
                                </a:lnTo>
                                <a:lnTo>
                                  <a:pt x="45" y="20"/>
                                </a:lnTo>
                                <a:lnTo>
                                  <a:pt x="25" y="11"/>
                                </a:lnTo>
                                <a:lnTo>
                                  <a:pt x="8" y="3"/>
                                </a:lnTo>
                                <a:lnTo>
                                  <a:pt x="0" y="0"/>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2" name="Picture 419"/>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9665" y="1067"/>
                            <a:ext cx="92" cy="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3" name="AutoShape 420"/>
                        <wps:cNvSpPr>
                          <a:spLocks/>
                        </wps:cNvSpPr>
                        <wps:spPr bwMode="auto">
                          <a:xfrm>
                            <a:off x="9665" y="1067"/>
                            <a:ext cx="92" cy="74"/>
                          </a:xfrm>
                          <a:custGeom>
                            <a:avLst/>
                            <a:gdLst>
                              <a:gd name="T0" fmla="+- 0 9757 9665"/>
                              <a:gd name="T1" fmla="*/ T0 w 92"/>
                              <a:gd name="T2" fmla="+- 0 1141 1068"/>
                              <a:gd name="T3" fmla="*/ 1141 h 74"/>
                              <a:gd name="T4" fmla="+- 0 9757 9665"/>
                              <a:gd name="T5" fmla="*/ T4 w 92"/>
                              <a:gd name="T6" fmla="+- 0 1141 1068"/>
                              <a:gd name="T7" fmla="*/ 1141 h 74"/>
                              <a:gd name="T8" fmla="+- 0 9756 9665"/>
                              <a:gd name="T9" fmla="*/ T8 w 92"/>
                              <a:gd name="T10" fmla="+- 0 1120 1068"/>
                              <a:gd name="T11" fmla="*/ 1120 h 74"/>
                              <a:gd name="T12" fmla="+- 0 9740 9665"/>
                              <a:gd name="T13" fmla="*/ T12 w 92"/>
                              <a:gd name="T14" fmla="+- 0 1107 1068"/>
                              <a:gd name="T15" fmla="*/ 1107 h 74"/>
                              <a:gd name="T16" fmla="+- 0 9726 9665"/>
                              <a:gd name="T17" fmla="*/ T16 w 92"/>
                              <a:gd name="T18" fmla="+- 0 1097 1068"/>
                              <a:gd name="T19" fmla="*/ 1097 h 74"/>
                              <a:gd name="T20" fmla="+- 0 9710 9665"/>
                              <a:gd name="T21" fmla="*/ T20 w 92"/>
                              <a:gd name="T22" fmla="+- 0 1086 1068"/>
                              <a:gd name="T23" fmla="*/ 1086 h 74"/>
                              <a:gd name="T24" fmla="+- 0 9690 9665"/>
                              <a:gd name="T25" fmla="*/ T24 w 92"/>
                              <a:gd name="T26" fmla="+- 0 1075 1068"/>
                              <a:gd name="T27" fmla="*/ 1075 h 74"/>
                              <a:gd name="T28" fmla="+- 0 9665 9665"/>
                              <a:gd name="T29" fmla="*/ T28 w 92"/>
                              <a:gd name="T30" fmla="+- 0 1068 1068"/>
                              <a:gd name="T31" fmla="*/ 1068 h 74"/>
                              <a:gd name="T32" fmla="+- 0 9670 9665"/>
                              <a:gd name="T33" fmla="*/ T32 w 92"/>
                              <a:gd name="T34" fmla="+- 0 1079 1068"/>
                              <a:gd name="T35" fmla="*/ 1079 h 74"/>
                              <a:gd name="T36" fmla="+- 0 9687 9665"/>
                              <a:gd name="T37" fmla="*/ T36 w 92"/>
                              <a:gd name="T38" fmla="+- 0 1104 1068"/>
                              <a:gd name="T39" fmla="*/ 1104 h 74"/>
                              <a:gd name="T40" fmla="+- 0 9716 9665"/>
                              <a:gd name="T41" fmla="*/ T40 w 92"/>
                              <a:gd name="T42" fmla="+- 0 1129 1068"/>
                              <a:gd name="T43" fmla="*/ 1129 h 74"/>
                              <a:gd name="T44" fmla="+- 0 9757 9665"/>
                              <a:gd name="T45" fmla="*/ T44 w 92"/>
                              <a:gd name="T46" fmla="+- 0 1141 1068"/>
                              <a:gd name="T47" fmla="*/ 1141 h 74"/>
                              <a:gd name="T48" fmla="+- 0 9752 9665"/>
                              <a:gd name="T49" fmla="*/ T48 w 92"/>
                              <a:gd name="T50" fmla="+- 0 1138 1068"/>
                              <a:gd name="T51" fmla="*/ 1138 h 74"/>
                              <a:gd name="T52" fmla="+- 0 9740 9665"/>
                              <a:gd name="T53" fmla="*/ T52 w 92"/>
                              <a:gd name="T54" fmla="+- 0 1127 1068"/>
                              <a:gd name="T55" fmla="*/ 1127 h 74"/>
                              <a:gd name="T56" fmla="+- 0 9716 9665"/>
                              <a:gd name="T57" fmla="*/ T56 w 92"/>
                              <a:gd name="T58" fmla="+- 0 1108 1068"/>
                              <a:gd name="T59" fmla="*/ 1108 h 74"/>
                              <a:gd name="T60" fmla="+- 0 9690 9665"/>
                              <a:gd name="T61" fmla="*/ T60 w 92"/>
                              <a:gd name="T62" fmla="+- 0 1088 1068"/>
                              <a:gd name="T63" fmla="*/ 1088 h 74"/>
                              <a:gd name="T64" fmla="+- 0 9671 9665"/>
                              <a:gd name="T65" fmla="*/ T64 w 92"/>
                              <a:gd name="T66" fmla="+- 0 1072 1068"/>
                              <a:gd name="T67" fmla="*/ 1072 h 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92" h="74">
                                <a:moveTo>
                                  <a:pt x="92" y="73"/>
                                </a:moveTo>
                                <a:lnTo>
                                  <a:pt x="92" y="73"/>
                                </a:lnTo>
                                <a:lnTo>
                                  <a:pt x="91" y="52"/>
                                </a:lnTo>
                                <a:lnTo>
                                  <a:pt x="75" y="39"/>
                                </a:lnTo>
                                <a:lnTo>
                                  <a:pt x="61" y="29"/>
                                </a:lnTo>
                                <a:lnTo>
                                  <a:pt x="45" y="18"/>
                                </a:lnTo>
                                <a:lnTo>
                                  <a:pt x="25" y="7"/>
                                </a:lnTo>
                                <a:lnTo>
                                  <a:pt x="0" y="0"/>
                                </a:lnTo>
                                <a:lnTo>
                                  <a:pt x="5" y="11"/>
                                </a:lnTo>
                                <a:lnTo>
                                  <a:pt x="22" y="36"/>
                                </a:lnTo>
                                <a:lnTo>
                                  <a:pt x="51" y="61"/>
                                </a:lnTo>
                                <a:lnTo>
                                  <a:pt x="92" y="73"/>
                                </a:lnTo>
                                <a:close/>
                                <a:moveTo>
                                  <a:pt x="87" y="70"/>
                                </a:moveTo>
                                <a:lnTo>
                                  <a:pt x="75" y="59"/>
                                </a:lnTo>
                                <a:lnTo>
                                  <a:pt x="51" y="40"/>
                                </a:lnTo>
                                <a:lnTo>
                                  <a:pt x="25" y="20"/>
                                </a:lnTo>
                                <a:lnTo>
                                  <a:pt x="6" y="4"/>
                                </a:lnTo>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4" name="Picture 421"/>
                          <pic:cNvPicPr>
                            <a:picLocks noChangeAspect="1" noChangeArrowheads="1"/>
                          </pic:cNvPicPr>
                        </pic:nvPicPr>
                        <pic:blipFill>
                          <a:blip r:embed="rId259" cstate="print">
                            <a:extLst>
                              <a:ext uri="{28A0092B-C50C-407E-A947-70E740481C1C}">
                                <a14:useLocalDpi xmlns:a14="http://schemas.microsoft.com/office/drawing/2010/main" val="0"/>
                              </a:ext>
                            </a:extLst>
                          </a:blip>
                          <a:srcRect/>
                          <a:stretch>
                            <a:fillRect/>
                          </a:stretch>
                        </pic:blipFill>
                        <pic:spPr bwMode="auto">
                          <a:xfrm>
                            <a:off x="9804" y="117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5" name="Freeform 422"/>
                        <wps:cNvSpPr>
                          <a:spLocks/>
                        </wps:cNvSpPr>
                        <wps:spPr bwMode="auto">
                          <a:xfrm>
                            <a:off x="9804" y="1178"/>
                            <a:ext cx="19" cy="17"/>
                          </a:xfrm>
                          <a:custGeom>
                            <a:avLst/>
                            <a:gdLst>
                              <a:gd name="T0" fmla="+- 0 9817 9805"/>
                              <a:gd name="T1" fmla="*/ T0 w 19"/>
                              <a:gd name="T2" fmla="+- 0 1194 1179"/>
                              <a:gd name="T3" fmla="*/ 1194 h 17"/>
                              <a:gd name="T4" fmla="+- 0 9813 9805"/>
                              <a:gd name="T5" fmla="*/ T4 w 19"/>
                              <a:gd name="T6" fmla="+- 0 1196 1179"/>
                              <a:gd name="T7" fmla="*/ 1196 h 17"/>
                              <a:gd name="T8" fmla="+- 0 9808 9805"/>
                              <a:gd name="T9" fmla="*/ T8 w 19"/>
                              <a:gd name="T10" fmla="+- 0 1194 1179"/>
                              <a:gd name="T11" fmla="*/ 1194 h 17"/>
                              <a:gd name="T12" fmla="+- 0 9806 9805"/>
                              <a:gd name="T13" fmla="*/ T12 w 19"/>
                              <a:gd name="T14" fmla="+- 0 1190 1179"/>
                              <a:gd name="T15" fmla="*/ 1190 h 17"/>
                              <a:gd name="T16" fmla="+- 0 9805 9805"/>
                              <a:gd name="T17" fmla="*/ T16 w 19"/>
                              <a:gd name="T18" fmla="+- 0 1187 1179"/>
                              <a:gd name="T19" fmla="*/ 1187 h 17"/>
                              <a:gd name="T20" fmla="+- 0 9806 9805"/>
                              <a:gd name="T21" fmla="*/ T20 w 19"/>
                              <a:gd name="T22" fmla="+- 0 1182 1179"/>
                              <a:gd name="T23" fmla="*/ 1182 h 17"/>
                              <a:gd name="T24" fmla="+- 0 9810 9805"/>
                              <a:gd name="T25" fmla="*/ T24 w 19"/>
                              <a:gd name="T26" fmla="+- 0 1181 1179"/>
                              <a:gd name="T27" fmla="*/ 1181 h 17"/>
                              <a:gd name="T28" fmla="+- 0 9815 9805"/>
                              <a:gd name="T29" fmla="*/ T28 w 19"/>
                              <a:gd name="T30" fmla="+- 0 1179 1179"/>
                              <a:gd name="T31" fmla="*/ 1179 h 17"/>
                              <a:gd name="T32" fmla="+- 0 9819 9805"/>
                              <a:gd name="T33" fmla="*/ T32 w 19"/>
                              <a:gd name="T34" fmla="+- 0 1181 1179"/>
                              <a:gd name="T35" fmla="*/ 1181 h 17"/>
                              <a:gd name="T36" fmla="+- 0 9821 9805"/>
                              <a:gd name="T37" fmla="*/ T36 w 19"/>
                              <a:gd name="T38" fmla="+- 0 1184 1179"/>
                              <a:gd name="T39" fmla="*/ 1184 h 17"/>
                              <a:gd name="T40" fmla="+- 0 9823 9805"/>
                              <a:gd name="T41" fmla="*/ T40 w 19"/>
                              <a:gd name="T42" fmla="+- 0 1188 1179"/>
                              <a:gd name="T43" fmla="*/ 1188 h 17"/>
                              <a:gd name="T44" fmla="+- 0 9821 9805"/>
                              <a:gd name="T45" fmla="*/ T44 w 19"/>
                              <a:gd name="T46" fmla="+- 0 1193 1179"/>
                              <a:gd name="T47" fmla="*/ 1193 h 17"/>
                              <a:gd name="T48" fmla="+- 0 9817 9805"/>
                              <a:gd name="T49" fmla="*/ T48 w 19"/>
                              <a:gd name="T50" fmla="+- 0 1194 1179"/>
                              <a:gd name="T51" fmla="*/ 119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8"/>
                                </a:lnTo>
                                <a:lnTo>
                                  <a:pt x="1" y="3"/>
                                </a:lnTo>
                                <a:lnTo>
                                  <a:pt x="5" y="2"/>
                                </a:lnTo>
                                <a:lnTo>
                                  <a:pt x="10" y="0"/>
                                </a:lnTo>
                                <a:lnTo>
                                  <a:pt x="14" y="2"/>
                                </a:lnTo>
                                <a:lnTo>
                                  <a:pt x="16" y="5"/>
                                </a:lnTo>
                                <a:lnTo>
                                  <a:pt x="18" y="9"/>
                                </a:lnTo>
                                <a:lnTo>
                                  <a:pt x="16" y="14"/>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6" name="Picture 423"/>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814" y="118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7" name="Freeform 424"/>
                        <wps:cNvSpPr>
                          <a:spLocks/>
                        </wps:cNvSpPr>
                        <wps:spPr bwMode="auto">
                          <a:xfrm>
                            <a:off x="9814" y="1183"/>
                            <a:ext cx="19" cy="18"/>
                          </a:xfrm>
                          <a:custGeom>
                            <a:avLst/>
                            <a:gdLst>
                              <a:gd name="T0" fmla="+- 0 9827 9814"/>
                              <a:gd name="T1" fmla="*/ T0 w 19"/>
                              <a:gd name="T2" fmla="+- 0 1199 1183"/>
                              <a:gd name="T3" fmla="*/ 1199 h 18"/>
                              <a:gd name="T4" fmla="+- 0 9823 9814"/>
                              <a:gd name="T5" fmla="*/ T4 w 19"/>
                              <a:gd name="T6" fmla="+- 0 1201 1183"/>
                              <a:gd name="T7" fmla="*/ 1201 h 18"/>
                              <a:gd name="T8" fmla="+- 0 9818 9814"/>
                              <a:gd name="T9" fmla="*/ T8 w 19"/>
                              <a:gd name="T10" fmla="+- 0 1199 1183"/>
                              <a:gd name="T11" fmla="*/ 1199 h 18"/>
                              <a:gd name="T12" fmla="+- 0 9816 9814"/>
                              <a:gd name="T13" fmla="*/ T12 w 19"/>
                              <a:gd name="T14" fmla="+- 0 1195 1183"/>
                              <a:gd name="T15" fmla="*/ 1195 h 18"/>
                              <a:gd name="T16" fmla="+- 0 9814 9814"/>
                              <a:gd name="T17" fmla="*/ T16 w 19"/>
                              <a:gd name="T18" fmla="+- 0 1191 1183"/>
                              <a:gd name="T19" fmla="*/ 1191 h 18"/>
                              <a:gd name="T20" fmla="+- 0 9816 9814"/>
                              <a:gd name="T21" fmla="*/ T20 w 19"/>
                              <a:gd name="T22" fmla="+- 0 1187 1183"/>
                              <a:gd name="T23" fmla="*/ 1187 h 18"/>
                              <a:gd name="T24" fmla="+- 0 9821 9814"/>
                              <a:gd name="T25" fmla="*/ T24 w 19"/>
                              <a:gd name="T26" fmla="+- 0 1185 1183"/>
                              <a:gd name="T27" fmla="*/ 1185 h 18"/>
                              <a:gd name="T28" fmla="+- 0 9825 9814"/>
                              <a:gd name="T29" fmla="*/ T28 w 19"/>
                              <a:gd name="T30" fmla="+- 0 1183 1183"/>
                              <a:gd name="T31" fmla="*/ 1183 h 18"/>
                              <a:gd name="T32" fmla="+- 0 9829 9814"/>
                              <a:gd name="T33" fmla="*/ T32 w 19"/>
                              <a:gd name="T34" fmla="+- 0 1185 1183"/>
                              <a:gd name="T35" fmla="*/ 1185 h 18"/>
                              <a:gd name="T36" fmla="+- 0 9831 9814"/>
                              <a:gd name="T37" fmla="*/ T36 w 19"/>
                              <a:gd name="T38" fmla="+- 0 1189 1183"/>
                              <a:gd name="T39" fmla="*/ 1189 h 18"/>
                              <a:gd name="T40" fmla="+- 0 9833 9814"/>
                              <a:gd name="T41" fmla="*/ T40 w 19"/>
                              <a:gd name="T42" fmla="+- 0 1193 1183"/>
                              <a:gd name="T43" fmla="*/ 1193 h 18"/>
                              <a:gd name="T44" fmla="+- 0 9831 9814"/>
                              <a:gd name="T45" fmla="*/ T44 w 19"/>
                              <a:gd name="T46" fmla="+- 0 1197 1183"/>
                              <a:gd name="T47" fmla="*/ 1197 h 18"/>
                              <a:gd name="T48" fmla="+- 0 9827 9814"/>
                              <a:gd name="T49" fmla="*/ T48 w 19"/>
                              <a:gd name="T50" fmla="+- 0 1199 1183"/>
                              <a:gd name="T51" fmla="*/ 119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7" y="2"/>
                                </a:lnTo>
                                <a:lnTo>
                                  <a:pt x="11"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88" name="Picture 425"/>
                          <pic:cNvPicPr>
                            <a:picLocks noChangeAspect="1" noChangeArrowheads="1"/>
                          </pic:cNvPicPr>
                        </pic:nvPicPr>
                        <pic:blipFill>
                          <a:blip r:embed="rId261">
                            <a:extLst>
                              <a:ext uri="{28A0092B-C50C-407E-A947-70E740481C1C}">
                                <a14:useLocalDpi xmlns:a14="http://schemas.microsoft.com/office/drawing/2010/main" val="0"/>
                              </a:ext>
                            </a:extLst>
                          </a:blip>
                          <a:srcRect/>
                          <a:stretch>
                            <a:fillRect/>
                          </a:stretch>
                        </pic:blipFill>
                        <pic:spPr bwMode="auto">
                          <a:xfrm>
                            <a:off x="9804" y="1190"/>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9" name="Freeform 426"/>
                        <wps:cNvSpPr>
                          <a:spLocks/>
                        </wps:cNvSpPr>
                        <wps:spPr bwMode="auto">
                          <a:xfrm>
                            <a:off x="9804" y="1190"/>
                            <a:ext cx="20" cy="18"/>
                          </a:xfrm>
                          <a:custGeom>
                            <a:avLst/>
                            <a:gdLst>
                              <a:gd name="T0" fmla="+- 0 9818 9805"/>
                              <a:gd name="T1" fmla="*/ T0 w 20"/>
                              <a:gd name="T2" fmla="+- 0 1206 1190"/>
                              <a:gd name="T3" fmla="*/ 1206 h 18"/>
                              <a:gd name="T4" fmla="+- 0 9813 9805"/>
                              <a:gd name="T5" fmla="*/ T4 w 20"/>
                              <a:gd name="T6" fmla="+- 0 1207 1190"/>
                              <a:gd name="T7" fmla="*/ 1207 h 18"/>
                              <a:gd name="T8" fmla="+- 0 9808 9805"/>
                              <a:gd name="T9" fmla="*/ T8 w 20"/>
                              <a:gd name="T10" fmla="+- 0 1206 1190"/>
                              <a:gd name="T11" fmla="*/ 1206 h 18"/>
                              <a:gd name="T12" fmla="+- 0 9807 9805"/>
                              <a:gd name="T13" fmla="*/ T12 w 20"/>
                              <a:gd name="T14" fmla="+- 0 1202 1190"/>
                              <a:gd name="T15" fmla="*/ 1202 h 18"/>
                              <a:gd name="T16" fmla="+- 0 9805 9805"/>
                              <a:gd name="T17" fmla="*/ T16 w 20"/>
                              <a:gd name="T18" fmla="+- 0 1198 1190"/>
                              <a:gd name="T19" fmla="*/ 1198 h 18"/>
                              <a:gd name="T20" fmla="+- 0 9807 9805"/>
                              <a:gd name="T21" fmla="*/ T20 w 20"/>
                              <a:gd name="T22" fmla="+- 0 1194 1190"/>
                              <a:gd name="T23" fmla="*/ 1194 h 18"/>
                              <a:gd name="T24" fmla="+- 0 9811 9805"/>
                              <a:gd name="T25" fmla="*/ T24 w 20"/>
                              <a:gd name="T26" fmla="+- 0 1192 1190"/>
                              <a:gd name="T27" fmla="*/ 1192 h 18"/>
                              <a:gd name="T28" fmla="+- 0 9815 9805"/>
                              <a:gd name="T29" fmla="*/ T28 w 20"/>
                              <a:gd name="T30" fmla="+- 0 1190 1190"/>
                              <a:gd name="T31" fmla="*/ 1190 h 18"/>
                              <a:gd name="T32" fmla="+- 0 9820 9805"/>
                              <a:gd name="T33" fmla="*/ T32 w 20"/>
                              <a:gd name="T34" fmla="+- 0 1192 1190"/>
                              <a:gd name="T35" fmla="*/ 1192 h 18"/>
                              <a:gd name="T36" fmla="+- 0 9822 9805"/>
                              <a:gd name="T37" fmla="*/ T36 w 20"/>
                              <a:gd name="T38" fmla="+- 0 1196 1190"/>
                              <a:gd name="T39" fmla="*/ 1196 h 18"/>
                              <a:gd name="T40" fmla="+- 0 9824 9805"/>
                              <a:gd name="T41" fmla="*/ T40 w 20"/>
                              <a:gd name="T42" fmla="+- 0 1199 1190"/>
                              <a:gd name="T43" fmla="*/ 1199 h 18"/>
                              <a:gd name="T44" fmla="+- 0 9822 9805"/>
                              <a:gd name="T45" fmla="*/ T44 w 20"/>
                              <a:gd name="T46" fmla="+- 0 1204 1190"/>
                              <a:gd name="T47" fmla="*/ 1204 h 18"/>
                              <a:gd name="T48" fmla="+- 0 9818 9805"/>
                              <a:gd name="T49" fmla="*/ T48 w 20"/>
                              <a:gd name="T50" fmla="+- 0 1206 1190"/>
                              <a:gd name="T51" fmla="*/ 1206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4"/>
                                </a:lnTo>
                                <a:lnTo>
                                  <a:pt x="6" y="2"/>
                                </a:lnTo>
                                <a:lnTo>
                                  <a:pt x="10" y="0"/>
                                </a:lnTo>
                                <a:lnTo>
                                  <a:pt x="15" y="2"/>
                                </a:lnTo>
                                <a:lnTo>
                                  <a:pt x="17" y="6"/>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0" name="Picture 427"/>
                          <pic:cNvPicPr>
                            <a:picLocks noChangeAspect="1" noChangeArrowheads="1"/>
                          </pic:cNvPicPr>
                        </pic:nvPicPr>
                        <pic:blipFill>
                          <a:blip r:embed="rId262">
                            <a:extLst>
                              <a:ext uri="{28A0092B-C50C-407E-A947-70E740481C1C}">
                                <a14:useLocalDpi xmlns:a14="http://schemas.microsoft.com/office/drawing/2010/main" val="0"/>
                              </a:ext>
                            </a:extLst>
                          </a:blip>
                          <a:srcRect/>
                          <a:stretch>
                            <a:fillRect/>
                          </a:stretch>
                        </pic:blipFill>
                        <pic:spPr bwMode="auto">
                          <a:xfrm>
                            <a:off x="9817" y="119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1" name="Freeform 428"/>
                        <wps:cNvSpPr>
                          <a:spLocks/>
                        </wps:cNvSpPr>
                        <wps:spPr bwMode="auto">
                          <a:xfrm>
                            <a:off x="9817" y="1198"/>
                            <a:ext cx="19" cy="18"/>
                          </a:xfrm>
                          <a:custGeom>
                            <a:avLst/>
                            <a:gdLst>
                              <a:gd name="T0" fmla="+- 0 9829 9817"/>
                              <a:gd name="T1" fmla="*/ T0 w 19"/>
                              <a:gd name="T2" fmla="+- 0 1214 1199"/>
                              <a:gd name="T3" fmla="*/ 1214 h 18"/>
                              <a:gd name="T4" fmla="+- 0 9825 9817"/>
                              <a:gd name="T5" fmla="*/ T4 w 19"/>
                              <a:gd name="T6" fmla="+- 0 1216 1199"/>
                              <a:gd name="T7" fmla="*/ 1216 h 18"/>
                              <a:gd name="T8" fmla="+- 0 9821 9817"/>
                              <a:gd name="T9" fmla="*/ T8 w 19"/>
                              <a:gd name="T10" fmla="+- 0 1214 1199"/>
                              <a:gd name="T11" fmla="*/ 1214 h 18"/>
                              <a:gd name="T12" fmla="+- 0 9819 9817"/>
                              <a:gd name="T13" fmla="*/ T12 w 19"/>
                              <a:gd name="T14" fmla="+- 0 1210 1199"/>
                              <a:gd name="T15" fmla="*/ 1210 h 18"/>
                              <a:gd name="T16" fmla="+- 0 9817 9817"/>
                              <a:gd name="T17" fmla="*/ T16 w 19"/>
                              <a:gd name="T18" fmla="+- 0 1206 1199"/>
                              <a:gd name="T19" fmla="*/ 1206 h 18"/>
                              <a:gd name="T20" fmla="+- 0 9819 9817"/>
                              <a:gd name="T21" fmla="*/ T20 w 19"/>
                              <a:gd name="T22" fmla="+- 0 1202 1199"/>
                              <a:gd name="T23" fmla="*/ 1202 h 18"/>
                              <a:gd name="T24" fmla="+- 0 9823 9817"/>
                              <a:gd name="T25" fmla="*/ T24 w 19"/>
                              <a:gd name="T26" fmla="+- 0 1200 1199"/>
                              <a:gd name="T27" fmla="*/ 1200 h 18"/>
                              <a:gd name="T28" fmla="+- 0 9827 9817"/>
                              <a:gd name="T29" fmla="*/ T28 w 19"/>
                              <a:gd name="T30" fmla="+- 0 1199 1199"/>
                              <a:gd name="T31" fmla="*/ 1199 h 18"/>
                              <a:gd name="T32" fmla="+- 0 9832 9817"/>
                              <a:gd name="T33" fmla="*/ T32 w 19"/>
                              <a:gd name="T34" fmla="+- 0 1200 1199"/>
                              <a:gd name="T35" fmla="*/ 1200 h 18"/>
                              <a:gd name="T36" fmla="+- 0 9834 9817"/>
                              <a:gd name="T37" fmla="*/ T36 w 19"/>
                              <a:gd name="T38" fmla="+- 0 1204 1199"/>
                              <a:gd name="T39" fmla="*/ 1204 h 18"/>
                              <a:gd name="T40" fmla="+- 0 9836 9817"/>
                              <a:gd name="T41" fmla="*/ T40 w 19"/>
                              <a:gd name="T42" fmla="+- 0 1208 1199"/>
                              <a:gd name="T43" fmla="*/ 1208 h 18"/>
                              <a:gd name="T44" fmla="+- 0 9834 9817"/>
                              <a:gd name="T45" fmla="*/ T44 w 19"/>
                              <a:gd name="T46" fmla="+- 0 1212 1199"/>
                              <a:gd name="T47" fmla="*/ 1212 h 18"/>
                              <a:gd name="T48" fmla="+- 0 9829 9817"/>
                              <a:gd name="T49" fmla="*/ T48 w 19"/>
                              <a:gd name="T50" fmla="+- 0 1214 1199"/>
                              <a:gd name="T51" fmla="*/ 121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2" name="Picture 429"/>
                          <pic:cNvPicPr>
                            <a:picLocks noChangeAspect="1" noChangeArrowheads="1"/>
                          </pic:cNvPicPr>
                        </pic:nvPicPr>
                        <pic:blipFill>
                          <a:blip r:embed="rId263">
                            <a:extLst>
                              <a:ext uri="{28A0092B-C50C-407E-A947-70E740481C1C}">
                                <a14:useLocalDpi xmlns:a14="http://schemas.microsoft.com/office/drawing/2010/main" val="0"/>
                              </a:ext>
                            </a:extLst>
                          </a:blip>
                          <a:srcRect/>
                          <a:stretch>
                            <a:fillRect/>
                          </a:stretch>
                        </pic:blipFill>
                        <pic:spPr bwMode="auto">
                          <a:xfrm>
                            <a:off x="9862" y="1267"/>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3" name="Freeform 430"/>
                        <wps:cNvSpPr>
                          <a:spLocks/>
                        </wps:cNvSpPr>
                        <wps:spPr bwMode="auto">
                          <a:xfrm>
                            <a:off x="9862" y="1267"/>
                            <a:ext cx="20" cy="18"/>
                          </a:xfrm>
                          <a:custGeom>
                            <a:avLst/>
                            <a:gdLst>
                              <a:gd name="T0" fmla="+- 0 9875 9862"/>
                              <a:gd name="T1" fmla="*/ T0 w 20"/>
                              <a:gd name="T2" fmla="+- 0 1283 1268"/>
                              <a:gd name="T3" fmla="*/ 1283 h 18"/>
                              <a:gd name="T4" fmla="+- 0 9871 9862"/>
                              <a:gd name="T5" fmla="*/ T4 w 20"/>
                              <a:gd name="T6" fmla="+- 0 1285 1268"/>
                              <a:gd name="T7" fmla="*/ 1285 h 18"/>
                              <a:gd name="T8" fmla="+- 0 9866 9862"/>
                              <a:gd name="T9" fmla="*/ T8 w 20"/>
                              <a:gd name="T10" fmla="+- 0 1283 1268"/>
                              <a:gd name="T11" fmla="*/ 1283 h 18"/>
                              <a:gd name="T12" fmla="+- 0 9864 9862"/>
                              <a:gd name="T13" fmla="*/ T12 w 20"/>
                              <a:gd name="T14" fmla="+- 0 1280 1268"/>
                              <a:gd name="T15" fmla="*/ 1280 h 18"/>
                              <a:gd name="T16" fmla="+- 0 9862 9862"/>
                              <a:gd name="T17" fmla="*/ T16 w 20"/>
                              <a:gd name="T18" fmla="+- 0 1276 1268"/>
                              <a:gd name="T19" fmla="*/ 1276 h 18"/>
                              <a:gd name="T20" fmla="+- 0 9864 9862"/>
                              <a:gd name="T21" fmla="*/ T20 w 20"/>
                              <a:gd name="T22" fmla="+- 0 1271 1268"/>
                              <a:gd name="T23" fmla="*/ 1271 h 18"/>
                              <a:gd name="T24" fmla="+- 0 9868 9862"/>
                              <a:gd name="T25" fmla="*/ T24 w 20"/>
                              <a:gd name="T26" fmla="+- 0 1269 1268"/>
                              <a:gd name="T27" fmla="*/ 1269 h 18"/>
                              <a:gd name="T28" fmla="+- 0 9873 9862"/>
                              <a:gd name="T29" fmla="*/ T28 w 20"/>
                              <a:gd name="T30" fmla="+- 0 1268 1268"/>
                              <a:gd name="T31" fmla="*/ 1268 h 18"/>
                              <a:gd name="T32" fmla="+- 0 9878 9862"/>
                              <a:gd name="T33" fmla="*/ T32 w 20"/>
                              <a:gd name="T34" fmla="+- 0 1269 1268"/>
                              <a:gd name="T35" fmla="*/ 1269 h 18"/>
                              <a:gd name="T36" fmla="+- 0 9879 9862"/>
                              <a:gd name="T37" fmla="*/ T36 w 20"/>
                              <a:gd name="T38" fmla="+- 0 1273 1268"/>
                              <a:gd name="T39" fmla="*/ 1273 h 18"/>
                              <a:gd name="T40" fmla="+- 0 9881 9862"/>
                              <a:gd name="T41" fmla="*/ T40 w 20"/>
                              <a:gd name="T42" fmla="+- 0 1277 1268"/>
                              <a:gd name="T43" fmla="*/ 1277 h 18"/>
                              <a:gd name="T44" fmla="+- 0 9879 9862"/>
                              <a:gd name="T45" fmla="*/ T44 w 20"/>
                              <a:gd name="T46" fmla="+- 0 1281 1268"/>
                              <a:gd name="T47" fmla="*/ 1281 h 18"/>
                              <a:gd name="T48" fmla="+- 0 9875 9862"/>
                              <a:gd name="T49" fmla="*/ T48 w 20"/>
                              <a:gd name="T50" fmla="+- 0 1283 1268"/>
                              <a:gd name="T51" fmla="*/ 128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5"/>
                                </a:moveTo>
                                <a:lnTo>
                                  <a:pt x="9" y="17"/>
                                </a:lnTo>
                                <a:lnTo>
                                  <a:pt x="4" y="15"/>
                                </a:lnTo>
                                <a:lnTo>
                                  <a:pt x="2" y="12"/>
                                </a:lnTo>
                                <a:lnTo>
                                  <a:pt x="0" y="8"/>
                                </a:lnTo>
                                <a:lnTo>
                                  <a:pt x="2" y="3"/>
                                </a:lnTo>
                                <a:lnTo>
                                  <a:pt x="6" y="1"/>
                                </a:lnTo>
                                <a:lnTo>
                                  <a:pt x="11" y="0"/>
                                </a:lnTo>
                                <a:lnTo>
                                  <a:pt x="16"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4" name="Picture 431"/>
                          <pic:cNvPicPr>
                            <a:picLocks noChangeAspect="1" noChangeArrowheads="1"/>
                          </pic:cNvPicPr>
                        </pic:nvPicPr>
                        <pic:blipFill>
                          <a:blip r:embed="rId264">
                            <a:extLst>
                              <a:ext uri="{28A0092B-C50C-407E-A947-70E740481C1C}">
                                <a14:useLocalDpi xmlns:a14="http://schemas.microsoft.com/office/drawing/2010/main" val="0"/>
                              </a:ext>
                            </a:extLst>
                          </a:blip>
                          <a:srcRect/>
                          <a:stretch>
                            <a:fillRect/>
                          </a:stretch>
                        </pic:blipFill>
                        <pic:spPr bwMode="auto">
                          <a:xfrm>
                            <a:off x="9852"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5" name="Freeform 432"/>
                        <wps:cNvSpPr>
                          <a:spLocks/>
                        </wps:cNvSpPr>
                        <wps:spPr bwMode="auto">
                          <a:xfrm>
                            <a:off x="9852" y="1279"/>
                            <a:ext cx="19" cy="17"/>
                          </a:xfrm>
                          <a:custGeom>
                            <a:avLst/>
                            <a:gdLst>
                              <a:gd name="T0" fmla="+- 0 9865 9852"/>
                              <a:gd name="T1" fmla="*/ T0 w 19"/>
                              <a:gd name="T2" fmla="+- 0 1295 1279"/>
                              <a:gd name="T3" fmla="*/ 1295 h 17"/>
                              <a:gd name="T4" fmla="+- 0 9861 9852"/>
                              <a:gd name="T5" fmla="*/ T4 w 19"/>
                              <a:gd name="T6" fmla="+- 0 1296 1279"/>
                              <a:gd name="T7" fmla="*/ 1296 h 17"/>
                              <a:gd name="T8" fmla="+- 0 9856 9852"/>
                              <a:gd name="T9" fmla="*/ T8 w 19"/>
                              <a:gd name="T10" fmla="+- 0 1295 1279"/>
                              <a:gd name="T11" fmla="*/ 1295 h 17"/>
                              <a:gd name="T12" fmla="+- 0 9854 9852"/>
                              <a:gd name="T13" fmla="*/ T12 w 19"/>
                              <a:gd name="T14" fmla="+- 0 1291 1279"/>
                              <a:gd name="T15" fmla="*/ 1291 h 17"/>
                              <a:gd name="T16" fmla="+- 0 9852 9852"/>
                              <a:gd name="T17" fmla="*/ T16 w 19"/>
                              <a:gd name="T18" fmla="+- 0 1287 1279"/>
                              <a:gd name="T19" fmla="*/ 1287 h 17"/>
                              <a:gd name="T20" fmla="+- 0 9854 9852"/>
                              <a:gd name="T21" fmla="*/ T20 w 19"/>
                              <a:gd name="T22" fmla="+- 0 1283 1279"/>
                              <a:gd name="T23" fmla="*/ 1283 h 17"/>
                              <a:gd name="T24" fmla="+- 0 9858 9852"/>
                              <a:gd name="T25" fmla="*/ T24 w 19"/>
                              <a:gd name="T26" fmla="+- 0 1281 1279"/>
                              <a:gd name="T27" fmla="*/ 1281 h 17"/>
                              <a:gd name="T28" fmla="+- 0 9862 9852"/>
                              <a:gd name="T29" fmla="*/ T28 w 19"/>
                              <a:gd name="T30" fmla="+- 0 1279 1279"/>
                              <a:gd name="T31" fmla="*/ 1279 h 17"/>
                              <a:gd name="T32" fmla="+- 0 9867 9852"/>
                              <a:gd name="T33" fmla="*/ T32 w 19"/>
                              <a:gd name="T34" fmla="+- 0 1281 1279"/>
                              <a:gd name="T35" fmla="*/ 1281 h 17"/>
                              <a:gd name="T36" fmla="+- 0 9869 9852"/>
                              <a:gd name="T37" fmla="*/ T36 w 19"/>
                              <a:gd name="T38" fmla="+- 0 1285 1279"/>
                              <a:gd name="T39" fmla="*/ 1285 h 17"/>
                              <a:gd name="T40" fmla="+- 0 9871 9852"/>
                              <a:gd name="T41" fmla="*/ T40 w 19"/>
                              <a:gd name="T42" fmla="+- 0 1289 1279"/>
                              <a:gd name="T43" fmla="*/ 1289 h 17"/>
                              <a:gd name="T44" fmla="+- 0 9869 9852"/>
                              <a:gd name="T45" fmla="*/ T44 w 19"/>
                              <a:gd name="T46" fmla="+- 0 1293 1279"/>
                              <a:gd name="T47" fmla="*/ 1293 h 17"/>
                              <a:gd name="T48" fmla="+- 0 9865 9852"/>
                              <a:gd name="T49" fmla="*/ T48 w 19"/>
                              <a:gd name="T50" fmla="+- 0 1295 1279"/>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6"/>
                                </a:moveTo>
                                <a:lnTo>
                                  <a:pt x="9" y="17"/>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6" name="Picture 433"/>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9866" y="1279"/>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7" name="Freeform 434"/>
                        <wps:cNvSpPr>
                          <a:spLocks/>
                        </wps:cNvSpPr>
                        <wps:spPr bwMode="auto">
                          <a:xfrm>
                            <a:off x="9866" y="1279"/>
                            <a:ext cx="19" cy="17"/>
                          </a:xfrm>
                          <a:custGeom>
                            <a:avLst/>
                            <a:gdLst>
                              <a:gd name="T0" fmla="+- 0 9879 9866"/>
                              <a:gd name="T1" fmla="*/ T0 w 19"/>
                              <a:gd name="T2" fmla="+- 0 1295 1280"/>
                              <a:gd name="T3" fmla="*/ 1295 h 17"/>
                              <a:gd name="T4" fmla="+- 0 9875 9866"/>
                              <a:gd name="T5" fmla="*/ T4 w 19"/>
                              <a:gd name="T6" fmla="+- 0 1297 1280"/>
                              <a:gd name="T7" fmla="*/ 1297 h 17"/>
                              <a:gd name="T8" fmla="+- 0 9870 9866"/>
                              <a:gd name="T9" fmla="*/ T8 w 19"/>
                              <a:gd name="T10" fmla="+- 0 1295 1280"/>
                              <a:gd name="T11" fmla="*/ 1295 h 17"/>
                              <a:gd name="T12" fmla="+- 0 9868 9866"/>
                              <a:gd name="T13" fmla="*/ T12 w 19"/>
                              <a:gd name="T14" fmla="+- 0 1291 1280"/>
                              <a:gd name="T15" fmla="*/ 1291 h 17"/>
                              <a:gd name="T16" fmla="+- 0 9866 9866"/>
                              <a:gd name="T17" fmla="*/ T16 w 19"/>
                              <a:gd name="T18" fmla="+- 0 1287 1280"/>
                              <a:gd name="T19" fmla="*/ 1287 h 17"/>
                              <a:gd name="T20" fmla="+- 0 9869 9866"/>
                              <a:gd name="T21" fmla="*/ T20 w 19"/>
                              <a:gd name="T22" fmla="+- 0 1283 1280"/>
                              <a:gd name="T23" fmla="*/ 1283 h 17"/>
                              <a:gd name="T24" fmla="+- 0 9873 9866"/>
                              <a:gd name="T25" fmla="*/ T24 w 19"/>
                              <a:gd name="T26" fmla="+- 0 1281 1280"/>
                              <a:gd name="T27" fmla="*/ 1281 h 17"/>
                              <a:gd name="T28" fmla="+- 0 9877 9866"/>
                              <a:gd name="T29" fmla="*/ T28 w 19"/>
                              <a:gd name="T30" fmla="+- 0 1280 1280"/>
                              <a:gd name="T31" fmla="*/ 1280 h 17"/>
                              <a:gd name="T32" fmla="+- 0 9881 9866"/>
                              <a:gd name="T33" fmla="*/ T32 w 19"/>
                              <a:gd name="T34" fmla="+- 0 1281 1280"/>
                              <a:gd name="T35" fmla="*/ 1281 h 17"/>
                              <a:gd name="T36" fmla="+- 0 9883 9866"/>
                              <a:gd name="T37" fmla="*/ T36 w 19"/>
                              <a:gd name="T38" fmla="+- 0 1285 1280"/>
                              <a:gd name="T39" fmla="*/ 1285 h 17"/>
                              <a:gd name="T40" fmla="+- 0 9885 9866"/>
                              <a:gd name="T41" fmla="*/ T40 w 19"/>
                              <a:gd name="T42" fmla="+- 0 1289 1280"/>
                              <a:gd name="T43" fmla="*/ 1289 h 17"/>
                              <a:gd name="T44" fmla="+- 0 9883 9866"/>
                              <a:gd name="T45" fmla="*/ T44 w 19"/>
                              <a:gd name="T46" fmla="+- 0 1294 1280"/>
                              <a:gd name="T47" fmla="*/ 1294 h 17"/>
                              <a:gd name="T48" fmla="+- 0 9879 9866"/>
                              <a:gd name="T49" fmla="*/ T48 w 19"/>
                              <a:gd name="T50" fmla="+- 0 1295 1280"/>
                              <a:gd name="T51" fmla="*/ 1295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98" name="Picture 435"/>
                          <pic:cNvPicPr>
                            <a:picLocks noChangeAspect="1" noChangeArrowheads="1"/>
                          </pic:cNvPicPr>
                        </pic:nvPicPr>
                        <pic:blipFill>
                          <a:blip r:embed="rId266">
                            <a:extLst>
                              <a:ext uri="{28A0092B-C50C-407E-A947-70E740481C1C}">
                                <a14:useLocalDpi xmlns:a14="http://schemas.microsoft.com/office/drawing/2010/main" val="0"/>
                              </a:ext>
                            </a:extLst>
                          </a:blip>
                          <a:srcRect/>
                          <a:stretch>
                            <a:fillRect/>
                          </a:stretch>
                        </pic:blipFill>
                        <pic:spPr bwMode="auto">
                          <a:xfrm>
                            <a:off x="9859" y="128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99" name="Freeform 436"/>
                        <wps:cNvSpPr>
                          <a:spLocks/>
                        </wps:cNvSpPr>
                        <wps:spPr bwMode="auto">
                          <a:xfrm>
                            <a:off x="9859" y="1288"/>
                            <a:ext cx="19" cy="18"/>
                          </a:xfrm>
                          <a:custGeom>
                            <a:avLst/>
                            <a:gdLst>
                              <a:gd name="T0" fmla="+- 0 9872 9860"/>
                              <a:gd name="T1" fmla="*/ T0 w 19"/>
                              <a:gd name="T2" fmla="+- 0 1304 1289"/>
                              <a:gd name="T3" fmla="*/ 1304 h 18"/>
                              <a:gd name="T4" fmla="+- 0 9868 9860"/>
                              <a:gd name="T5" fmla="*/ T4 w 19"/>
                              <a:gd name="T6" fmla="+- 0 1306 1289"/>
                              <a:gd name="T7" fmla="*/ 1306 h 18"/>
                              <a:gd name="T8" fmla="+- 0 9863 9860"/>
                              <a:gd name="T9" fmla="*/ T8 w 19"/>
                              <a:gd name="T10" fmla="+- 0 1304 1289"/>
                              <a:gd name="T11" fmla="*/ 1304 h 18"/>
                              <a:gd name="T12" fmla="+- 0 9861 9860"/>
                              <a:gd name="T13" fmla="*/ T12 w 19"/>
                              <a:gd name="T14" fmla="+- 0 1300 1289"/>
                              <a:gd name="T15" fmla="*/ 1300 h 18"/>
                              <a:gd name="T16" fmla="+- 0 9860 9860"/>
                              <a:gd name="T17" fmla="*/ T16 w 19"/>
                              <a:gd name="T18" fmla="+- 0 1296 1289"/>
                              <a:gd name="T19" fmla="*/ 1296 h 18"/>
                              <a:gd name="T20" fmla="+- 0 9861 9860"/>
                              <a:gd name="T21" fmla="*/ T20 w 19"/>
                              <a:gd name="T22" fmla="+- 0 1292 1289"/>
                              <a:gd name="T23" fmla="*/ 1292 h 18"/>
                              <a:gd name="T24" fmla="+- 0 9866 9860"/>
                              <a:gd name="T25" fmla="*/ T24 w 19"/>
                              <a:gd name="T26" fmla="+- 0 1290 1289"/>
                              <a:gd name="T27" fmla="*/ 1290 h 18"/>
                              <a:gd name="T28" fmla="+- 0 9870 9860"/>
                              <a:gd name="T29" fmla="*/ T28 w 19"/>
                              <a:gd name="T30" fmla="+- 0 1289 1289"/>
                              <a:gd name="T31" fmla="*/ 1289 h 18"/>
                              <a:gd name="T32" fmla="+- 0 9875 9860"/>
                              <a:gd name="T33" fmla="*/ T32 w 19"/>
                              <a:gd name="T34" fmla="+- 0 1290 1289"/>
                              <a:gd name="T35" fmla="*/ 1290 h 18"/>
                              <a:gd name="T36" fmla="+- 0 9876 9860"/>
                              <a:gd name="T37" fmla="*/ T36 w 19"/>
                              <a:gd name="T38" fmla="+- 0 1294 1289"/>
                              <a:gd name="T39" fmla="*/ 1294 h 18"/>
                              <a:gd name="T40" fmla="+- 0 9878 9860"/>
                              <a:gd name="T41" fmla="*/ T40 w 19"/>
                              <a:gd name="T42" fmla="+- 0 1298 1289"/>
                              <a:gd name="T43" fmla="*/ 1298 h 18"/>
                              <a:gd name="T44" fmla="+- 0 9876 9860"/>
                              <a:gd name="T45" fmla="*/ T44 w 19"/>
                              <a:gd name="T46" fmla="+- 0 1302 1289"/>
                              <a:gd name="T47" fmla="*/ 1302 h 18"/>
                              <a:gd name="T48" fmla="+- 0 9872 9860"/>
                              <a:gd name="T49" fmla="*/ T48 w 19"/>
                              <a:gd name="T50" fmla="+- 0 1304 1289"/>
                              <a:gd name="T51" fmla="*/ 130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1" y="11"/>
                                </a:lnTo>
                                <a:lnTo>
                                  <a:pt x="0" y="7"/>
                                </a:lnTo>
                                <a:lnTo>
                                  <a:pt x="1" y="3"/>
                                </a:lnTo>
                                <a:lnTo>
                                  <a:pt x="6" y="1"/>
                                </a:lnTo>
                                <a:lnTo>
                                  <a:pt x="10" y="0"/>
                                </a:lnTo>
                                <a:lnTo>
                                  <a:pt x="15"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0" name="Picture 437"/>
                          <pic:cNvPicPr>
                            <a:picLocks noChangeAspect="1" noChangeArrowheads="1"/>
                          </pic:cNvPicPr>
                        </pic:nvPicPr>
                        <pic:blipFill>
                          <a:blip r:embed="rId267">
                            <a:extLst>
                              <a:ext uri="{28A0092B-C50C-407E-A947-70E740481C1C}">
                                <a14:useLocalDpi xmlns:a14="http://schemas.microsoft.com/office/drawing/2010/main" val="0"/>
                              </a:ext>
                            </a:extLst>
                          </a:blip>
                          <a:srcRect/>
                          <a:stretch>
                            <a:fillRect/>
                          </a:stretch>
                        </pic:blipFill>
                        <pic:spPr bwMode="auto">
                          <a:xfrm>
                            <a:off x="9874" y="129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1" name="Freeform 438"/>
                        <wps:cNvSpPr>
                          <a:spLocks/>
                        </wps:cNvSpPr>
                        <wps:spPr bwMode="auto">
                          <a:xfrm>
                            <a:off x="9874" y="1292"/>
                            <a:ext cx="19" cy="18"/>
                          </a:xfrm>
                          <a:custGeom>
                            <a:avLst/>
                            <a:gdLst>
                              <a:gd name="T0" fmla="+- 0 9887 9874"/>
                              <a:gd name="T1" fmla="*/ T0 w 19"/>
                              <a:gd name="T2" fmla="+- 0 1308 1293"/>
                              <a:gd name="T3" fmla="*/ 1308 h 18"/>
                              <a:gd name="T4" fmla="+- 0 9883 9874"/>
                              <a:gd name="T5" fmla="*/ T4 w 19"/>
                              <a:gd name="T6" fmla="+- 0 1310 1293"/>
                              <a:gd name="T7" fmla="*/ 1310 h 18"/>
                              <a:gd name="T8" fmla="+- 0 9878 9874"/>
                              <a:gd name="T9" fmla="*/ T8 w 19"/>
                              <a:gd name="T10" fmla="+- 0 1308 1293"/>
                              <a:gd name="T11" fmla="*/ 1308 h 18"/>
                              <a:gd name="T12" fmla="+- 0 9876 9874"/>
                              <a:gd name="T13" fmla="*/ T12 w 19"/>
                              <a:gd name="T14" fmla="+- 0 1304 1293"/>
                              <a:gd name="T15" fmla="*/ 1304 h 18"/>
                              <a:gd name="T16" fmla="+- 0 9874 9874"/>
                              <a:gd name="T17" fmla="*/ T16 w 19"/>
                              <a:gd name="T18" fmla="+- 0 1301 1293"/>
                              <a:gd name="T19" fmla="*/ 1301 h 18"/>
                              <a:gd name="T20" fmla="+- 0 9876 9874"/>
                              <a:gd name="T21" fmla="*/ T20 w 19"/>
                              <a:gd name="T22" fmla="+- 0 1296 1293"/>
                              <a:gd name="T23" fmla="*/ 1296 h 18"/>
                              <a:gd name="T24" fmla="+- 0 9880 9874"/>
                              <a:gd name="T25" fmla="*/ T24 w 19"/>
                              <a:gd name="T26" fmla="+- 0 1294 1293"/>
                              <a:gd name="T27" fmla="*/ 1294 h 18"/>
                              <a:gd name="T28" fmla="+- 0 9885 9874"/>
                              <a:gd name="T29" fmla="*/ T28 w 19"/>
                              <a:gd name="T30" fmla="+- 0 1293 1293"/>
                              <a:gd name="T31" fmla="*/ 1293 h 18"/>
                              <a:gd name="T32" fmla="+- 0 9889 9874"/>
                              <a:gd name="T33" fmla="*/ T32 w 19"/>
                              <a:gd name="T34" fmla="+- 0 1295 1293"/>
                              <a:gd name="T35" fmla="*/ 1295 h 18"/>
                              <a:gd name="T36" fmla="+- 0 9891 9874"/>
                              <a:gd name="T37" fmla="*/ T36 w 19"/>
                              <a:gd name="T38" fmla="+- 0 1298 1293"/>
                              <a:gd name="T39" fmla="*/ 1298 h 18"/>
                              <a:gd name="T40" fmla="+- 0 9893 9874"/>
                              <a:gd name="T41" fmla="*/ T40 w 19"/>
                              <a:gd name="T42" fmla="+- 0 1302 1293"/>
                              <a:gd name="T43" fmla="*/ 1302 h 18"/>
                              <a:gd name="T44" fmla="+- 0 9891 9874"/>
                              <a:gd name="T45" fmla="*/ T44 w 19"/>
                              <a:gd name="T46" fmla="+- 0 1307 1293"/>
                              <a:gd name="T47" fmla="*/ 1307 h 18"/>
                              <a:gd name="T48" fmla="+- 0 9887 9874"/>
                              <a:gd name="T49" fmla="*/ T48 w 19"/>
                              <a:gd name="T50" fmla="+- 0 1308 1293"/>
                              <a:gd name="T51" fmla="*/ 130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1"/>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2" name="Picture 439"/>
                          <pic:cNvPicPr>
                            <a:picLocks noChangeAspect="1" noChangeArrowheads="1"/>
                          </pic:cNvPicPr>
                        </pic:nvPicPr>
                        <pic:blipFill>
                          <a:blip r:embed="rId268">
                            <a:extLst>
                              <a:ext uri="{28A0092B-C50C-407E-A947-70E740481C1C}">
                                <a14:useLocalDpi xmlns:a14="http://schemas.microsoft.com/office/drawing/2010/main" val="0"/>
                              </a:ext>
                            </a:extLst>
                          </a:blip>
                          <a:srcRect/>
                          <a:stretch>
                            <a:fillRect/>
                          </a:stretch>
                        </pic:blipFill>
                        <pic:spPr bwMode="auto">
                          <a:xfrm>
                            <a:off x="9884" y="1345"/>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3" name="Freeform 440"/>
                        <wps:cNvSpPr>
                          <a:spLocks/>
                        </wps:cNvSpPr>
                        <wps:spPr bwMode="auto">
                          <a:xfrm>
                            <a:off x="9884" y="1345"/>
                            <a:ext cx="20" cy="18"/>
                          </a:xfrm>
                          <a:custGeom>
                            <a:avLst/>
                            <a:gdLst>
                              <a:gd name="T0" fmla="+- 0 9898 9885"/>
                              <a:gd name="T1" fmla="*/ T0 w 20"/>
                              <a:gd name="T2" fmla="+- 0 1361 1345"/>
                              <a:gd name="T3" fmla="*/ 1361 h 18"/>
                              <a:gd name="T4" fmla="+- 0 9893 9885"/>
                              <a:gd name="T5" fmla="*/ T4 w 20"/>
                              <a:gd name="T6" fmla="+- 0 1363 1345"/>
                              <a:gd name="T7" fmla="*/ 1363 h 18"/>
                              <a:gd name="T8" fmla="+- 0 9889 9885"/>
                              <a:gd name="T9" fmla="*/ T8 w 20"/>
                              <a:gd name="T10" fmla="+- 0 1361 1345"/>
                              <a:gd name="T11" fmla="*/ 1361 h 18"/>
                              <a:gd name="T12" fmla="+- 0 9887 9885"/>
                              <a:gd name="T13" fmla="*/ T12 w 20"/>
                              <a:gd name="T14" fmla="+- 0 1357 1345"/>
                              <a:gd name="T15" fmla="*/ 1357 h 18"/>
                              <a:gd name="T16" fmla="+- 0 9885 9885"/>
                              <a:gd name="T17" fmla="*/ T16 w 20"/>
                              <a:gd name="T18" fmla="+- 0 1353 1345"/>
                              <a:gd name="T19" fmla="*/ 1353 h 18"/>
                              <a:gd name="T20" fmla="+- 0 9887 9885"/>
                              <a:gd name="T21" fmla="*/ T20 w 20"/>
                              <a:gd name="T22" fmla="+- 0 1349 1345"/>
                              <a:gd name="T23" fmla="*/ 1349 h 18"/>
                              <a:gd name="T24" fmla="+- 0 9891 9885"/>
                              <a:gd name="T25" fmla="*/ T24 w 20"/>
                              <a:gd name="T26" fmla="+- 0 1347 1345"/>
                              <a:gd name="T27" fmla="*/ 1347 h 18"/>
                              <a:gd name="T28" fmla="+- 0 9895 9885"/>
                              <a:gd name="T29" fmla="*/ T28 w 20"/>
                              <a:gd name="T30" fmla="+- 0 1345 1345"/>
                              <a:gd name="T31" fmla="*/ 1345 h 18"/>
                              <a:gd name="T32" fmla="+- 0 9900 9885"/>
                              <a:gd name="T33" fmla="*/ T32 w 20"/>
                              <a:gd name="T34" fmla="+- 0 1347 1345"/>
                              <a:gd name="T35" fmla="*/ 1347 h 18"/>
                              <a:gd name="T36" fmla="+- 0 9902 9885"/>
                              <a:gd name="T37" fmla="*/ T36 w 20"/>
                              <a:gd name="T38" fmla="+- 0 1351 1345"/>
                              <a:gd name="T39" fmla="*/ 1351 h 18"/>
                              <a:gd name="T40" fmla="+- 0 9904 9885"/>
                              <a:gd name="T41" fmla="*/ T40 w 20"/>
                              <a:gd name="T42" fmla="+- 0 1355 1345"/>
                              <a:gd name="T43" fmla="*/ 1355 h 18"/>
                              <a:gd name="T44" fmla="+- 0 9902 9885"/>
                              <a:gd name="T45" fmla="*/ T44 w 20"/>
                              <a:gd name="T46" fmla="+- 0 1359 1345"/>
                              <a:gd name="T47" fmla="*/ 1359 h 18"/>
                              <a:gd name="T48" fmla="+- 0 9898 9885"/>
                              <a:gd name="T49" fmla="*/ T48 w 20"/>
                              <a:gd name="T50" fmla="+- 0 1361 1345"/>
                              <a:gd name="T51" fmla="*/ 1361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4" name="Picture 441"/>
                          <pic:cNvPicPr>
                            <a:picLocks noChangeAspect="1" noChangeArrowheads="1"/>
                          </pic:cNvPicPr>
                        </pic:nvPicPr>
                        <pic:blipFill>
                          <a:blip r:embed="rId269">
                            <a:extLst>
                              <a:ext uri="{28A0092B-C50C-407E-A947-70E740481C1C}">
                                <a14:useLocalDpi xmlns:a14="http://schemas.microsoft.com/office/drawing/2010/main" val="0"/>
                              </a:ext>
                            </a:extLst>
                          </a:blip>
                          <a:srcRect/>
                          <a:stretch>
                            <a:fillRect/>
                          </a:stretch>
                        </pic:blipFill>
                        <pic:spPr bwMode="auto">
                          <a:xfrm>
                            <a:off x="9896" y="135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5" name="Freeform 442"/>
                        <wps:cNvSpPr>
                          <a:spLocks/>
                        </wps:cNvSpPr>
                        <wps:spPr bwMode="auto">
                          <a:xfrm>
                            <a:off x="9896" y="1352"/>
                            <a:ext cx="19" cy="18"/>
                          </a:xfrm>
                          <a:custGeom>
                            <a:avLst/>
                            <a:gdLst>
                              <a:gd name="T0" fmla="+- 0 9909 9896"/>
                              <a:gd name="T1" fmla="*/ T0 w 19"/>
                              <a:gd name="T2" fmla="+- 0 1368 1352"/>
                              <a:gd name="T3" fmla="*/ 1368 h 18"/>
                              <a:gd name="T4" fmla="+- 0 9905 9896"/>
                              <a:gd name="T5" fmla="*/ T4 w 19"/>
                              <a:gd name="T6" fmla="+- 0 1370 1352"/>
                              <a:gd name="T7" fmla="*/ 1370 h 18"/>
                              <a:gd name="T8" fmla="+- 0 9900 9896"/>
                              <a:gd name="T9" fmla="*/ T8 w 19"/>
                              <a:gd name="T10" fmla="+- 0 1368 1352"/>
                              <a:gd name="T11" fmla="*/ 1368 h 18"/>
                              <a:gd name="T12" fmla="+- 0 9898 9896"/>
                              <a:gd name="T13" fmla="*/ T12 w 19"/>
                              <a:gd name="T14" fmla="+- 0 1364 1352"/>
                              <a:gd name="T15" fmla="*/ 1364 h 18"/>
                              <a:gd name="T16" fmla="+- 0 9896 9896"/>
                              <a:gd name="T17" fmla="*/ T16 w 19"/>
                              <a:gd name="T18" fmla="+- 0 1360 1352"/>
                              <a:gd name="T19" fmla="*/ 1360 h 18"/>
                              <a:gd name="T20" fmla="+- 0 9898 9896"/>
                              <a:gd name="T21" fmla="*/ T20 w 19"/>
                              <a:gd name="T22" fmla="+- 0 1356 1352"/>
                              <a:gd name="T23" fmla="*/ 1356 h 18"/>
                              <a:gd name="T24" fmla="+- 0 9902 9896"/>
                              <a:gd name="T25" fmla="*/ T24 w 19"/>
                              <a:gd name="T26" fmla="+- 0 1354 1352"/>
                              <a:gd name="T27" fmla="*/ 1354 h 18"/>
                              <a:gd name="T28" fmla="+- 0 9906 9896"/>
                              <a:gd name="T29" fmla="*/ T28 w 19"/>
                              <a:gd name="T30" fmla="+- 0 1352 1352"/>
                              <a:gd name="T31" fmla="*/ 1352 h 18"/>
                              <a:gd name="T32" fmla="+- 0 9911 9896"/>
                              <a:gd name="T33" fmla="*/ T32 w 19"/>
                              <a:gd name="T34" fmla="+- 0 1354 1352"/>
                              <a:gd name="T35" fmla="*/ 1354 h 18"/>
                              <a:gd name="T36" fmla="+- 0 9913 9896"/>
                              <a:gd name="T37" fmla="*/ T36 w 19"/>
                              <a:gd name="T38" fmla="+- 0 1358 1352"/>
                              <a:gd name="T39" fmla="*/ 1358 h 18"/>
                              <a:gd name="T40" fmla="+- 0 9915 9896"/>
                              <a:gd name="T41" fmla="*/ T40 w 19"/>
                              <a:gd name="T42" fmla="+- 0 1362 1352"/>
                              <a:gd name="T43" fmla="*/ 1362 h 18"/>
                              <a:gd name="T44" fmla="+- 0 9913 9896"/>
                              <a:gd name="T45" fmla="*/ T44 w 19"/>
                              <a:gd name="T46" fmla="+- 0 1366 1352"/>
                              <a:gd name="T47" fmla="*/ 1366 h 18"/>
                              <a:gd name="T48" fmla="+- 0 9909 9896"/>
                              <a:gd name="T49" fmla="*/ T48 w 19"/>
                              <a:gd name="T50" fmla="+- 0 1368 1352"/>
                              <a:gd name="T51" fmla="*/ 136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6"/>
                                </a:moveTo>
                                <a:lnTo>
                                  <a:pt x="9" y="18"/>
                                </a:lnTo>
                                <a:lnTo>
                                  <a:pt x="4" y="16"/>
                                </a:lnTo>
                                <a:lnTo>
                                  <a:pt x="2" y="12"/>
                                </a:lnTo>
                                <a:lnTo>
                                  <a:pt x="0" y="8"/>
                                </a:lnTo>
                                <a:lnTo>
                                  <a:pt x="2" y="4"/>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6" name="Picture 443"/>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9912" y="1402"/>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7" name="Freeform 444"/>
                        <wps:cNvSpPr>
                          <a:spLocks/>
                        </wps:cNvSpPr>
                        <wps:spPr bwMode="auto">
                          <a:xfrm>
                            <a:off x="9912" y="1402"/>
                            <a:ext cx="20" cy="18"/>
                          </a:xfrm>
                          <a:custGeom>
                            <a:avLst/>
                            <a:gdLst>
                              <a:gd name="T0" fmla="+- 0 9925 9912"/>
                              <a:gd name="T1" fmla="*/ T0 w 20"/>
                              <a:gd name="T2" fmla="+- 0 1419 1403"/>
                              <a:gd name="T3" fmla="*/ 1419 h 18"/>
                              <a:gd name="T4" fmla="+- 0 9921 9912"/>
                              <a:gd name="T5" fmla="*/ T4 w 20"/>
                              <a:gd name="T6" fmla="+- 0 1420 1403"/>
                              <a:gd name="T7" fmla="*/ 1420 h 18"/>
                              <a:gd name="T8" fmla="+- 0 9916 9912"/>
                              <a:gd name="T9" fmla="*/ T8 w 20"/>
                              <a:gd name="T10" fmla="+- 0 1418 1403"/>
                              <a:gd name="T11" fmla="*/ 1418 h 18"/>
                              <a:gd name="T12" fmla="+- 0 9914 9912"/>
                              <a:gd name="T13" fmla="*/ T12 w 20"/>
                              <a:gd name="T14" fmla="+- 0 1415 1403"/>
                              <a:gd name="T15" fmla="*/ 1415 h 18"/>
                              <a:gd name="T16" fmla="+- 0 9912 9912"/>
                              <a:gd name="T17" fmla="*/ T16 w 20"/>
                              <a:gd name="T18" fmla="+- 0 1411 1403"/>
                              <a:gd name="T19" fmla="*/ 1411 h 18"/>
                              <a:gd name="T20" fmla="+- 0 9914 9912"/>
                              <a:gd name="T21" fmla="*/ T20 w 20"/>
                              <a:gd name="T22" fmla="+- 0 1406 1403"/>
                              <a:gd name="T23" fmla="*/ 1406 h 18"/>
                              <a:gd name="T24" fmla="+- 0 9918 9912"/>
                              <a:gd name="T25" fmla="*/ T24 w 20"/>
                              <a:gd name="T26" fmla="+- 0 1404 1403"/>
                              <a:gd name="T27" fmla="*/ 1404 h 18"/>
                              <a:gd name="T28" fmla="+- 0 9923 9912"/>
                              <a:gd name="T29" fmla="*/ T28 w 20"/>
                              <a:gd name="T30" fmla="+- 0 1403 1403"/>
                              <a:gd name="T31" fmla="*/ 1403 h 18"/>
                              <a:gd name="T32" fmla="+- 0 9927 9912"/>
                              <a:gd name="T33" fmla="*/ T32 w 20"/>
                              <a:gd name="T34" fmla="+- 0 1405 1403"/>
                              <a:gd name="T35" fmla="*/ 1405 h 18"/>
                              <a:gd name="T36" fmla="+- 0 9929 9912"/>
                              <a:gd name="T37" fmla="*/ T36 w 20"/>
                              <a:gd name="T38" fmla="+- 0 1408 1403"/>
                              <a:gd name="T39" fmla="*/ 1408 h 18"/>
                              <a:gd name="T40" fmla="+- 0 9931 9912"/>
                              <a:gd name="T41" fmla="*/ T40 w 20"/>
                              <a:gd name="T42" fmla="+- 0 1412 1403"/>
                              <a:gd name="T43" fmla="*/ 1412 h 18"/>
                              <a:gd name="T44" fmla="+- 0 9929 9912"/>
                              <a:gd name="T45" fmla="*/ T44 w 20"/>
                              <a:gd name="T46" fmla="+- 0 1417 1403"/>
                              <a:gd name="T47" fmla="*/ 1417 h 18"/>
                              <a:gd name="T48" fmla="+- 0 9925 9912"/>
                              <a:gd name="T49" fmla="*/ T48 w 20"/>
                              <a:gd name="T50" fmla="+- 0 1419 1403"/>
                              <a:gd name="T51" fmla="*/ 141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7"/>
                                </a:lnTo>
                                <a:lnTo>
                                  <a:pt x="4" y="15"/>
                                </a:lnTo>
                                <a:lnTo>
                                  <a:pt x="2" y="12"/>
                                </a:lnTo>
                                <a:lnTo>
                                  <a:pt x="0" y="8"/>
                                </a:lnTo>
                                <a:lnTo>
                                  <a:pt x="2" y="3"/>
                                </a:lnTo>
                                <a:lnTo>
                                  <a:pt x="6" y="1"/>
                                </a:lnTo>
                                <a:lnTo>
                                  <a:pt x="11" y="0"/>
                                </a:lnTo>
                                <a:lnTo>
                                  <a:pt x="15" y="2"/>
                                </a:lnTo>
                                <a:lnTo>
                                  <a:pt x="17" y="5"/>
                                </a:lnTo>
                                <a:lnTo>
                                  <a:pt x="19" y="9"/>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08" name="Picture 445"/>
                          <pic:cNvPicPr>
                            <a:picLocks noChangeAspect="1" noChangeArrowheads="1"/>
                          </pic:cNvPicPr>
                        </pic:nvPicPr>
                        <pic:blipFill>
                          <a:blip r:embed="rId271">
                            <a:extLst>
                              <a:ext uri="{28A0092B-C50C-407E-A947-70E740481C1C}">
                                <a14:useLocalDpi xmlns:a14="http://schemas.microsoft.com/office/drawing/2010/main" val="0"/>
                              </a:ext>
                            </a:extLst>
                          </a:blip>
                          <a:srcRect/>
                          <a:stretch>
                            <a:fillRect/>
                          </a:stretch>
                        </pic:blipFill>
                        <pic:spPr bwMode="auto">
                          <a:xfrm>
                            <a:off x="9903" y="1411"/>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09" name="Freeform 446"/>
                        <wps:cNvSpPr>
                          <a:spLocks/>
                        </wps:cNvSpPr>
                        <wps:spPr bwMode="auto">
                          <a:xfrm>
                            <a:off x="9903" y="1411"/>
                            <a:ext cx="20" cy="18"/>
                          </a:xfrm>
                          <a:custGeom>
                            <a:avLst/>
                            <a:gdLst>
                              <a:gd name="T0" fmla="+- 0 9917 9904"/>
                              <a:gd name="T1" fmla="*/ T0 w 20"/>
                              <a:gd name="T2" fmla="+- 0 1428 1412"/>
                              <a:gd name="T3" fmla="*/ 1428 h 18"/>
                              <a:gd name="T4" fmla="+- 0 9912 9904"/>
                              <a:gd name="T5" fmla="*/ T4 w 20"/>
                              <a:gd name="T6" fmla="+- 0 1429 1412"/>
                              <a:gd name="T7" fmla="*/ 1429 h 18"/>
                              <a:gd name="T8" fmla="+- 0 9907 9904"/>
                              <a:gd name="T9" fmla="*/ T8 w 20"/>
                              <a:gd name="T10" fmla="+- 0 1428 1412"/>
                              <a:gd name="T11" fmla="*/ 1428 h 18"/>
                              <a:gd name="T12" fmla="+- 0 9906 9904"/>
                              <a:gd name="T13" fmla="*/ T12 w 20"/>
                              <a:gd name="T14" fmla="+- 0 1424 1412"/>
                              <a:gd name="T15" fmla="*/ 1424 h 18"/>
                              <a:gd name="T16" fmla="+- 0 9904 9904"/>
                              <a:gd name="T17" fmla="*/ T16 w 20"/>
                              <a:gd name="T18" fmla="+- 0 1420 1412"/>
                              <a:gd name="T19" fmla="*/ 1420 h 18"/>
                              <a:gd name="T20" fmla="+- 0 9906 9904"/>
                              <a:gd name="T21" fmla="*/ T20 w 20"/>
                              <a:gd name="T22" fmla="+- 0 1415 1412"/>
                              <a:gd name="T23" fmla="*/ 1415 h 18"/>
                              <a:gd name="T24" fmla="+- 0 9910 9904"/>
                              <a:gd name="T25" fmla="*/ T24 w 20"/>
                              <a:gd name="T26" fmla="+- 0 1414 1412"/>
                              <a:gd name="T27" fmla="*/ 1414 h 18"/>
                              <a:gd name="T28" fmla="+- 0 9914 9904"/>
                              <a:gd name="T29" fmla="*/ T28 w 20"/>
                              <a:gd name="T30" fmla="+- 0 1412 1412"/>
                              <a:gd name="T31" fmla="*/ 1412 h 18"/>
                              <a:gd name="T32" fmla="+- 0 9919 9904"/>
                              <a:gd name="T33" fmla="*/ T32 w 20"/>
                              <a:gd name="T34" fmla="+- 0 1414 1412"/>
                              <a:gd name="T35" fmla="*/ 1414 h 18"/>
                              <a:gd name="T36" fmla="+- 0 9921 9904"/>
                              <a:gd name="T37" fmla="*/ T36 w 20"/>
                              <a:gd name="T38" fmla="+- 0 1418 1412"/>
                              <a:gd name="T39" fmla="*/ 1418 h 18"/>
                              <a:gd name="T40" fmla="+- 0 9923 9904"/>
                              <a:gd name="T41" fmla="*/ T40 w 20"/>
                              <a:gd name="T42" fmla="+- 0 1422 1412"/>
                              <a:gd name="T43" fmla="*/ 1422 h 18"/>
                              <a:gd name="T44" fmla="+- 0 9921 9904"/>
                              <a:gd name="T45" fmla="*/ T44 w 20"/>
                              <a:gd name="T46" fmla="+- 0 1426 1412"/>
                              <a:gd name="T47" fmla="*/ 1426 h 18"/>
                              <a:gd name="T48" fmla="+- 0 9917 9904"/>
                              <a:gd name="T49" fmla="*/ T48 w 20"/>
                              <a:gd name="T50" fmla="+- 0 1428 1412"/>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8" y="17"/>
                                </a:lnTo>
                                <a:lnTo>
                                  <a:pt x="3"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0" name="Picture 447"/>
                          <pic:cNvPicPr>
                            <a:picLocks noChangeAspect="1" noChangeArrowheads="1"/>
                          </pic:cNvPicPr>
                        </pic:nvPicPr>
                        <pic:blipFill>
                          <a:blip r:embed="rId260">
                            <a:extLst>
                              <a:ext uri="{28A0092B-C50C-407E-A947-70E740481C1C}">
                                <a14:useLocalDpi xmlns:a14="http://schemas.microsoft.com/office/drawing/2010/main" val="0"/>
                              </a:ext>
                            </a:extLst>
                          </a:blip>
                          <a:srcRect/>
                          <a:stretch>
                            <a:fillRect/>
                          </a:stretch>
                        </pic:blipFill>
                        <pic:spPr bwMode="auto">
                          <a:xfrm>
                            <a:off x="9920" y="1412"/>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1" name="Freeform 448"/>
                        <wps:cNvSpPr>
                          <a:spLocks/>
                        </wps:cNvSpPr>
                        <wps:spPr bwMode="auto">
                          <a:xfrm>
                            <a:off x="9920" y="1412"/>
                            <a:ext cx="19" cy="18"/>
                          </a:xfrm>
                          <a:custGeom>
                            <a:avLst/>
                            <a:gdLst>
                              <a:gd name="T0" fmla="+- 0 9933 9920"/>
                              <a:gd name="T1" fmla="*/ T0 w 19"/>
                              <a:gd name="T2" fmla="+- 0 1428 1413"/>
                              <a:gd name="T3" fmla="*/ 1428 h 18"/>
                              <a:gd name="T4" fmla="+- 0 9929 9920"/>
                              <a:gd name="T5" fmla="*/ T4 w 19"/>
                              <a:gd name="T6" fmla="+- 0 1430 1413"/>
                              <a:gd name="T7" fmla="*/ 1430 h 18"/>
                              <a:gd name="T8" fmla="+- 0 9924 9920"/>
                              <a:gd name="T9" fmla="*/ T8 w 19"/>
                              <a:gd name="T10" fmla="+- 0 1428 1413"/>
                              <a:gd name="T11" fmla="*/ 1428 h 18"/>
                              <a:gd name="T12" fmla="+- 0 9922 9920"/>
                              <a:gd name="T13" fmla="*/ T12 w 19"/>
                              <a:gd name="T14" fmla="+- 0 1424 1413"/>
                              <a:gd name="T15" fmla="*/ 1424 h 18"/>
                              <a:gd name="T16" fmla="+- 0 9920 9920"/>
                              <a:gd name="T17" fmla="*/ T16 w 19"/>
                              <a:gd name="T18" fmla="+- 0 1421 1413"/>
                              <a:gd name="T19" fmla="*/ 1421 h 18"/>
                              <a:gd name="T20" fmla="+- 0 9922 9920"/>
                              <a:gd name="T21" fmla="*/ T20 w 19"/>
                              <a:gd name="T22" fmla="+- 0 1416 1413"/>
                              <a:gd name="T23" fmla="*/ 1416 h 18"/>
                              <a:gd name="T24" fmla="+- 0 9926 9920"/>
                              <a:gd name="T25" fmla="*/ T24 w 19"/>
                              <a:gd name="T26" fmla="+- 0 1415 1413"/>
                              <a:gd name="T27" fmla="*/ 1415 h 18"/>
                              <a:gd name="T28" fmla="+- 0 9931 9920"/>
                              <a:gd name="T29" fmla="*/ T28 w 19"/>
                              <a:gd name="T30" fmla="+- 0 1413 1413"/>
                              <a:gd name="T31" fmla="*/ 1413 h 18"/>
                              <a:gd name="T32" fmla="+- 0 9935 9920"/>
                              <a:gd name="T33" fmla="*/ T32 w 19"/>
                              <a:gd name="T34" fmla="+- 0 1415 1413"/>
                              <a:gd name="T35" fmla="*/ 1415 h 18"/>
                              <a:gd name="T36" fmla="+- 0 9937 9920"/>
                              <a:gd name="T37" fmla="*/ T36 w 19"/>
                              <a:gd name="T38" fmla="+- 0 1418 1413"/>
                              <a:gd name="T39" fmla="*/ 1418 h 18"/>
                              <a:gd name="T40" fmla="+- 0 9939 9920"/>
                              <a:gd name="T41" fmla="*/ T40 w 19"/>
                              <a:gd name="T42" fmla="+- 0 1422 1413"/>
                              <a:gd name="T43" fmla="*/ 1422 h 18"/>
                              <a:gd name="T44" fmla="+- 0 9937 9920"/>
                              <a:gd name="T45" fmla="*/ T44 w 19"/>
                              <a:gd name="T46" fmla="+- 0 1427 1413"/>
                              <a:gd name="T47" fmla="*/ 1427 h 18"/>
                              <a:gd name="T48" fmla="+- 0 9933 9920"/>
                              <a:gd name="T49" fmla="*/ T48 w 19"/>
                              <a:gd name="T50" fmla="+- 0 1428 1413"/>
                              <a:gd name="T51" fmla="*/ 1428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8"/>
                                </a:lnTo>
                                <a:lnTo>
                                  <a:pt x="2" y="3"/>
                                </a:lnTo>
                                <a:lnTo>
                                  <a:pt x="6" y="2"/>
                                </a:lnTo>
                                <a:lnTo>
                                  <a:pt x="11"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2" name="Picture 449"/>
                          <pic:cNvPicPr>
                            <a:picLocks noChangeAspect="1" noChangeArrowheads="1"/>
                          </pic:cNvPicPr>
                        </pic:nvPicPr>
                        <pic:blipFill>
                          <a:blip r:embed="rId272">
                            <a:extLst>
                              <a:ext uri="{28A0092B-C50C-407E-A947-70E740481C1C}">
                                <a14:useLocalDpi xmlns:a14="http://schemas.microsoft.com/office/drawing/2010/main" val="0"/>
                              </a:ext>
                            </a:extLst>
                          </a:blip>
                          <a:srcRect/>
                          <a:stretch>
                            <a:fillRect/>
                          </a:stretch>
                        </pic:blipFill>
                        <pic:spPr bwMode="auto">
                          <a:xfrm>
                            <a:off x="9913" y="1419"/>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3" name="Freeform 450"/>
                        <wps:cNvSpPr>
                          <a:spLocks/>
                        </wps:cNvSpPr>
                        <wps:spPr bwMode="auto">
                          <a:xfrm>
                            <a:off x="9913" y="1419"/>
                            <a:ext cx="20" cy="18"/>
                          </a:xfrm>
                          <a:custGeom>
                            <a:avLst/>
                            <a:gdLst>
                              <a:gd name="T0" fmla="+- 0 9926 9914"/>
                              <a:gd name="T1" fmla="*/ T0 w 20"/>
                              <a:gd name="T2" fmla="+- 0 1435 1420"/>
                              <a:gd name="T3" fmla="*/ 1435 h 18"/>
                              <a:gd name="T4" fmla="+- 0 9922 9914"/>
                              <a:gd name="T5" fmla="*/ T4 w 20"/>
                              <a:gd name="T6" fmla="+- 0 1437 1420"/>
                              <a:gd name="T7" fmla="*/ 1437 h 18"/>
                              <a:gd name="T8" fmla="+- 0 9917 9914"/>
                              <a:gd name="T9" fmla="*/ T8 w 20"/>
                              <a:gd name="T10" fmla="+- 0 1435 1420"/>
                              <a:gd name="T11" fmla="*/ 1435 h 18"/>
                              <a:gd name="T12" fmla="+- 0 9916 9914"/>
                              <a:gd name="T13" fmla="*/ T12 w 20"/>
                              <a:gd name="T14" fmla="+- 0 1432 1420"/>
                              <a:gd name="T15" fmla="*/ 1432 h 18"/>
                              <a:gd name="T16" fmla="+- 0 9914 9914"/>
                              <a:gd name="T17" fmla="*/ T16 w 20"/>
                              <a:gd name="T18" fmla="+- 0 1428 1420"/>
                              <a:gd name="T19" fmla="*/ 1428 h 18"/>
                              <a:gd name="T20" fmla="+- 0 9916 9914"/>
                              <a:gd name="T21" fmla="*/ T20 w 20"/>
                              <a:gd name="T22" fmla="+- 0 1423 1420"/>
                              <a:gd name="T23" fmla="*/ 1423 h 18"/>
                              <a:gd name="T24" fmla="+- 0 9920 9914"/>
                              <a:gd name="T25" fmla="*/ T24 w 20"/>
                              <a:gd name="T26" fmla="+- 0 1421 1420"/>
                              <a:gd name="T27" fmla="*/ 1421 h 18"/>
                              <a:gd name="T28" fmla="+- 0 9924 9914"/>
                              <a:gd name="T29" fmla="*/ T28 w 20"/>
                              <a:gd name="T30" fmla="+- 0 1420 1420"/>
                              <a:gd name="T31" fmla="*/ 1420 h 18"/>
                              <a:gd name="T32" fmla="+- 0 9929 9914"/>
                              <a:gd name="T33" fmla="*/ T32 w 20"/>
                              <a:gd name="T34" fmla="+- 0 1421 1420"/>
                              <a:gd name="T35" fmla="*/ 1421 h 18"/>
                              <a:gd name="T36" fmla="+- 0 9931 9914"/>
                              <a:gd name="T37" fmla="*/ T36 w 20"/>
                              <a:gd name="T38" fmla="+- 0 1425 1420"/>
                              <a:gd name="T39" fmla="*/ 1425 h 18"/>
                              <a:gd name="T40" fmla="+- 0 9933 9914"/>
                              <a:gd name="T41" fmla="*/ T40 w 20"/>
                              <a:gd name="T42" fmla="+- 0 1429 1420"/>
                              <a:gd name="T43" fmla="*/ 1429 h 18"/>
                              <a:gd name="T44" fmla="+- 0 9931 9914"/>
                              <a:gd name="T45" fmla="*/ T44 w 20"/>
                              <a:gd name="T46" fmla="+- 0 1433 1420"/>
                              <a:gd name="T47" fmla="*/ 1433 h 18"/>
                              <a:gd name="T48" fmla="+- 0 9926 9914"/>
                              <a:gd name="T49" fmla="*/ T48 w 20"/>
                              <a:gd name="T50" fmla="+- 0 1435 1420"/>
                              <a:gd name="T51" fmla="*/ 1435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5"/>
                                </a:moveTo>
                                <a:lnTo>
                                  <a:pt x="8" y="17"/>
                                </a:lnTo>
                                <a:lnTo>
                                  <a:pt x="3" y="15"/>
                                </a:lnTo>
                                <a:lnTo>
                                  <a:pt x="2" y="12"/>
                                </a:lnTo>
                                <a:lnTo>
                                  <a:pt x="0" y="8"/>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4" name="Picture 451"/>
                          <pic:cNvPicPr>
                            <a:picLocks noChangeAspect="1" noChangeArrowheads="1"/>
                          </pic:cNvPicPr>
                        </pic:nvPicPr>
                        <pic:blipFill>
                          <a:blip r:embed="rId273">
                            <a:extLst>
                              <a:ext uri="{28A0092B-C50C-407E-A947-70E740481C1C}">
                                <a14:useLocalDpi xmlns:a14="http://schemas.microsoft.com/office/drawing/2010/main" val="0"/>
                              </a:ext>
                            </a:extLst>
                          </a:blip>
                          <a:srcRect/>
                          <a:stretch>
                            <a:fillRect/>
                          </a:stretch>
                        </pic:blipFill>
                        <pic:spPr bwMode="auto">
                          <a:xfrm>
                            <a:off x="9924" y="148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5" name="Freeform 452"/>
                        <wps:cNvSpPr>
                          <a:spLocks/>
                        </wps:cNvSpPr>
                        <wps:spPr bwMode="auto">
                          <a:xfrm>
                            <a:off x="9924" y="1488"/>
                            <a:ext cx="19" cy="17"/>
                          </a:xfrm>
                          <a:custGeom>
                            <a:avLst/>
                            <a:gdLst>
                              <a:gd name="T0" fmla="+- 0 9937 9925"/>
                              <a:gd name="T1" fmla="*/ T0 w 19"/>
                              <a:gd name="T2" fmla="+- 0 1504 1489"/>
                              <a:gd name="T3" fmla="*/ 1504 h 17"/>
                              <a:gd name="T4" fmla="+- 0 9933 9925"/>
                              <a:gd name="T5" fmla="*/ T4 w 19"/>
                              <a:gd name="T6" fmla="+- 0 1506 1489"/>
                              <a:gd name="T7" fmla="*/ 1506 h 17"/>
                              <a:gd name="T8" fmla="+- 0 9928 9925"/>
                              <a:gd name="T9" fmla="*/ T8 w 19"/>
                              <a:gd name="T10" fmla="+- 0 1504 1489"/>
                              <a:gd name="T11" fmla="*/ 1504 h 17"/>
                              <a:gd name="T12" fmla="+- 0 9926 9925"/>
                              <a:gd name="T13" fmla="*/ T12 w 19"/>
                              <a:gd name="T14" fmla="+- 0 1500 1489"/>
                              <a:gd name="T15" fmla="*/ 1500 h 17"/>
                              <a:gd name="T16" fmla="+- 0 9925 9925"/>
                              <a:gd name="T17" fmla="*/ T16 w 19"/>
                              <a:gd name="T18" fmla="+- 0 1496 1489"/>
                              <a:gd name="T19" fmla="*/ 1496 h 17"/>
                              <a:gd name="T20" fmla="+- 0 9926 9925"/>
                              <a:gd name="T21" fmla="*/ T20 w 19"/>
                              <a:gd name="T22" fmla="+- 0 1492 1489"/>
                              <a:gd name="T23" fmla="*/ 1492 h 17"/>
                              <a:gd name="T24" fmla="+- 0 9930 9925"/>
                              <a:gd name="T25" fmla="*/ T24 w 19"/>
                              <a:gd name="T26" fmla="+- 0 1490 1489"/>
                              <a:gd name="T27" fmla="*/ 1490 h 17"/>
                              <a:gd name="T28" fmla="+- 0 9935 9925"/>
                              <a:gd name="T29" fmla="*/ T28 w 19"/>
                              <a:gd name="T30" fmla="+- 0 1489 1489"/>
                              <a:gd name="T31" fmla="*/ 1489 h 17"/>
                              <a:gd name="T32" fmla="+- 0 9939 9925"/>
                              <a:gd name="T33" fmla="*/ T32 w 19"/>
                              <a:gd name="T34" fmla="+- 0 1490 1489"/>
                              <a:gd name="T35" fmla="*/ 1490 h 17"/>
                              <a:gd name="T36" fmla="+- 0 9941 9925"/>
                              <a:gd name="T37" fmla="*/ T36 w 19"/>
                              <a:gd name="T38" fmla="+- 0 1494 1489"/>
                              <a:gd name="T39" fmla="*/ 1494 h 17"/>
                              <a:gd name="T40" fmla="+- 0 9943 9925"/>
                              <a:gd name="T41" fmla="*/ T40 w 19"/>
                              <a:gd name="T42" fmla="+- 0 1498 1489"/>
                              <a:gd name="T43" fmla="*/ 1498 h 17"/>
                              <a:gd name="T44" fmla="+- 0 9941 9925"/>
                              <a:gd name="T45" fmla="*/ T44 w 19"/>
                              <a:gd name="T46" fmla="+- 0 1502 1489"/>
                              <a:gd name="T47" fmla="*/ 1502 h 17"/>
                              <a:gd name="T48" fmla="+- 0 9937 9925"/>
                              <a:gd name="T49" fmla="*/ T48 w 19"/>
                              <a:gd name="T50" fmla="+- 0 1504 1489"/>
                              <a:gd name="T51" fmla="*/ 150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8" y="17"/>
                                </a:lnTo>
                                <a:lnTo>
                                  <a:pt x="3" y="15"/>
                                </a:lnTo>
                                <a:lnTo>
                                  <a:pt x="1" y="11"/>
                                </a:lnTo>
                                <a:lnTo>
                                  <a:pt x="0" y="7"/>
                                </a:lnTo>
                                <a:lnTo>
                                  <a:pt x="1" y="3"/>
                                </a:lnTo>
                                <a:lnTo>
                                  <a:pt x="5" y="1"/>
                                </a:lnTo>
                                <a:lnTo>
                                  <a:pt x="10" y="0"/>
                                </a:lnTo>
                                <a:lnTo>
                                  <a:pt x="14" y="1"/>
                                </a:lnTo>
                                <a:lnTo>
                                  <a:pt x="16"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6" name="Picture 453"/>
                          <pic:cNvPicPr>
                            <a:picLocks noChangeAspect="1" noChangeArrowheads="1"/>
                          </pic:cNvPicPr>
                        </pic:nvPicPr>
                        <pic:blipFill>
                          <a:blip r:embed="rId274">
                            <a:extLst>
                              <a:ext uri="{28A0092B-C50C-407E-A947-70E740481C1C}">
                                <a14:useLocalDpi xmlns:a14="http://schemas.microsoft.com/office/drawing/2010/main" val="0"/>
                              </a:ext>
                            </a:extLst>
                          </a:blip>
                          <a:srcRect/>
                          <a:stretch>
                            <a:fillRect/>
                          </a:stretch>
                        </pic:blipFill>
                        <pic:spPr bwMode="auto">
                          <a:xfrm>
                            <a:off x="9942" y="149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7" name="Freeform 454"/>
                        <wps:cNvSpPr>
                          <a:spLocks/>
                        </wps:cNvSpPr>
                        <wps:spPr bwMode="auto">
                          <a:xfrm>
                            <a:off x="9942" y="1491"/>
                            <a:ext cx="19" cy="17"/>
                          </a:xfrm>
                          <a:custGeom>
                            <a:avLst/>
                            <a:gdLst>
                              <a:gd name="T0" fmla="+- 0 9954 9942"/>
                              <a:gd name="T1" fmla="*/ T0 w 19"/>
                              <a:gd name="T2" fmla="+- 0 1507 1492"/>
                              <a:gd name="T3" fmla="*/ 1507 h 17"/>
                              <a:gd name="T4" fmla="+- 0 9951 9942"/>
                              <a:gd name="T5" fmla="*/ T4 w 19"/>
                              <a:gd name="T6" fmla="+- 0 1509 1492"/>
                              <a:gd name="T7" fmla="*/ 1509 h 17"/>
                              <a:gd name="T8" fmla="+- 0 9946 9942"/>
                              <a:gd name="T9" fmla="*/ T8 w 19"/>
                              <a:gd name="T10" fmla="+- 0 1507 1492"/>
                              <a:gd name="T11" fmla="*/ 1507 h 17"/>
                              <a:gd name="T12" fmla="+- 0 9944 9942"/>
                              <a:gd name="T13" fmla="*/ T12 w 19"/>
                              <a:gd name="T14" fmla="+- 0 1503 1492"/>
                              <a:gd name="T15" fmla="*/ 1503 h 17"/>
                              <a:gd name="T16" fmla="+- 0 9942 9942"/>
                              <a:gd name="T17" fmla="*/ T16 w 19"/>
                              <a:gd name="T18" fmla="+- 0 1499 1492"/>
                              <a:gd name="T19" fmla="*/ 1499 h 17"/>
                              <a:gd name="T20" fmla="+- 0 9944 9942"/>
                              <a:gd name="T21" fmla="*/ T20 w 19"/>
                              <a:gd name="T22" fmla="+- 0 1495 1492"/>
                              <a:gd name="T23" fmla="*/ 1495 h 17"/>
                              <a:gd name="T24" fmla="+- 0 9948 9942"/>
                              <a:gd name="T25" fmla="*/ T24 w 19"/>
                              <a:gd name="T26" fmla="+- 0 1493 1492"/>
                              <a:gd name="T27" fmla="*/ 1493 h 17"/>
                              <a:gd name="T28" fmla="+- 0 9952 9942"/>
                              <a:gd name="T29" fmla="*/ T28 w 19"/>
                              <a:gd name="T30" fmla="+- 0 1492 1492"/>
                              <a:gd name="T31" fmla="*/ 1492 h 17"/>
                              <a:gd name="T32" fmla="+- 0 9957 9942"/>
                              <a:gd name="T33" fmla="*/ T32 w 19"/>
                              <a:gd name="T34" fmla="+- 0 1493 1492"/>
                              <a:gd name="T35" fmla="*/ 1493 h 17"/>
                              <a:gd name="T36" fmla="+- 0 9959 9942"/>
                              <a:gd name="T37" fmla="*/ T36 w 19"/>
                              <a:gd name="T38" fmla="+- 0 1497 1492"/>
                              <a:gd name="T39" fmla="*/ 1497 h 17"/>
                              <a:gd name="T40" fmla="+- 0 9961 9942"/>
                              <a:gd name="T41" fmla="*/ T40 w 19"/>
                              <a:gd name="T42" fmla="+- 0 1501 1492"/>
                              <a:gd name="T43" fmla="*/ 1501 h 17"/>
                              <a:gd name="T44" fmla="+- 0 9959 9942"/>
                              <a:gd name="T45" fmla="*/ T44 w 19"/>
                              <a:gd name="T46" fmla="+- 0 1505 1492"/>
                              <a:gd name="T47" fmla="*/ 1505 h 17"/>
                              <a:gd name="T48" fmla="+- 0 9954 9942"/>
                              <a:gd name="T49" fmla="*/ T48 w 19"/>
                              <a:gd name="T50" fmla="+- 0 1507 1492"/>
                              <a:gd name="T51" fmla="*/ 1507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5"/>
                                </a:moveTo>
                                <a:lnTo>
                                  <a:pt x="9" y="17"/>
                                </a:lnTo>
                                <a:lnTo>
                                  <a:pt x="4" y="15"/>
                                </a:lnTo>
                                <a:lnTo>
                                  <a:pt x="2" y="11"/>
                                </a:lnTo>
                                <a:lnTo>
                                  <a:pt x="0" y="7"/>
                                </a:lnTo>
                                <a:lnTo>
                                  <a:pt x="2" y="3"/>
                                </a:lnTo>
                                <a:lnTo>
                                  <a:pt x="6" y="1"/>
                                </a:lnTo>
                                <a:lnTo>
                                  <a:pt x="10" y="0"/>
                                </a:lnTo>
                                <a:lnTo>
                                  <a:pt x="15" y="1"/>
                                </a:lnTo>
                                <a:lnTo>
                                  <a:pt x="17" y="5"/>
                                </a:lnTo>
                                <a:lnTo>
                                  <a:pt x="19" y="9"/>
                                </a:lnTo>
                                <a:lnTo>
                                  <a:pt x="17"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18" name="Picture 455"/>
                          <pic:cNvPicPr>
                            <a:picLocks noChangeAspect="1" noChangeArrowheads="1"/>
                          </pic:cNvPicPr>
                        </pic:nvPicPr>
                        <pic:blipFill>
                          <a:blip r:embed="rId275">
                            <a:extLst>
                              <a:ext uri="{28A0092B-C50C-407E-A947-70E740481C1C}">
                                <a14:useLocalDpi xmlns:a14="http://schemas.microsoft.com/office/drawing/2010/main" val="0"/>
                              </a:ext>
                            </a:extLst>
                          </a:blip>
                          <a:srcRect/>
                          <a:stretch>
                            <a:fillRect/>
                          </a:stretch>
                        </pic:blipFill>
                        <pic:spPr bwMode="auto">
                          <a:xfrm>
                            <a:off x="9935" y="1523"/>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19" name="Freeform 456"/>
                        <wps:cNvSpPr>
                          <a:spLocks/>
                        </wps:cNvSpPr>
                        <wps:spPr bwMode="auto">
                          <a:xfrm>
                            <a:off x="9935" y="1523"/>
                            <a:ext cx="20" cy="18"/>
                          </a:xfrm>
                          <a:custGeom>
                            <a:avLst/>
                            <a:gdLst>
                              <a:gd name="T0" fmla="+- 0 9949 9936"/>
                              <a:gd name="T1" fmla="*/ T0 w 20"/>
                              <a:gd name="T2" fmla="+- 0 1539 1523"/>
                              <a:gd name="T3" fmla="*/ 1539 h 18"/>
                              <a:gd name="T4" fmla="+- 0 9945 9936"/>
                              <a:gd name="T5" fmla="*/ T4 w 20"/>
                              <a:gd name="T6" fmla="+- 0 1541 1523"/>
                              <a:gd name="T7" fmla="*/ 1541 h 18"/>
                              <a:gd name="T8" fmla="+- 0 9940 9936"/>
                              <a:gd name="T9" fmla="*/ T8 w 20"/>
                              <a:gd name="T10" fmla="+- 0 1539 1523"/>
                              <a:gd name="T11" fmla="*/ 1539 h 18"/>
                              <a:gd name="T12" fmla="+- 0 9938 9936"/>
                              <a:gd name="T13" fmla="*/ T12 w 20"/>
                              <a:gd name="T14" fmla="+- 0 1535 1523"/>
                              <a:gd name="T15" fmla="*/ 1535 h 18"/>
                              <a:gd name="T16" fmla="+- 0 9936 9936"/>
                              <a:gd name="T17" fmla="*/ T16 w 20"/>
                              <a:gd name="T18" fmla="+- 0 1531 1523"/>
                              <a:gd name="T19" fmla="*/ 1531 h 18"/>
                              <a:gd name="T20" fmla="+- 0 9938 9936"/>
                              <a:gd name="T21" fmla="*/ T20 w 20"/>
                              <a:gd name="T22" fmla="+- 0 1526 1523"/>
                              <a:gd name="T23" fmla="*/ 1526 h 18"/>
                              <a:gd name="T24" fmla="+- 0 9942 9936"/>
                              <a:gd name="T25" fmla="*/ T24 w 20"/>
                              <a:gd name="T26" fmla="+- 0 1525 1523"/>
                              <a:gd name="T27" fmla="*/ 1525 h 18"/>
                              <a:gd name="T28" fmla="+- 0 9946 9936"/>
                              <a:gd name="T29" fmla="*/ T28 w 20"/>
                              <a:gd name="T30" fmla="+- 0 1523 1523"/>
                              <a:gd name="T31" fmla="*/ 1523 h 18"/>
                              <a:gd name="T32" fmla="+- 0 9951 9936"/>
                              <a:gd name="T33" fmla="*/ T32 w 20"/>
                              <a:gd name="T34" fmla="+- 0 1525 1523"/>
                              <a:gd name="T35" fmla="*/ 1525 h 18"/>
                              <a:gd name="T36" fmla="+- 0 9953 9936"/>
                              <a:gd name="T37" fmla="*/ T36 w 20"/>
                              <a:gd name="T38" fmla="+- 0 1529 1523"/>
                              <a:gd name="T39" fmla="*/ 1529 h 18"/>
                              <a:gd name="T40" fmla="+- 0 9955 9936"/>
                              <a:gd name="T41" fmla="*/ T40 w 20"/>
                              <a:gd name="T42" fmla="+- 0 1533 1523"/>
                              <a:gd name="T43" fmla="*/ 1533 h 18"/>
                              <a:gd name="T44" fmla="+- 0 9953 9936"/>
                              <a:gd name="T45" fmla="*/ T44 w 20"/>
                              <a:gd name="T46" fmla="+- 0 1537 1523"/>
                              <a:gd name="T47" fmla="*/ 1537 h 18"/>
                              <a:gd name="T48" fmla="+- 0 9949 9936"/>
                              <a:gd name="T49" fmla="*/ T48 w 20"/>
                              <a:gd name="T50" fmla="+- 0 1539 1523"/>
                              <a:gd name="T51" fmla="*/ 15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3" y="16"/>
                                </a:moveTo>
                                <a:lnTo>
                                  <a:pt x="9" y="18"/>
                                </a:lnTo>
                                <a:lnTo>
                                  <a:pt x="4" y="16"/>
                                </a:lnTo>
                                <a:lnTo>
                                  <a:pt x="2" y="12"/>
                                </a:lnTo>
                                <a:lnTo>
                                  <a:pt x="0" y="8"/>
                                </a:lnTo>
                                <a:lnTo>
                                  <a:pt x="2" y="3"/>
                                </a:lnTo>
                                <a:lnTo>
                                  <a:pt x="6" y="2"/>
                                </a:lnTo>
                                <a:lnTo>
                                  <a:pt x="10" y="0"/>
                                </a:lnTo>
                                <a:lnTo>
                                  <a:pt x="15" y="2"/>
                                </a:lnTo>
                                <a:lnTo>
                                  <a:pt x="17" y="6"/>
                                </a:lnTo>
                                <a:lnTo>
                                  <a:pt x="19" y="10"/>
                                </a:lnTo>
                                <a:lnTo>
                                  <a:pt x="17" y="14"/>
                                </a:lnTo>
                                <a:lnTo>
                                  <a:pt x="13"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0" name="Picture 457"/>
                          <pic:cNvPicPr>
                            <a:picLocks noChangeAspect="1" noChangeArrowheads="1"/>
                          </pic:cNvPicPr>
                        </pic:nvPicPr>
                        <pic:blipFill>
                          <a:blip r:embed="rId276" cstate="print">
                            <a:extLst>
                              <a:ext uri="{28A0092B-C50C-407E-A947-70E740481C1C}">
                                <a14:useLocalDpi xmlns:a14="http://schemas.microsoft.com/office/drawing/2010/main" val="0"/>
                              </a:ext>
                            </a:extLst>
                          </a:blip>
                          <a:srcRect/>
                          <a:stretch>
                            <a:fillRect/>
                          </a:stretch>
                        </pic:blipFill>
                        <pic:spPr bwMode="auto">
                          <a:xfrm>
                            <a:off x="9938" y="1538"/>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1" name="Freeform 458"/>
                        <wps:cNvSpPr>
                          <a:spLocks/>
                        </wps:cNvSpPr>
                        <wps:spPr bwMode="auto">
                          <a:xfrm>
                            <a:off x="9938" y="1538"/>
                            <a:ext cx="19" cy="17"/>
                          </a:xfrm>
                          <a:custGeom>
                            <a:avLst/>
                            <a:gdLst>
                              <a:gd name="T0" fmla="+- 0 9951 9938"/>
                              <a:gd name="T1" fmla="*/ T0 w 19"/>
                              <a:gd name="T2" fmla="+- 0 1554 1539"/>
                              <a:gd name="T3" fmla="*/ 1554 h 17"/>
                              <a:gd name="T4" fmla="+- 0 9947 9938"/>
                              <a:gd name="T5" fmla="*/ T4 w 19"/>
                              <a:gd name="T6" fmla="+- 0 1556 1539"/>
                              <a:gd name="T7" fmla="*/ 1556 h 17"/>
                              <a:gd name="T8" fmla="+- 0 9942 9938"/>
                              <a:gd name="T9" fmla="*/ T8 w 19"/>
                              <a:gd name="T10" fmla="+- 0 1554 1539"/>
                              <a:gd name="T11" fmla="*/ 1554 h 17"/>
                              <a:gd name="T12" fmla="+- 0 9940 9938"/>
                              <a:gd name="T13" fmla="*/ T12 w 19"/>
                              <a:gd name="T14" fmla="+- 0 1550 1539"/>
                              <a:gd name="T15" fmla="*/ 1550 h 17"/>
                              <a:gd name="T16" fmla="+- 0 9938 9938"/>
                              <a:gd name="T17" fmla="*/ T16 w 19"/>
                              <a:gd name="T18" fmla="+- 0 1546 1539"/>
                              <a:gd name="T19" fmla="*/ 1546 h 17"/>
                              <a:gd name="T20" fmla="+- 0 9941 9938"/>
                              <a:gd name="T21" fmla="*/ T20 w 19"/>
                              <a:gd name="T22" fmla="+- 0 1542 1539"/>
                              <a:gd name="T23" fmla="*/ 1542 h 17"/>
                              <a:gd name="T24" fmla="+- 0 9945 9938"/>
                              <a:gd name="T25" fmla="*/ T24 w 19"/>
                              <a:gd name="T26" fmla="+- 0 1540 1539"/>
                              <a:gd name="T27" fmla="*/ 1540 h 17"/>
                              <a:gd name="T28" fmla="+- 0 9949 9938"/>
                              <a:gd name="T29" fmla="*/ T28 w 19"/>
                              <a:gd name="T30" fmla="+- 0 1539 1539"/>
                              <a:gd name="T31" fmla="*/ 1539 h 17"/>
                              <a:gd name="T32" fmla="+- 0 9953 9938"/>
                              <a:gd name="T33" fmla="*/ T32 w 19"/>
                              <a:gd name="T34" fmla="+- 0 1540 1539"/>
                              <a:gd name="T35" fmla="*/ 1540 h 17"/>
                              <a:gd name="T36" fmla="+- 0 9955 9938"/>
                              <a:gd name="T37" fmla="*/ T36 w 19"/>
                              <a:gd name="T38" fmla="+- 0 1544 1539"/>
                              <a:gd name="T39" fmla="*/ 1544 h 17"/>
                              <a:gd name="T40" fmla="+- 0 9957 9938"/>
                              <a:gd name="T41" fmla="*/ T40 w 19"/>
                              <a:gd name="T42" fmla="+- 0 1548 1539"/>
                              <a:gd name="T43" fmla="*/ 1548 h 17"/>
                              <a:gd name="T44" fmla="+- 0 9955 9938"/>
                              <a:gd name="T45" fmla="*/ T44 w 19"/>
                              <a:gd name="T46" fmla="+- 0 1552 1539"/>
                              <a:gd name="T47" fmla="*/ 1552 h 17"/>
                              <a:gd name="T48" fmla="+- 0 9951 9938"/>
                              <a:gd name="T49" fmla="*/ T48 w 19"/>
                              <a:gd name="T50" fmla="+- 0 1554 1539"/>
                              <a:gd name="T51" fmla="*/ 1554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7"/>
                                </a:lnTo>
                                <a:lnTo>
                                  <a:pt x="3" y="3"/>
                                </a:lnTo>
                                <a:lnTo>
                                  <a:pt x="7" y="1"/>
                                </a:lnTo>
                                <a:lnTo>
                                  <a:pt x="11" y="0"/>
                                </a:lnTo>
                                <a:lnTo>
                                  <a:pt x="15" y="1"/>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2" name="Picture 459"/>
                          <pic:cNvPicPr>
                            <a:picLocks noChangeAspect="1" noChangeArrowheads="1"/>
                          </pic:cNvPicPr>
                        </pic:nvPicPr>
                        <pic:blipFill>
                          <a:blip r:embed="rId277">
                            <a:extLst>
                              <a:ext uri="{28A0092B-C50C-407E-A947-70E740481C1C}">
                                <a14:useLocalDpi xmlns:a14="http://schemas.microsoft.com/office/drawing/2010/main" val="0"/>
                              </a:ext>
                            </a:extLst>
                          </a:blip>
                          <a:srcRect/>
                          <a:stretch>
                            <a:fillRect/>
                          </a:stretch>
                        </pic:blipFill>
                        <pic:spPr bwMode="auto">
                          <a:xfrm>
                            <a:off x="9949" y="1548"/>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3" name="Freeform 460"/>
                        <wps:cNvSpPr>
                          <a:spLocks/>
                        </wps:cNvSpPr>
                        <wps:spPr bwMode="auto">
                          <a:xfrm>
                            <a:off x="9949" y="1548"/>
                            <a:ext cx="19" cy="18"/>
                          </a:xfrm>
                          <a:custGeom>
                            <a:avLst/>
                            <a:gdLst>
                              <a:gd name="T0" fmla="+- 0 9962 9950"/>
                              <a:gd name="T1" fmla="*/ T0 w 19"/>
                              <a:gd name="T2" fmla="+- 0 1564 1548"/>
                              <a:gd name="T3" fmla="*/ 1564 h 18"/>
                              <a:gd name="T4" fmla="+- 0 9958 9950"/>
                              <a:gd name="T5" fmla="*/ T4 w 19"/>
                              <a:gd name="T6" fmla="+- 0 1566 1548"/>
                              <a:gd name="T7" fmla="*/ 1566 h 18"/>
                              <a:gd name="T8" fmla="+- 0 9953 9950"/>
                              <a:gd name="T9" fmla="*/ T8 w 19"/>
                              <a:gd name="T10" fmla="+- 0 1564 1548"/>
                              <a:gd name="T11" fmla="*/ 1564 h 18"/>
                              <a:gd name="T12" fmla="+- 0 9951 9950"/>
                              <a:gd name="T13" fmla="*/ T12 w 19"/>
                              <a:gd name="T14" fmla="+- 0 1560 1548"/>
                              <a:gd name="T15" fmla="*/ 1560 h 18"/>
                              <a:gd name="T16" fmla="+- 0 9950 9950"/>
                              <a:gd name="T17" fmla="*/ T16 w 19"/>
                              <a:gd name="T18" fmla="+- 0 1556 1548"/>
                              <a:gd name="T19" fmla="*/ 1556 h 18"/>
                              <a:gd name="T20" fmla="+- 0 9952 9950"/>
                              <a:gd name="T21" fmla="*/ T20 w 19"/>
                              <a:gd name="T22" fmla="+- 0 1552 1548"/>
                              <a:gd name="T23" fmla="*/ 1552 h 18"/>
                              <a:gd name="T24" fmla="+- 0 9955 9950"/>
                              <a:gd name="T25" fmla="*/ T24 w 19"/>
                              <a:gd name="T26" fmla="+- 0 1550 1548"/>
                              <a:gd name="T27" fmla="*/ 1550 h 18"/>
                              <a:gd name="T28" fmla="+- 0 9960 9950"/>
                              <a:gd name="T29" fmla="*/ T28 w 19"/>
                              <a:gd name="T30" fmla="+- 0 1548 1548"/>
                              <a:gd name="T31" fmla="*/ 1548 h 18"/>
                              <a:gd name="T32" fmla="+- 0 9965 9950"/>
                              <a:gd name="T33" fmla="*/ T32 w 19"/>
                              <a:gd name="T34" fmla="+- 0 1550 1548"/>
                              <a:gd name="T35" fmla="*/ 1550 h 18"/>
                              <a:gd name="T36" fmla="+- 0 9966 9950"/>
                              <a:gd name="T37" fmla="*/ T36 w 19"/>
                              <a:gd name="T38" fmla="+- 0 1554 1548"/>
                              <a:gd name="T39" fmla="*/ 1554 h 18"/>
                              <a:gd name="T40" fmla="+- 0 9968 9950"/>
                              <a:gd name="T41" fmla="*/ T40 w 19"/>
                              <a:gd name="T42" fmla="+- 0 1558 1548"/>
                              <a:gd name="T43" fmla="*/ 1558 h 18"/>
                              <a:gd name="T44" fmla="+- 0 9966 9950"/>
                              <a:gd name="T45" fmla="*/ T44 w 19"/>
                              <a:gd name="T46" fmla="+- 0 1562 1548"/>
                              <a:gd name="T47" fmla="*/ 1562 h 18"/>
                              <a:gd name="T48" fmla="+- 0 9962 9950"/>
                              <a:gd name="T49" fmla="*/ T48 w 19"/>
                              <a:gd name="T50" fmla="+- 0 1564 1548"/>
                              <a:gd name="T51" fmla="*/ 1564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8"/>
                                </a:lnTo>
                                <a:lnTo>
                                  <a:pt x="3" y="16"/>
                                </a:lnTo>
                                <a:lnTo>
                                  <a:pt x="1" y="12"/>
                                </a:lnTo>
                                <a:lnTo>
                                  <a:pt x="0" y="8"/>
                                </a:lnTo>
                                <a:lnTo>
                                  <a:pt x="2" y="4"/>
                                </a:lnTo>
                                <a:lnTo>
                                  <a:pt x="5" y="2"/>
                                </a:lnTo>
                                <a:lnTo>
                                  <a:pt x="10" y="0"/>
                                </a:lnTo>
                                <a:lnTo>
                                  <a:pt x="15" y="2"/>
                                </a:lnTo>
                                <a:lnTo>
                                  <a:pt x="16" y="6"/>
                                </a:lnTo>
                                <a:lnTo>
                                  <a:pt x="18" y="10"/>
                                </a:lnTo>
                                <a:lnTo>
                                  <a:pt x="16"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4" name="Picture 461"/>
                          <pic:cNvPicPr>
                            <a:picLocks noChangeAspect="1" noChangeArrowheads="1"/>
                          </pic:cNvPicPr>
                        </pic:nvPicPr>
                        <pic:blipFill>
                          <a:blip r:embed="rId278" cstate="print">
                            <a:extLst>
                              <a:ext uri="{28A0092B-C50C-407E-A947-70E740481C1C}">
                                <a14:useLocalDpi xmlns:a14="http://schemas.microsoft.com/office/drawing/2010/main" val="0"/>
                              </a:ext>
                            </a:extLst>
                          </a:blip>
                          <a:srcRect/>
                          <a:stretch>
                            <a:fillRect/>
                          </a:stretch>
                        </pic:blipFill>
                        <pic:spPr bwMode="auto">
                          <a:xfrm>
                            <a:off x="9955" y="1560"/>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5" name="Freeform 462"/>
                        <wps:cNvSpPr>
                          <a:spLocks/>
                        </wps:cNvSpPr>
                        <wps:spPr bwMode="auto">
                          <a:xfrm>
                            <a:off x="9955" y="1560"/>
                            <a:ext cx="19" cy="17"/>
                          </a:xfrm>
                          <a:custGeom>
                            <a:avLst/>
                            <a:gdLst>
                              <a:gd name="T0" fmla="+- 0 9968 9955"/>
                              <a:gd name="T1" fmla="*/ T0 w 19"/>
                              <a:gd name="T2" fmla="+- 0 1576 1561"/>
                              <a:gd name="T3" fmla="*/ 1576 h 17"/>
                              <a:gd name="T4" fmla="+- 0 9964 9955"/>
                              <a:gd name="T5" fmla="*/ T4 w 19"/>
                              <a:gd name="T6" fmla="+- 0 1578 1561"/>
                              <a:gd name="T7" fmla="*/ 1578 h 17"/>
                              <a:gd name="T8" fmla="+- 0 9959 9955"/>
                              <a:gd name="T9" fmla="*/ T8 w 19"/>
                              <a:gd name="T10" fmla="+- 0 1576 1561"/>
                              <a:gd name="T11" fmla="*/ 1576 h 17"/>
                              <a:gd name="T12" fmla="+- 0 9957 9955"/>
                              <a:gd name="T13" fmla="*/ T12 w 19"/>
                              <a:gd name="T14" fmla="+- 0 1572 1561"/>
                              <a:gd name="T15" fmla="*/ 1572 h 17"/>
                              <a:gd name="T16" fmla="+- 0 9955 9955"/>
                              <a:gd name="T17" fmla="*/ T16 w 19"/>
                              <a:gd name="T18" fmla="+- 0 1569 1561"/>
                              <a:gd name="T19" fmla="*/ 1569 h 17"/>
                              <a:gd name="T20" fmla="+- 0 9957 9955"/>
                              <a:gd name="T21" fmla="*/ T20 w 19"/>
                              <a:gd name="T22" fmla="+- 0 1564 1561"/>
                              <a:gd name="T23" fmla="*/ 1564 h 17"/>
                              <a:gd name="T24" fmla="+- 0 9961 9955"/>
                              <a:gd name="T25" fmla="*/ T24 w 19"/>
                              <a:gd name="T26" fmla="+- 0 1562 1561"/>
                              <a:gd name="T27" fmla="*/ 1562 h 17"/>
                              <a:gd name="T28" fmla="+- 0 9965 9955"/>
                              <a:gd name="T29" fmla="*/ T28 w 19"/>
                              <a:gd name="T30" fmla="+- 0 1561 1561"/>
                              <a:gd name="T31" fmla="*/ 1561 h 17"/>
                              <a:gd name="T32" fmla="+- 0 9970 9955"/>
                              <a:gd name="T33" fmla="*/ T32 w 19"/>
                              <a:gd name="T34" fmla="+- 0 1563 1561"/>
                              <a:gd name="T35" fmla="*/ 1563 h 17"/>
                              <a:gd name="T36" fmla="+- 0 9972 9955"/>
                              <a:gd name="T37" fmla="*/ T36 w 19"/>
                              <a:gd name="T38" fmla="+- 0 1566 1561"/>
                              <a:gd name="T39" fmla="*/ 1566 h 17"/>
                              <a:gd name="T40" fmla="+- 0 9974 9955"/>
                              <a:gd name="T41" fmla="*/ T40 w 19"/>
                              <a:gd name="T42" fmla="+- 0 1570 1561"/>
                              <a:gd name="T43" fmla="*/ 1570 h 17"/>
                              <a:gd name="T44" fmla="+- 0 9972 9955"/>
                              <a:gd name="T45" fmla="*/ T44 w 19"/>
                              <a:gd name="T46" fmla="+- 0 1574 1561"/>
                              <a:gd name="T47" fmla="*/ 1574 h 17"/>
                              <a:gd name="T48" fmla="+- 0 9968 9955"/>
                              <a:gd name="T49" fmla="*/ T48 w 19"/>
                              <a:gd name="T50" fmla="+- 0 1576 1561"/>
                              <a:gd name="T51" fmla="*/ 157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1"/>
                                </a:lnTo>
                                <a:lnTo>
                                  <a:pt x="10" y="0"/>
                                </a:lnTo>
                                <a:lnTo>
                                  <a:pt x="15" y="2"/>
                                </a:lnTo>
                                <a:lnTo>
                                  <a:pt x="17" y="5"/>
                                </a:lnTo>
                                <a:lnTo>
                                  <a:pt x="19" y="9"/>
                                </a:lnTo>
                                <a:lnTo>
                                  <a:pt x="17" y="13"/>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6" name="Picture 463"/>
                          <pic:cNvPicPr>
                            <a:picLocks noChangeAspect="1" noChangeArrowheads="1"/>
                          </pic:cNvPicPr>
                        </pic:nvPicPr>
                        <pic:blipFill>
                          <a:blip r:embed="rId279">
                            <a:extLst>
                              <a:ext uri="{28A0092B-C50C-407E-A947-70E740481C1C}">
                                <a14:useLocalDpi xmlns:a14="http://schemas.microsoft.com/office/drawing/2010/main" val="0"/>
                              </a:ext>
                            </a:extLst>
                          </a:blip>
                          <a:srcRect/>
                          <a:stretch>
                            <a:fillRect/>
                          </a:stretch>
                        </pic:blipFill>
                        <pic:spPr bwMode="auto">
                          <a:xfrm>
                            <a:off x="9945" y="1614"/>
                            <a:ext cx="20"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7" name="Freeform 464"/>
                        <wps:cNvSpPr>
                          <a:spLocks/>
                        </wps:cNvSpPr>
                        <wps:spPr bwMode="auto">
                          <a:xfrm>
                            <a:off x="9945" y="1614"/>
                            <a:ext cx="20" cy="18"/>
                          </a:xfrm>
                          <a:custGeom>
                            <a:avLst/>
                            <a:gdLst>
                              <a:gd name="T0" fmla="+- 0 9958 9946"/>
                              <a:gd name="T1" fmla="*/ T0 w 20"/>
                              <a:gd name="T2" fmla="+- 0 1630 1614"/>
                              <a:gd name="T3" fmla="*/ 1630 h 18"/>
                              <a:gd name="T4" fmla="+- 0 9954 9946"/>
                              <a:gd name="T5" fmla="*/ T4 w 20"/>
                              <a:gd name="T6" fmla="+- 0 1631 1614"/>
                              <a:gd name="T7" fmla="*/ 1631 h 18"/>
                              <a:gd name="T8" fmla="+- 0 9949 9946"/>
                              <a:gd name="T9" fmla="*/ T8 w 20"/>
                              <a:gd name="T10" fmla="+- 0 1630 1614"/>
                              <a:gd name="T11" fmla="*/ 1630 h 18"/>
                              <a:gd name="T12" fmla="+- 0 9948 9946"/>
                              <a:gd name="T13" fmla="*/ T12 w 20"/>
                              <a:gd name="T14" fmla="+- 0 1626 1614"/>
                              <a:gd name="T15" fmla="*/ 1626 h 18"/>
                              <a:gd name="T16" fmla="+- 0 9946 9946"/>
                              <a:gd name="T17" fmla="*/ T16 w 20"/>
                              <a:gd name="T18" fmla="+- 0 1622 1614"/>
                              <a:gd name="T19" fmla="*/ 1622 h 18"/>
                              <a:gd name="T20" fmla="+- 0 9948 9946"/>
                              <a:gd name="T21" fmla="*/ T20 w 20"/>
                              <a:gd name="T22" fmla="+- 0 1617 1614"/>
                              <a:gd name="T23" fmla="*/ 1617 h 18"/>
                              <a:gd name="T24" fmla="+- 0 9952 9946"/>
                              <a:gd name="T25" fmla="*/ T24 w 20"/>
                              <a:gd name="T26" fmla="+- 0 1616 1614"/>
                              <a:gd name="T27" fmla="*/ 1616 h 18"/>
                              <a:gd name="T28" fmla="+- 0 9956 9946"/>
                              <a:gd name="T29" fmla="*/ T28 w 20"/>
                              <a:gd name="T30" fmla="+- 0 1614 1614"/>
                              <a:gd name="T31" fmla="*/ 1614 h 18"/>
                              <a:gd name="T32" fmla="+- 0 9961 9946"/>
                              <a:gd name="T33" fmla="*/ T32 w 20"/>
                              <a:gd name="T34" fmla="+- 0 1616 1614"/>
                              <a:gd name="T35" fmla="*/ 1616 h 18"/>
                              <a:gd name="T36" fmla="+- 0 9963 9946"/>
                              <a:gd name="T37" fmla="*/ T36 w 20"/>
                              <a:gd name="T38" fmla="+- 0 1620 1614"/>
                              <a:gd name="T39" fmla="*/ 1620 h 18"/>
                              <a:gd name="T40" fmla="+- 0 9965 9946"/>
                              <a:gd name="T41" fmla="*/ T40 w 20"/>
                              <a:gd name="T42" fmla="+- 0 1624 1614"/>
                              <a:gd name="T43" fmla="*/ 1624 h 18"/>
                              <a:gd name="T44" fmla="+- 0 9963 9946"/>
                              <a:gd name="T45" fmla="*/ T44 w 20"/>
                              <a:gd name="T46" fmla="+- 0 1628 1614"/>
                              <a:gd name="T47" fmla="*/ 1628 h 18"/>
                              <a:gd name="T48" fmla="+- 0 9958 9946"/>
                              <a:gd name="T49" fmla="*/ T48 w 20"/>
                              <a:gd name="T50" fmla="+- 0 1630 1614"/>
                              <a:gd name="T51" fmla="*/ 1630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20" h="18">
                                <a:moveTo>
                                  <a:pt x="12" y="16"/>
                                </a:moveTo>
                                <a:lnTo>
                                  <a:pt x="8" y="17"/>
                                </a:lnTo>
                                <a:lnTo>
                                  <a:pt x="3" y="16"/>
                                </a:lnTo>
                                <a:lnTo>
                                  <a:pt x="2" y="12"/>
                                </a:lnTo>
                                <a:lnTo>
                                  <a:pt x="0" y="8"/>
                                </a:lnTo>
                                <a:lnTo>
                                  <a:pt x="2" y="3"/>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28" name="Picture 465"/>
                          <pic:cNvPicPr>
                            <a:picLocks noChangeAspect="1" noChangeArrowheads="1"/>
                          </pic:cNvPicPr>
                        </pic:nvPicPr>
                        <pic:blipFill>
                          <a:blip r:embed="rId280">
                            <a:extLst>
                              <a:ext uri="{28A0092B-C50C-407E-A947-70E740481C1C}">
                                <a14:useLocalDpi xmlns:a14="http://schemas.microsoft.com/office/drawing/2010/main" val="0"/>
                              </a:ext>
                            </a:extLst>
                          </a:blip>
                          <a:srcRect/>
                          <a:stretch>
                            <a:fillRect/>
                          </a:stretch>
                        </pic:blipFill>
                        <pic:spPr bwMode="auto">
                          <a:xfrm>
                            <a:off x="9951" y="162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29" name="Freeform 466"/>
                        <wps:cNvSpPr>
                          <a:spLocks/>
                        </wps:cNvSpPr>
                        <wps:spPr bwMode="auto">
                          <a:xfrm>
                            <a:off x="9951" y="1623"/>
                            <a:ext cx="19" cy="18"/>
                          </a:xfrm>
                          <a:custGeom>
                            <a:avLst/>
                            <a:gdLst>
                              <a:gd name="T0" fmla="+- 0 9964 9952"/>
                              <a:gd name="T1" fmla="*/ T0 w 19"/>
                              <a:gd name="T2" fmla="+- 0 1639 1624"/>
                              <a:gd name="T3" fmla="*/ 1639 h 18"/>
                              <a:gd name="T4" fmla="+- 0 9960 9952"/>
                              <a:gd name="T5" fmla="*/ T4 w 19"/>
                              <a:gd name="T6" fmla="+- 0 1641 1624"/>
                              <a:gd name="T7" fmla="*/ 1641 h 18"/>
                              <a:gd name="T8" fmla="+- 0 9955 9952"/>
                              <a:gd name="T9" fmla="*/ T8 w 19"/>
                              <a:gd name="T10" fmla="+- 0 1639 1624"/>
                              <a:gd name="T11" fmla="*/ 1639 h 18"/>
                              <a:gd name="T12" fmla="+- 0 9954 9952"/>
                              <a:gd name="T13" fmla="*/ T12 w 19"/>
                              <a:gd name="T14" fmla="+- 0 1635 1624"/>
                              <a:gd name="T15" fmla="*/ 1635 h 18"/>
                              <a:gd name="T16" fmla="+- 0 9952 9952"/>
                              <a:gd name="T17" fmla="*/ T16 w 19"/>
                              <a:gd name="T18" fmla="+- 0 1631 1624"/>
                              <a:gd name="T19" fmla="*/ 1631 h 18"/>
                              <a:gd name="T20" fmla="+- 0 9954 9952"/>
                              <a:gd name="T21" fmla="*/ T20 w 19"/>
                              <a:gd name="T22" fmla="+- 0 1627 1624"/>
                              <a:gd name="T23" fmla="*/ 1627 h 18"/>
                              <a:gd name="T24" fmla="+- 0 9958 9952"/>
                              <a:gd name="T25" fmla="*/ T24 w 19"/>
                              <a:gd name="T26" fmla="+- 0 1625 1624"/>
                              <a:gd name="T27" fmla="*/ 1625 h 18"/>
                              <a:gd name="T28" fmla="+- 0 9962 9952"/>
                              <a:gd name="T29" fmla="*/ T28 w 19"/>
                              <a:gd name="T30" fmla="+- 0 1624 1624"/>
                              <a:gd name="T31" fmla="*/ 1624 h 18"/>
                              <a:gd name="T32" fmla="+- 0 9967 9952"/>
                              <a:gd name="T33" fmla="*/ T32 w 19"/>
                              <a:gd name="T34" fmla="+- 0 1625 1624"/>
                              <a:gd name="T35" fmla="*/ 1625 h 18"/>
                              <a:gd name="T36" fmla="+- 0 9969 9952"/>
                              <a:gd name="T37" fmla="*/ T36 w 19"/>
                              <a:gd name="T38" fmla="+- 0 1629 1624"/>
                              <a:gd name="T39" fmla="*/ 1629 h 18"/>
                              <a:gd name="T40" fmla="+- 0 9970 9952"/>
                              <a:gd name="T41" fmla="*/ T40 w 19"/>
                              <a:gd name="T42" fmla="+- 0 1633 1624"/>
                              <a:gd name="T43" fmla="*/ 1633 h 18"/>
                              <a:gd name="T44" fmla="+- 0 9968 9952"/>
                              <a:gd name="T45" fmla="*/ T44 w 19"/>
                              <a:gd name="T46" fmla="+- 0 1637 1624"/>
                              <a:gd name="T47" fmla="*/ 1637 h 18"/>
                              <a:gd name="T48" fmla="+- 0 9964 9952"/>
                              <a:gd name="T49" fmla="*/ T48 w 19"/>
                              <a:gd name="T50" fmla="+- 0 1639 1624"/>
                              <a:gd name="T51" fmla="*/ 163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5"/>
                                </a:moveTo>
                                <a:lnTo>
                                  <a:pt x="8" y="17"/>
                                </a:lnTo>
                                <a:lnTo>
                                  <a:pt x="3" y="15"/>
                                </a:lnTo>
                                <a:lnTo>
                                  <a:pt x="2" y="11"/>
                                </a:lnTo>
                                <a:lnTo>
                                  <a:pt x="0" y="7"/>
                                </a:lnTo>
                                <a:lnTo>
                                  <a:pt x="2" y="3"/>
                                </a:lnTo>
                                <a:lnTo>
                                  <a:pt x="6" y="1"/>
                                </a:lnTo>
                                <a:lnTo>
                                  <a:pt x="10" y="0"/>
                                </a:lnTo>
                                <a:lnTo>
                                  <a:pt x="15" y="1"/>
                                </a:lnTo>
                                <a:lnTo>
                                  <a:pt x="17" y="5"/>
                                </a:lnTo>
                                <a:lnTo>
                                  <a:pt x="18" y="9"/>
                                </a:lnTo>
                                <a:lnTo>
                                  <a:pt x="16" y="13"/>
                                </a:lnTo>
                                <a:lnTo>
                                  <a:pt x="12"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0" name="Picture 467"/>
                          <pic:cNvPicPr>
                            <a:picLocks noChangeAspect="1" noChangeArrowheads="1"/>
                          </pic:cNvPicPr>
                        </pic:nvPicPr>
                        <pic:blipFill>
                          <a:blip r:embed="rId281" cstate="print">
                            <a:extLst>
                              <a:ext uri="{28A0092B-C50C-407E-A947-70E740481C1C}">
                                <a14:useLocalDpi xmlns:a14="http://schemas.microsoft.com/office/drawing/2010/main" val="0"/>
                              </a:ext>
                            </a:extLst>
                          </a:blip>
                          <a:srcRect/>
                          <a:stretch>
                            <a:fillRect/>
                          </a:stretch>
                        </pic:blipFill>
                        <pic:spPr bwMode="auto">
                          <a:xfrm>
                            <a:off x="9963" y="1613"/>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1" name="Freeform 468"/>
                        <wps:cNvSpPr>
                          <a:spLocks/>
                        </wps:cNvSpPr>
                        <wps:spPr bwMode="auto">
                          <a:xfrm>
                            <a:off x="9963" y="1613"/>
                            <a:ext cx="19" cy="18"/>
                          </a:xfrm>
                          <a:custGeom>
                            <a:avLst/>
                            <a:gdLst>
                              <a:gd name="T0" fmla="+- 0 9975 9963"/>
                              <a:gd name="T1" fmla="*/ T0 w 19"/>
                              <a:gd name="T2" fmla="+- 0 1629 1613"/>
                              <a:gd name="T3" fmla="*/ 1629 h 18"/>
                              <a:gd name="T4" fmla="+- 0 9971 9963"/>
                              <a:gd name="T5" fmla="*/ T4 w 19"/>
                              <a:gd name="T6" fmla="+- 0 1630 1613"/>
                              <a:gd name="T7" fmla="*/ 1630 h 18"/>
                              <a:gd name="T8" fmla="+- 0 9967 9963"/>
                              <a:gd name="T9" fmla="*/ T8 w 19"/>
                              <a:gd name="T10" fmla="+- 0 1629 1613"/>
                              <a:gd name="T11" fmla="*/ 1629 h 18"/>
                              <a:gd name="T12" fmla="+- 0 9965 9963"/>
                              <a:gd name="T13" fmla="*/ T12 w 19"/>
                              <a:gd name="T14" fmla="+- 0 1625 1613"/>
                              <a:gd name="T15" fmla="*/ 1625 h 18"/>
                              <a:gd name="T16" fmla="+- 0 9963 9963"/>
                              <a:gd name="T17" fmla="*/ T16 w 19"/>
                              <a:gd name="T18" fmla="+- 0 1621 1613"/>
                              <a:gd name="T19" fmla="*/ 1621 h 18"/>
                              <a:gd name="T20" fmla="+- 0 9965 9963"/>
                              <a:gd name="T21" fmla="*/ T20 w 19"/>
                              <a:gd name="T22" fmla="+- 0 1617 1613"/>
                              <a:gd name="T23" fmla="*/ 1617 h 18"/>
                              <a:gd name="T24" fmla="+- 0 9969 9963"/>
                              <a:gd name="T25" fmla="*/ T24 w 19"/>
                              <a:gd name="T26" fmla="+- 0 1615 1613"/>
                              <a:gd name="T27" fmla="*/ 1615 h 18"/>
                              <a:gd name="T28" fmla="+- 0 9973 9963"/>
                              <a:gd name="T29" fmla="*/ T28 w 19"/>
                              <a:gd name="T30" fmla="+- 0 1613 1613"/>
                              <a:gd name="T31" fmla="*/ 1613 h 18"/>
                              <a:gd name="T32" fmla="+- 0 9978 9963"/>
                              <a:gd name="T33" fmla="*/ T32 w 19"/>
                              <a:gd name="T34" fmla="+- 0 1615 1613"/>
                              <a:gd name="T35" fmla="*/ 1615 h 18"/>
                              <a:gd name="T36" fmla="+- 0 9980 9963"/>
                              <a:gd name="T37" fmla="*/ T36 w 19"/>
                              <a:gd name="T38" fmla="+- 0 1619 1613"/>
                              <a:gd name="T39" fmla="*/ 1619 h 18"/>
                              <a:gd name="T40" fmla="+- 0 9982 9963"/>
                              <a:gd name="T41" fmla="*/ T40 w 19"/>
                              <a:gd name="T42" fmla="+- 0 1623 1613"/>
                              <a:gd name="T43" fmla="*/ 1623 h 18"/>
                              <a:gd name="T44" fmla="+- 0 9980 9963"/>
                              <a:gd name="T45" fmla="*/ T44 w 19"/>
                              <a:gd name="T46" fmla="+- 0 1627 1613"/>
                              <a:gd name="T47" fmla="*/ 1627 h 18"/>
                              <a:gd name="T48" fmla="+- 0 9975 9963"/>
                              <a:gd name="T49" fmla="*/ T48 w 19"/>
                              <a:gd name="T50" fmla="+- 0 1629 1613"/>
                              <a:gd name="T51" fmla="*/ 1629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2" y="16"/>
                                </a:moveTo>
                                <a:lnTo>
                                  <a:pt x="8"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2" name="Picture 469"/>
                          <pic:cNvPicPr>
                            <a:picLocks noChangeAspect="1" noChangeArrowheads="1"/>
                          </pic:cNvPicPr>
                        </pic:nvPicPr>
                        <pic:blipFill>
                          <a:blip r:embed="rId282">
                            <a:extLst>
                              <a:ext uri="{28A0092B-C50C-407E-A947-70E740481C1C}">
                                <a14:useLocalDpi xmlns:a14="http://schemas.microsoft.com/office/drawing/2010/main" val="0"/>
                              </a:ext>
                            </a:extLst>
                          </a:blip>
                          <a:srcRect/>
                          <a:stretch>
                            <a:fillRect/>
                          </a:stretch>
                        </pic:blipFill>
                        <pic:spPr bwMode="auto">
                          <a:xfrm>
                            <a:off x="9925" y="1737"/>
                            <a:ext cx="19" cy="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3" name="Freeform 470"/>
                        <wps:cNvSpPr>
                          <a:spLocks/>
                        </wps:cNvSpPr>
                        <wps:spPr bwMode="auto">
                          <a:xfrm>
                            <a:off x="9925" y="1737"/>
                            <a:ext cx="19" cy="18"/>
                          </a:xfrm>
                          <a:custGeom>
                            <a:avLst/>
                            <a:gdLst>
                              <a:gd name="T0" fmla="+- 0 9938 9925"/>
                              <a:gd name="T1" fmla="*/ T0 w 19"/>
                              <a:gd name="T2" fmla="+- 0 1753 1738"/>
                              <a:gd name="T3" fmla="*/ 1753 h 18"/>
                              <a:gd name="T4" fmla="+- 0 9934 9925"/>
                              <a:gd name="T5" fmla="*/ T4 w 19"/>
                              <a:gd name="T6" fmla="+- 0 1755 1738"/>
                              <a:gd name="T7" fmla="*/ 1755 h 18"/>
                              <a:gd name="T8" fmla="+- 0 9929 9925"/>
                              <a:gd name="T9" fmla="*/ T8 w 19"/>
                              <a:gd name="T10" fmla="+- 0 1753 1738"/>
                              <a:gd name="T11" fmla="*/ 1753 h 18"/>
                              <a:gd name="T12" fmla="+- 0 9927 9925"/>
                              <a:gd name="T13" fmla="*/ T12 w 19"/>
                              <a:gd name="T14" fmla="+- 0 1749 1738"/>
                              <a:gd name="T15" fmla="*/ 1749 h 18"/>
                              <a:gd name="T16" fmla="+- 0 9925 9925"/>
                              <a:gd name="T17" fmla="*/ T16 w 19"/>
                              <a:gd name="T18" fmla="+- 0 1745 1738"/>
                              <a:gd name="T19" fmla="*/ 1745 h 18"/>
                              <a:gd name="T20" fmla="+- 0 9927 9925"/>
                              <a:gd name="T21" fmla="*/ T20 w 19"/>
                              <a:gd name="T22" fmla="+- 0 1741 1738"/>
                              <a:gd name="T23" fmla="*/ 1741 h 18"/>
                              <a:gd name="T24" fmla="+- 0 9931 9925"/>
                              <a:gd name="T25" fmla="*/ T24 w 19"/>
                              <a:gd name="T26" fmla="+- 0 1739 1738"/>
                              <a:gd name="T27" fmla="*/ 1739 h 18"/>
                              <a:gd name="T28" fmla="+- 0 9935 9925"/>
                              <a:gd name="T29" fmla="*/ T28 w 19"/>
                              <a:gd name="T30" fmla="+- 0 1738 1738"/>
                              <a:gd name="T31" fmla="*/ 1738 h 18"/>
                              <a:gd name="T32" fmla="+- 0 9940 9925"/>
                              <a:gd name="T33" fmla="*/ T32 w 19"/>
                              <a:gd name="T34" fmla="+- 0 1739 1738"/>
                              <a:gd name="T35" fmla="*/ 1739 h 18"/>
                              <a:gd name="T36" fmla="+- 0 9942 9925"/>
                              <a:gd name="T37" fmla="*/ T36 w 19"/>
                              <a:gd name="T38" fmla="+- 0 1743 1738"/>
                              <a:gd name="T39" fmla="*/ 1743 h 18"/>
                              <a:gd name="T40" fmla="+- 0 9944 9925"/>
                              <a:gd name="T41" fmla="*/ T40 w 19"/>
                              <a:gd name="T42" fmla="+- 0 1747 1738"/>
                              <a:gd name="T43" fmla="*/ 1747 h 18"/>
                              <a:gd name="T44" fmla="+- 0 9942 9925"/>
                              <a:gd name="T45" fmla="*/ T44 w 19"/>
                              <a:gd name="T46" fmla="+- 0 1752 1738"/>
                              <a:gd name="T47" fmla="*/ 1752 h 18"/>
                              <a:gd name="T48" fmla="+- 0 9938 9925"/>
                              <a:gd name="T49" fmla="*/ T48 w 19"/>
                              <a:gd name="T50" fmla="+- 0 1753 1738"/>
                              <a:gd name="T51" fmla="*/ 1753 h 1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8">
                                <a:moveTo>
                                  <a:pt x="13" y="15"/>
                                </a:moveTo>
                                <a:lnTo>
                                  <a:pt x="9" y="17"/>
                                </a:lnTo>
                                <a:lnTo>
                                  <a:pt x="4" y="15"/>
                                </a:lnTo>
                                <a:lnTo>
                                  <a:pt x="2" y="11"/>
                                </a:lnTo>
                                <a:lnTo>
                                  <a:pt x="0" y="7"/>
                                </a:lnTo>
                                <a:lnTo>
                                  <a:pt x="2" y="3"/>
                                </a:lnTo>
                                <a:lnTo>
                                  <a:pt x="6" y="1"/>
                                </a:lnTo>
                                <a:lnTo>
                                  <a:pt x="10" y="0"/>
                                </a:lnTo>
                                <a:lnTo>
                                  <a:pt x="15" y="1"/>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4" name="Picture 471"/>
                          <pic:cNvPicPr>
                            <a:picLocks noChangeAspect="1" noChangeArrowheads="1"/>
                          </pic:cNvPicPr>
                        </pic:nvPicPr>
                        <pic:blipFill>
                          <a:blip r:embed="rId283">
                            <a:extLst>
                              <a:ext uri="{28A0092B-C50C-407E-A947-70E740481C1C}">
                                <a14:useLocalDpi xmlns:a14="http://schemas.microsoft.com/office/drawing/2010/main" val="0"/>
                              </a:ext>
                            </a:extLst>
                          </a:blip>
                          <a:srcRect/>
                          <a:stretch>
                            <a:fillRect/>
                          </a:stretch>
                        </pic:blipFill>
                        <pic:spPr bwMode="auto">
                          <a:xfrm>
                            <a:off x="9925" y="1751"/>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5" name="Freeform 472"/>
                        <wps:cNvSpPr>
                          <a:spLocks/>
                        </wps:cNvSpPr>
                        <wps:spPr bwMode="auto">
                          <a:xfrm>
                            <a:off x="9925" y="1751"/>
                            <a:ext cx="19" cy="17"/>
                          </a:xfrm>
                          <a:custGeom>
                            <a:avLst/>
                            <a:gdLst>
                              <a:gd name="T0" fmla="+- 0 9938 9925"/>
                              <a:gd name="T1" fmla="*/ T0 w 19"/>
                              <a:gd name="T2" fmla="+- 0 1766 1751"/>
                              <a:gd name="T3" fmla="*/ 1766 h 17"/>
                              <a:gd name="T4" fmla="+- 0 9934 9925"/>
                              <a:gd name="T5" fmla="*/ T4 w 19"/>
                              <a:gd name="T6" fmla="+- 0 1768 1751"/>
                              <a:gd name="T7" fmla="*/ 1768 h 17"/>
                              <a:gd name="T8" fmla="+- 0 9929 9925"/>
                              <a:gd name="T9" fmla="*/ T8 w 19"/>
                              <a:gd name="T10" fmla="+- 0 1766 1751"/>
                              <a:gd name="T11" fmla="*/ 1766 h 17"/>
                              <a:gd name="T12" fmla="+- 0 9927 9925"/>
                              <a:gd name="T13" fmla="*/ T12 w 19"/>
                              <a:gd name="T14" fmla="+- 0 1762 1751"/>
                              <a:gd name="T15" fmla="*/ 1762 h 17"/>
                              <a:gd name="T16" fmla="+- 0 9925 9925"/>
                              <a:gd name="T17" fmla="*/ T16 w 19"/>
                              <a:gd name="T18" fmla="+- 0 1759 1751"/>
                              <a:gd name="T19" fmla="*/ 1759 h 17"/>
                              <a:gd name="T20" fmla="+- 0 9927 9925"/>
                              <a:gd name="T21" fmla="*/ T20 w 19"/>
                              <a:gd name="T22" fmla="+- 0 1754 1751"/>
                              <a:gd name="T23" fmla="*/ 1754 h 17"/>
                              <a:gd name="T24" fmla="+- 0 9931 9925"/>
                              <a:gd name="T25" fmla="*/ T24 w 19"/>
                              <a:gd name="T26" fmla="+- 0 1753 1751"/>
                              <a:gd name="T27" fmla="*/ 1753 h 17"/>
                              <a:gd name="T28" fmla="+- 0 9935 9925"/>
                              <a:gd name="T29" fmla="*/ T28 w 19"/>
                              <a:gd name="T30" fmla="+- 0 1751 1751"/>
                              <a:gd name="T31" fmla="*/ 1751 h 17"/>
                              <a:gd name="T32" fmla="+- 0 9940 9925"/>
                              <a:gd name="T33" fmla="*/ T32 w 19"/>
                              <a:gd name="T34" fmla="+- 0 1753 1751"/>
                              <a:gd name="T35" fmla="*/ 1753 h 17"/>
                              <a:gd name="T36" fmla="+- 0 9942 9925"/>
                              <a:gd name="T37" fmla="*/ T36 w 19"/>
                              <a:gd name="T38" fmla="+- 0 1756 1751"/>
                              <a:gd name="T39" fmla="*/ 1756 h 17"/>
                              <a:gd name="T40" fmla="+- 0 9944 9925"/>
                              <a:gd name="T41" fmla="*/ T40 w 19"/>
                              <a:gd name="T42" fmla="+- 0 1760 1751"/>
                              <a:gd name="T43" fmla="*/ 1760 h 17"/>
                              <a:gd name="T44" fmla="+- 0 9942 9925"/>
                              <a:gd name="T45" fmla="*/ T44 w 19"/>
                              <a:gd name="T46" fmla="+- 0 1765 1751"/>
                              <a:gd name="T47" fmla="*/ 1765 h 17"/>
                              <a:gd name="T48" fmla="+- 0 9938 9925"/>
                              <a:gd name="T49" fmla="*/ T48 w 19"/>
                              <a:gd name="T50" fmla="+- 0 1766 1751"/>
                              <a:gd name="T51" fmla="*/ 1766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3" y="15"/>
                                </a:moveTo>
                                <a:lnTo>
                                  <a:pt x="9" y="17"/>
                                </a:lnTo>
                                <a:lnTo>
                                  <a:pt x="4" y="15"/>
                                </a:lnTo>
                                <a:lnTo>
                                  <a:pt x="2" y="11"/>
                                </a:lnTo>
                                <a:lnTo>
                                  <a:pt x="0" y="8"/>
                                </a:lnTo>
                                <a:lnTo>
                                  <a:pt x="2" y="3"/>
                                </a:lnTo>
                                <a:lnTo>
                                  <a:pt x="6" y="2"/>
                                </a:lnTo>
                                <a:lnTo>
                                  <a:pt x="10" y="0"/>
                                </a:lnTo>
                                <a:lnTo>
                                  <a:pt x="15" y="2"/>
                                </a:lnTo>
                                <a:lnTo>
                                  <a:pt x="17" y="5"/>
                                </a:lnTo>
                                <a:lnTo>
                                  <a:pt x="19" y="9"/>
                                </a:lnTo>
                                <a:lnTo>
                                  <a:pt x="17" y="14"/>
                                </a:lnTo>
                                <a:lnTo>
                                  <a:pt x="13" y="15"/>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36" name="Picture 473"/>
                          <pic:cNvPicPr>
                            <a:picLocks noChangeAspect="1" noChangeArrowheads="1"/>
                          </pic:cNvPicPr>
                        </pic:nvPicPr>
                        <pic:blipFill>
                          <a:blip r:embed="rId284">
                            <a:extLst>
                              <a:ext uri="{28A0092B-C50C-407E-A947-70E740481C1C}">
                                <a14:useLocalDpi xmlns:a14="http://schemas.microsoft.com/office/drawing/2010/main" val="0"/>
                              </a:ext>
                            </a:extLst>
                          </a:blip>
                          <a:srcRect/>
                          <a:stretch>
                            <a:fillRect/>
                          </a:stretch>
                        </pic:blipFill>
                        <pic:spPr bwMode="auto">
                          <a:xfrm>
                            <a:off x="9933" y="1756"/>
                            <a:ext cx="19" cy="1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37" name="Freeform 474"/>
                        <wps:cNvSpPr>
                          <a:spLocks/>
                        </wps:cNvSpPr>
                        <wps:spPr bwMode="auto">
                          <a:xfrm>
                            <a:off x="9933" y="1756"/>
                            <a:ext cx="19" cy="17"/>
                          </a:xfrm>
                          <a:custGeom>
                            <a:avLst/>
                            <a:gdLst>
                              <a:gd name="T0" fmla="+- 0 9946 9934"/>
                              <a:gd name="T1" fmla="*/ T0 w 19"/>
                              <a:gd name="T2" fmla="+- 0 1772 1756"/>
                              <a:gd name="T3" fmla="*/ 1772 h 17"/>
                              <a:gd name="T4" fmla="+- 0 9943 9934"/>
                              <a:gd name="T5" fmla="*/ T4 w 19"/>
                              <a:gd name="T6" fmla="+- 0 1773 1756"/>
                              <a:gd name="T7" fmla="*/ 1773 h 17"/>
                              <a:gd name="T8" fmla="+- 0 9938 9934"/>
                              <a:gd name="T9" fmla="*/ T8 w 19"/>
                              <a:gd name="T10" fmla="+- 0 1772 1756"/>
                              <a:gd name="T11" fmla="*/ 1772 h 17"/>
                              <a:gd name="T12" fmla="+- 0 9936 9934"/>
                              <a:gd name="T13" fmla="*/ T12 w 19"/>
                              <a:gd name="T14" fmla="+- 0 1768 1756"/>
                              <a:gd name="T15" fmla="*/ 1768 h 17"/>
                              <a:gd name="T16" fmla="+- 0 9934 9934"/>
                              <a:gd name="T17" fmla="*/ T16 w 19"/>
                              <a:gd name="T18" fmla="+- 0 1764 1756"/>
                              <a:gd name="T19" fmla="*/ 1764 h 17"/>
                              <a:gd name="T20" fmla="+- 0 9936 9934"/>
                              <a:gd name="T21" fmla="*/ T20 w 19"/>
                              <a:gd name="T22" fmla="+- 0 1760 1756"/>
                              <a:gd name="T23" fmla="*/ 1760 h 17"/>
                              <a:gd name="T24" fmla="+- 0 9940 9934"/>
                              <a:gd name="T25" fmla="*/ T24 w 19"/>
                              <a:gd name="T26" fmla="+- 0 1758 1756"/>
                              <a:gd name="T27" fmla="*/ 1758 h 17"/>
                              <a:gd name="T28" fmla="+- 0 9944 9934"/>
                              <a:gd name="T29" fmla="*/ T28 w 19"/>
                              <a:gd name="T30" fmla="+- 0 1756 1756"/>
                              <a:gd name="T31" fmla="*/ 1756 h 17"/>
                              <a:gd name="T32" fmla="+- 0 9949 9934"/>
                              <a:gd name="T33" fmla="*/ T32 w 19"/>
                              <a:gd name="T34" fmla="+- 0 1758 1756"/>
                              <a:gd name="T35" fmla="*/ 1758 h 17"/>
                              <a:gd name="T36" fmla="+- 0 9951 9934"/>
                              <a:gd name="T37" fmla="*/ T36 w 19"/>
                              <a:gd name="T38" fmla="+- 0 1762 1756"/>
                              <a:gd name="T39" fmla="*/ 1762 h 17"/>
                              <a:gd name="T40" fmla="+- 0 9953 9934"/>
                              <a:gd name="T41" fmla="*/ T40 w 19"/>
                              <a:gd name="T42" fmla="+- 0 1766 1756"/>
                              <a:gd name="T43" fmla="*/ 1766 h 17"/>
                              <a:gd name="T44" fmla="+- 0 9951 9934"/>
                              <a:gd name="T45" fmla="*/ T44 w 19"/>
                              <a:gd name="T46" fmla="+- 0 1770 1756"/>
                              <a:gd name="T47" fmla="*/ 1770 h 17"/>
                              <a:gd name="T48" fmla="+- 0 9946 9934"/>
                              <a:gd name="T49" fmla="*/ T48 w 19"/>
                              <a:gd name="T50" fmla="+- 0 1772 1756"/>
                              <a:gd name="T51" fmla="*/ 1772 h 1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Lst>
                            <a:rect l="0" t="0" r="r" b="b"/>
                            <a:pathLst>
                              <a:path w="19" h="17">
                                <a:moveTo>
                                  <a:pt x="12" y="16"/>
                                </a:moveTo>
                                <a:lnTo>
                                  <a:pt x="9" y="17"/>
                                </a:lnTo>
                                <a:lnTo>
                                  <a:pt x="4" y="16"/>
                                </a:lnTo>
                                <a:lnTo>
                                  <a:pt x="2" y="12"/>
                                </a:lnTo>
                                <a:lnTo>
                                  <a:pt x="0" y="8"/>
                                </a:lnTo>
                                <a:lnTo>
                                  <a:pt x="2" y="4"/>
                                </a:lnTo>
                                <a:lnTo>
                                  <a:pt x="6" y="2"/>
                                </a:lnTo>
                                <a:lnTo>
                                  <a:pt x="10" y="0"/>
                                </a:lnTo>
                                <a:lnTo>
                                  <a:pt x="15" y="2"/>
                                </a:lnTo>
                                <a:lnTo>
                                  <a:pt x="17" y="6"/>
                                </a:lnTo>
                                <a:lnTo>
                                  <a:pt x="19" y="10"/>
                                </a:lnTo>
                                <a:lnTo>
                                  <a:pt x="17" y="14"/>
                                </a:lnTo>
                                <a:lnTo>
                                  <a:pt x="12" y="16"/>
                                </a:lnTo>
                                <a:close/>
                              </a:path>
                            </a:pathLst>
                          </a:custGeom>
                          <a:noFill/>
                          <a:ln w="764">
                            <a:solidFill>
                              <a:srgbClr val="1F1A17"/>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38" name="Freeform 475"/>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close/>
                              </a:path>
                            </a:pathLst>
                          </a:custGeom>
                          <a:solidFill>
                            <a:srgbClr val="C8B1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39" name="Freeform 476"/>
                        <wps:cNvSpPr>
                          <a:spLocks/>
                        </wps:cNvSpPr>
                        <wps:spPr bwMode="auto">
                          <a:xfrm>
                            <a:off x="9210" y="978"/>
                            <a:ext cx="391" cy="62"/>
                          </a:xfrm>
                          <a:custGeom>
                            <a:avLst/>
                            <a:gdLst>
                              <a:gd name="T0" fmla="+- 0 9406 9210"/>
                              <a:gd name="T1" fmla="*/ T0 w 391"/>
                              <a:gd name="T2" fmla="+- 0 1040 979"/>
                              <a:gd name="T3" fmla="*/ 1040 h 62"/>
                              <a:gd name="T4" fmla="+- 0 9301 9210"/>
                              <a:gd name="T5" fmla="*/ T4 w 391"/>
                              <a:gd name="T6" fmla="+- 0 1034 979"/>
                              <a:gd name="T7" fmla="*/ 1034 h 62"/>
                              <a:gd name="T8" fmla="+- 0 9216 9210"/>
                              <a:gd name="T9" fmla="*/ T8 w 391"/>
                              <a:gd name="T10" fmla="+- 0 1017 979"/>
                              <a:gd name="T11" fmla="*/ 1017 h 62"/>
                              <a:gd name="T12" fmla="+- 0 9210 9210"/>
                              <a:gd name="T13" fmla="*/ T12 w 391"/>
                              <a:gd name="T14" fmla="+- 0 1013 979"/>
                              <a:gd name="T15" fmla="*/ 1013 h 62"/>
                              <a:gd name="T16" fmla="+- 0 9211 9210"/>
                              <a:gd name="T17" fmla="*/ T16 w 391"/>
                              <a:gd name="T18" fmla="+- 0 1009 979"/>
                              <a:gd name="T19" fmla="*/ 1009 h 62"/>
                              <a:gd name="T20" fmla="+- 0 9211 9210"/>
                              <a:gd name="T21" fmla="*/ T20 w 391"/>
                              <a:gd name="T22" fmla="+- 0 1006 979"/>
                              <a:gd name="T23" fmla="*/ 1006 h 62"/>
                              <a:gd name="T24" fmla="+- 0 9301 9210"/>
                              <a:gd name="T25" fmla="*/ T24 w 391"/>
                              <a:gd name="T26" fmla="+- 0 985 979"/>
                              <a:gd name="T27" fmla="*/ 985 h 62"/>
                              <a:gd name="T28" fmla="+- 0 9406 9210"/>
                              <a:gd name="T29" fmla="*/ T28 w 391"/>
                              <a:gd name="T30" fmla="+- 0 979 979"/>
                              <a:gd name="T31" fmla="*/ 979 h 62"/>
                              <a:gd name="T32" fmla="+- 0 9460 9210"/>
                              <a:gd name="T33" fmla="*/ T32 w 391"/>
                              <a:gd name="T34" fmla="+- 0 981 979"/>
                              <a:gd name="T35" fmla="*/ 981 h 62"/>
                              <a:gd name="T36" fmla="+- 0 9556 9210"/>
                              <a:gd name="T37" fmla="*/ T36 w 391"/>
                              <a:gd name="T38" fmla="+- 0 993 979"/>
                              <a:gd name="T39" fmla="*/ 993 h 62"/>
                              <a:gd name="T40" fmla="+- 0 9601 9210"/>
                              <a:gd name="T41" fmla="*/ T40 w 391"/>
                              <a:gd name="T42" fmla="+- 0 1006 979"/>
                              <a:gd name="T43" fmla="*/ 1006 h 62"/>
                              <a:gd name="T44" fmla="+- 0 9601 9210"/>
                              <a:gd name="T45" fmla="*/ T44 w 391"/>
                              <a:gd name="T46" fmla="+- 0 1009 979"/>
                              <a:gd name="T47" fmla="*/ 1009 h 62"/>
                              <a:gd name="T48" fmla="+- 0 9601 9210"/>
                              <a:gd name="T49" fmla="*/ T48 w 391"/>
                              <a:gd name="T50" fmla="+- 0 1013 979"/>
                              <a:gd name="T51" fmla="*/ 1013 h 62"/>
                              <a:gd name="T52" fmla="+- 0 9511 9210"/>
                              <a:gd name="T53" fmla="*/ T52 w 391"/>
                              <a:gd name="T54" fmla="+- 0 1034 979"/>
                              <a:gd name="T55" fmla="*/ 1034 h 62"/>
                              <a:gd name="T56" fmla="+- 0 9460 9210"/>
                              <a:gd name="T57" fmla="*/ T56 w 391"/>
                              <a:gd name="T58" fmla="+- 0 1039 979"/>
                              <a:gd name="T59" fmla="*/ 1039 h 62"/>
                              <a:gd name="T60" fmla="+- 0 9406 9210"/>
                              <a:gd name="T61" fmla="*/ T60 w 391"/>
                              <a:gd name="T62" fmla="+- 0 1040 979"/>
                              <a:gd name="T63" fmla="*/ 1040 h 6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Lst>
                            <a:rect l="0" t="0" r="r" b="b"/>
                            <a:pathLst>
                              <a:path w="391" h="62">
                                <a:moveTo>
                                  <a:pt x="196" y="61"/>
                                </a:moveTo>
                                <a:lnTo>
                                  <a:pt x="91" y="55"/>
                                </a:lnTo>
                                <a:lnTo>
                                  <a:pt x="6" y="38"/>
                                </a:lnTo>
                                <a:lnTo>
                                  <a:pt x="0" y="34"/>
                                </a:lnTo>
                                <a:lnTo>
                                  <a:pt x="1" y="30"/>
                                </a:lnTo>
                                <a:lnTo>
                                  <a:pt x="1" y="27"/>
                                </a:lnTo>
                                <a:lnTo>
                                  <a:pt x="91" y="6"/>
                                </a:lnTo>
                                <a:lnTo>
                                  <a:pt x="196" y="0"/>
                                </a:lnTo>
                                <a:lnTo>
                                  <a:pt x="250" y="2"/>
                                </a:lnTo>
                                <a:lnTo>
                                  <a:pt x="346" y="14"/>
                                </a:lnTo>
                                <a:lnTo>
                                  <a:pt x="391" y="27"/>
                                </a:lnTo>
                                <a:lnTo>
                                  <a:pt x="391" y="30"/>
                                </a:lnTo>
                                <a:lnTo>
                                  <a:pt x="391" y="34"/>
                                </a:lnTo>
                                <a:lnTo>
                                  <a:pt x="301" y="55"/>
                                </a:lnTo>
                                <a:lnTo>
                                  <a:pt x="250" y="60"/>
                                </a:lnTo>
                                <a:lnTo>
                                  <a:pt x="196" y="61"/>
                                </a:lnTo>
                              </a:path>
                            </a:pathLst>
                          </a:custGeom>
                          <a:noFill/>
                          <a:ln w="97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0" name="Picture 477"/>
                          <pic:cNvPicPr>
                            <a:picLocks noChangeAspect="1" noChangeArrowheads="1"/>
                          </pic:cNvPicPr>
                        </pic:nvPicPr>
                        <pic:blipFill>
                          <a:blip r:embed="rId285">
                            <a:extLst>
                              <a:ext uri="{28A0092B-C50C-407E-A947-70E740481C1C}">
                                <a14:useLocalDpi xmlns:a14="http://schemas.microsoft.com/office/drawing/2010/main" val="0"/>
                              </a:ext>
                            </a:extLst>
                          </a:blip>
                          <a:srcRect/>
                          <a:stretch>
                            <a:fillRect/>
                          </a:stretch>
                        </pic:blipFill>
                        <pic:spPr bwMode="auto">
                          <a:xfrm>
                            <a:off x="9230" y="991"/>
                            <a:ext cx="351" cy="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41" name="Picture 478"/>
                          <pic:cNvPicPr>
                            <a:picLocks noChangeAspect="1" noChangeArrowheads="1"/>
                          </pic:cNvPicPr>
                        </pic:nvPicPr>
                        <pic:blipFill>
                          <a:blip r:embed="rId286">
                            <a:extLst>
                              <a:ext uri="{28A0092B-C50C-407E-A947-70E740481C1C}">
                                <a14:useLocalDpi xmlns:a14="http://schemas.microsoft.com/office/drawing/2010/main" val="0"/>
                              </a:ext>
                            </a:extLst>
                          </a:blip>
                          <a:srcRect/>
                          <a:stretch>
                            <a:fillRect/>
                          </a:stretch>
                        </pic:blipFill>
                        <pic:spPr bwMode="auto">
                          <a:xfrm>
                            <a:off x="9069" y="607"/>
                            <a:ext cx="672" cy="42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2" name="Freeform 479"/>
                        <wps:cNvSpPr>
                          <a:spLocks/>
                        </wps:cNvSpPr>
                        <wps:spPr bwMode="auto">
                          <a:xfrm>
                            <a:off x="8936" y="1866"/>
                            <a:ext cx="660" cy="382"/>
                          </a:xfrm>
                          <a:custGeom>
                            <a:avLst/>
                            <a:gdLst>
                              <a:gd name="T0" fmla="+- 0 9592 8936"/>
                              <a:gd name="T1" fmla="*/ T0 w 660"/>
                              <a:gd name="T2" fmla="+- 0 2249 1867"/>
                              <a:gd name="T3" fmla="*/ 2249 h 382"/>
                              <a:gd name="T4" fmla="+- 0 9529 8936"/>
                              <a:gd name="T5" fmla="*/ T4 w 660"/>
                              <a:gd name="T6" fmla="+- 0 2220 1867"/>
                              <a:gd name="T7" fmla="*/ 2220 h 382"/>
                              <a:gd name="T8" fmla="+- 0 9471 8936"/>
                              <a:gd name="T9" fmla="*/ T8 w 660"/>
                              <a:gd name="T10" fmla="+- 0 2195 1867"/>
                              <a:gd name="T11" fmla="*/ 2195 h 382"/>
                              <a:gd name="T12" fmla="+- 0 9412 8936"/>
                              <a:gd name="T13" fmla="*/ T12 w 660"/>
                              <a:gd name="T14" fmla="+- 0 2174 1867"/>
                              <a:gd name="T15" fmla="*/ 2174 h 382"/>
                              <a:gd name="T16" fmla="+- 0 9343 8936"/>
                              <a:gd name="T17" fmla="*/ T16 w 660"/>
                              <a:gd name="T18" fmla="+- 0 2157 1867"/>
                              <a:gd name="T19" fmla="*/ 2157 h 382"/>
                              <a:gd name="T20" fmla="+- 0 9268 8936"/>
                              <a:gd name="T21" fmla="*/ T20 w 660"/>
                              <a:gd name="T22" fmla="+- 0 2141 1867"/>
                              <a:gd name="T23" fmla="*/ 2141 h 382"/>
                              <a:gd name="T24" fmla="+- 0 9200 8936"/>
                              <a:gd name="T25" fmla="*/ T24 w 660"/>
                              <a:gd name="T26" fmla="+- 0 2119 1867"/>
                              <a:gd name="T27" fmla="*/ 2119 h 382"/>
                              <a:gd name="T28" fmla="+- 0 9144 8936"/>
                              <a:gd name="T29" fmla="*/ T28 w 660"/>
                              <a:gd name="T30" fmla="+- 0 2094 1867"/>
                              <a:gd name="T31" fmla="*/ 2094 h 382"/>
                              <a:gd name="T32" fmla="+- 0 9066 8936"/>
                              <a:gd name="T33" fmla="*/ T32 w 660"/>
                              <a:gd name="T34" fmla="+- 0 2033 1867"/>
                              <a:gd name="T35" fmla="*/ 2033 h 382"/>
                              <a:gd name="T36" fmla="+- 0 9022 8936"/>
                              <a:gd name="T37" fmla="*/ T36 w 660"/>
                              <a:gd name="T38" fmla="+- 0 1989 1867"/>
                              <a:gd name="T39" fmla="*/ 1989 h 382"/>
                              <a:gd name="T40" fmla="+- 0 8977 8936"/>
                              <a:gd name="T41" fmla="*/ T40 w 660"/>
                              <a:gd name="T42" fmla="+- 0 1938 1867"/>
                              <a:gd name="T43" fmla="*/ 1938 h 382"/>
                              <a:gd name="T44" fmla="+- 0 8936 8936"/>
                              <a:gd name="T45" fmla="*/ T44 w 660"/>
                              <a:gd name="T46" fmla="+- 0 1883 1867"/>
                              <a:gd name="T47" fmla="*/ 1883 h 382"/>
                              <a:gd name="T48" fmla="+- 0 8936 8936"/>
                              <a:gd name="T49" fmla="*/ T48 w 660"/>
                              <a:gd name="T50" fmla="+- 0 1880 1867"/>
                              <a:gd name="T51" fmla="*/ 1880 h 382"/>
                              <a:gd name="T52" fmla="+- 0 8937 8936"/>
                              <a:gd name="T53" fmla="*/ T52 w 660"/>
                              <a:gd name="T54" fmla="+- 0 1875 1867"/>
                              <a:gd name="T55" fmla="*/ 1875 h 382"/>
                              <a:gd name="T56" fmla="+- 0 8939 8936"/>
                              <a:gd name="T57" fmla="*/ T56 w 660"/>
                              <a:gd name="T58" fmla="+- 0 1867 1867"/>
                              <a:gd name="T59" fmla="*/ 1867 h 382"/>
                              <a:gd name="T60" fmla="+- 0 8980 8936"/>
                              <a:gd name="T61" fmla="*/ T60 w 660"/>
                              <a:gd name="T62" fmla="+- 0 1923 1867"/>
                              <a:gd name="T63" fmla="*/ 1923 h 382"/>
                              <a:gd name="T64" fmla="+- 0 9024 8936"/>
                              <a:gd name="T65" fmla="*/ T64 w 660"/>
                              <a:gd name="T66" fmla="+- 0 1974 1867"/>
                              <a:gd name="T67" fmla="*/ 1974 h 382"/>
                              <a:gd name="T68" fmla="+- 0 9068 8936"/>
                              <a:gd name="T69" fmla="*/ T68 w 660"/>
                              <a:gd name="T70" fmla="+- 0 2018 1867"/>
                              <a:gd name="T71" fmla="*/ 2018 h 382"/>
                              <a:gd name="T72" fmla="+- 0 9146 8936"/>
                              <a:gd name="T73" fmla="*/ T72 w 660"/>
                              <a:gd name="T74" fmla="+- 0 2079 1867"/>
                              <a:gd name="T75" fmla="*/ 2079 h 382"/>
                              <a:gd name="T76" fmla="+- 0 9203 8936"/>
                              <a:gd name="T77" fmla="*/ T76 w 660"/>
                              <a:gd name="T78" fmla="+- 0 2104 1867"/>
                              <a:gd name="T79" fmla="*/ 2104 h 382"/>
                              <a:gd name="T80" fmla="+- 0 9271 8936"/>
                              <a:gd name="T81" fmla="*/ T80 w 660"/>
                              <a:gd name="T82" fmla="+- 0 2126 1867"/>
                              <a:gd name="T83" fmla="*/ 2126 h 382"/>
                              <a:gd name="T84" fmla="+- 0 9345 8936"/>
                              <a:gd name="T85" fmla="*/ T84 w 660"/>
                              <a:gd name="T86" fmla="+- 0 2143 1867"/>
                              <a:gd name="T87" fmla="*/ 2143 h 382"/>
                              <a:gd name="T88" fmla="+- 0 9414 8936"/>
                              <a:gd name="T89" fmla="*/ T88 w 660"/>
                              <a:gd name="T90" fmla="+- 0 2160 1867"/>
                              <a:gd name="T91" fmla="*/ 2160 h 382"/>
                              <a:gd name="T92" fmla="+- 0 9474 8936"/>
                              <a:gd name="T93" fmla="*/ T92 w 660"/>
                              <a:gd name="T94" fmla="+- 0 2181 1867"/>
                              <a:gd name="T95" fmla="*/ 2181 h 382"/>
                              <a:gd name="T96" fmla="+- 0 9532 8936"/>
                              <a:gd name="T97" fmla="*/ T96 w 660"/>
                              <a:gd name="T98" fmla="+- 0 2205 1867"/>
                              <a:gd name="T99" fmla="*/ 2205 h 382"/>
                              <a:gd name="T100" fmla="+- 0 9595 8936"/>
                              <a:gd name="T101" fmla="*/ T100 w 660"/>
                              <a:gd name="T102" fmla="+- 0 2234 1867"/>
                              <a:gd name="T103" fmla="*/ 2234 h 382"/>
                              <a:gd name="T104" fmla="+- 0 9592 8936"/>
                              <a:gd name="T105" fmla="*/ T104 w 660"/>
                              <a:gd name="T106" fmla="+- 0 2249 1867"/>
                              <a:gd name="T107" fmla="*/ 2249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656" y="382"/>
                                </a:moveTo>
                                <a:lnTo>
                                  <a:pt x="593" y="353"/>
                                </a:lnTo>
                                <a:lnTo>
                                  <a:pt x="535" y="328"/>
                                </a:lnTo>
                                <a:lnTo>
                                  <a:pt x="476" y="307"/>
                                </a:lnTo>
                                <a:lnTo>
                                  <a:pt x="407" y="290"/>
                                </a:lnTo>
                                <a:lnTo>
                                  <a:pt x="332" y="274"/>
                                </a:lnTo>
                                <a:lnTo>
                                  <a:pt x="264" y="252"/>
                                </a:lnTo>
                                <a:lnTo>
                                  <a:pt x="208" y="227"/>
                                </a:lnTo>
                                <a:lnTo>
                                  <a:pt x="130" y="166"/>
                                </a:lnTo>
                                <a:lnTo>
                                  <a:pt x="86" y="122"/>
                                </a:lnTo>
                                <a:lnTo>
                                  <a:pt x="41" y="71"/>
                                </a:lnTo>
                                <a:lnTo>
                                  <a:pt x="0" y="16"/>
                                </a:lnTo>
                                <a:lnTo>
                                  <a:pt x="0" y="13"/>
                                </a:lnTo>
                                <a:lnTo>
                                  <a:pt x="1" y="8"/>
                                </a:lnTo>
                                <a:lnTo>
                                  <a:pt x="3" y="0"/>
                                </a:lnTo>
                                <a:lnTo>
                                  <a:pt x="44" y="56"/>
                                </a:lnTo>
                                <a:lnTo>
                                  <a:pt x="88" y="107"/>
                                </a:lnTo>
                                <a:lnTo>
                                  <a:pt x="132" y="151"/>
                                </a:lnTo>
                                <a:lnTo>
                                  <a:pt x="210" y="212"/>
                                </a:lnTo>
                                <a:lnTo>
                                  <a:pt x="267" y="237"/>
                                </a:lnTo>
                                <a:lnTo>
                                  <a:pt x="335" y="259"/>
                                </a:lnTo>
                                <a:lnTo>
                                  <a:pt x="409" y="276"/>
                                </a:lnTo>
                                <a:lnTo>
                                  <a:pt x="478" y="293"/>
                                </a:lnTo>
                                <a:lnTo>
                                  <a:pt x="538" y="314"/>
                                </a:lnTo>
                                <a:lnTo>
                                  <a:pt x="596" y="338"/>
                                </a:lnTo>
                                <a:lnTo>
                                  <a:pt x="659" y="367"/>
                                </a:lnTo>
                                <a:lnTo>
                                  <a:pt x="656" y="382"/>
                                </a:lnTo>
                                <a:close/>
                              </a:path>
                            </a:pathLst>
                          </a:custGeom>
                          <a:solidFill>
                            <a:srgbClr val="4F793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s:wsp>
                        <wps:cNvPr id="243" name="Freeform 480"/>
                        <wps:cNvSpPr>
                          <a:spLocks/>
                        </wps:cNvSpPr>
                        <wps:spPr bwMode="auto">
                          <a:xfrm>
                            <a:off x="8936" y="1866"/>
                            <a:ext cx="660" cy="382"/>
                          </a:xfrm>
                          <a:custGeom>
                            <a:avLst/>
                            <a:gdLst>
                              <a:gd name="T0" fmla="+- 0 8936 8936"/>
                              <a:gd name="T1" fmla="*/ T0 w 660"/>
                              <a:gd name="T2" fmla="+- 0 1883 1867"/>
                              <a:gd name="T3" fmla="*/ 1883 h 382"/>
                              <a:gd name="T4" fmla="+- 0 8977 8936"/>
                              <a:gd name="T5" fmla="*/ T4 w 660"/>
                              <a:gd name="T6" fmla="+- 0 1938 1867"/>
                              <a:gd name="T7" fmla="*/ 1938 h 382"/>
                              <a:gd name="T8" fmla="+- 0 9022 8936"/>
                              <a:gd name="T9" fmla="*/ T8 w 660"/>
                              <a:gd name="T10" fmla="+- 0 1989 1867"/>
                              <a:gd name="T11" fmla="*/ 1989 h 382"/>
                              <a:gd name="T12" fmla="+- 0 9066 8936"/>
                              <a:gd name="T13" fmla="*/ T12 w 660"/>
                              <a:gd name="T14" fmla="+- 0 2033 1867"/>
                              <a:gd name="T15" fmla="*/ 2033 h 382"/>
                              <a:gd name="T16" fmla="+- 0 9144 8936"/>
                              <a:gd name="T17" fmla="*/ T16 w 660"/>
                              <a:gd name="T18" fmla="+- 0 2094 1867"/>
                              <a:gd name="T19" fmla="*/ 2094 h 382"/>
                              <a:gd name="T20" fmla="+- 0 9200 8936"/>
                              <a:gd name="T21" fmla="*/ T20 w 660"/>
                              <a:gd name="T22" fmla="+- 0 2119 1867"/>
                              <a:gd name="T23" fmla="*/ 2119 h 382"/>
                              <a:gd name="T24" fmla="+- 0 9268 8936"/>
                              <a:gd name="T25" fmla="*/ T24 w 660"/>
                              <a:gd name="T26" fmla="+- 0 2141 1867"/>
                              <a:gd name="T27" fmla="*/ 2141 h 382"/>
                              <a:gd name="T28" fmla="+- 0 9343 8936"/>
                              <a:gd name="T29" fmla="*/ T28 w 660"/>
                              <a:gd name="T30" fmla="+- 0 2157 1867"/>
                              <a:gd name="T31" fmla="*/ 2157 h 382"/>
                              <a:gd name="T32" fmla="+- 0 9412 8936"/>
                              <a:gd name="T33" fmla="*/ T32 w 660"/>
                              <a:gd name="T34" fmla="+- 0 2174 1867"/>
                              <a:gd name="T35" fmla="*/ 2174 h 382"/>
                              <a:gd name="T36" fmla="+- 0 9471 8936"/>
                              <a:gd name="T37" fmla="*/ T36 w 660"/>
                              <a:gd name="T38" fmla="+- 0 2195 1867"/>
                              <a:gd name="T39" fmla="*/ 2195 h 382"/>
                              <a:gd name="T40" fmla="+- 0 9529 8936"/>
                              <a:gd name="T41" fmla="*/ T40 w 660"/>
                              <a:gd name="T42" fmla="+- 0 2220 1867"/>
                              <a:gd name="T43" fmla="*/ 2220 h 382"/>
                              <a:gd name="T44" fmla="+- 0 9592 8936"/>
                              <a:gd name="T45" fmla="*/ T44 w 660"/>
                              <a:gd name="T46" fmla="+- 0 2249 1867"/>
                              <a:gd name="T47" fmla="*/ 2249 h 382"/>
                              <a:gd name="T48" fmla="+- 0 9595 8936"/>
                              <a:gd name="T49" fmla="*/ T48 w 660"/>
                              <a:gd name="T50" fmla="+- 0 2234 1867"/>
                              <a:gd name="T51" fmla="*/ 2234 h 382"/>
                              <a:gd name="T52" fmla="+- 0 9532 8936"/>
                              <a:gd name="T53" fmla="*/ T52 w 660"/>
                              <a:gd name="T54" fmla="+- 0 2205 1867"/>
                              <a:gd name="T55" fmla="*/ 2205 h 382"/>
                              <a:gd name="T56" fmla="+- 0 9474 8936"/>
                              <a:gd name="T57" fmla="*/ T56 w 660"/>
                              <a:gd name="T58" fmla="+- 0 2181 1867"/>
                              <a:gd name="T59" fmla="*/ 2181 h 382"/>
                              <a:gd name="T60" fmla="+- 0 9414 8936"/>
                              <a:gd name="T61" fmla="*/ T60 w 660"/>
                              <a:gd name="T62" fmla="+- 0 2160 1867"/>
                              <a:gd name="T63" fmla="*/ 2160 h 382"/>
                              <a:gd name="T64" fmla="+- 0 9345 8936"/>
                              <a:gd name="T65" fmla="*/ T64 w 660"/>
                              <a:gd name="T66" fmla="+- 0 2143 1867"/>
                              <a:gd name="T67" fmla="*/ 2143 h 382"/>
                              <a:gd name="T68" fmla="+- 0 9271 8936"/>
                              <a:gd name="T69" fmla="*/ T68 w 660"/>
                              <a:gd name="T70" fmla="+- 0 2126 1867"/>
                              <a:gd name="T71" fmla="*/ 2126 h 382"/>
                              <a:gd name="T72" fmla="+- 0 9203 8936"/>
                              <a:gd name="T73" fmla="*/ T72 w 660"/>
                              <a:gd name="T74" fmla="+- 0 2104 1867"/>
                              <a:gd name="T75" fmla="*/ 2104 h 382"/>
                              <a:gd name="T76" fmla="+- 0 9146 8936"/>
                              <a:gd name="T77" fmla="*/ T76 w 660"/>
                              <a:gd name="T78" fmla="+- 0 2079 1867"/>
                              <a:gd name="T79" fmla="*/ 2079 h 382"/>
                              <a:gd name="T80" fmla="+- 0 9068 8936"/>
                              <a:gd name="T81" fmla="*/ T80 w 660"/>
                              <a:gd name="T82" fmla="+- 0 2018 1867"/>
                              <a:gd name="T83" fmla="*/ 2018 h 382"/>
                              <a:gd name="T84" fmla="+- 0 9024 8936"/>
                              <a:gd name="T85" fmla="*/ T84 w 660"/>
                              <a:gd name="T86" fmla="+- 0 1974 1867"/>
                              <a:gd name="T87" fmla="*/ 1974 h 382"/>
                              <a:gd name="T88" fmla="+- 0 8980 8936"/>
                              <a:gd name="T89" fmla="*/ T88 w 660"/>
                              <a:gd name="T90" fmla="+- 0 1923 1867"/>
                              <a:gd name="T91" fmla="*/ 1923 h 382"/>
                              <a:gd name="T92" fmla="+- 0 8939 8936"/>
                              <a:gd name="T93" fmla="*/ T92 w 660"/>
                              <a:gd name="T94" fmla="+- 0 1867 1867"/>
                              <a:gd name="T95" fmla="*/ 1867 h 382"/>
                              <a:gd name="T96" fmla="+- 0 8937 8936"/>
                              <a:gd name="T97" fmla="*/ T96 w 660"/>
                              <a:gd name="T98" fmla="+- 0 1875 1867"/>
                              <a:gd name="T99" fmla="*/ 1875 h 382"/>
                              <a:gd name="T100" fmla="+- 0 8936 8936"/>
                              <a:gd name="T101" fmla="*/ T100 w 660"/>
                              <a:gd name="T102" fmla="+- 0 1880 1867"/>
                              <a:gd name="T103" fmla="*/ 1880 h 382"/>
                              <a:gd name="T104" fmla="+- 0 8936 8936"/>
                              <a:gd name="T105" fmla="*/ T104 w 660"/>
                              <a:gd name="T106" fmla="+- 0 1883 1867"/>
                              <a:gd name="T107" fmla="*/ 1883 h 38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660" h="382">
                                <a:moveTo>
                                  <a:pt x="0" y="16"/>
                                </a:moveTo>
                                <a:lnTo>
                                  <a:pt x="41" y="71"/>
                                </a:lnTo>
                                <a:lnTo>
                                  <a:pt x="86" y="122"/>
                                </a:lnTo>
                                <a:lnTo>
                                  <a:pt x="130" y="166"/>
                                </a:lnTo>
                                <a:lnTo>
                                  <a:pt x="208" y="227"/>
                                </a:lnTo>
                                <a:lnTo>
                                  <a:pt x="264" y="252"/>
                                </a:lnTo>
                                <a:lnTo>
                                  <a:pt x="332" y="274"/>
                                </a:lnTo>
                                <a:lnTo>
                                  <a:pt x="407" y="290"/>
                                </a:lnTo>
                                <a:lnTo>
                                  <a:pt x="476" y="307"/>
                                </a:lnTo>
                                <a:lnTo>
                                  <a:pt x="535" y="328"/>
                                </a:lnTo>
                                <a:lnTo>
                                  <a:pt x="593" y="353"/>
                                </a:lnTo>
                                <a:lnTo>
                                  <a:pt x="656" y="382"/>
                                </a:lnTo>
                                <a:lnTo>
                                  <a:pt x="659" y="367"/>
                                </a:lnTo>
                                <a:lnTo>
                                  <a:pt x="596" y="338"/>
                                </a:lnTo>
                                <a:lnTo>
                                  <a:pt x="538" y="314"/>
                                </a:lnTo>
                                <a:lnTo>
                                  <a:pt x="478" y="293"/>
                                </a:lnTo>
                                <a:lnTo>
                                  <a:pt x="409" y="276"/>
                                </a:lnTo>
                                <a:lnTo>
                                  <a:pt x="335" y="259"/>
                                </a:lnTo>
                                <a:lnTo>
                                  <a:pt x="267" y="237"/>
                                </a:lnTo>
                                <a:lnTo>
                                  <a:pt x="210" y="212"/>
                                </a:lnTo>
                                <a:lnTo>
                                  <a:pt x="132" y="151"/>
                                </a:lnTo>
                                <a:lnTo>
                                  <a:pt x="88" y="107"/>
                                </a:lnTo>
                                <a:lnTo>
                                  <a:pt x="44" y="56"/>
                                </a:lnTo>
                                <a:lnTo>
                                  <a:pt x="3" y="0"/>
                                </a:lnTo>
                                <a:lnTo>
                                  <a:pt x="1" y="8"/>
                                </a:lnTo>
                                <a:lnTo>
                                  <a:pt x="0" y="13"/>
                                </a:lnTo>
                                <a:lnTo>
                                  <a:pt x="0" y="16"/>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4" name="Picture 481"/>
                          <pic:cNvPicPr>
                            <a:picLocks noChangeAspect="1" noChangeArrowheads="1"/>
                          </pic:cNvPicPr>
                        </pic:nvPicPr>
                        <pic:blipFill>
                          <a:blip r:embed="rId287">
                            <a:extLst>
                              <a:ext uri="{28A0092B-C50C-407E-A947-70E740481C1C}">
                                <a14:useLocalDpi xmlns:a14="http://schemas.microsoft.com/office/drawing/2010/main" val="0"/>
                              </a:ext>
                            </a:extLst>
                          </a:blip>
                          <a:srcRect/>
                          <a:stretch>
                            <a:fillRect/>
                          </a:stretch>
                        </pic:blipFill>
                        <pic:spPr bwMode="auto">
                          <a:xfrm>
                            <a:off x="9141" y="1757"/>
                            <a:ext cx="150" cy="2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5" name="Freeform 482"/>
                        <wps:cNvSpPr>
                          <a:spLocks/>
                        </wps:cNvSpPr>
                        <wps:spPr bwMode="auto">
                          <a:xfrm>
                            <a:off x="9141" y="1757"/>
                            <a:ext cx="150" cy="204"/>
                          </a:xfrm>
                          <a:custGeom>
                            <a:avLst/>
                            <a:gdLst>
                              <a:gd name="T0" fmla="+- 0 9152 9142"/>
                              <a:gd name="T1" fmla="*/ T0 w 150"/>
                              <a:gd name="T2" fmla="+- 0 1961 1757"/>
                              <a:gd name="T3" fmla="*/ 1961 h 204"/>
                              <a:gd name="T4" fmla="+- 0 9291 9142"/>
                              <a:gd name="T5" fmla="*/ T4 w 150"/>
                              <a:gd name="T6" fmla="+- 0 1764 1757"/>
                              <a:gd name="T7" fmla="*/ 1764 h 204"/>
                              <a:gd name="T8" fmla="+- 0 9282 9142"/>
                              <a:gd name="T9" fmla="*/ T8 w 150"/>
                              <a:gd name="T10" fmla="+- 0 1757 1757"/>
                              <a:gd name="T11" fmla="*/ 1757 h 204"/>
                              <a:gd name="T12" fmla="+- 0 9142 9142"/>
                              <a:gd name="T13" fmla="*/ T12 w 150"/>
                              <a:gd name="T14" fmla="+- 0 1954 1757"/>
                              <a:gd name="T15" fmla="*/ 1954 h 204"/>
                              <a:gd name="T16" fmla="+- 0 9152 9142"/>
                              <a:gd name="T17" fmla="*/ T16 w 150"/>
                              <a:gd name="T18" fmla="+- 0 1961 1757"/>
                              <a:gd name="T19" fmla="*/ 1961 h 204"/>
                            </a:gdLst>
                            <a:ahLst/>
                            <a:cxnLst>
                              <a:cxn ang="0">
                                <a:pos x="T1" y="T3"/>
                              </a:cxn>
                              <a:cxn ang="0">
                                <a:pos x="T5" y="T7"/>
                              </a:cxn>
                              <a:cxn ang="0">
                                <a:pos x="T9" y="T11"/>
                              </a:cxn>
                              <a:cxn ang="0">
                                <a:pos x="T13" y="T15"/>
                              </a:cxn>
                              <a:cxn ang="0">
                                <a:pos x="T17" y="T19"/>
                              </a:cxn>
                            </a:cxnLst>
                            <a:rect l="0" t="0" r="r" b="b"/>
                            <a:pathLst>
                              <a:path w="150" h="204">
                                <a:moveTo>
                                  <a:pt x="10" y="204"/>
                                </a:moveTo>
                                <a:lnTo>
                                  <a:pt x="149" y="7"/>
                                </a:lnTo>
                                <a:lnTo>
                                  <a:pt x="140" y="0"/>
                                </a:lnTo>
                                <a:lnTo>
                                  <a:pt x="0" y="197"/>
                                </a:lnTo>
                                <a:lnTo>
                                  <a:pt x="10" y="204"/>
                                </a:lnTo>
                                <a:close/>
                              </a:path>
                            </a:pathLst>
                          </a:custGeom>
                          <a:noFill/>
                          <a:ln w="12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46" name="Picture 483"/>
                          <pic:cNvPicPr>
                            <a:picLocks noChangeAspect="1" noChangeArrowheads="1"/>
                          </pic:cNvPicPr>
                        </pic:nvPicPr>
                        <pic:blipFill>
                          <a:blip r:embed="rId288">
                            <a:extLst>
                              <a:ext uri="{28A0092B-C50C-407E-A947-70E740481C1C}">
                                <a14:useLocalDpi xmlns:a14="http://schemas.microsoft.com/office/drawing/2010/main" val="0"/>
                              </a:ext>
                            </a:extLst>
                          </a:blip>
                          <a:srcRect/>
                          <a:stretch>
                            <a:fillRect/>
                          </a:stretch>
                        </pic:blipFill>
                        <pic:spPr bwMode="auto">
                          <a:xfrm>
                            <a:off x="9398" y="1863"/>
                            <a:ext cx="13" cy="1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47" name="Freeform 484"/>
                        <wps:cNvSpPr>
                          <a:spLocks/>
                        </wps:cNvSpPr>
                        <wps:spPr bwMode="auto">
                          <a:xfrm>
                            <a:off x="9398" y="1863"/>
                            <a:ext cx="13" cy="195"/>
                          </a:xfrm>
                          <a:custGeom>
                            <a:avLst/>
                            <a:gdLst>
                              <a:gd name="T0" fmla="+- 0 9410 9398"/>
                              <a:gd name="T1" fmla="*/ T0 w 13"/>
                              <a:gd name="T2" fmla="+- 0 2058 1864"/>
                              <a:gd name="T3" fmla="*/ 2058 h 195"/>
                              <a:gd name="T4" fmla="+- 0 9410 9398"/>
                              <a:gd name="T5" fmla="*/ T4 w 13"/>
                              <a:gd name="T6" fmla="+- 0 1865 1864"/>
                              <a:gd name="T7" fmla="*/ 1865 h 195"/>
                              <a:gd name="T8" fmla="+- 0 9399 9398"/>
                              <a:gd name="T9" fmla="*/ T8 w 13"/>
                              <a:gd name="T10" fmla="+- 0 1864 1864"/>
                              <a:gd name="T11" fmla="*/ 1864 h 195"/>
                              <a:gd name="T12" fmla="+- 0 9398 9398"/>
                              <a:gd name="T13" fmla="*/ T12 w 13"/>
                              <a:gd name="T14" fmla="+- 0 2058 1864"/>
                              <a:gd name="T15" fmla="*/ 2058 h 195"/>
                              <a:gd name="T16" fmla="+- 0 9410 9398"/>
                              <a:gd name="T17" fmla="*/ T16 w 13"/>
                              <a:gd name="T18" fmla="+- 0 2058 1864"/>
                              <a:gd name="T19" fmla="*/ 2058 h 195"/>
                            </a:gdLst>
                            <a:ahLst/>
                            <a:cxnLst>
                              <a:cxn ang="0">
                                <a:pos x="T1" y="T3"/>
                              </a:cxn>
                              <a:cxn ang="0">
                                <a:pos x="T5" y="T7"/>
                              </a:cxn>
                              <a:cxn ang="0">
                                <a:pos x="T9" y="T11"/>
                              </a:cxn>
                              <a:cxn ang="0">
                                <a:pos x="T13" y="T15"/>
                              </a:cxn>
                              <a:cxn ang="0">
                                <a:pos x="T17" y="T19"/>
                              </a:cxn>
                            </a:cxnLst>
                            <a:rect l="0" t="0" r="r" b="b"/>
                            <a:pathLst>
                              <a:path w="13" h="195">
                                <a:moveTo>
                                  <a:pt x="12" y="194"/>
                                </a:moveTo>
                                <a:lnTo>
                                  <a:pt x="12" y="1"/>
                                </a:lnTo>
                                <a:lnTo>
                                  <a:pt x="1" y="0"/>
                                </a:lnTo>
                                <a:lnTo>
                                  <a:pt x="0" y="194"/>
                                </a:lnTo>
                                <a:lnTo>
                                  <a:pt x="12" y="194"/>
                                </a:lnTo>
                                <a:close/>
                              </a:path>
                            </a:pathLst>
                          </a:custGeom>
                          <a:noFill/>
                          <a:ln w="1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8" name="Freeform 485"/>
                        <wps:cNvSpPr>
                          <a:spLocks/>
                        </wps:cNvSpPr>
                        <wps:spPr bwMode="auto">
                          <a:xfrm>
                            <a:off x="9005" y="1544"/>
                            <a:ext cx="204" cy="13"/>
                          </a:xfrm>
                          <a:custGeom>
                            <a:avLst/>
                            <a:gdLst>
                              <a:gd name="T0" fmla="+- 0 9006 9006"/>
                              <a:gd name="T1" fmla="*/ T0 w 204"/>
                              <a:gd name="T2" fmla="+- 0 1557 1545"/>
                              <a:gd name="T3" fmla="*/ 1557 h 13"/>
                              <a:gd name="T4" fmla="+- 0 9209 9006"/>
                              <a:gd name="T5" fmla="*/ T4 w 204"/>
                              <a:gd name="T6" fmla="+- 0 1556 1545"/>
                              <a:gd name="T7" fmla="*/ 1556 h 13"/>
                              <a:gd name="T8" fmla="+- 0 9209 9006"/>
                              <a:gd name="T9" fmla="*/ T8 w 204"/>
                              <a:gd name="T10" fmla="+- 0 1545 1545"/>
                              <a:gd name="T11" fmla="*/ 1545 h 13"/>
                              <a:gd name="T12" fmla="+- 0 9006 9006"/>
                              <a:gd name="T13" fmla="*/ T12 w 204"/>
                              <a:gd name="T14" fmla="+- 0 1545 1545"/>
                              <a:gd name="T15" fmla="*/ 1545 h 13"/>
                              <a:gd name="T16" fmla="+- 0 9006 9006"/>
                              <a:gd name="T17" fmla="*/ T16 w 204"/>
                              <a:gd name="T18" fmla="+- 0 1557 1545"/>
                              <a:gd name="T19" fmla="*/ 1557 h 13"/>
                            </a:gdLst>
                            <a:ahLst/>
                            <a:cxnLst>
                              <a:cxn ang="0">
                                <a:pos x="T1" y="T3"/>
                              </a:cxn>
                              <a:cxn ang="0">
                                <a:pos x="T5" y="T7"/>
                              </a:cxn>
                              <a:cxn ang="0">
                                <a:pos x="T9" y="T11"/>
                              </a:cxn>
                              <a:cxn ang="0">
                                <a:pos x="T13" y="T15"/>
                              </a:cxn>
                              <a:cxn ang="0">
                                <a:pos x="T17" y="T19"/>
                              </a:cxn>
                            </a:cxnLst>
                            <a:rect l="0" t="0" r="r" b="b"/>
                            <a:pathLst>
                              <a:path w="204" h="13">
                                <a:moveTo>
                                  <a:pt x="0" y="12"/>
                                </a:moveTo>
                                <a:lnTo>
                                  <a:pt x="203" y="11"/>
                                </a:lnTo>
                                <a:lnTo>
                                  <a:pt x="203" y="0"/>
                                </a:lnTo>
                                <a:lnTo>
                                  <a:pt x="0" y="0"/>
                                </a:lnTo>
                                <a:lnTo>
                                  <a:pt x="0" y="12"/>
                                </a:lnTo>
                                <a:close/>
                              </a:path>
                            </a:pathLst>
                          </a:custGeom>
                          <a:noFill/>
                          <a:ln w="11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49" name="Freeform 486"/>
                        <wps:cNvSpPr>
                          <a:spLocks/>
                        </wps:cNvSpPr>
                        <wps:spPr bwMode="auto">
                          <a:xfrm>
                            <a:off x="9006" y="1633"/>
                            <a:ext cx="209" cy="13"/>
                          </a:xfrm>
                          <a:custGeom>
                            <a:avLst/>
                            <a:gdLst>
                              <a:gd name="T0" fmla="+- 0 9007 9007"/>
                              <a:gd name="T1" fmla="*/ T0 w 209"/>
                              <a:gd name="T2" fmla="+- 0 1646 1634"/>
                              <a:gd name="T3" fmla="*/ 1646 h 13"/>
                              <a:gd name="T4" fmla="+- 0 9216 9007"/>
                              <a:gd name="T5" fmla="*/ T4 w 209"/>
                              <a:gd name="T6" fmla="+- 0 1645 1634"/>
                              <a:gd name="T7" fmla="*/ 1645 h 13"/>
                              <a:gd name="T8" fmla="+- 0 9216 9007"/>
                              <a:gd name="T9" fmla="*/ T8 w 209"/>
                              <a:gd name="T10" fmla="+- 0 1634 1634"/>
                              <a:gd name="T11" fmla="*/ 1634 h 13"/>
                              <a:gd name="T12" fmla="+- 0 9007 9007"/>
                              <a:gd name="T13" fmla="*/ T12 w 209"/>
                              <a:gd name="T14" fmla="+- 0 1634 1634"/>
                              <a:gd name="T15" fmla="*/ 1634 h 13"/>
                              <a:gd name="T16" fmla="+- 0 9007 9007"/>
                              <a:gd name="T17" fmla="*/ T16 w 209"/>
                              <a:gd name="T18" fmla="+- 0 1646 1634"/>
                              <a:gd name="T19" fmla="*/ 1646 h 13"/>
                            </a:gdLst>
                            <a:ahLst/>
                            <a:cxnLst>
                              <a:cxn ang="0">
                                <a:pos x="T1" y="T3"/>
                              </a:cxn>
                              <a:cxn ang="0">
                                <a:pos x="T5" y="T7"/>
                              </a:cxn>
                              <a:cxn ang="0">
                                <a:pos x="T9" y="T11"/>
                              </a:cxn>
                              <a:cxn ang="0">
                                <a:pos x="T13" y="T15"/>
                              </a:cxn>
                              <a:cxn ang="0">
                                <a:pos x="T17" y="T19"/>
                              </a:cxn>
                            </a:cxnLst>
                            <a:rect l="0" t="0" r="r" b="b"/>
                            <a:pathLst>
                              <a:path w="209" h="13">
                                <a:moveTo>
                                  <a:pt x="0" y="12"/>
                                </a:moveTo>
                                <a:lnTo>
                                  <a:pt x="209" y="11"/>
                                </a:lnTo>
                                <a:lnTo>
                                  <a:pt x="209" y="0"/>
                                </a:lnTo>
                                <a:lnTo>
                                  <a:pt x="0" y="0"/>
                                </a:lnTo>
                                <a:lnTo>
                                  <a:pt x="0" y="12"/>
                                </a:lnTo>
                                <a:close/>
                              </a:path>
                            </a:pathLst>
                          </a:custGeom>
                          <a:noFill/>
                          <a:ln w="11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0" name="Picture 487"/>
                          <pic:cNvPicPr>
                            <a:picLocks noChangeAspect="1" noChangeArrowheads="1"/>
                          </pic:cNvPicPr>
                        </pic:nvPicPr>
                        <pic:blipFill>
                          <a:blip r:embed="rId289">
                            <a:extLst>
                              <a:ext uri="{28A0092B-C50C-407E-A947-70E740481C1C}">
                                <a14:useLocalDpi xmlns:a14="http://schemas.microsoft.com/office/drawing/2010/main" val="0"/>
                              </a:ext>
                            </a:extLst>
                          </a:blip>
                          <a:srcRect/>
                          <a:stretch>
                            <a:fillRect/>
                          </a:stretch>
                        </pic:blipFill>
                        <pic:spPr bwMode="auto">
                          <a:xfrm>
                            <a:off x="9093" y="1231"/>
                            <a:ext cx="596" cy="72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1" name="AutoShape 488"/>
                        <wps:cNvSpPr>
                          <a:spLocks/>
                        </wps:cNvSpPr>
                        <wps:spPr bwMode="auto">
                          <a:xfrm>
                            <a:off x="9093" y="1231"/>
                            <a:ext cx="596" cy="727"/>
                          </a:xfrm>
                          <a:custGeom>
                            <a:avLst/>
                            <a:gdLst>
                              <a:gd name="T0" fmla="+- 0 9207 9093"/>
                              <a:gd name="T1" fmla="*/ T0 w 596"/>
                              <a:gd name="T2" fmla="+- 0 1683 1232"/>
                              <a:gd name="T3" fmla="*/ 1683 h 727"/>
                              <a:gd name="T4" fmla="+- 0 9246 9093"/>
                              <a:gd name="T5" fmla="*/ T4 w 596"/>
                              <a:gd name="T6" fmla="+- 0 1756 1232"/>
                              <a:gd name="T7" fmla="*/ 1756 h 727"/>
                              <a:gd name="T8" fmla="+- 0 9297 9093"/>
                              <a:gd name="T9" fmla="*/ T8 w 596"/>
                              <a:gd name="T10" fmla="+- 0 1812 1232"/>
                              <a:gd name="T11" fmla="*/ 1812 h 727"/>
                              <a:gd name="T12" fmla="+- 0 9356 9093"/>
                              <a:gd name="T13" fmla="*/ T12 w 596"/>
                              <a:gd name="T14" fmla="+- 0 1848 1232"/>
                              <a:gd name="T15" fmla="*/ 1848 h 727"/>
                              <a:gd name="T16" fmla="+- 0 9419 9093"/>
                              <a:gd name="T17" fmla="*/ T16 w 596"/>
                              <a:gd name="T18" fmla="+- 0 1862 1232"/>
                              <a:gd name="T19" fmla="*/ 1862 h 727"/>
                              <a:gd name="T20" fmla="+- 0 9480 9093"/>
                              <a:gd name="T21" fmla="*/ T20 w 596"/>
                              <a:gd name="T22" fmla="+- 0 1850 1232"/>
                              <a:gd name="T23" fmla="*/ 1850 h 727"/>
                              <a:gd name="T24" fmla="+- 0 9531 9093"/>
                              <a:gd name="T25" fmla="*/ T24 w 596"/>
                              <a:gd name="T26" fmla="+- 0 1814 1232"/>
                              <a:gd name="T27" fmla="*/ 1814 h 727"/>
                              <a:gd name="T28" fmla="+- 0 9566 9093"/>
                              <a:gd name="T29" fmla="*/ T28 w 596"/>
                              <a:gd name="T30" fmla="+- 0 1758 1232"/>
                              <a:gd name="T31" fmla="*/ 1758 h 727"/>
                              <a:gd name="T32" fmla="+- 0 9584 9093"/>
                              <a:gd name="T33" fmla="*/ T32 w 596"/>
                              <a:gd name="T34" fmla="+- 0 1689 1232"/>
                              <a:gd name="T35" fmla="*/ 1689 h 727"/>
                              <a:gd name="T36" fmla="+- 0 9584 9093"/>
                              <a:gd name="T37" fmla="*/ T36 w 596"/>
                              <a:gd name="T38" fmla="+- 0 1612 1232"/>
                              <a:gd name="T39" fmla="*/ 1612 h 727"/>
                              <a:gd name="T40" fmla="+- 0 9563 9093"/>
                              <a:gd name="T41" fmla="*/ T40 w 596"/>
                              <a:gd name="T42" fmla="+- 0 1531 1232"/>
                              <a:gd name="T43" fmla="*/ 1531 h 727"/>
                              <a:gd name="T44" fmla="+- 0 9523 9093"/>
                              <a:gd name="T45" fmla="*/ T44 w 596"/>
                              <a:gd name="T46" fmla="+- 0 1458 1232"/>
                              <a:gd name="T47" fmla="*/ 1458 h 727"/>
                              <a:gd name="T48" fmla="+- 0 9472 9093"/>
                              <a:gd name="T49" fmla="*/ T48 w 596"/>
                              <a:gd name="T50" fmla="+- 0 1402 1232"/>
                              <a:gd name="T51" fmla="*/ 1402 h 727"/>
                              <a:gd name="T52" fmla="+- 0 9413 9093"/>
                              <a:gd name="T53" fmla="*/ T52 w 596"/>
                              <a:gd name="T54" fmla="+- 0 1366 1232"/>
                              <a:gd name="T55" fmla="*/ 1366 h 727"/>
                              <a:gd name="T56" fmla="+- 0 9351 9093"/>
                              <a:gd name="T57" fmla="*/ T56 w 596"/>
                              <a:gd name="T58" fmla="+- 0 1352 1232"/>
                              <a:gd name="T59" fmla="*/ 1352 h 727"/>
                              <a:gd name="T60" fmla="+- 0 9290 9093"/>
                              <a:gd name="T61" fmla="*/ T60 w 596"/>
                              <a:gd name="T62" fmla="+- 0 1364 1232"/>
                              <a:gd name="T63" fmla="*/ 1364 h 727"/>
                              <a:gd name="T64" fmla="+- 0 9238 9093"/>
                              <a:gd name="T65" fmla="*/ T64 w 596"/>
                              <a:gd name="T66" fmla="+- 0 1400 1232"/>
                              <a:gd name="T67" fmla="*/ 1400 h 727"/>
                              <a:gd name="T68" fmla="+- 0 9203 9093"/>
                              <a:gd name="T69" fmla="*/ T68 w 596"/>
                              <a:gd name="T70" fmla="+- 0 1455 1232"/>
                              <a:gd name="T71" fmla="*/ 1455 h 727"/>
                              <a:gd name="T72" fmla="+- 0 9185 9093"/>
                              <a:gd name="T73" fmla="*/ T72 w 596"/>
                              <a:gd name="T74" fmla="+- 0 1524 1232"/>
                              <a:gd name="T75" fmla="*/ 1524 h 727"/>
                              <a:gd name="T76" fmla="+- 0 9186 9093"/>
                              <a:gd name="T77" fmla="*/ T76 w 596"/>
                              <a:gd name="T78" fmla="+- 0 1602 1232"/>
                              <a:gd name="T79" fmla="*/ 1602 h 727"/>
                              <a:gd name="T80" fmla="+- 0 9207 9093"/>
                              <a:gd name="T81" fmla="*/ T80 w 596"/>
                              <a:gd name="T82" fmla="+- 0 1683 1232"/>
                              <a:gd name="T83" fmla="*/ 1683 h 727"/>
                              <a:gd name="T84" fmla="+- 0 9638 9093"/>
                              <a:gd name="T85" fmla="*/ T84 w 596"/>
                              <a:gd name="T86" fmla="+- 0 1495 1232"/>
                              <a:gd name="T87" fmla="*/ 1495 h 727"/>
                              <a:gd name="T88" fmla="+- 0 9665 9093"/>
                              <a:gd name="T89" fmla="*/ T88 w 596"/>
                              <a:gd name="T90" fmla="+- 0 1575 1232"/>
                              <a:gd name="T91" fmla="*/ 1575 h 727"/>
                              <a:gd name="T92" fmla="+- 0 9683 9093"/>
                              <a:gd name="T93" fmla="*/ T92 w 596"/>
                              <a:gd name="T94" fmla="+- 0 1653 1232"/>
                              <a:gd name="T95" fmla="*/ 1653 h 727"/>
                              <a:gd name="T96" fmla="+- 0 9689 9093"/>
                              <a:gd name="T97" fmla="*/ T96 w 596"/>
                              <a:gd name="T98" fmla="+- 0 1727 1232"/>
                              <a:gd name="T99" fmla="*/ 1727 h 727"/>
                              <a:gd name="T100" fmla="+- 0 9680 9093"/>
                              <a:gd name="T101" fmla="*/ T100 w 596"/>
                              <a:gd name="T102" fmla="+- 0 1795 1232"/>
                              <a:gd name="T103" fmla="*/ 1795 h 727"/>
                              <a:gd name="T104" fmla="+- 0 9653 9093"/>
                              <a:gd name="T105" fmla="*/ T104 w 596"/>
                              <a:gd name="T106" fmla="+- 0 1854 1232"/>
                              <a:gd name="T107" fmla="*/ 1854 h 727"/>
                              <a:gd name="T108" fmla="+- 0 9606 9093"/>
                              <a:gd name="T109" fmla="*/ T108 w 596"/>
                              <a:gd name="T110" fmla="+- 0 1903 1232"/>
                              <a:gd name="T111" fmla="*/ 1903 h 727"/>
                              <a:gd name="T112" fmla="+- 0 9536 9093"/>
                              <a:gd name="T113" fmla="*/ T112 w 596"/>
                              <a:gd name="T114" fmla="+- 0 1939 1232"/>
                              <a:gd name="T115" fmla="*/ 1939 h 727"/>
                              <a:gd name="T116" fmla="+- 0 9455 9093"/>
                              <a:gd name="T117" fmla="*/ T116 w 596"/>
                              <a:gd name="T118" fmla="+- 0 1958 1232"/>
                              <a:gd name="T119" fmla="*/ 1958 h 727"/>
                              <a:gd name="T120" fmla="+- 0 9382 9093"/>
                              <a:gd name="T121" fmla="*/ T120 w 596"/>
                              <a:gd name="T122" fmla="+- 0 1958 1232"/>
                              <a:gd name="T123" fmla="*/ 1958 h 727"/>
                              <a:gd name="T124" fmla="+- 0 9315 9093"/>
                              <a:gd name="T125" fmla="*/ T124 w 596"/>
                              <a:gd name="T126" fmla="+- 0 1939 1232"/>
                              <a:gd name="T127" fmla="*/ 1939 h 727"/>
                              <a:gd name="T128" fmla="+- 0 9256 9093"/>
                              <a:gd name="T129" fmla="*/ T128 w 596"/>
                              <a:gd name="T130" fmla="+- 0 1903 1232"/>
                              <a:gd name="T131" fmla="*/ 1903 h 727"/>
                              <a:gd name="T132" fmla="+- 0 9205 9093"/>
                              <a:gd name="T133" fmla="*/ T132 w 596"/>
                              <a:gd name="T134" fmla="+- 0 1853 1232"/>
                              <a:gd name="T135" fmla="*/ 1853 h 727"/>
                              <a:gd name="T136" fmla="+- 0 9162 9093"/>
                              <a:gd name="T137" fmla="*/ T136 w 596"/>
                              <a:gd name="T138" fmla="+- 0 1789 1232"/>
                              <a:gd name="T139" fmla="*/ 1789 h 727"/>
                              <a:gd name="T140" fmla="+- 0 9127 9093"/>
                              <a:gd name="T141" fmla="*/ T140 w 596"/>
                              <a:gd name="T142" fmla="+- 0 1713 1232"/>
                              <a:gd name="T143" fmla="*/ 1713 h 727"/>
                              <a:gd name="T144" fmla="+- 0 9102 9093"/>
                              <a:gd name="T145" fmla="*/ T144 w 596"/>
                              <a:gd name="T146" fmla="+- 0 1626 1232"/>
                              <a:gd name="T147" fmla="*/ 1626 h 727"/>
                              <a:gd name="T148" fmla="+- 0 9093 9093"/>
                              <a:gd name="T149" fmla="*/ T148 w 596"/>
                              <a:gd name="T150" fmla="+- 0 1543 1232"/>
                              <a:gd name="T151" fmla="*/ 1543 h 727"/>
                              <a:gd name="T152" fmla="+- 0 9101 9093"/>
                              <a:gd name="T153" fmla="*/ T152 w 596"/>
                              <a:gd name="T154" fmla="+- 0 1467 1232"/>
                              <a:gd name="T155" fmla="*/ 1467 h 727"/>
                              <a:gd name="T156" fmla="+- 0 9122 9093"/>
                              <a:gd name="T157" fmla="*/ T156 w 596"/>
                              <a:gd name="T158" fmla="+- 0 1399 1232"/>
                              <a:gd name="T159" fmla="*/ 1399 h 727"/>
                              <a:gd name="T160" fmla="+- 0 9157 9093"/>
                              <a:gd name="T161" fmla="*/ T160 w 596"/>
                              <a:gd name="T162" fmla="+- 0 1341 1232"/>
                              <a:gd name="T163" fmla="*/ 1341 h 727"/>
                              <a:gd name="T164" fmla="+- 0 9203 9093"/>
                              <a:gd name="T165" fmla="*/ T164 w 596"/>
                              <a:gd name="T166" fmla="+- 0 1294 1232"/>
                              <a:gd name="T167" fmla="*/ 1294 h 727"/>
                              <a:gd name="T168" fmla="+- 0 9260 9093"/>
                              <a:gd name="T169" fmla="*/ T168 w 596"/>
                              <a:gd name="T170" fmla="+- 0 1260 1232"/>
                              <a:gd name="T171" fmla="*/ 1260 h 727"/>
                              <a:gd name="T172" fmla="+- 0 9339 9093"/>
                              <a:gd name="T173" fmla="*/ T172 w 596"/>
                              <a:gd name="T174" fmla="+- 0 1236 1232"/>
                              <a:gd name="T175" fmla="*/ 1236 h 727"/>
                              <a:gd name="T176" fmla="+- 0 9406 9093"/>
                              <a:gd name="T177" fmla="*/ T176 w 596"/>
                              <a:gd name="T178" fmla="+- 0 1232 1232"/>
                              <a:gd name="T179" fmla="*/ 1232 h 727"/>
                              <a:gd name="T180" fmla="+- 0 9461 9093"/>
                              <a:gd name="T181" fmla="*/ T180 w 596"/>
                              <a:gd name="T182" fmla="+- 0 1244 1232"/>
                              <a:gd name="T183" fmla="*/ 1244 h 727"/>
                              <a:gd name="T184" fmla="+- 0 9507 9093"/>
                              <a:gd name="T185" fmla="*/ T184 w 596"/>
                              <a:gd name="T186" fmla="+- 0 1272 1232"/>
                              <a:gd name="T187" fmla="*/ 1272 h 727"/>
                              <a:gd name="T188" fmla="+- 0 9546 9093"/>
                              <a:gd name="T189" fmla="*/ T188 w 596"/>
                              <a:gd name="T190" fmla="+- 0 1313 1232"/>
                              <a:gd name="T191" fmla="*/ 1313 h 727"/>
                              <a:gd name="T192" fmla="+- 0 9580 9093"/>
                              <a:gd name="T193" fmla="*/ T192 w 596"/>
                              <a:gd name="T194" fmla="+- 0 1366 1232"/>
                              <a:gd name="T195" fmla="*/ 1366 h 727"/>
                              <a:gd name="T196" fmla="+- 0 9610 9093"/>
                              <a:gd name="T197" fmla="*/ T196 w 596"/>
                              <a:gd name="T198" fmla="+- 0 1427 1232"/>
                              <a:gd name="T199" fmla="*/ 1427 h 727"/>
                              <a:gd name="T200" fmla="+- 0 9638 9093"/>
                              <a:gd name="T201" fmla="*/ T200 w 596"/>
                              <a:gd name="T202" fmla="+- 0 1495 1232"/>
                              <a:gd name="T203" fmla="*/ 1495 h 7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Lst>
                            <a:rect l="0" t="0" r="r" b="b"/>
                            <a:pathLst>
                              <a:path w="596" h="727">
                                <a:moveTo>
                                  <a:pt x="114" y="451"/>
                                </a:moveTo>
                                <a:lnTo>
                                  <a:pt x="153" y="524"/>
                                </a:lnTo>
                                <a:lnTo>
                                  <a:pt x="204" y="580"/>
                                </a:lnTo>
                                <a:lnTo>
                                  <a:pt x="263" y="616"/>
                                </a:lnTo>
                                <a:lnTo>
                                  <a:pt x="326" y="630"/>
                                </a:lnTo>
                                <a:lnTo>
                                  <a:pt x="387" y="618"/>
                                </a:lnTo>
                                <a:lnTo>
                                  <a:pt x="438" y="582"/>
                                </a:lnTo>
                                <a:lnTo>
                                  <a:pt x="473" y="526"/>
                                </a:lnTo>
                                <a:lnTo>
                                  <a:pt x="491" y="457"/>
                                </a:lnTo>
                                <a:lnTo>
                                  <a:pt x="491" y="380"/>
                                </a:lnTo>
                                <a:lnTo>
                                  <a:pt x="470" y="299"/>
                                </a:lnTo>
                                <a:lnTo>
                                  <a:pt x="430" y="226"/>
                                </a:lnTo>
                                <a:lnTo>
                                  <a:pt x="379" y="170"/>
                                </a:lnTo>
                                <a:lnTo>
                                  <a:pt x="320" y="134"/>
                                </a:lnTo>
                                <a:lnTo>
                                  <a:pt x="258" y="120"/>
                                </a:lnTo>
                                <a:lnTo>
                                  <a:pt x="197" y="132"/>
                                </a:lnTo>
                                <a:lnTo>
                                  <a:pt x="145" y="168"/>
                                </a:lnTo>
                                <a:lnTo>
                                  <a:pt x="110" y="223"/>
                                </a:lnTo>
                                <a:lnTo>
                                  <a:pt x="92" y="292"/>
                                </a:lnTo>
                                <a:lnTo>
                                  <a:pt x="93" y="370"/>
                                </a:lnTo>
                                <a:lnTo>
                                  <a:pt x="114" y="451"/>
                                </a:lnTo>
                                <a:close/>
                                <a:moveTo>
                                  <a:pt x="545" y="263"/>
                                </a:moveTo>
                                <a:lnTo>
                                  <a:pt x="572" y="343"/>
                                </a:lnTo>
                                <a:lnTo>
                                  <a:pt x="590" y="421"/>
                                </a:lnTo>
                                <a:lnTo>
                                  <a:pt x="596" y="495"/>
                                </a:lnTo>
                                <a:lnTo>
                                  <a:pt x="587" y="563"/>
                                </a:lnTo>
                                <a:lnTo>
                                  <a:pt x="560" y="622"/>
                                </a:lnTo>
                                <a:lnTo>
                                  <a:pt x="513" y="671"/>
                                </a:lnTo>
                                <a:lnTo>
                                  <a:pt x="443" y="707"/>
                                </a:lnTo>
                                <a:lnTo>
                                  <a:pt x="362" y="726"/>
                                </a:lnTo>
                                <a:lnTo>
                                  <a:pt x="289" y="726"/>
                                </a:lnTo>
                                <a:lnTo>
                                  <a:pt x="222" y="707"/>
                                </a:lnTo>
                                <a:lnTo>
                                  <a:pt x="163" y="671"/>
                                </a:lnTo>
                                <a:lnTo>
                                  <a:pt x="112" y="621"/>
                                </a:lnTo>
                                <a:lnTo>
                                  <a:pt x="69" y="557"/>
                                </a:lnTo>
                                <a:lnTo>
                                  <a:pt x="34" y="481"/>
                                </a:lnTo>
                                <a:lnTo>
                                  <a:pt x="9" y="394"/>
                                </a:lnTo>
                                <a:lnTo>
                                  <a:pt x="0" y="311"/>
                                </a:lnTo>
                                <a:lnTo>
                                  <a:pt x="8" y="235"/>
                                </a:lnTo>
                                <a:lnTo>
                                  <a:pt x="29" y="167"/>
                                </a:lnTo>
                                <a:lnTo>
                                  <a:pt x="64" y="109"/>
                                </a:lnTo>
                                <a:lnTo>
                                  <a:pt x="110" y="62"/>
                                </a:lnTo>
                                <a:lnTo>
                                  <a:pt x="167" y="28"/>
                                </a:lnTo>
                                <a:lnTo>
                                  <a:pt x="246" y="4"/>
                                </a:lnTo>
                                <a:lnTo>
                                  <a:pt x="313" y="0"/>
                                </a:lnTo>
                                <a:lnTo>
                                  <a:pt x="368" y="12"/>
                                </a:lnTo>
                                <a:lnTo>
                                  <a:pt x="414" y="40"/>
                                </a:lnTo>
                                <a:lnTo>
                                  <a:pt x="453" y="81"/>
                                </a:lnTo>
                                <a:lnTo>
                                  <a:pt x="487" y="134"/>
                                </a:lnTo>
                                <a:lnTo>
                                  <a:pt x="517" y="195"/>
                                </a:lnTo>
                                <a:lnTo>
                                  <a:pt x="545" y="263"/>
                                </a:lnTo>
                                <a:close/>
                              </a:path>
                            </a:pathLst>
                          </a:custGeom>
                          <a:noFill/>
                          <a:ln w="121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2" name="Picture 489"/>
                          <pic:cNvPicPr>
                            <a:picLocks noChangeAspect="1" noChangeArrowheads="1"/>
                          </pic:cNvPicPr>
                        </pic:nvPicPr>
                        <pic:blipFill>
                          <a:blip r:embed="rId290">
                            <a:extLst>
                              <a:ext uri="{28A0092B-C50C-407E-A947-70E740481C1C}">
                                <a14:useLocalDpi xmlns:a14="http://schemas.microsoft.com/office/drawing/2010/main" val="0"/>
                              </a:ext>
                            </a:extLst>
                          </a:blip>
                          <a:srcRect/>
                          <a:stretch>
                            <a:fillRect/>
                          </a:stretch>
                        </pic:blipFill>
                        <pic:spPr bwMode="auto">
                          <a:xfrm>
                            <a:off x="9139" y="1229"/>
                            <a:ext cx="577" cy="7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3" name="AutoShape 490"/>
                        <wps:cNvSpPr>
                          <a:spLocks/>
                        </wps:cNvSpPr>
                        <wps:spPr bwMode="auto">
                          <a:xfrm>
                            <a:off x="9139" y="1229"/>
                            <a:ext cx="577" cy="716"/>
                          </a:xfrm>
                          <a:custGeom>
                            <a:avLst/>
                            <a:gdLst>
                              <a:gd name="T0" fmla="+- 0 9683 9140"/>
                              <a:gd name="T1" fmla="*/ T0 w 577"/>
                              <a:gd name="T2" fmla="+- 0 1478 1229"/>
                              <a:gd name="T3" fmla="*/ 1478 h 716"/>
                              <a:gd name="T4" fmla="+- 0 9707 9140"/>
                              <a:gd name="T5" fmla="*/ T4 w 577"/>
                              <a:gd name="T6" fmla="+- 0 1559 1229"/>
                              <a:gd name="T7" fmla="*/ 1559 h 716"/>
                              <a:gd name="T8" fmla="+- 0 9716 9140"/>
                              <a:gd name="T9" fmla="*/ T8 w 577"/>
                              <a:gd name="T10" fmla="+- 0 1639 1229"/>
                              <a:gd name="T11" fmla="*/ 1639 h 716"/>
                              <a:gd name="T12" fmla="+- 0 9711 9140"/>
                              <a:gd name="T13" fmla="*/ T12 w 577"/>
                              <a:gd name="T14" fmla="+- 0 1715 1229"/>
                              <a:gd name="T15" fmla="*/ 1715 h 716"/>
                              <a:gd name="T16" fmla="+- 0 9692 9140"/>
                              <a:gd name="T17" fmla="*/ T16 w 577"/>
                              <a:gd name="T18" fmla="+- 0 1785 1229"/>
                              <a:gd name="T19" fmla="*/ 1785 h 716"/>
                              <a:gd name="T20" fmla="+- 0 9660 9140"/>
                              <a:gd name="T21" fmla="*/ T20 w 577"/>
                              <a:gd name="T22" fmla="+- 0 1846 1229"/>
                              <a:gd name="T23" fmla="*/ 1846 h 716"/>
                              <a:gd name="T24" fmla="+- 0 9616 9140"/>
                              <a:gd name="T25" fmla="*/ T24 w 577"/>
                              <a:gd name="T26" fmla="+- 0 1894 1229"/>
                              <a:gd name="T27" fmla="*/ 1894 h 716"/>
                              <a:gd name="T28" fmla="+- 0 9561 9140"/>
                              <a:gd name="T29" fmla="*/ T28 w 577"/>
                              <a:gd name="T30" fmla="+- 0 1928 1229"/>
                              <a:gd name="T31" fmla="*/ 1928 h 716"/>
                              <a:gd name="T32" fmla="+- 0 9499 9140"/>
                              <a:gd name="T33" fmla="*/ T32 w 577"/>
                              <a:gd name="T34" fmla="+- 0 1944 1229"/>
                              <a:gd name="T35" fmla="*/ 1944 h 716"/>
                              <a:gd name="T36" fmla="+- 0 9436 9140"/>
                              <a:gd name="T37" fmla="*/ T36 w 577"/>
                              <a:gd name="T38" fmla="+- 0 1942 1229"/>
                              <a:gd name="T39" fmla="*/ 1942 h 716"/>
                              <a:gd name="T40" fmla="+- 0 9372 9140"/>
                              <a:gd name="T41" fmla="*/ T40 w 577"/>
                              <a:gd name="T42" fmla="+- 0 1921 1229"/>
                              <a:gd name="T43" fmla="*/ 1921 h 716"/>
                              <a:gd name="T44" fmla="+- 0 9312 9140"/>
                              <a:gd name="T45" fmla="*/ T44 w 577"/>
                              <a:gd name="T46" fmla="+- 0 1885 1229"/>
                              <a:gd name="T47" fmla="*/ 1885 h 716"/>
                              <a:gd name="T48" fmla="+- 0 9257 9140"/>
                              <a:gd name="T49" fmla="*/ T48 w 577"/>
                              <a:gd name="T50" fmla="+- 0 1835 1229"/>
                              <a:gd name="T51" fmla="*/ 1835 h 716"/>
                              <a:gd name="T52" fmla="+- 0 9210 9140"/>
                              <a:gd name="T53" fmla="*/ T52 w 577"/>
                              <a:gd name="T54" fmla="+- 0 1771 1229"/>
                              <a:gd name="T55" fmla="*/ 1771 h 716"/>
                              <a:gd name="T56" fmla="+- 0 9172 9140"/>
                              <a:gd name="T57" fmla="*/ T56 w 577"/>
                              <a:gd name="T58" fmla="+- 0 1696 1229"/>
                              <a:gd name="T59" fmla="*/ 1696 h 716"/>
                              <a:gd name="T60" fmla="+- 0 9149 9140"/>
                              <a:gd name="T61" fmla="*/ T60 w 577"/>
                              <a:gd name="T62" fmla="+- 0 1615 1229"/>
                              <a:gd name="T63" fmla="*/ 1615 h 716"/>
                              <a:gd name="T64" fmla="+- 0 9140 9140"/>
                              <a:gd name="T65" fmla="*/ T64 w 577"/>
                              <a:gd name="T66" fmla="+- 0 1534 1229"/>
                              <a:gd name="T67" fmla="*/ 1534 h 716"/>
                              <a:gd name="T68" fmla="+- 0 9145 9140"/>
                              <a:gd name="T69" fmla="*/ T68 w 577"/>
                              <a:gd name="T70" fmla="+- 0 1458 1229"/>
                              <a:gd name="T71" fmla="*/ 1458 h 716"/>
                              <a:gd name="T72" fmla="+- 0 9164 9140"/>
                              <a:gd name="T73" fmla="*/ T72 w 577"/>
                              <a:gd name="T74" fmla="+- 0 1388 1229"/>
                              <a:gd name="T75" fmla="*/ 1388 h 716"/>
                              <a:gd name="T76" fmla="+- 0 9196 9140"/>
                              <a:gd name="T77" fmla="*/ T76 w 577"/>
                              <a:gd name="T78" fmla="+- 0 1328 1229"/>
                              <a:gd name="T79" fmla="*/ 1328 h 716"/>
                              <a:gd name="T80" fmla="+- 0 9239 9140"/>
                              <a:gd name="T81" fmla="*/ T80 w 577"/>
                              <a:gd name="T82" fmla="+- 0 1279 1229"/>
                              <a:gd name="T83" fmla="*/ 1279 h 716"/>
                              <a:gd name="T84" fmla="+- 0 9294 9140"/>
                              <a:gd name="T85" fmla="*/ T84 w 577"/>
                              <a:gd name="T86" fmla="+- 0 1245 1229"/>
                              <a:gd name="T87" fmla="*/ 1245 h 716"/>
                              <a:gd name="T88" fmla="+- 0 9356 9140"/>
                              <a:gd name="T89" fmla="*/ T88 w 577"/>
                              <a:gd name="T90" fmla="+- 0 1229 1229"/>
                              <a:gd name="T91" fmla="*/ 1229 h 716"/>
                              <a:gd name="T92" fmla="+- 0 9420 9140"/>
                              <a:gd name="T93" fmla="*/ T92 w 577"/>
                              <a:gd name="T94" fmla="+- 0 1232 1229"/>
                              <a:gd name="T95" fmla="*/ 1232 h 716"/>
                              <a:gd name="T96" fmla="+- 0 9483 9140"/>
                              <a:gd name="T97" fmla="*/ T96 w 577"/>
                              <a:gd name="T98" fmla="+- 0 1252 1229"/>
                              <a:gd name="T99" fmla="*/ 1252 h 716"/>
                              <a:gd name="T100" fmla="+- 0 9544 9140"/>
                              <a:gd name="T101" fmla="*/ T100 w 577"/>
                              <a:gd name="T102" fmla="+- 0 1288 1229"/>
                              <a:gd name="T103" fmla="*/ 1288 h 716"/>
                              <a:gd name="T104" fmla="+- 0 9599 9140"/>
                              <a:gd name="T105" fmla="*/ T104 w 577"/>
                              <a:gd name="T106" fmla="+- 0 1339 1229"/>
                              <a:gd name="T107" fmla="*/ 1339 h 716"/>
                              <a:gd name="T108" fmla="+- 0 9646 9140"/>
                              <a:gd name="T109" fmla="*/ T108 w 577"/>
                              <a:gd name="T110" fmla="+- 0 1402 1229"/>
                              <a:gd name="T111" fmla="*/ 1402 h 716"/>
                              <a:gd name="T112" fmla="+- 0 9683 9140"/>
                              <a:gd name="T113" fmla="*/ T112 w 577"/>
                              <a:gd name="T114" fmla="+- 0 1478 1229"/>
                              <a:gd name="T115" fmla="*/ 1478 h 716"/>
                              <a:gd name="T116" fmla="+- 0 9252 9140"/>
                              <a:gd name="T117" fmla="*/ T116 w 577"/>
                              <a:gd name="T118" fmla="+- 0 1666 1229"/>
                              <a:gd name="T119" fmla="*/ 1666 h 716"/>
                              <a:gd name="T120" fmla="+- 0 9291 9140"/>
                              <a:gd name="T121" fmla="*/ T120 w 577"/>
                              <a:gd name="T122" fmla="+- 0 1739 1229"/>
                              <a:gd name="T123" fmla="*/ 1739 h 716"/>
                              <a:gd name="T124" fmla="+- 0 9343 9140"/>
                              <a:gd name="T125" fmla="*/ T124 w 577"/>
                              <a:gd name="T126" fmla="+- 0 1795 1229"/>
                              <a:gd name="T127" fmla="*/ 1795 h 716"/>
                              <a:gd name="T128" fmla="+- 0 9402 9140"/>
                              <a:gd name="T129" fmla="*/ T128 w 577"/>
                              <a:gd name="T130" fmla="+- 0 1831 1229"/>
                              <a:gd name="T131" fmla="*/ 1831 h 716"/>
                              <a:gd name="T132" fmla="+- 0 9464 9140"/>
                              <a:gd name="T133" fmla="*/ T132 w 577"/>
                              <a:gd name="T134" fmla="+- 0 1845 1229"/>
                              <a:gd name="T135" fmla="*/ 1845 h 716"/>
                              <a:gd name="T136" fmla="+- 0 9525 9140"/>
                              <a:gd name="T137" fmla="*/ T136 w 577"/>
                              <a:gd name="T138" fmla="+- 0 1833 1229"/>
                              <a:gd name="T139" fmla="*/ 1833 h 716"/>
                              <a:gd name="T140" fmla="+- 0 9577 9140"/>
                              <a:gd name="T141" fmla="*/ T140 w 577"/>
                              <a:gd name="T142" fmla="+- 0 1797 1229"/>
                              <a:gd name="T143" fmla="*/ 1797 h 716"/>
                              <a:gd name="T144" fmla="+- 0 9612 9140"/>
                              <a:gd name="T145" fmla="*/ T144 w 577"/>
                              <a:gd name="T146" fmla="+- 0 1741 1229"/>
                              <a:gd name="T147" fmla="*/ 1741 h 716"/>
                              <a:gd name="T148" fmla="+- 0 9630 9140"/>
                              <a:gd name="T149" fmla="*/ T148 w 577"/>
                              <a:gd name="T150" fmla="+- 0 1672 1229"/>
                              <a:gd name="T151" fmla="*/ 1672 h 716"/>
                              <a:gd name="T152" fmla="+- 0 9629 9140"/>
                              <a:gd name="T153" fmla="*/ T152 w 577"/>
                              <a:gd name="T154" fmla="+- 0 1594 1229"/>
                              <a:gd name="T155" fmla="*/ 1594 h 716"/>
                              <a:gd name="T156" fmla="+- 0 9608 9140"/>
                              <a:gd name="T157" fmla="*/ T156 w 577"/>
                              <a:gd name="T158" fmla="+- 0 1514 1229"/>
                              <a:gd name="T159" fmla="*/ 1514 h 716"/>
                              <a:gd name="T160" fmla="+- 0 9569 9140"/>
                              <a:gd name="T161" fmla="*/ T160 w 577"/>
                              <a:gd name="T162" fmla="+- 0 1441 1229"/>
                              <a:gd name="T163" fmla="*/ 1441 h 716"/>
                              <a:gd name="T164" fmla="+- 0 9518 9140"/>
                              <a:gd name="T165" fmla="*/ T164 w 577"/>
                              <a:gd name="T166" fmla="+- 0 1385 1229"/>
                              <a:gd name="T167" fmla="*/ 1385 h 716"/>
                              <a:gd name="T168" fmla="+- 0 9459 9140"/>
                              <a:gd name="T169" fmla="*/ T168 w 577"/>
                              <a:gd name="T170" fmla="+- 0 1349 1229"/>
                              <a:gd name="T171" fmla="*/ 1349 h 716"/>
                              <a:gd name="T172" fmla="+- 0 9396 9140"/>
                              <a:gd name="T173" fmla="*/ T172 w 577"/>
                              <a:gd name="T174" fmla="+- 0 1335 1229"/>
                              <a:gd name="T175" fmla="*/ 1335 h 716"/>
                              <a:gd name="T176" fmla="+- 0 9335 9140"/>
                              <a:gd name="T177" fmla="*/ T176 w 577"/>
                              <a:gd name="T178" fmla="+- 0 1347 1229"/>
                              <a:gd name="T179" fmla="*/ 1347 h 716"/>
                              <a:gd name="T180" fmla="+- 0 9284 9140"/>
                              <a:gd name="T181" fmla="*/ T180 w 577"/>
                              <a:gd name="T182" fmla="+- 0 1383 1229"/>
                              <a:gd name="T183" fmla="*/ 1383 h 716"/>
                              <a:gd name="T184" fmla="+- 0 9248 9140"/>
                              <a:gd name="T185" fmla="*/ T184 w 577"/>
                              <a:gd name="T186" fmla="+- 0 1438 1229"/>
                              <a:gd name="T187" fmla="*/ 1438 h 716"/>
                              <a:gd name="T188" fmla="+- 0 9231 9140"/>
                              <a:gd name="T189" fmla="*/ T188 w 577"/>
                              <a:gd name="T190" fmla="+- 0 1507 1229"/>
                              <a:gd name="T191" fmla="*/ 1507 h 716"/>
                              <a:gd name="T192" fmla="+- 0 9231 9140"/>
                              <a:gd name="T193" fmla="*/ T192 w 577"/>
                              <a:gd name="T194" fmla="+- 0 1585 1229"/>
                              <a:gd name="T195" fmla="*/ 1585 h 716"/>
                              <a:gd name="T196" fmla="+- 0 9252 9140"/>
                              <a:gd name="T197" fmla="*/ T196 w 577"/>
                              <a:gd name="T198" fmla="+- 0 1666 1229"/>
                              <a:gd name="T199" fmla="*/ 1666 h 71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Lst>
                            <a:rect l="0" t="0" r="r" b="b"/>
                            <a:pathLst>
                              <a:path w="577" h="716">
                                <a:moveTo>
                                  <a:pt x="543" y="249"/>
                                </a:moveTo>
                                <a:lnTo>
                                  <a:pt x="567" y="330"/>
                                </a:lnTo>
                                <a:lnTo>
                                  <a:pt x="576" y="410"/>
                                </a:lnTo>
                                <a:lnTo>
                                  <a:pt x="571" y="486"/>
                                </a:lnTo>
                                <a:lnTo>
                                  <a:pt x="552" y="556"/>
                                </a:lnTo>
                                <a:lnTo>
                                  <a:pt x="520" y="617"/>
                                </a:lnTo>
                                <a:lnTo>
                                  <a:pt x="476" y="665"/>
                                </a:lnTo>
                                <a:lnTo>
                                  <a:pt x="421" y="699"/>
                                </a:lnTo>
                                <a:lnTo>
                                  <a:pt x="359" y="715"/>
                                </a:lnTo>
                                <a:lnTo>
                                  <a:pt x="296" y="713"/>
                                </a:lnTo>
                                <a:lnTo>
                                  <a:pt x="232" y="692"/>
                                </a:lnTo>
                                <a:lnTo>
                                  <a:pt x="172" y="656"/>
                                </a:lnTo>
                                <a:lnTo>
                                  <a:pt x="117" y="606"/>
                                </a:lnTo>
                                <a:lnTo>
                                  <a:pt x="70" y="542"/>
                                </a:lnTo>
                                <a:lnTo>
                                  <a:pt x="32" y="467"/>
                                </a:lnTo>
                                <a:lnTo>
                                  <a:pt x="9" y="386"/>
                                </a:lnTo>
                                <a:lnTo>
                                  <a:pt x="0" y="305"/>
                                </a:lnTo>
                                <a:lnTo>
                                  <a:pt x="5" y="229"/>
                                </a:lnTo>
                                <a:lnTo>
                                  <a:pt x="24" y="159"/>
                                </a:lnTo>
                                <a:lnTo>
                                  <a:pt x="56" y="99"/>
                                </a:lnTo>
                                <a:lnTo>
                                  <a:pt x="99" y="50"/>
                                </a:lnTo>
                                <a:lnTo>
                                  <a:pt x="154" y="16"/>
                                </a:lnTo>
                                <a:lnTo>
                                  <a:pt x="216" y="0"/>
                                </a:lnTo>
                                <a:lnTo>
                                  <a:pt x="280" y="3"/>
                                </a:lnTo>
                                <a:lnTo>
                                  <a:pt x="343" y="23"/>
                                </a:lnTo>
                                <a:lnTo>
                                  <a:pt x="404" y="59"/>
                                </a:lnTo>
                                <a:lnTo>
                                  <a:pt x="459" y="110"/>
                                </a:lnTo>
                                <a:lnTo>
                                  <a:pt x="506" y="173"/>
                                </a:lnTo>
                                <a:lnTo>
                                  <a:pt x="543" y="249"/>
                                </a:lnTo>
                                <a:close/>
                                <a:moveTo>
                                  <a:pt x="112" y="437"/>
                                </a:moveTo>
                                <a:lnTo>
                                  <a:pt x="151" y="510"/>
                                </a:lnTo>
                                <a:lnTo>
                                  <a:pt x="203" y="566"/>
                                </a:lnTo>
                                <a:lnTo>
                                  <a:pt x="262" y="602"/>
                                </a:lnTo>
                                <a:lnTo>
                                  <a:pt x="324" y="616"/>
                                </a:lnTo>
                                <a:lnTo>
                                  <a:pt x="385" y="604"/>
                                </a:lnTo>
                                <a:lnTo>
                                  <a:pt x="437" y="568"/>
                                </a:lnTo>
                                <a:lnTo>
                                  <a:pt x="472" y="512"/>
                                </a:lnTo>
                                <a:lnTo>
                                  <a:pt x="490" y="443"/>
                                </a:lnTo>
                                <a:lnTo>
                                  <a:pt x="489" y="365"/>
                                </a:lnTo>
                                <a:lnTo>
                                  <a:pt x="468" y="285"/>
                                </a:lnTo>
                                <a:lnTo>
                                  <a:pt x="429" y="212"/>
                                </a:lnTo>
                                <a:lnTo>
                                  <a:pt x="378" y="156"/>
                                </a:lnTo>
                                <a:lnTo>
                                  <a:pt x="319" y="120"/>
                                </a:lnTo>
                                <a:lnTo>
                                  <a:pt x="256" y="106"/>
                                </a:lnTo>
                                <a:lnTo>
                                  <a:pt x="195" y="118"/>
                                </a:lnTo>
                                <a:lnTo>
                                  <a:pt x="144" y="154"/>
                                </a:lnTo>
                                <a:lnTo>
                                  <a:pt x="108" y="209"/>
                                </a:lnTo>
                                <a:lnTo>
                                  <a:pt x="91" y="278"/>
                                </a:lnTo>
                                <a:lnTo>
                                  <a:pt x="91" y="356"/>
                                </a:lnTo>
                                <a:lnTo>
                                  <a:pt x="112" y="437"/>
                                </a:lnTo>
                                <a:close/>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4" name="Picture 491"/>
                          <pic:cNvPicPr>
                            <a:picLocks noChangeAspect="1" noChangeArrowheads="1"/>
                          </pic:cNvPicPr>
                        </pic:nvPicPr>
                        <pic:blipFill>
                          <a:blip r:embed="rId291">
                            <a:extLst>
                              <a:ext uri="{28A0092B-C50C-407E-A947-70E740481C1C}">
                                <a14:useLocalDpi xmlns:a14="http://schemas.microsoft.com/office/drawing/2010/main" val="0"/>
                              </a:ext>
                            </a:extLst>
                          </a:blip>
                          <a:srcRect/>
                          <a:stretch>
                            <a:fillRect/>
                          </a:stretch>
                        </pic:blipFill>
                        <pic:spPr bwMode="auto">
                          <a:xfrm>
                            <a:off x="9294" y="1221"/>
                            <a:ext cx="380" cy="53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5" name="Freeform 492"/>
                        <wps:cNvSpPr>
                          <a:spLocks/>
                        </wps:cNvSpPr>
                        <wps:spPr bwMode="auto">
                          <a:xfrm>
                            <a:off x="9294" y="1221"/>
                            <a:ext cx="380" cy="531"/>
                          </a:xfrm>
                          <a:custGeom>
                            <a:avLst/>
                            <a:gdLst>
                              <a:gd name="T0" fmla="+- 0 9664 9294"/>
                              <a:gd name="T1" fmla="*/ T0 w 380"/>
                              <a:gd name="T2" fmla="+- 0 1221 1221"/>
                              <a:gd name="T3" fmla="*/ 1221 h 531"/>
                              <a:gd name="T4" fmla="+- 0 9294 9294"/>
                              <a:gd name="T5" fmla="*/ T4 w 380"/>
                              <a:gd name="T6" fmla="+- 0 1742 1221"/>
                              <a:gd name="T7" fmla="*/ 1742 h 531"/>
                              <a:gd name="T8" fmla="+- 0 9301 9294"/>
                              <a:gd name="T9" fmla="*/ T8 w 380"/>
                              <a:gd name="T10" fmla="+- 0 1752 1221"/>
                              <a:gd name="T11" fmla="*/ 1752 h 531"/>
                              <a:gd name="T12" fmla="+- 0 9674 9294"/>
                              <a:gd name="T13" fmla="*/ T12 w 380"/>
                              <a:gd name="T14" fmla="+- 0 1229 1221"/>
                              <a:gd name="T15" fmla="*/ 1229 h 531"/>
                              <a:gd name="T16" fmla="+- 0 9664 9294"/>
                              <a:gd name="T17" fmla="*/ T16 w 380"/>
                              <a:gd name="T18" fmla="+- 0 1221 1221"/>
                              <a:gd name="T19" fmla="*/ 1221 h 531"/>
                            </a:gdLst>
                            <a:ahLst/>
                            <a:cxnLst>
                              <a:cxn ang="0">
                                <a:pos x="T1" y="T3"/>
                              </a:cxn>
                              <a:cxn ang="0">
                                <a:pos x="T5" y="T7"/>
                              </a:cxn>
                              <a:cxn ang="0">
                                <a:pos x="T9" y="T11"/>
                              </a:cxn>
                              <a:cxn ang="0">
                                <a:pos x="T13" y="T15"/>
                              </a:cxn>
                              <a:cxn ang="0">
                                <a:pos x="T17" y="T19"/>
                              </a:cxn>
                            </a:cxnLst>
                            <a:rect l="0" t="0" r="r" b="b"/>
                            <a:pathLst>
                              <a:path w="380" h="531">
                                <a:moveTo>
                                  <a:pt x="370" y="0"/>
                                </a:moveTo>
                                <a:lnTo>
                                  <a:pt x="0" y="521"/>
                                </a:lnTo>
                                <a:lnTo>
                                  <a:pt x="7" y="531"/>
                                </a:lnTo>
                                <a:lnTo>
                                  <a:pt x="380" y="8"/>
                                </a:lnTo>
                                <a:lnTo>
                                  <a:pt x="370" y="0"/>
                                </a:lnTo>
                                <a:close/>
                              </a:path>
                            </a:pathLst>
                          </a:custGeom>
                          <a:noFill/>
                          <a:ln w="197">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6" name="Picture 493"/>
                          <pic:cNvPicPr>
                            <a:picLocks noChangeAspect="1" noChangeArrowheads="1"/>
                          </pic:cNvPicPr>
                        </pic:nvPicPr>
                        <pic:blipFill>
                          <a:blip r:embed="rId292">
                            <a:extLst>
                              <a:ext uri="{28A0092B-C50C-407E-A947-70E740481C1C}">
                                <a14:useLocalDpi xmlns:a14="http://schemas.microsoft.com/office/drawing/2010/main" val="0"/>
                              </a:ext>
                            </a:extLst>
                          </a:blip>
                          <a:srcRect/>
                          <a:stretch>
                            <a:fillRect/>
                          </a:stretch>
                        </pic:blipFill>
                        <pic:spPr bwMode="auto">
                          <a:xfrm>
                            <a:off x="9102" y="2141"/>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7" name="Freeform 494"/>
                        <wps:cNvSpPr>
                          <a:spLocks/>
                        </wps:cNvSpPr>
                        <wps:spPr bwMode="auto">
                          <a:xfrm>
                            <a:off x="9102" y="2141"/>
                            <a:ext cx="121" cy="101"/>
                          </a:xfrm>
                          <a:custGeom>
                            <a:avLst/>
                            <a:gdLst>
                              <a:gd name="T0" fmla="+- 0 9223 9103"/>
                              <a:gd name="T1" fmla="*/ T0 w 121"/>
                              <a:gd name="T2" fmla="+- 0 2142 2142"/>
                              <a:gd name="T3" fmla="*/ 2142 h 101"/>
                              <a:gd name="T4" fmla="+- 0 9173 9103"/>
                              <a:gd name="T5" fmla="*/ T4 w 121"/>
                              <a:gd name="T6" fmla="+- 0 2192 2142"/>
                              <a:gd name="T7" fmla="*/ 2192 h 101"/>
                              <a:gd name="T8" fmla="+- 0 9140 9103"/>
                              <a:gd name="T9" fmla="*/ T8 w 121"/>
                              <a:gd name="T10" fmla="+- 0 2197 2142"/>
                              <a:gd name="T11" fmla="*/ 2197 h 101"/>
                              <a:gd name="T12" fmla="+- 0 9124 9103"/>
                              <a:gd name="T13" fmla="*/ T12 w 121"/>
                              <a:gd name="T14" fmla="+- 0 2195 2142"/>
                              <a:gd name="T15" fmla="*/ 2195 h 101"/>
                              <a:gd name="T16" fmla="+- 0 9106 9103"/>
                              <a:gd name="T17" fmla="*/ T16 w 121"/>
                              <a:gd name="T18" fmla="+- 0 2193 2142"/>
                              <a:gd name="T19" fmla="*/ 2193 h 101"/>
                              <a:gd name="T20" fmla="+- 0 9103 9103"/>
                              <a:gd name="T21" fmla="*/ T20 w 121"/>
                              <a:gd name="T22" fmla="+- 0 2242 2142"/>
                              <a:gd name="T23" fmla="*/ 2242 h 101"/>
                              <a:gd name="T24" fmla="+- 0 9124 9103"/>
                              <a:gd name="T25" fmla="*/ T24 w 121"/>
                              <a:gd name="T26" fmla="+- 0 2241 2142"/>
                              <a:gd name="T27" fmla="*/ 2241 h 101"/>
                              <a:gd name="T28" fmla="+- 0 9144 9103"/>
                              <a:gd name="T29" fmla="*/ T28 w 121"/>
                              <a:gd name="T30" fmla="+- 0 2241 2142"/>
                              <a:gd name="T31" fmla="*/ 2241 h 101"/>
                              <a:gd name="T32" fmla="+- 0 9204 9103"/>
                              <a:gd name="T33" fmla="*/ T32 w 121"/>
                              <a:gd name="T34" fmla="+- 0 2227 2142"/>
                              <a:gd name="T35" fmla="*/ 2227 h 101"/>
                              <a:gd name="T36" fmla="+- 0 9223 9103"/>
                              <a:gd name="T37" fmla="*/ T36 w 121"/>
                              <a:gd name="T38" fmla="+- 0 2205 2142"/>
                              <a:gd name="T39" fmla="*/ 2205 h 101"/>
                              <a:gd name="T40" fmla="+- 0 9223 9103"/>
                              <a:gd name="T41" fmla="*/ T40 w 121"/>
                              <a:gd name="T42" fmla="+- 0 2142 2142"/>
                              <a:gd name="T43" fmla="*/ 2142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120" y="0"/>
                                </a:moveTo>
                                <a:lnTo>
                                  <a:pt x="70" y="50"/>
                                </a:lnTo>
                                <a:lnTo>
                                  <a:pt x="37" y="55"/>
                                </a:lnTo>
                                <a:lnTo>
                                  <a:pt x="21" y="53"/>
                                </a:lnTo>
                                <a:lnTo>
                                  <a:pt x="3" y="51"/>
                                </a:lnTo>
                                <a:lnTo>
                                  <a:pt x="0" y="100"/>
                                </a:lnTo>
                                <a:lnTo>
                                  <a:pt x="21" y="99"/>
                                </a:lnTo>
                                <a:lnTo>
                                  <a:pt x="41" y="99"/>
                                </a:lnTo>
                                <a:lnTo>
                                  <a:pt x="101" y="85"/>
                                </a:lnTo>
                                <a:lnTo>
                                  <a:pt x="120" y="63"/>
                                </a:lnTo>
                                <a:lnTo>
                                  <a:pt x="12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58" name="Picture 495"/>
                          <pic:cNvPicPr>
                            <a:picLocks noChangeAspect="1" noChangeArrowheads="1"/>
                          </pic:cNvPicPr>
                        </pic:nvPicPr>
                        <pic:blipFill>
                          <a:blip r:embed="rId293">
                            <a:extLst>
                              <a:ext uri="{28A0092B-C50C-407E-A947-70E740481C1C}">
                                <a14:useLocalDpi xmlns:a14="http://schemas.microsoft.com/office/drawing/2010/main" val="0"/>
                              </a:ext>
                            </a:extLst>
                          </a:blip>
                          <a:srcRect/>
                          <a:stretch>
                            <a:fillRect/>
                          </a:stretch>
                        </pic:blipFill>
                        <pic:spPr bwMode="auto">
                          <a:xfrm>
                            <a:off x="9172" y="2146"/>
                            <a:ext cx="52" cy="5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59" name="Freeform 496"/>
                        <wps:cNvSpPr>
                          <a:spLocks/>
                        </wps:cNvSpPr>
                        <wps:spPr bwMode="auto">
                          <a:xfrm>
                            <a:off x="9172" y="2146"/>
                            <a:ext cx="52" cy="59"/>
                          </a:xfrm>
                          <a:custGeom>
                            <a:avLst/>
                            <a:gdLst>
                              <a:gd name="T0" fmla="+- 0 9173 9172"/>
                              <a:gd name="T1" fmla="*/ T0 w 52"/>
                              <a:gd name="T2" fmla="+- 0 2153 2146"/>
                              <a:gd name="T3" fmla="*/ 2153 h 59"/>
                              <a:gd name="T4" fmla="+- 0 9183 9172"/>
                              <a:gd name="T5" fmla="*/ T4 w 52"/>
                              <a:gd name="T6" fmla="+- 0 2163 2146"/>
                              <a:gd name="T7" fmla="*/ 2163 h 59"/>
                              <a:gd name="T8" fmla="+- 0 9190 9172"/>
                              <a:gd name="T9" fmla="*/ T8 w 52"/>
                              <a:gd name="T10" fmla="+- 0 2161 2146"/>
                              <a:gd name="T11" fmla="*/ 2161 h 59"/>
                              <a:gd name="T12" fmla="+- 0 9196 9172"/>
                              <a:gd name="T13" fmla="*/ T12 w 52"/>
                              <a:gd name="T14" fmla="+- 0 2156 2146"/>
                              <a:gd name="T15" fmla="*/ 2156 h 59"/>
                              <a:gd name="T16" fmla="+- 0 9207 9172"/>
                              <a:gd name="T17" fmla="*/ T16 w 52"/>
                              <a:gd name="T18" fmla="+- 0 2156 2146"/>
                              <a:gd name="T19" fmla="*/ 2156 h 59"/>
                              <a:gd name="T20" fmla="+- 0 9216 9172"/>
                              <a:gd name="T21" fmla="*/ T20 w 52"/>
                              <a:gd name="T22" fmla="+- 0 2157 2146"/>
                              <a:gd name="T23" fmla="*/ 2157 h 59"/>
                              <a:gd name="T24" fmla="+- 0 9216 9172"/>
                              <a:gd name="T25" fmla="*/ T24 w 52"/>
                              <a:gd name="T26" fmla="+- 0 2150 2146"/>
                              <a:gd name="T27" fmla="*/ 2150 h 59"/>
                              <a:gd name="T28" fmla="+- 0 9215 9172"/>
                              <a:gd name="T29" fmla="*/ T28 w 52"/>
                              <a:gd name="T30" fmla="+- 0 2146 2146"/>
                              <a:gd name="T31" fmla="*/ 2146 h 59"/>
                              <a:gd name="T32" fmla="+- 0 9224 9172"/>
                              <a:gd name="T33" fmla="*/ T32 w 52"/>
                              <a:gd name="T34" fmla="+- 0 2155 2146"/>
                              <a:gd name="T35" fmla="*/ 2155 h 59"/>
                              <a:gd name="T36" fmla="+- 0 9223 9172"/>
                              <a:gd name="T37" fmla="*/ T36 w 52"/>
                              <a:gd name="T38" fmla="+- 0 2205 2146"/>
                              <a:gd name="T39" fmla="*/ 2205 h 59"/>
                              <a:gd name="T40" fmla="+- 0 9215 9172"/>
                              <a:gd name="T41" fmla="*/ T40 w 52"/>
                              <a:gd name="T42" fmla="+- 0 2195 2146"/>
                              <a:gd name="T43" fmla="*/ 2195 h 59"/>
                              <a:gd name="T44" fmla="+- 0 9204 9172"/>
                              <a:gd name="T45" fmla="*/ T44 w 52"/>
                              <a:gd name="T46" fmla="+- 0 2197 2146"/>
                              <a:gd name="T47" fmla="*/ 2197 h 59"/>
                              <a:gd name="T48" fmla="+- 0 9201 9172"/>
                              <a:gd name="T49" fmla="*/ T48 w 52"/>
                              <a:gd name="T50" fmla="+- 0 2199 2146"/>
                              <a:gd name="T51" fmla="*/ 2199 h 59"/>
                              <a:gd name="T52" fmla="+- 0 9187 9172"/>
                              <a:gd name="T53" fmla="*/ T52 w 52"/>
                              <a:gd name="T54" fmla="+- 0 2205 2146"/>
                              <a:gd name="T55" fmla="*/ 2205 h 59"/>
                              <a:gd name="T56" fmla="+- 0 9182 9172"/>
                              <a:gd name="T57" fmla="*/ T56 w 52"/>
                              <a:gd name="T58" fmla="+- 0 2204 2146"/>
                              <a:gd name="T59" fmla="*/ 2204 h 59"/>
                              <a:gd name="T60" fmla="+- 0 9172 9172"/>
                              <a:gd name="T61" fmla="*/ T60 w 52"/>
                              <a:gd name="T62" fmla="+- 0 2202 2146"/>
                              <a:gd name="T63" fmla="*/ 2202 h 59"/>
                              <a:gd name="T64" fmla="+- 0 9173 9172"/>
                              <a:gd name="T65" fmla="*/ T64 w 52"/>
                              <a:gd name="T66" fmla="+- 0 2153 2146"/>
                              <a:gd name="T67" fmla="*/ 2153 h 5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2" h="59">
                                <a:moveTo>
                                  <a:pt x="1" y="7"/>
                                </a:moveTo>
                                <a:lnTo>
                                  <a:pt x="11" y="17"/>
                                </a:lnTo>
                                <a:lnTo>
                                  <a:pt x="18" y="15"/>
                                </a:lnTo>
                                <a:lnTo>
                                  <a:pt x="24" y="10"/>
                                </a:lnTo>
                                <a:lnTo>
                                  <a:pt x="35" y="10"/>
                                </a:lnTo>
                                <a:lnTo>
                                  <a:pt x="44" y="11"/>
                                </a:lnTo>
                                <a:lnTo>
                                  <a:pt x="44" y="4"/>
                                </a:lnTo>
                                <a:lnTo>
                                  <a:pt x="43" y="0"/>
                                </a:lnTo>
                                <a:lnTo>
                                  <a:pt x="52" y="9"/>
                                </a:lnTo>
                                <a:lnTo>
                                  <a:pt x="51" y="59"/>
                                </a:lnTo>
                                <a:lnTo>
                                  <a:pt x="43" y="49"/>
                                </a:lnTo>
                                <a:lnTo>
                                  <a:pt x="32" y="51"/>
                                </a:lnTo>
                                <a:lnTo>
                                  <a:pt x="29" y="53"/>
                                </a:lnTo>
                                <a:lnTo>
                                  <a:pt x="15" y="59"/>
                                </a:lnTo>
                                <a:lnTo>
                                  <a:pt x="10" y="58"/>
                                </a:lnTo>
                                <a:lnTo>
                                  <a:pt x="0" y="56"/>
                                </a:lnTo>
                                <a:lnTo>
                                  <a:pt x="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0" name="Picture 497"/>
                          <pic:cNvPicPr>
                            <a:picLocks noChangeAspect="1" noChangeArrowheads="1"/>
                          </pic:cNvPicPr>
                        </pic:nvPicPr>
                        <pic:blipFill>
                          <a:blip r:embed="rId294">
                            <a:extLst>
                              <a:ext uri="{28A0092B-C50C-407E-A947-70E740481C1C}">
                                <a14:useLocalDpi xmlns:a14="http://schemas.microsoft.com/office/drawing/2010/main" val="0"/>
                              </a:ext>
                            </a:extLst>
                          </a:blip>
                          <a:srcRect/>
                          <a:stretch>
                            <a:fillRect/>
                          </a:stretch>
                        </pic:blipFill>
                        <pic:spPr bwMode="auto">
                          <a:xfrm>
                            <a:off x="9586" y="2144"/>
                            <a:ext cx="121" cy="1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1" name="Freeform 498"/>
                        <wps:cNvSpPr>
                          <a:spLocks/>
                        </wps:cNvSpPr>
                        <wps:spPr bwMode="auto">
                          <a:xfrm>
                            <a:off x="9586" y="2144"/>
                            <a:ext cx="121" cy="101"/>
                          </a:xfrm>
                          <a:custGeom>
                            <a:avLst/>
                            <a:gdLst>
                              <a:gd name="T0" fmla="+- 0 9587 9587"/>
                              <a:gd name="T1" fmla="*/ T0 w 121"/>
                              <a:gd name="T2" fmla="+- 0 2144 2144"/>
                              <a:gd name="T3" fmla="*/ 2144 h 101"/>
                              <a:gd name="T4" fmla="+- 0 9636 9587"/>
                              <a:gd name="T5" fmla="*/ T4 w 121"/>
                              <a:gd name="T6" fmla="+- 0 2194 2144"/>
                              <a:gd name="T7" fmla="*/ 2194 h 101"/>
                              <a:gd name="T8" fmla="+- 0 9670 9587"/>
                              <a:gd name="T9" fmla="*/ T8 w 121"/>
                              <a:gd name="T10" fmla="+- 0 2199 2144"/>
                              <a:gd name="T11" fmla="*/ 2199 h 101"/>
                              <a:gd name="T12" fmla="+- 0 9686 9587"/>
                              <a:gd name="T13" fmla="*/ T12 w 121"/>
                              <a:gd name="T14" fmla="+- 0 2197 2144"/>
                              <a:gd name="T15" fmla="*/ 2197 h 101"/>
                              <a:gd name="T16" fmla="+- 0 9704 9587"/>
                              <a:gd name="T17" fmla="*/ T16 w 121"/>
                              <a:gd name="T18" fmla="+- 0 2196 2144"/>
                              <a:gd name="T19" fmla="*/ 2196 h 101"/>
                              <a:gd name="T20" fmla="+- 0 9707 9587"/>
                              <a:gd name="T21" fmla="*/ T20 w 121"/>
                              <a:gd name="T22" fmla="+- 0 2245 2144"/>
                              <a:gd name="T23" fmla="*/ 2245 h 101"/>
                              <a:gd name="T24" fmla="+- 0 9686 9587"/>
                              <a:gd name="T25" fmla="*/ T24 w 121"/>
                              <a:gd name="T26" fmla="+- 0 2244 2144"/>
                              <a:gd name="T27" fmla="*/ 2244 h 101"/>
                              <a:gd name="T28" fmla="+- 0 9666 9587"/>
                              <a:gd name="T29" fmla="*/ T28 w 121"/>
                              <a:gd name="T30" fmla="+- 0 2243 2144"/>
                              <a:gd name="T31" fmla="*/ 2243 h 101"/>
                              <a:gd name="T32" fmla="+- 0 9606 9587"/>
                              <a:gd name="T33" fmla="*/ T32 w 121"/>
                              <a:gd name="T34" fmla="+- 0 2229 2144"/>
                              <a:gd name="T35" fmla="*/ 2229 h 101"/>
                              <a:gd name="T36" fmla="+- 0 9587 9587"/>
                              <a:gd name="T37" fmla="*/ T36 w 121"/>
                              <a:gd name="T38" fmla="+- 0 2208 2144"/>
                              <a:gd name="T39" fmla="*/ 2208 h 101"/>
                              <a:gd name="T40" fmla="+- 0 9587 9587"/>
                              <a:gd name="T41" fmla="*/ T40 w 121"/>
                              <a:gd name="T42" fmla="+- 0 2144 2144"/>
                              <a:gd name="T43" fmla="*/ 2144 h 1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Lst>
                            <a:rect l="0" t="0" r="r" b="b"/>
                            <a:pathLst>
                              <a:path w="121" h="101">
                                <a:moveTo>
                                  <a:pt x="0" y="0"/>
                                </a:moveTo>
                                <a:lnTo>
                                  <a:pt x="49" y="50"/>
                                </a:lnTo>
                                <a:lnTo>
                                  <a:pt x="83" y="55"/>
                                </a:lnTo>
                                <a:lnTo>
                                  <a:pt x="99" y="53"/>
                                </a:lnTo>
                                <a:lnTo>
                                  <a:pt x="117" y="52"/>
                                </a:lnTo>
                                <a:lnTo>
                                  <a:pt x="120" y="101"/>
                                </a:lnTo>
                                <a:lnTo>
                                  <a:pt x="99" y="100"/>
                                </a:lnTo>
                                <a:lnTo>
                                  <a:pt x="79" y="99"/>
                                </a:lnTo>
                                <a:lnTo>
                                  <a:pt x="19" y="85"/>
                                </a:lnTo>
                                <a:lnTo>
                                  <a:pt x="0" y="64"/>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2" name="Picture 499"/>
                          <pic:cNvPicPr>
                            <a:picLocks noChangeAspect="1" noChangeArrowheads="1"/>
                          </pic:cNvPicPr>
                        </pic:nvPicPr>
                        <pic:blipFill>
                          <a:blip r:embed="rId295">
                            <a:extLst>
                              <a:ext uri="{28A0092B-C50C-407E-A947-70E740481C1C}">
                                <a14:useLocalDpi xmlns:a14="http://schemas.microsoft.com/office/drawing/2010/main" val="0"/>
                              </a:ext>
                            </a:extLst>
                          </a:blip>
                          <a:srcRect/>
                          <a:stretch>
                            <a:fillRect/>
                          </a:stretch>
                        </pic:blipFill>
                        <pic:spPr bwMode="auto">
                          <a:xfrm>
                            <a:off x="9586" y="2148"/>
                            <a:ext cx="53" cy="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3" name="Freeform 500"/>
                        <wps:cNvSpPr>
                          <a:spLocks/>
                        </wps:cNvSpPr>
                        <wps:spPr bwMode="auto">
                          <a:xfrm>
                            <a:off x="9586" y="2148"/>
                            <a:ext cx="53" cy="61"/>
                          </a:xfrm>
                          <a:custGeom>
                            <a:avLst/>
                            <a:gdLst>
                              <a:gd name="T0" fmla="+- 0 9637 9586"/>
                              <a:gd name="T1" fmla="*/ T0 w 53"/>
                              <a:gd name="T2" fmla="+- 0 2156 2149"/>
                              <a:gd name="T3" fmla="*/ 2156 h 61"/>
                              <a:gd name="T4" fmla="+- 0 9627 9586"/>
                              <a:gd name="T5" fmla="*/ T4 w 53"/>
                              <a:gd name="T6" fmla="+- 0 2166 2149"/>
                              <a:gd name="T7" fmla="*/ 2166 h 61"/>
                              <a:gd name="T8" fmla="+- 0 9620 9586"/>
                              <a:gd name="T9" fmla="*/ T8 w 53"/>
                              <a:gd name="T10" fmla="+- 0 2164 2149"/>
                              <a:gd name="T11" fmla="*/ 2164 h 61"/>
                              <a:gd name="T12" fmla="+- 0 9614 9586"/>
                              <a:gd name="T13" fmla="*/ T12 w 53"/>
                              <a:gd name="T14" fmla="+- 0 2159 2149"/>
                              <a:gd name="T15" fmla="*/ 2159 h 61"/>
                              <a:gd name="T16" fmla="+- 0 9603 9586"/>
                              <a:gd name="T17" fmla="*/ T16 w 53"/>
                              <a:gd name="T18" fmla="+- 0 2159 2149"/>
                              <a:gd name="T19" fmla="*/ 2159 h 61"/>
                              <a:gd name="T20" fmla="+- 0 9594 9586"/>
                              <a:gd name="T21" fmla="*/ T20 w 53"/>
                              <a:gd name="T22" fmla="+- 0 2160 2149"/>
                              <a:gd name="T23" fmla="*/ 2160 h 61"/>
                              <a:gd name="T24" fmla="+- 0 9594 9586"/>
                              <a:gd name="T25" fmla="*/ T24 w 53"/>
                              <a:gd name="T26" fmla="+- 0 2153 2149"/>
                              <a:gd name="T27" fmla="*/ 2153 h 61"/>
                              <a:gd name="T28" fmla="+- 0 9595 9586"/>
                              <a:gd name="T29" fmla="*/ T28 w 53"/>
                              <a:gd name="T30" fmla="+- 0 2149 2149"/>
                              <a:gd name="T31" fmla="*/ 2149 h 61"/>
                              <a:gd name="T32" fmla="+- 0 9586 9586"/>
                              <a:gd name="T33" fmla="*/ T32 w 53"/>
                              <a:gd name="T34" fmla="+- 0 2157 2149"/>
                              <a:gd name="T35" fmla="*/ 2157 h 61"/>
                              <a:gd name="T36" fmla="+- 0 9587 9586"/>
                              <a:gd name="T37" fmla="*/ T36 w 53"/>
                              <a:gd name="T38" fmla="+- 0 2208 2149"/>
                              <a:gd name="T39" fmla="*/ 2208 h 61"/>
                              <a:gd name="T40" fmla="+- 0 9595 9586"/>
                              <a:gd name="T41" fmla="*/ T40 w 53"/>
                              <a:gd name="T42" fmla="+- 0 2198 2149"/>
                              <a:gd name="T43" fmla="*/ 2198 h 61"/>
                              <a:gd name="T44" fmla="+- 0 9606 9586"/>
                              <a:gd name="T45" fmla="*/ T44 w 53"/>
                              <a:gd name="T46" fmla="+- 0 2199 2149"/>
                              <a:gd name="T47" fmla="*/ 2199 h 61"/>
                              <a:gd name="T48" fmla="+- 0 9609 9586"/>
                              <a:gd name="T49" fmla="*/ T48 w 53"/>
                              <a:gd name="T50" fmla="+- 0 2201 2149"/>
                              <a:gd name="T51" fmla="*/ 2201 h 61"/>
                              <a:gd name="T52" fmla="+- 0 9623 9586"/>
                              <a:gd name="T53" fmla="*/ T52 w 53"/>
                              <a:gd name="T54" fmla="+- 0 2208 2149"/>
                              <a:gd name="T55" fmla="*/ 2208 h 61"/>
                              <a:gd name="T56" fmla="+- 0 9628 9586"/>
                              <a:gd name="T57" fmla="*/ T56 w 53"/>
                              <a:gd name="T58" fmla="+- 0 2209 2149"/>
                              <a:gd name="T59" fmla="*/ 2209 h 61"/>
                              <a:gd name="T60" fmla="+- 0 9638 9586"/>
                              <a:gd name="T61" fmla="*/ T60 w 53"/>
                              <a:gd name="T62" fmla="+- 0 2208 2149"/>
                              <a:gd name="T63" fmla="*/ 2208 h 61"/>
                              <a:gd name="T64" fmla="+- 0 9637 9586"/>
                              <a:gd name="T65" fmla="*/ T64 w 53"/>
                              <a:gd name="T66" fmla="+- 0 2156 2149"/>
                              <a:gd name="T67" fmla="*/ 2156 h 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53" h="61">
                                <a:moveTo>
                                  <a:pt x="51" y="7"/>
                                </a:moveTo>
                                <a:lnTo>
                                  <a:pt x="41" y="17"/>
                                </a:lnTo>
                                <a:lnTo>
                                  <a:pt x="34" y="15"/>
                                </a:lnTo>
                                <a:lnTo>
                                  <a:pt x="28" y="10"/>
                                </a:lnTo>
                                <a:lnTo>
                                  <a:pt x="17" y="10"/>
                                </a:lnTo>
                                <a:lnTo>
                                  <a:pt x="8" y="11"/>
                                </a:lnTo>
                                <a:lnTo>
                                  <a:pt x="8" y="4"/>
                                </a:lnTo>
                                <a:lnTo>
                                  <a:pt x="9" y="0"/>
                                </a:lnTo>
                                <a:lnTo>
                                  <a:pt x="0" y="8"/>
                                </a:lnTo>
                                <a:lnTo>
                                  <a:pt x="1" y="59"/>
                                </a:lnTo>
                                <a:lnTo>
                                  <a:pt x="9" y="49"/>
                                </a:lnTo>
                                <a:lnTo>
                                  <a:pt x="20" y="50"/>
                                </a:lnTo>
                                <a:lnTo>
                                  <a:pt x="23" y="52"/>
                                </a:lnTo>
                                <a:lnTo>
                                  <a:pt x="37" y="59"/>
                                </a:lnTo>
                                <a:lnTo>
                                  <a:pt x="42" y="60"/>
                                </a:lnTo>
                                <a:lnTo>
                                  <a:pt x="52" y="59"/>
                                </a:lnTo>
                                <a:lnTo>
                                  <a:pt x="51" y="7"/>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4" name="Picture 501"/>
                          <pic:cNvPicPr>
                            <a:picLocks noChangeAspect="1" noChangeArrowheads="1"/>
                          </pic:cNvPicPr>
                        </pic:nvPicPr>
                        <pic:blipFill>
                          <a:blip r:embed="rId296">
                            <a:extLst>
                              <a:ext uri="{28A0092B-C50C-407E-A947-70E740481C1C}">
                                <a14:useLocalDpi xmlns:a14="http://schemas.microsoft.com/office/drawing/2010/main" val="0"/>
                              </a:ext>
                            </a:extLst>
                          </a:blip>
                          <a:srcRect/>
                          <a:stretch>
                            <a:fillRect/>
                          </a:stretch>
                        </pic:blipFill>
                        <pic:spPr bwMode="auto">
                          <a:xfrm>
                            <a:off x="9171" y="2119"/>
                            <a:ext cx="212" cy="8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5" name="Freeform 502"/>
                        <wps:cNvSpPr>
                          <a:spLocks/>
                        </wps:cNvSpPr>
                        <wps:spPr bwMode="auto">
                          <a:xfrm>
                            <a:off x="9171" y="2119"/>
                            <a:ext cx="212" cy="83"/>
                          </a:xfrm>
                          <a:custGeom>
                            <a:avLst/>
                            <a:gdLst>
                              <a:gd name="T0" fmla="+- 0 9383 9172"/>
                              <a:gd name="T1" fmla="*/ T0 w 212"/>
                              <a:gd name="T2" fmla="+- 0 2119 2119"/>
                              <a:gd name="T3" fmla="*/ 2119 h 83"/>
                              <a:gd name="T4" fmla="+- 0 9370 9172"/>
                              <a:gd name="T5" fmla="*/ T4 w 212"/>
                              <a:gd name="T6" fmla="+- 0 2122 2119"/>
                              <a:gd name="T7" fmla="*/ 2122 h 83"/>
                              <a:gd name="T8" fmla="+- 0 9351 9172"/>
                              <a:gd name="T9" fmla="*/ T8 w 212"/>
                              <a:gd name="T10" fmla="+- 0 2126 2119"/>
                              <a:gd name="T11" fmla="*/ 2126 h 83"/>
                              <a:gd name="T12" fmla="+- 0 9333 9172"/>
                              <a:gd name="T13" fmla="*/ T12 w 212"/>
                              <a:gd name="T14" fmla="+- 0 2129 2119"/>
                              <a:gd name="T15" fmla="*/ 2129 h 83"/>
                              <a:gd name="T16" fmla="+- 0 9320 9172"/>
                              <a:gd name="T17" fmla="*/ T16 w 212"/>
                              <a:gd name="T18" fmla="+- 0 2131 2119"/>
                              <a:gd name="T19" fmla="*/ 2131 h 83"/>
                              <a:gd name="T20" fmla="+- 0 9300 9172"/>
                              <a:gd name="T21" fmla="*/ T20 w 212"/>
                              <a:gd name="T22" fmla="+- 0 2131 2119"/>
                              <a:gd name="T23" fmla="*/ 2131 h 83"/>
                              <a:gd name="T24" fmla="+- 0 9285 9172"/>
                              <a:gd name="T25" fmla="*/ T24 w 212"/>
                              <a:gd name="T26" fmla="+- 0 2131 2119"/>
                              <a:gd name="T27" fmla="*/ 2131 h 83"/>
                              <a:gd name="T28" fmla="+- 0 9270 9172"/>
                              <a:gd name="T29" fmla="*/ T28 w 212"/>
                              <a:gd name="T30" fmla="+- 0 2132 2119"/>
                              <a:gd name="T31" fmla="*/ 2132 h 83"/>
                              <a:gd name="T32" fmla="+- 0 9251 9172"/>
                              <a:gd name="T33" fmla="*/ T32 w 212"/>
                              <a:gd name="T34" fmla="+- 0 2135 2119"/>
                              <a:gd name="T35" fmla="*/ 2135 h 83"/>
                              <a:gd name="T36" fmla="+- 0 9231 9172"/>
                              <a:gd name="T37" fmla="*/ T36 w 212"/>
                              <a:gd name="T38" fmla="+- 0 2136 2119"/>
                              <a:gd name="T39" fmla="*/ 2136 h 83"/>
                              <a:gd name="T40" fmla="+- 0 9213 9172"/>
                              <a:gd name="T41" fmla="*/ T40 w 212"/>
                              <a:gd name="T42" fmla="+- 0 2137 2119"/>
                              <a:gd name="T43" fmla="*/ 2137 h 83"/>
                              <a:gd name="T44" fmla="+- 0 9194 9172"/>
                              <a:gd name="T45" fmla="*/ T44 w 212"/>
                              <a:gd name="T46" fmla="+- 0 2141 2119"/>
                              <a:gd name="T47" fmla="*/ 2141 h 83"/>
                              <a:gd name="T48" fmla="+- 0 9173 9172"/>
                              <a:gd name="T49" fmla="*/ T48 w 212"/>
                              <a:gd name="T50" fmla="+- 0 2153 2119"/>
                              <a:gd name="T51" fmla="*/ 2153 h 83"/>
                              <a:gd name="T52" fmla="+- 0 9172 9172"/>
                              <a:gd name="T53" fmla="*/ T52 w 212"/>
                              <a:gd name="T54" fmla="+- 0 2202 2119"/>
                              <a:gd name="T55" fmla="*/ 2202 h 83"/>
                              <a:gd name="T56" fmla="+- 0 9191 9172"/>
                              <a:gd name="T57" fmla="*/ T56 w 212"/>
                              <a:gd name="T58" fmla="+- 0 2193 2119"/>
                              <a:gd name="T59" fmla="*/ 2193 h 83"/>
                              <a:gd name="T60" fmla="+- 0 9211 9172"/>
                              <a:gd name="T61" fmla="*/ T60 w 212"/>
                              <a:gd name="T62" fmla="+- 0 2190 2119"/>
                              <a:gd name="T63" fmla="*/ 2190 h 83"/>
                              <a:gd name="T64" fmla="+- 0 9232 9172"/>
                              <a:gd name="T65" fmla="*/ T64 w 212"/>
                              <a:gd name="T66" fmla="+- 0 2189 2119"/>
                              <a:gd name="T67" fmla="*/ 2189 h 83"/>
                              <a:gd name="T68" fmla="+- 0 9254 9172"/>
                              <a:gd name="T69" fmla="*/ T68 w 212"/>
                              <a:gd name="T70" fmla="+- 0 2189 2119"/>
                              <a:gd name="T71" fmla="*/ 2189 h 83"/>
                              <a:gd name="T72" fmla="+- 0 9276 9172"/>
                              <a:gd name="T73" fmla="*/ T72 w 212"/>
                              <a:gd name="T74" fmla="+- 0 2189 2119"/>
                              <a:gd name="T75" fmla="*/ 2189 h 83"/>
                              <a:gd name="T76" fmla="+- 0 9298 9172"/>
                              <a:gd name="T77" fmla="*/ T76 w 212"/>
                              <a:gd name="T78" fmla="+- 0 2186 2119"/>
                              <a:gd name="T79" fmla="*/ 2186 h 83"/>
                              <a:gd name="T80" fmla="+- 0 9319 9172"/>
                              <a:gd name="T81" fmla="*/ T80 w 212"/>
                              <a:gd name="T82" fmla="+- 0 2183 2119"/>
                              <a:gd name="T83" fmla="*/ 2183 h 83"/>
                              <a:gd name="T84" fmla="+- 0 9340 9172"/>
                              <a:gd name="T85" fmla="*/ T84 w 212"/>
                              <a:gd name="T86" fmla="+- 0 2182 2119"/>
                              <a:gd name="T87" fmla="*/ 2182 h 83"/>
                              <a:gd name="T88" fmla="+- 0 9350 9172"/>
                              <a:gd name="T89" fmla="*/ T88 w 212"/>
                              <a:gd name="T90" fmla="+- 0 2181 2119"/>
                              <a:gd name="T91" fmla="*/ 2181 h 83"/>
                              <a:gd name="T92" fmla="+- 0 9362 9172"/>
                              <a:gd name="T93" fmla="*/ T92 w 212"/>
                              <a:gd name="T94" fmla="+- 0 2178 2119"/>
                              <a:gd name="T95" fmla="*/ 2178 h 83"/>
                              <a:gd name="T96" fmla="+- 0 9373 9172"/>
                              <a:gd name="T97" fmla="*/ T96 w 212"/>
                              <a:gd name="T98" fmla="+- 0 2176 2119"/>
                              <a:gd name="T99" fmla="*/ 2176 h 83"/>
                              <a:gd name="T100" fmla="+- 0 9383 9172"/>
                              <a:gd name="T101" fmla="*/ T100 w 212"/>
                              <a:gd name="T102" fmla="+- 0 2175 2119"/>
                              <a:gd name="T103" fmla="*/ 2175 h 83"/>
                              <a:gd name="T104" fmla="+- 0 9383 9172"/>
                              <a:gd name="T105" fmla="*/ T104 w 212"/>
                              <a:gd name="T106" fmla="+- 0 2119 2119"/>
                              <a:gd name="T107" fmla="*/ 2119 h 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3">
                                <a:moveTo>
                                  <a:pt x="211" y="0"/>
                                </a:moveTo>
                                <a:lnTo>
                                  <a:pt x="198" y="3"/>
                                </a:lnTo>
                                <a:lnTo>
                                  <a:pt x="179" y="7"/>
                                </a:lnTo>
                                <a:lnTo>
                                  <a:pt x="161" y="10"/>
                                </a:lnTo>
                                <a:lnTo>
                                  <a:pt x="148" y="12"/>
                                </a:lnTo>
                                <a:lnTo>
                                  <a:pt x="128" y="12"/>
                                </a:lnTo>
                                <a:lnTo>
                                  <a:pt x="113" y="12"/>
                                </a:lnTo>
                                <a:lnTo>
                                  <a:pt x="98" y="13"/>
                                </a:lnTo>
                                <a:lnTo>
                                  <a:pt x="79" y="16"/>
                                </a:lnTo>
                                <a:lnTo>
                                  <a:pt x="59" y="17"/>
                                </a:lnTo>
                                <a:lnTo>
                                  <a:pt x="41" y="18"/>
                                </a:lnTo>
                                <a:lnTo>
                                  <a:pt x="22" y="22"/>
                                </a:lnTo>
                                <a:lnTo>
                                  <a:pt x="1" y="34"/>
                                </a:lnTo>
                                <a:lnTo>
                                  <a:pt x="0" y="83"/>
                                </a:lnTo>
                                <a:lnTo>
                                  <a:pt x="19" y="74"/>
                                </a:lnTo>
                                <a:lnTo>
                                  <a:pt x="39" y="71"/>
                                </a:lnTo>
                                <a:lnTo>
                                  <a:pt x="60" y="70"/>
                                </a:lnTo>
                                <a:lnTo>
                                  <a:pt x="82" y="70"/>
                                </a:lnTo>
                                <a:lnTo>
                                  <a:pt x="104" y="70"/>
                                </a:lnTo>
                                <a:lnTo>
                                  <a:pt x="126" y="67"/>
                                </a:lnTo>
                                <a:lnTo>
                                  <a:pt x="147" y="64"/>
                                </a:lnTo>
                                <a:lnTo>
                                  <a:pt x="168" y="63"/>
                                </a:lnTo>
                                <a:lnTo>
                                  <a:pt x="178" y="62"/>
                                </a:lnTo>
                                <a:lnTo>
                                  <a:pt x="190" y="59"/>
                                </a:lnTo>
                                <a:lnTo>
                                  <a:pt x="201" y="57"/>
                                </a:lnTo>
                                <a:lnTo>
                                  <a:pt x="211" y="56"/>
                                </a:lnTo>
                                <a:lnTo>
                                  <a:pt x="211"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6" name="Picture 503"/>
                          <pic:cNvPicPr>
                            <a:picLocks noChangeAspect="1" noChangeArrowheads="1"/>
                          </pic:cNvPicPr>
                        </pic:nvPicPr>
                        <pic:blipFill>
                          <a:blip r:embed="rId297">
                            <a:extLst>
                              <a:ext uri="{28A0092B-C50C-407E-A947-70E740481C1C}">
                                <a14:useLocalDpi xmlns:a14="http://schemas.microsoft.com/office/drawing/2010/main" val="0"/>
                              </a:ext>
                            </a:extLst>
                          </a:blip>
                          <a:srcRect/>
                          <a:stretch>
                            <a:fillRect/>
                          </a:stretch>
                        </pic:blipFill>
                        <pic:spPr bwMode="auto">
                          <a:xfrm>
                            <a:off x="9369" y="2110"/>
                            <a:ext cx="66" cy="7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7" name="Freeform 504"/>
                        <wps:cNvSpPr>
                          <a:spLocks/>
                        </wps:cNvSpPr>
                        <wps:spPr bwMode="auto">
                          <a:xfrm>
                            <a:off x="9369" y="2110"/>
                            <a:ext cx="66" cy="77"/>
                          </a:xfrm>
                          <a:custGeom>
                            <a:avLst/>
                            <a:gdLst>
                              <a:gd name="T0" fmla="+- 0 9396 9370"/>
                              <a:gd name="T1" fmla="*/ T0 w 66"/>
                              <a:gd name="T2" fmla="+- 0 2111 2111"/>
                              <a:gd name="T3" fmla="*/ 2111 h 77"/>
                              <a:gd name="T4" fmla="+- 0 9409 9370"/>
                              <a:gd name="T5" fmla="*/ T4 w 66"/>
                              <a:gd name="T6" fmla="+- 0 2111 2111"/>
                              <a:gd name="T7" fmla="*/ 2111 h 77"/>
                              <a:gd name="T8" fmla="+- 0 9424 9370"/>
                              <a:gd name="T9" fmla="*/ T8 w 66"/>
                              <a:gd name="T10" fmla="+- 0 2111 2111"/>
                              <a:gd name="T11" fmla="*/ 2111 h 77"/>
                              <a:gd name="T12" fmla="+- 0 9435 9370"/>
                              <a:gd name="T13" fmla="*/ T12 w 66"/>
                              <a:gd name="T14" fmla="+- 0 2118 2111"/>
                              <a:gd name="T15" fmla="*/ 2118 h 77"/>
                              <a:gd name="T16" fmla="+- 0 9435 9370"/>
                              <a:gd name="T17" fmla="*/ T16 w 66"/>
                              <a:gd name="T18" fmla="+- 0 2128 2111"/>
                              <a:gd name="T19" fmla="*/ 2128 h 77"/>
                              <a:gd name="T20" fmla="+- 0 9435 9370"/>
                              <a:gd name="T21" fmla="*/ T20 w 66"/>
                              <a:gd name="T22" fmla="+- 0 2169 2111"/>
                              <a:gd name="T23" fmla="*/ 2169 h 77"/>
                              <a:gd name="T24" fmla="+- 0 9435 9370"/>
                              <a:gd name="T25" fmla="*/ T24 w 66"/>
                              <a:gd name="T26" fmla="+- 0 2179 2111"/>
                              <a:gd name="T27" fmla="*/ 2179 h 77"/>
                              <a:gd name="T28" fmla="+- 0 9424 9370"/>
                              <a:gd name="T29" fmla="*/ T28 w 66"/>
                              <a:gd name="T30" fmla="+- 0 2187 2111"/>
                              <a:gd name="T31" fmla="*/ 2187 h 77"/>
                              <a:gd name="T32" fmla="+- 0 9409 9370"/>
                              <a:gd name="T33" fmla="*/ T32 w 66"/>
                              <a:gd name="T34" fmla="+- 0 2187 2111"/>
                              <a:gd name="T35" fmla="*/ 2187 h 77"/>
                              <a:gd name="T36" fmla="+- 0 9396 9370"/>
                              <a:gd name="T37" fmla="*/ T36 w 66"/>
                              <a:gd name="T38" fmla="+- 0 2187 2111"/>
                              <a:gd name="T39" fmla="*/ 2187 h 77"/>
                              <a:gd name="T40" fmla="+- 0 9381 9370"/>
                              <a:gd name="T41" fmla="*/ T40 w 66"/>
                              <a:gd name="T42" fmla="+- 0 2187 2111"/>
                              <a:gd name="T43" fmla="*/ 2187 h 77"/>
                              <a:gd name="T44" fmla="+- 0 9370 9370"/>
                              <a:gd name="T45" fmla="*/ T44 w 66"/>
                              <a:gd name="T46" fmla="+- 0 2179 2111"/>
                              <a:gd name="T47" fmla="*/ 2179 h 77"/>
                              <a:gd name="T48" fmla="+- 0 9370 9370"/>
                              <a:gd name="T49" fmla="*/ T48 w 66"/>
                              <a:gd name="T50" fmla="+- 0 2169 2111"/>
                              <a:gd name="T51" fmla="*/ 2169 h 77"/>
                              <a:gd name="T52" fmla="+- 0 9370 9370"/>
                              <a:gd name="T53" fmla="*/ T52 w 66"/>
                              <a:gd name="T54" fmla="+- 0 2128 2111"/>
                              <a:gd name="T55" fmla="*/ 2128 h 77"/>
                              <a:gd name="T56" fmla="+- 0 9370 9370"/>
                              <a:gd name="T57" fmla="*/ T56 w 66"/>
                              <a:gd name="T58" fmla="+- 0 2118 2111"/>
                              <a:gd name="T59" fmla="*/ 2118 h 77"/>
                              <a:gd name="T60" fmla="+- 0 9381 9370"/>
                              <a:gd name="T61" fmla="*/ T60 w 66"/>
                              <a:gd name="T62" fmla="+- 0 2111 2111"/>
                              <a:gd name="T63" fmla="*/ 2111 h 77"/>
                              <a:gd name="T64" fmla="+- 0 9396 9370"/>
                              <a:gd name="T65" fmla="*/ T64 w 66"/>
                              <a:gd name="T66" fmla="+- 0 2111 2111"/>
                              <a:gd name="T67" fmla="*/ 2111 h 7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Lst>
                            <a:rect l="0" t="0" r="r" b="b"/>
                            <a:pathLst>
                              <a:path w="66" h="77">
                                <a:moveTo>
                                  <a:pt x="26" y="0"/>
                                </a:moveTo>
                                <a:lnTo>
                                  <a:pt x="39" y="0"/>
                                </a:lnTo>
                                <a:lnTo>
                                  <a:pt x="54" y="0"/>
                                </a:lnTo>
                                <a:lnTo>
                                  <a:pt x="65" y="7"/>
                                </a:lnTo>
                                <a:lnTo>
                                  <a:pt x="65" y="17"/>
                                </a:lnTo>
                                <a:lnTo>
                                  <a:pt x="65" y="58"/>
                                </a:lnTo>
                                <a:lnTo>
                                  <a:pt x="65" y="68"/>
                                </a:lnTo>
                                <a:lnTo>
                                  <a:pt x="54" y="76"/>
                                </a:lnTo>
                                <a:lnTo>
                                  <a:pt x="39" y="76"/>
                                </a:lnTo>
                                <a:lnTo>
                                  <a:pt x="26" y="76"/>
                                </a:lnTo>
                                <a:lnTo>
                                  <a:pt x="11" y="76"/>
                                </a:lnTo>
                                <a:lnTo>
                                  <a:pt x="0" y="68"/>
                                </a:lnTo>
                                <a:lnTo>
                                  <a:pt x="0" y="58"/>
                                </a:lnTo>
                                <a:lnTo>
                                  <a:pt x="0" y="17"/>
                                </a:lnTo>
                                <a:lnTo>
                                  <a:pt x="0" y="7"/>
                                </a:lnTo>
                                <a:lnTo>
                                  <a:pt x="11" y="0"/>
                                </a:lnTo>
                                <a:lnTo>
                                  <a:pt x="26"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68" name="Picture 505"/>
                          <pic:cNvPicPr>
                            <a:picLocks noChangeAspect="1" noChangeArrowheads="1"/>
                          </pic:cNvPicPr>
                        </pic:nvPicPr>
                        <pic:blipFill>
                          <a:blip r:embed="rId298">
                            <a:extLst>
                              <a:ext uri="{28A0092B-C50C-407E-A947-70E740481C1C}">
                                <a14:useLocalDpi xmlns:a14="http://schemas.microsoft.com/office/drawing/2010/main" val="0"/>
                              </a:ext>
                            </a:extLst>
                          </a:blip>
                          <a:srcRect/>
                          <a:stretch>
                            <a:fillRect/>
                          </a:stretch>
                        </pic:blipFill>
                        <pic:spPr bwMode="auto">
                          <a:xfrm>
                            <a:off x="9398" y="1116"/>
                            <a:ext cx="13" cy="71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69" name="Freeform 506"/>
                        <wps:cNvSpPr>
                          <a:spLocks/>
                        </wps:cNvSpPr>
                        <wps:spPr bwMode="auto">
                          <a:xfrm>
                            <a:off x="9398" y="1116"/>
                            <a:ext cx="13" cy="718"/>
                          </a:xfrm>
                          <a:custGeom>
                            <a:avLst/>
                            <a:gdLst>
                              <a:gd name="T0" fmla="+- 0 9399 9399"/>
                              <a:gd name="T1" fmla="*/ T0 w 13"/>
                              <a:gd name="T2" fmla="+- 0 1116 1116"/>
                              <a:gd name="T3" fmla="*/ 1116 h 718"/>
                              <a:gd name="T4" fmla="+- 0 9399 9399"/>
                              <a:gd name="T5" fmla="*/ T4 w 13"/>
                              <a:gd name="T6" fmla="+- 0 1830 1116"/>
                              <a:gd name="T7" fmla="*/ 1830 h 718"/>
                              <a:gd name="T8" fmla="+- 0 9410 9399"/>
                              <a:gd name="T9" fmla="*/ T8 w 13"/>
                              <a:gd name="T10" fmla="+- 0 1834 1116"/>
                              <a:gd name="T11" fmla="*/ 1834 h 718"/>
                              <a:gd name="T12" fmla="+- 0 9411 9399"/>
                              <a:gd name="T13" fmla="*/ T12 w 13"/>
                              <a:gd name="T14" fmla="+- 0 1116 1116"/>
                              <a:gd name="T15" fmla="*/ 1116 h 718"/>
                              <a:gd name="T16" fmla="+- 0 9399 9399"/>
                              <a:gd name="T17" fmla="*/ T16 w 13"/>
                              <a:gd name="T18" fmla="+- 0 1116 1116"/>
                              <a:gd name="T19" fmla="*/ 1116 h 718"/>
                            </a:gdLst>
                            <a:ahLst/>
                            <a:cxnLst>
                              <a:cxn ang="0">
                                <a:pos x="T1" y="T3"/>
                              </a:cxn>
                              <a:cxn ang="0">
                                <a:pos x="T5" y="T7"/>
                              </a:cxn>
                              <a:cxn ang="0">
                                <a:pos x="T9" y="T11"/>
                              </a:cxn>
                              <a:cxn ang="0">
                                <a:pos x="T13" y="T15"/>
                              </a:cxn>
                              <a:cxn ang="0">
                                <a:pos x="T17" y="T19"/>
                              </a:cxn>
                            </a:cxnLst>
                            <a:rect l="0" t="0" r="r" b="b"/>
                            <a:pathLst>
                              <a:path w="13" h="718">
                                <a:moveTo>
                                  <a:pt x="0" y="0"/>
                                </a:moveTo>
                                <a:lnTo>
                                  <a:pt x="0" y="714"/>
                                </a:lnTo>
                                <a:lnTo>
                                  <a:pt x="11" y="718"/>
                                </a:lnTo>
                                <a:lnTo>
                                  <a:pt x="12" y="0"/>
                                </a:lnTo>
                                <a:lnTo>
                                  <a:pt x="0" y="0"/>
                                </a:lnTo>
                                <a:close/>
                              </a:path>
                            </a:pathLst>
                          </a:custGeom>
                          <a:noFill/>
                          <a:ln w="203">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0" name="Picture 507"/>
                          <pic:cNvPicPr>
                            <a:picLocks noChangeAspect="1" noChangeArrowheads="1"/>
                          </pic:cNvPicPr>
                        </pic:nvPicPr>
                        <pic:blipFill>
                          <a:blip r:embed="rId299">
                            <a:extLst>
                              <a:ext uri="{28A0092B-C50C-407E-A947-70E740481C1C}">
                                <a14:useLocalDpi xmlns:a14="http://schemas.microsoft.com/office/drawing/2010/main" val="0"/>
                              </a:ext>
                            </a:extLst>
                          </a:blip>
                          <a:srcRect/>
                          <a:stretch>
                            <a:fillRect/>
                          </a:stretch>
                        </pic:blipFill>
                        <pic:spPr bwMode="auto">
                          <a:xfrm>
                            <a:off x="9426" y="2122"/>
                            <a:ext cx="212" cy="8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1" name="Freeform 508"/>
                        <wps:cNvSpPr>
                          <a:spLocks/>
                        </wps:cNvSpPr>
                        <wps:spPr bwMode="auto">
                          <a:xfrm>
                            <a:off x="9426" y="2122"/>
                            <a:ext cx="212" cy="86"/>
                          </a:xfrm>
                          <a:custGeom>
                            <a:avLst/>
                            <a:gdLst>
                              <a:gd name="T0" fmla="+- 0 9427 9427"/>
                              <a:gd name="T1" fmla="*/ T0 w 212"/>
                              <a:gd name="T2" fmla="+- 0 2122 2122"/>
                              <a:gd name="T3" fmla="*/ 2122 h 86"/>
                              <a:gd name="T4" fmla="+- 0 9440 9427"/>
                              <a:gd name="T5" fmla="*/ T4 w 212"/>
                              <a:gd name="T6" fmla="+- 0 2124 2122"/>
                              <a:gd name="T7" fmla="*/ 2124 h 86"/>
                              <a:gd name="T8" fmla="+- 0 9459 9427"/>
                              <a:gd name="T9" fmla="*/ T8 w 212"/>
                              <a:gd name="T10" fmla="+- 0 2128 2122"/>
                              <a:gd name="T11" fmla="*/ 2128 h 86"/>
                              <a:gd name="T12" fmla="+- 0 9477 9427"/>
                              <a:gd name="T13" fmla="*/ T12 w 212"/>
                              <a:gd name="T14" fmla="+- 0 2132 2122"/>
                              <a:gd name="T15" fmla="*/ 2132 h 86"/>
                              <a:gd name="T16" fmla="+- 0 9490 9427"/>
                              <a:gd name="T17" fmla="*/ T16 w 212"/>
                              <a:gd name="T18" fmla="+- 0 2133 2122"/>
                              <a:gd name="T19" fmla="*/ 2133 h 86"/>
                              <a:gd name="T20" fmla="+- 0 9510 9427"/>
                              <a:gd name="T21" fmla="*/ T20 w 212"/>
                              <a:gd name="T22" fmla="+- 0 2133 2122"/>
                              <a:gd name="T23" fmla="*/ 2133 h 86"/>
                              <a:gd name="T24" fmla="+- 0 9525 9427"/>
                              <a:gd name="T25" fmla="*/ T24 w 212"/>
                              <a:gd name="T26" fmla="+- 0 2133 2122"/>
                              <a:gd name="T27" fmla="*/ 2133 h 86"/>
                              <a:gd name="T28" fmla="+- 0 9540 9427"/>
                              <a:gd name="T29" fmla="*/ T28 w 212"/>
                              <a:gd name="T30" fmla="+- 0 2134 2122"/>
                              <a:gd name="T31" fmla="*/ 2134 h 86"/>
                              <a:gd name="T32" fmla="+- 0 9559 9427"/>
                              <a:gd name="T33" fmla="*/ T32 w 212"/>
                              <a:gd name="T34" fmla="+- 0 2137 2122"/>
                              <a:gd name="T35" fmla="*/ 2137 h 86"/>
                              <a:gd name="T36" fmla="+- 0 9579 9427"/>
                              <a:gd name="T37" fmla="*/ T36 w 212"/>
                              <a:gd name="T38" fmla="+- 0 2139 2122"/>
                              <a:gd name="T39" fmla="*/ 2139 h 86"/>
                              <a:gd name="T40" fmla="+- 0 9597 9427"/>
                              <a:gd name="T41" fmla="*/ T40 w 212"/>
                              <a:gd name="T42" fmla="+- 0 2139 2122"/>
                              <a:gd name="T43" fmla="*/ 2139 h 86"/>
                              <a:gd name="T44" fmla="+- 0 9616 9427"/>
                              <a:gd name="T45" fmla="*/ T44 w 212"/>
                              <a:gd name="T46" fmla="+- 0 2144 2122"/>
                              <a:gd name="T47" fmla="*/ 2144 h 86"/>
                              <a:gd name="T48" fmla="+- 0 9637 9427"/>
                              <a:gd name="T49" fmla="*/ T48 w 212"/>
                              <a:gd name="T50" fmla="+- 0 2156 2122"/>
                              <a:gd name="T51" fmla="*/ 2156 h 86"/>
                              <a:gd name="T52" fmla="+- 0 9638 9427"/>
                              <a:gd name="T53" fmla="*/ T52 w 212"/>
                              <a:gd name="T54" fmla="+- 0 2208 2122"/>
                              <a:gd name="T55" fmla="*/ 2208 h 86"/>
                              <a:gd name="T56" fmla="+- 0 9619 9427"/>
                              <a:gd name="T57" fmla="*/ T56 w 212"/>
                              <a:gd name="T58" fmla="+- 0 2198 2122"/>
                              <a:gd name="T59" fmla="*/ 2198 h 86"/>
                              <a:gd name="T60" fmla="+- 0 9599 9427"/>
                              <a:gd name="T61" fmla="*/ T60 w 212"/>
                              <a:gd name="T62" fmla="+- 0 2193 2122"/>
                              <a:gd name="T63" fmla="*/ 2193 h 86"/>
                              <a:gd name="T64" fmla="+- 0 9578 9427"/>
                              <a:gd name="T65" fmla="*/ T64 w 212"/>
                              <a:gd name="T66" fmla="+- 0 2192 2122"/>
                              <a:gd name="T67" fmla="*/ 2192 h 86"/>
                              <a:gd name="T68" fmla="+- 0 9556 9427"/>
                              <a:gd name="T69" fmla="*/ T68 w 212"/>
                              <a:gd name="T70" fmla="+- 0 2191 2122"/>
                              <a:gd name="T71" fmla="*/ 2191 h 86"/>
                              <a:gd name="T72" fmla="+- 0 9534 9427"/>
                              <a:gd name="T73" fmla="*/ T72 w 212"/>
                              <a:gd name="T74" fmla="+- 0 2191 2122"/>
                              <a:gd name="T75" fmla="*/ 2191 h 86"/>
                              <a:gd name="T76" fmla="+- 0 9512 9427"/>
                              <a:gd name="T77" fmla="*/ T76 w 212"/>
                              <a:gd name="T78" fmla="+- 0 2189 2122"/>
                              <a:gd name="T79" fmla="*/ 2189 h 86"/>
                              <a:gd name="T80" fmla="+- 0 9491 9427"/>
                              <a:gd name="T81" fmla="*/ T80 w 212"/>
                              <a:gd name="T82" fmla="+- 0 2186 2122"/>
                              <a:gd name="T83" fmla="*/ 2186 h 86"/>
                              <a:gd name="T84" fmla="+- 0 9470 9427"/>
                              <a:gd name="T85" fmla="*/ T84 w 212"/>
                              <a:gd name="T86" fmla="+- 0 2185 2122"/>
                              <a:gd name="T87" fmla="*/ 2185 h 86"/>
                              <a:gd name="T88" fmla="+- 0 9460 9427"/>
                              <a:gd name="T89" fmla="*/ T88 w 212"/>
                              <a:gd name="T90" fmla="+- 0 2183 2122"/>
                              <a:gd name="T91" fmla="*/ 2183 h 86"/>
                              <a:gd name="T92" fmla="+- 0 9448 9427"/>
                              <a:gd name="T93" fmla="*/ T92 w 212"/>
                              <a:gd name="T94" fmla="+- 0 2181 2122"/>
                              <a:gd name="T95" fmla="*/ 2181 h 86"/>
                              <a:gd name="T96" fmla="+- 0 9437 9427"/>
                              <a:gd name="T97" fmla="*/ T96 w 212"/>
                              <a:gd name="T98" fmla="+- 0 2178 2122"/>
                              <a:gd name="T99" fmla="*/ 2178 h 86"/>
                              <a:gd name="T100" fmla="+- 0 9427 9427"/>
                              <a:gd name="T101" fmla="*/ T100 w 212"/>
                              <a:gd name="T102" fmla="+- 0 2178 2122"/>
                              <a:gd name="T103" fmla="*/ 2178 h 86"/>
                              <a:gd name="T104" fmla="+- 0 9427 9427"/>
                              <a:gd name="T105" fmla="*/ T104 w 212"/>
                              <a:gd name="T106" fmla="+- 0 2122 2122"/>
                              <a:gd name="T107" fmla="*/ 2122 h 8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Lst>
                            <a:rect l="0" t="0" r="r" b="b"/>
                            <a:pathLst>
                              <a:path w="212" h="86">
                                <a:moveTo>
                                  <a:pt x="0" y="0"/>
                                </a:moveTo>
                                <a:lnTo>
                                  <a:pt x="13" y="2"/>
                                </a:lnTo>
                                <a:lnTo>
                                  <a:pt x="32" y="6"/>
                                </a:lnTo>
                                <a:lnTo>
                                  <a:pt x="50" y="10"/>
                                </a:lnTo>
                                <a:lnTo>
                                  <a:pt x="63" y="11"/>
                                </a:lnTo>
                                <a:lnTo>
                                  <a:pt x="83" y="11"/>
                                </a:lnTo>
                                <a:lnTo>
                                  <a:pt x="98" y="11"/>
                                </a:lnTo>
                                <a:lnTo>
                                  <a:pt x="113" y="12"/>
                                </a:lnTo>
                                <a:lnTo>
                                  <a:pt x="132" y="15"/>
                                </a:lnTo>
                                <a:lnTo>
                                  <a:pt x="152" y="17"/>
                                </a:lnTo>
                                <a:lnTo>
                                  <a:pt x="170" y="17"/>
                                </a:lnTo>
                                <a:lnTo>
                                  <a:pt x="189" y="22"/>
                                </a:lnTo>
                                <a:lnTo>
                                  <a:pt x="210" y="34"/>
                                </a:lnTo>
                                <a:lnTo>
                                  <a:pt x="211" y="86"/>
                                </a:lnTo>
                                <a:lnTo>
                                  <a:pt x="192" y="76"/>
                                </a:lnTo>
                                <a:lnTo>
                                  <a:pt x="172" y="71"/>
                                </a:lnTo>
                                <a:lnTo>
                                  <a:pt x="151" y="70"/>
                                </a:lnTo>
                                <a:lnTo>
                                  <a:pt x="129" y="69"/>
                                </a:lnTo>
                                <a:lnTo>
                                  <a:pt x="107" y="69"/>
                                </a:lnTo>
                                <a:lnTo>
                                  <a:pt x="85" y="67"/>
                                </a:lnTo>
                                <a:lnTo>
                                  <a:pt x="64" y="64"/>
                                </a:lnTo>
                                <a:lnTo>
                                  <a:pt x="43" y="63"/>
                                </a:lnTo>
                                <a:lnTo>
                                  <a:pt x="33" y="61"/>
                                </a:lnTo>
                                <a:lnTo>
                                  <a:pt x="21" y="59"/>
                                </a:lnTo>
                                <a:lnTo>
                                  <a:pt x="10" y="56"/>
                                </a:lnTo>
                                <a:lnTo>
                                  <a:pt x="0" y="56"/>
                                </a:lnTo>
                                <a:lnTo>
                                  <a:pt x="0" y="0"/>
                                </a:lnTo>
                                <a:close/>
                              </a:path>
                            </a:pathLst>
                          </a:custGeom>
                          <a:noFill/>
                          <a:ln w="758">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2" name="AutoShape 509"/>
                        <wps:cNvSpPr>
                          <a:spLocks/>
                        </wps:cNvSpPr>
                        <wps:spPr bwMode="auto">
                          <a:xfrm>
                            <a:off x="9228" y="1544"/>
                            <a:ext cx="578" cy="102"/>
                          </a:xfrm>
                          <a:custGeom>
                            <a:avLst/>
                            <a:gdLst>
                              <a:gd name="T0" fmla="+- 0 9229 9229"/>
                              <a:gd name="T1" fmla="*/ T0 w 578"/>
                              <a:gd name="T2" fmla="+- 0 1557 1545"/>
                              <a:gd name="T3" fmla="*/ 1557 h 102"/>
                              <a:gd name="T4" fmla="+- 0 9806 9229"/>
                              <a:gd name="T5" fmla="*/ T4 w 578"/>
                              <a:gd name="T6" fmla="+- 0 1556 1545"/>
                              <a:gd name="T7" fmla="*/ 1556 h 102"/>
                              <a:gd name="T8" fmla="+- 0 9806 9229"/>
                              <a:gd name="T9" fmla="*/ T8 w 578"/>
                              <a:gd name="T10" fmla="+- 0 1545 1545"/>
                              <a:gd name="T11" fmla="*/ 1545 h 102"/>
                              <a:gd name="T12" fmla="+- 0 9229 9229"/>
                              <a:gd name="T13" fmla="*/ T12 w 578"/>
                              <a:gd name="T14" fmla="+- 0 1545 1545"/>
                              <a:gd name="T15" fmla="*/ 1545 h 102"/>
                              <a:gd name="T16" fmla="+- 0 9229 9229"/>
                              <a:gd name="T17" fmla="*/ T16 w 578"/>
                              <a:gd name="T18" fmla="+- 0 1557 1545"/>
                              <a:gd name="T19" fmla="*/ 1557 h 102"/>
                              <a:gd name="T20" fmla="+- 0 9245 9229"/>
                              <a:gd name="T21" fmla="*/ T20 w 578"/>
                              <a:gd name="T22" fmla="+- 0 1646 1545"/>
                              <a:gd name="T23" fmla="*/ 1646 h 102"/>
                              <a:gd name="T24" fmla="+- 0 9806 9229"/>
                              <a:gd name="T25" fmla="*/ T24 w 578"/>
                              <a:gd name="T26" fmla="+- 0 1645 1545"/>
                              <a:gd name="T27" fmla="*/ 1645 h 102"/>
                              <a:gd name="T28" fmla="+- 0 9806 9229"/>
                              <a:gd name="T29" fmla="*/ T28 w 578"/>
                              <a:gd name="T30" fmla="+- 0 1634 1545"/>
                              <a:gd name="T31" fmla="*/ 1634 h 102"/>
                              <a:gd name="T32" fmla="+- 0 9242 9229"/>
                              <a:gd name="T33" fmla="*/ T32 w 578"/>
                              <a:gd name="T34" fmla="+- 0 1634 1545"/>
                              <a:gd name="T35" fmla="*/ 1634 h 102"/>
                              <a:gd name="T36" fmla="+- 0 9245 9229"/>
                              <a:gd name="T37" fmla="*/ T36 w 578"/>
                              <a:gd name="T38" fmla="+- 0 1646 1545"/>
                              <a:gd name="T39" fmla="*/ 1646 h 10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Lst>
                            <a:rect l="0" t="0" r="r" b="b"/>
                            <a:pathLst>
                              <a:path w="578" h="102">
                                <a:moveTo>
                                  <a:pt x="0" y="12"/>
                                </a:moveTo>
                                <a:lnTo>
                                  <a:pt x="577" y="11"/>
                                </a:lnTo>
                                <a:lnTo>
                                  <a:pt x="577" y="0"/>
                                </a:lnTo>
                                <a:lnTo>
                                  <a:pt x="0" y="0"/>
                                </a:lnTo>
                                <a:lnTo>
                                  <a:pt x="0" y="12"/>
                                </a:lnTo>
                                <a:close/>
                                <a:moveTo>
                                  <a:pt x="16" y="101"/>
                                </a:moveTo>
                                <a:lnTo>
                                  <a:pt x="577" y="100"/>
                                </a:lnTo>
                                <a:lnTo>
                                  <a:pt x="577" y="89"/>
                                </a:lnTo>
                                <a:lnTo>
                                  <a:pt x="13" y="89"/>
                                </a:lnTo>
                                <a:lnTo>
                                  <a:pt x="16" y="101"/>
                                </a:lnTo>
                                <a:close/>
                              </a:path>
                            </a:pathLst>
                          </a:custGeom>
                          <a:noFill/>
                          <a:ln w="1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273" name="Picture 510"/>
                          <pic:cNvPicPr>
                            <a:picLocks noChangeAspect="1" noChangeArrowheads="1"/>
                          </pic:cNvPicPr>
                        </pic:nvPicPr>
                        <pic:blipFill>
                          <a:blip r:embed="rId300">
                            <a:extLst>
                              <a:ext uri="{28A0092B-C50C-407E-A947-70E740481C1C}">
                                <a14:useLocalDpi xmlns:a14="http://schemas.microsoft.com/office/drawing/2010/main" val="0"/>
                              </a:ext>
                            </a:extLst>
                          </a:blip>
                          <a:srcRect/>
                          <a:stretch>
                            <a:fillRect/>
                          </a:stretch>
                        </pic:blipFill>
                        <pic:spPr bwMode="auto">
                          <a:xfrm>
                            <a:off x="8904" y="1060"/>
                            <a:ext cx="234" cy="187"/>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4" name="Freeform 511"/>
                        <wps:cNvSpPr>
                          <a:spLocks/>
                        </wps:cNvSpPr>
                        <wps:spPr bwMode="auto">
                          <a:xfrm>
                            <a:off x="8904" y="1060"/>
                            <a:ext cx="234" cy="187"/>
                          </a:xfrm>
                          <a:custGeom>
                            <a:avLst/>
                            <a:gdLst>
                              <a:gd name="T0" fmla="+- 0 8911 8905"/>
                              <a:gd name="T1" fmla="*/ T0 w 234"/>
                              <a:gd name="T2" fmla="+- 0 1246 1061"/>
                              <a:gd name="T3" fmla="*/ 1246 h 187"/>
                              <a:gd name="T4" fmla="+- 0 8922 8905"/>
                              <a:gd name="T5" fmla="*/ T4 w 234"/>
                              <a:gd name="T6" fmla="+- 0 1243 1061"/>
                              <a:gd name="T7" fmla="*/ 1243 h 187"/>
                              <a:gd name="T8" fmla="+- 0 8935 8905"/>
                              <a:gd name="T9" fmla="*/ T8 w 234"/>
                              <a:gd name="T10" fmla="+- 0 1241 1061"/>
                              <a:gd name="T11" fmla="*/ 1241 h 187"/>
                              <a:gd name="T12" fmla="+- 0 8947 8905"/>
                              <a:gd name="T13" fmla="*/ T12 w 234"/>
                              <a:gd name="T14" fmla="+- 0 1237 1061"/>
                              <a:gd name="T15" fmla="*/ 1237 h 187"/>
                              <a:gd name="T16" fmla="+- 0 8959 8905"/>
                              <a:gd name="T17" fmla="*/ T16 w 234"/>
                              <a:gd name="T18" fmla="+- 0 1236 1061"/>
                              <a:gd name="T19" fmla="*/ 1236 h 187"/>
                              <a:gd name="T20" fmla="+- 0 8970 8905"/>
                              <a:gd name="T21" fmla="*/ T20 w 234"/>
                              <a:gd name="T22" fmla="+- 0 1234 1061"/>
                              <a:gd name="T23" fmla="*/ 1234 h 187"/>
                              <a:gd name="T24" fmla="+- 0 8983 8905"/>
                              <a:gd name="T25" fmla="*/ T24 w 234"/>
                              <a:gd name="T26" fmla="+- 0 1230 1061"/>
                              <a:gd name="T27" fmla="*/ 1230 h 187"/>
                              <a:gd name="T28" fmla="+- 0 8995 8905"/>
                              <a:gd name="T29" fmla="*/ T28 w 234"/>
                              <a:gd name="T30" fmla="+- 0 1228 1061"/>
                              <a:gd name="T31" fmla="*/ 1228 h 187"/>
                              <a:gd name="T32" fmla="+- 0 9007 8905"/>
                              <a:gd name="T33" fmla="*/ T32 w 234"/>
                              <a:gd name="T34" fmla="+- 0 1226 1061"/>
                              <a:gd name="T35" fmla="*/ 1226 h 187"/>
                              <a:gd name="T36" fmla="+- 0 9017 8905"/>
                              <a:gd name="T37" fmla="*/ T36 w 234"/>
                              <a:gd name="T38" fmla="+- 0 1219 1061"/>
                              <a:gd name="T39" fmla="*/ 1219 h 187"/>
                              <a:gd name="T40" fmla="+- 0 9028 8905"/>
                              <a:gd name="T41" fmla="*/ T40 w 234"/>
                              <a:gd name="T42" fmla="+- 0 1214 1061"/>
                              <a:gd name="T43" fmla="*/ 1214 h 187"/>
                              <a:gd name="T44" fmla="+- 0 9039 8905"/>
                              <a:gd name="T45" fmla="*/ T44 w 234"/>
                              <a:gd name="T46" fmla="+- 0 1208 1061"/>
                              <a:gd name="T47" fmla="*/ 1208 h 187"/>
                              <a:gd name="T48" fmla="+- 0 9049 8905"/>
                              <a:gd name="T49" fmla="*/ T48 w 234"/>
                              <a:gd name="T50" fmla="+- 0 1200 1061"/>
                              <a:gd name="T51" fmla="*/ 1200 h 187"/>
                              <a:gd name="T52" fmla="+- 0 9058 8905"/>
                              <a:gd name="T53" fmla="*/ T52 w 234"/>
                              <a:gd name="T54" fmla="+- 0 1193 1061"/>
                              <a:gd name="T55" fmla="*/ 1193 h 187"/>
                              <a:gd name="T56" fmla="+- 0 9066 8905"/>
                              <a:gd name="T57" fmla="*/ T56 w 234"/>
                              <a:gd name="T58" fmla="+- 0 1185 1061"/>
                              <a:gd name="T59" fmla="*/ 1185 h 187"/>
                              <a:gd name="T60" fmla="+- 0 9076 8905"/>
                              <a:gd name="T61" fmla="*/ T60 w 234"/>
                              <a:gd name="T62" fmla="+- 0 1178 1061"/>
                              <a:gd name="T63" fmla="*/ 1178 h 187"/>
                              <a:gd name="T64" fmla="+- 0 9082 8905"/>
                              <a:gd name="T65" fmla="*/ T64 w 234"/>
                              <a:gd name="T66" fmla="+- 0 1168 1061"/>
                              <a:gd name="T67" fmla="*/ 1168 h 187"/>
                              <a:gd name="T68" fmla="+- 0 9091 8905"/>
                              <a:gd name="T69" fmla="*/ T68 w 234"/>
                              <a:gd name="T70" fmla="+- 0 1160 1061"/>
                              <a:gd name="T71" fmla="*/ 1160 h 187"/>
                              <a:gd name="T72" fmla="+- 0 9097 8905"/>
                              <a:gd name="T73" fmla="*/ T72 w 234"/>
                              <a:gd name="T74" fmla="+- 0 1149 1061"/>
                              <a:gd name="T75" fmla="*/ 1149 h 187"/>
                              <a:gd name="T76" fmla="+- 0 9103 8905"/>
                              <a:gd name="T77" fmla="*/ T76 w 234"/>
                              <a:gd name="T78" fmla="+- 0 1139 1061"/>
                              <a:gd name="T79" fmla="*/ 1139 h 187"/>
                              <a:gd name="T80" fmla="+- 0 9109 8905"/>
                              <a:gd name="T81" fmla="*/ T80 w 234"/>
                              <a:gd name="T82" fmla="+- 0 1130 1061"/>
                              <a:gd name="T83" fmla="*/ 1130 h 187"/>
                              <a:gd name="T84" fmla="+- 0 9115 8905"/>
                              <a:gd name="T85" fmla="*/ T84 w 234"/>
                              <a:gd name="T86" fmla="+- 0 1118 1061"/>
                              <a:gd name="T87" fmla="*/ 1118 h 187"/>
                              <a:gd name="T88" fmla="+- 0 9120 8905"/>
                              <a:gd name="T89" fmla="*/ T88 w 234"/>
                              <a:gd name="T90" fmla="+- 0 1108 1061"/>
                              <a:gd name="T91" fmla="*/ 1108 h 187"/>
                              <a:gd name="T92" fmla="+- 0 9124 8905"/>
                              <a:gd name="T93" fmla="*/ T92 w 234"/>
                              <a:gd name="T94" fmla="+- 0 1097 1061"/>
                              <a:gd name="T95" fmla="*/ 1097 h 187"/>
                              <a:gd name="T96" fmla="+- 0 9127 8905"/>
                              <a:gd name="T97" fmla="*/ T96 w 234"/>
                              <a:gd name="T98" fmla="+- 0 1084 1061"/>
                              <a:gd name="T99" fmla="*/ 1084 h 187"/>
                              <a:gd name="T100" fmla="+- 0 9131 8905"/>
                              <a:gd name="T101" fmla="*/ T100 w 234"/>
                              <a:gd name="T102" fmla="+- 0 1076 1061"/>
                              <a:gd name="T103" fmla="*/ 1076 h 187"/>
                              <a:gd name="T104" fmla="+- 0 9133 8905"/>
                              <a:gd name="T105" fmla="*/ T104 w 234"/>
                              <a:gd name="T106" fmla="+- 0 1071 1061"/>
                              <a:gd name="T107" fmla="*/ 1071 h 187"/>
                              <a:gd name="T108" fmla="+- 0 9131 8905"/>
                              <a:gd name="T109" fmla="*/ T108 w 234"/>
                              <a:gd name="T110" fmla="+- 0 1064 1061"/>
                              <a:gd name="T111" fmla="*/ 1064 h 187"/>
                              <a:gd name="T112" fmla="+- 0 9123 8905"/>
                              <a:gd name="T113" fmla="*/ T112 w 234"/>
                              <a:gd name="T114" fmla="+- 0 1066 1061"/>
                              <a:gd name="T115" fmla="*/ 1066 h 187"/>
                              <a:gd name="T116" fmla="+- 0 9117 8905"/>
                              <a:gd name="T117" fmla="*/ T116 w 234"/>
                              <a:gd name="T118" fmla="+- 0 1064 1061"/>
                              <a:gd name="T119" fmla="*/ 1064 h 187"/>
                              <a:gd name="T120" fmla="+- 0 9104 8905"/>
                              <a:gd name="T121" fmla="*/ T120 w 234"/>
                              <a:gd name="T122" fmla="+- 0 1067 1061"/>
                              <a:gd name="T123" fmla="*/ 1067 h 187"/>
                              <a:gd name="T124" fmla="+- 0 9092 8905"/>
                              <a:gd name="T125" fmla="*/ T124 w 234"/>
                              <a:gd name="T126" fmla="+- 0 1069 1061"/>
                              <a:gd name="T127" fmla="*/ 1069 h 187"/>
                              <a:gd name="T128" fmla="+- 0 9082 8905"/>
                              <a:gd name="T129" fmla="*/ T128 w 234"/>
                              <a:gd name="T130" fmla="+- 0 1073 1061"/>
                              <a:gd name="T131" fmla="*/ 1073 h 187"/>
                              <a:gd name="T132" fmla="+- 0 9072 8905"/>
                              <a:gd name="T133" fmla="*/ T132 w 234"/>
                              <a:gd name="T134" fmla="+- 0 1076 1061"/>
                              <a:gd name="T135" fmla="*/ 1076 h 187"/>
                              <a:gd name="T136" fmla="+- 0 9060 8905"/>
                              <a:gd name="T137" fmla="*/ T136 w 234"/>
                              <a:gd name="T138" fmla="+- 0 1080 1061"/>
                              <a:gd name="T139" fmla="*/ 1080 h 187"/>
                              <a:gd name="T140" fmla="+- 0 9049 8905"/>
                              <a:gd name="T141" fmla="*/ T140 w 234"/>
                              <a:gd name="T142" fmla="+- 0 1084 1061"/>
                              <a:gd name="T143" fmla="*/ 1084 h 187"/>
                              <a:gd name="T144" fmla="+- 0 9039 8905"/>
                              <a:gd name="T145" fmla="*/ T144 w 234"/>
                              <a:gd name="T146" fmla="+- 0 1089 1061"/>
                              <a:gd name="T147" fmla="*/ 1089 h 187"/>
                              <a:gd name="T148" fmla="+- 0 9030 8905"/>
                              <a:gd name="T149" fmla="*/ T148 w 234"/>
                              <a:gd name="T150" fmla="+- 0 1093 1061"/>
                              <a:gd name="T151" fmla="*/ 1093 h 187"/>
                              <a:gd name="T152" fmla="+- 0 9020 8905"/>
                              <a:gd name="T153" fmla="*/ T152 w 234"/>
                              <a:gd name="T154" fmla="+- 0 1099 1061"/>
                              <a:gd name="T155" fmla="*/ 1099 h 187"/>
                              <a:gd name="T156" fmla="+- 0 9008 8905"/>
                              <a:gd name="T157" fmla="*/ T156 w 234"/>
                              <a:gd name="T158" fmla="+- 0 1104 1061"/>
                              <a:gd name="T159" fmla="*/ 1104 h 187"/>
                              <a:gd name="T160" fmla="+- 0 9001 8905"/>
                              <a:gd name="T161" fmla="*/ T160 w 234"/>
                              <a:gd name="T162" fmla="+- 0 1110 1061"/>
                              <a:gd name="T163" fmla="*/ 1110 h 187"/>
                              <a:gd name="T164" fmla="+- 0 8991 8905"/>
                              <a:gd name="T165" fmla="*/ T164 w 234"/>
                              <a:gd name="T166" fmla="+- 0 1119 1061"/>
                              <a:gd name="T167" fmla="*/ 1119 h 187"/>
                              <a:gd name="T168" fmla="+- 0 8981 8905"/>
                              <a:gd name="T169" fmla="*/ T168 w 234"/>
                              <a:gd name="T170" fmla="+- 0 1126 1061"/>
                              <a:gd name="T171" fmla="*/ 1126 h 187"/>
                              <a:gd name="T172" fmla="+- 0 8973 8905"/>
                              <a:gd name="T173" fmla="*/ T172 w 234"/>
                              <a:gd name="T174" fmla="+- 0 1135 1061"/>
                              <a:gd name="T175" fmla="*/ 1135 h 187"/>
                              <a:gd name="T176" fmla="+- 0 8964 8905"/>
                              <a:gd name="T177" fmla="*/ T176 w 234"/>
                              <a:gd name="T178" fmla="+- 0 1144 1061"/>
                              <a:gd name="T179" fmla="*/ 1144 h 187"/>
                              <a:gd name="T180" fmla="+- 0 8956 8905"/>
                              <a:gd name="T181" fmla="*/ T180 w 234"/>
                              <a:gd name="T182" fmla="+- 0 1154 1061"/>
                              <a:gd name="T183" fmla="*/ 1154 h 187"/>
                              <a:gd name="T184" fmla="+- 0 8949 8905"/>
                              <a:gd name="T185" fmla="*/ T184 w 234"/>
                              <a:gd name="T186" fmla="+- 0 1164 1061"/>
                              <a:gd name="T187" fmla="*/ 1164 h 187"/>
                              <a:gd name="T188" fmla="+- 0 8941 8905"/>
                              <a:gd name="T189" fmla="*/ T188 w 234"/>
                              <a:gd name="T190" fmla="+- 0 1174 1061"/>
                              <a:gd name="T191" fmla="*/ 1174 h 187"/>
                              <a:gd name="T192" fmla="+- 0 8935 8905"/>
                              <a:gd name="T193" fmla="*/ T192 w 234"/>
                              <a:gd name="T194" fmla="+- 0 1185 1061"/>
                              <a:gd name="T195" fmla="*/ 1185 h 187"/>
                              <a:gd name="T196" fmla="+- 0 8929 8905"/>
                              <a:gd name="T197" fmla="*/ T196 w 234"/>
                              <a:gd name="T198" fmla="+- 0 1196 1061"/>
                              <a:gd name="T199" fmla="*/ 1196 h 187"/>
                              <a:gd name="T200" fmla="+- 0 8924 8905"/>
                              <a:gd name="T201" fmla="*/ T200 w 234"/>
                              <a:gd name="T202" fmla="+- 0 1206 1061"/>
                              <a:gd name="T203" fmla="*/ 1206 h 187"/>
                              <a:gd name="T204" fmla="+- 0 8919 8905"/>
                              <a:gd name="T205" fmla="*/ T204 w 234"/>
                              <a:gd name="T206" fmla="+- 0 1220 1061"/>
                              <a:gd name="T207" fmla="*/ 1220 h 187"/>
                              <a:gd name="T208" fmla="+- 0 8913 8905"/>
                              <a:gd name="T209" fmla="*/ T208 w 234"/>
                              <a:gd name="T210" fmla="+- 0 1230 1061"/>
                              <a:gd name="T211" fmla="*/ 1230 h 187"/>
                              <a:gd name="T212" fmla="+- 0 8908 8905"/>
                              <a:gd name="T213" fmla="*/ T212 w 234"/>
                              <a:gd name="T214" fmla="+- 0 1241 1061"/>
                              <a:gd name="T215" fmla="*/ 1241 h 187"/>
                              <a:gd name="T216" fmla="+- 0 8905 8905"/>
                              <a:gd name="T217" fmla="*/ T216 w 234"/>
                              <a:gd name="T218" fmla="+- 0 1247 1061"/>
                              <a:gd name="T219" fmla="*/ 1247 h 18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34" h="187">
                                <a:moveTo>
                                  <a:pt x="0" y="186"/>
                                </a:moveTo>
                                <a:lnTo>
                                  <a:pt x="6" y="185"/>
                                </a:lnTo>
                                <a:lnTo>
                                  <a:pt x="13" y="184"/>
                                </a:lnTo>
                                <a:lnTo>
                                  <a:pt x="17" y="182"/>
                                </a:lnTo>
                                <a:lnTo>
                                  <a:pt x="25" y="180"/>
                                </a:lnTo>
                                <a:lnTo>
                                  <a:pt x="30" y="180"/>
                                </a:lnTo>
                                <a:lnTo>
                                  <a:pt x="35" y="178"/>
                                </a:lnTo>
                                <a:lnTo>
                                  <a:pt x="42" y="176"/>
                                </a:lnTo>
                                <a:lnTo>
                                  <a:pt x="48" y="176"/>
                                </a:lnTo>
                                <a:lnTo>
                                  <a:pt x="54" y="175"/>
                                </a:lnTo>
                                <a:lnTo>
                                  <a:pt x="59" y="174"/>
                                </a:lnTo>
                                <a:lnTo>
                                  <a:pt x="65" y="173"/>
                                </a:lnTo>
                                <a:lnTo>
                                  <a:pt x="72" y="171"/>
                                </a:lnTo>
                                <a:lnTo>
                                  <a:pt x="78" y="169"/>
                                </a:lnTo>
                                <a:lnTo>
                                  <a:pt x="85" y="169"/>
                                </a:lnTo>
                                <a:lnTo>
                                  <a:pt x="90" y="167"/>
                                </a:lnTo>
                                <a:lnTo>
                                  <a:pt x="96" y="165"/>
                                </a:lnTo>
                                <a:lnTo>
                                  <a:pt x="102" y="165"/>
                                </a:lnTo>
                                <a:lnTo>
                                  <a:pt x="107" y="161"/>
                                </a:lnTo>
                                <a:lnTo>
                                  <a:pt x="112" y="158"/>
                                </a:lnTo>
                                <a:lnTo>
                                  <a:pt x="118" y="156"/>
                                </a:lnTo>
                                <a:lnTo>
                                  <a:pt x="123" y="153"/>
                                </a:lnTo>
                                <a:lnTo>
                                  <a:pt x="128" y="151"/>
                                </a:lnTo>
                                <a:lnTo>
                                  <a:pt x="134" y="147"/>
                                </a:lnTo>
                                <a:lnTo>
                                  <a:pt x="139" y="143"/>
                                </a:lnTo>
                                <a:lnTo>
                                  <a:pt x="144" y="139"/>
                                </a:lnTo>
                                <a:lnTo>
                                  <a:pt x="148" y="136"/>
                                </a:lnTo>
                                <a:lnTo>
                                  <a:pt x="153" y="132"/>
                                </a:lnTo>
                                <a:lnTo>
                                  <a:pt x="158" y="129"/>
                                </a:lnTo>
                                <a:lnTo>
                                  <a:pt x="161" y="124"/>
                                </a:lnTo>
                                <a:lnTo>
                                  <a:pt x="165" y="120"/>
                                </a:lnTo>
                                <a:lnTo>
                                  <a:pt x="171" y="117"/>
                                </a:lnTo>
                                <a:lnTo>
                                  <a:pt x="174" y="111"/>
                                </a:lnTo>
                                <a:lnTo>
                                  <a:pt x="177" y="107"/>
                                </a:lnTo>
                                <a:lnTo>
                                  <a:pt x="181" y="102"/>
                                </a:lnTo>
                                <a:lnTo>
                                  <a:pt x="186" y="99"/>
                                </a:lnTo>
                                <a:lnTo>
                                  <a:pt x="188" y="93"/>
                                </a:lnTo>
                                <a:lnTo>
                                  <a:pt x="192" y="88"/>
                                </a:lnTo>
                                <a:lnTo>
                                  <a:pt x="195" y="83"/>
                                </a:lnTo>
                                <a:lnTo>
                                  <a:pt x="198" y="78"/>
                                </a:lnTo>
                                <a:lnTo>
                                  <a:pt x="201" y="74"/>
                                </a:lnTo>
                                <a:lnTo>
                                  <a:pt x="204" y="69"/>
                                </a:lnTo>
                                <a:lnTo>
                                  <a:pt x="207" y="63"/>
                                </a:lnTo>
                                <a:lnTo>
                                  <a:pt x="210" y="57"/>
                                </a:lnTo>
                                <a:lnTo>
                                  <a:pt x="213" y="52"/>
                                </a:lnTo>
                                <a:lnTo>
                                  <a:pt x="215" y="47"/>
                                </a:lnTo>
                                <a:lnTo>
                                  <a:pt x="217" y="41"/>
                                </a:lnTo>
                                <a:lnTo>
                                  <a:pt x="219" y="36"/>
                                </a:lnTo>
                                <a:lnTo>
                                  <a:pt x="221" y="31"/>
                                </a:lnTo>
                                <a:lnTo>
                                  <a:pt x="222" y="23"/>
                                </a:lnTo>
                                <a:lnTo>
                                  <a:pt x="226" y="18"/>
                                </a:lnTo>
                                <a:lnTo>
                                  <a:pt x="226" y="15"/>
                                </a:lnTo>
                                <a:lnTo>
                                  <a:pt x="228" y="10"/>
                                </a:lnTo>
                                <a:lnTo>
                                  <a:pt x="233" y="0"/>
                                </a:lnTo>
                                <a:lnTo>
                                  <a:pt x="226" y="3"/>
                                </a:lnTo>
                                <a:lnTo>
                                  <a:pt x="224" y="4"/>
                                </a:lnTo>
                                <a:lnTo>
                                  <a:pt x="218" y="5"/>
                                </a:lnTo>
                                <a:lnTo>
                                  <a:pt x="216" y="5"/>
                                </a:lnTo>
                                <a:lnTo>
                                  <a:pt x="212" y="3"/>
                                </a:lnTo>
                                <a:lnTo>
                                  <a:pt x="203" y="5"/>
                                </a:lnTo>
                                <a:lnTo>
                                  <a:pt x="199" y="6"/>
                                </a:lnTo>
                                <a:lnTo>
                                  <a:pt x="193" y="7"/>
                                </a:lnTo>
                                <a:lnTo>
                                  <a:pt x="187" y="8"/>
                                </a:lnTo>
                                <a:lnTo>
                                  <a:pt x="181" y="10"/>
                                </a:lnTo>
                                <a:lnTo>
                                  <a:pt x="177" y="12"/>
                                </a:lnTo>
                                <a:lnTo>
                                  <a:pt x="171" y="13"/>
                                </a:lnTo>
                                <a:lnTo>
                                  <a:pt x="167" y="15"/>
                                </a:lnTo>
                                <a:lnTo>
                                  <a:pt x="160" y="16"/>
                                </a:lnTo>
                                <a:lnTo>
                                  <a:pt x="155" y="19"/>
                                </a:lnTo>
                                <a:lnTo>
                                  <a:pt x="151" y="21"/>
                                </a:lnTo>
                                <a:lnTo>
                                  <a:pt x="144" y="23"/>
                                </a:lnTo>
                                <a:lnTo>
                                  <a:pt x="140" y="25"/>
                                </a:lnTo>
                                <a:lnTo>
                                  <a:pt x="134" y="28"/>
                                </a:lnTo>
                                <a:lnTo>
                                  <a:pt x="129" y="30"/>
                                </a:lnTo>
                                <a:lnTo>
                                  <a:pt x="125" y="32"/>
                                </a:lnTo>
                                <a:lnTo>
                                  <a:pt x="119" y="36"/>
                                </a:lnTo>
                                <a:lnTo>
                                  <a:pt x="115" y="38"/>
                                </a:lnTo>
                                <a:lnTo>
                                  <a:pt x="110" y="40"/>
                                </a:lnTo>
                                <a:lnTo>
                                  <a:pt x="103" y="43"/>
                                </a:lnTo>
                                <a:lnTo>
                                  <a:pt x="98" y="45"/>
                                </a:lnTo>
                                <a:lnTo>
                                  <a:pt x="96" y="49"/>
                                </a:lnTo>
                                <a:lnTo>
                                  <a:pt x="91" y="53"/>
                                </a:lnTo>
                                <a:lnTo>
                                  <a:pt x="86" y="58"/>
                                </a:lnTo>
                                <a:lnTo>
                                  <a:pt x="81" y="61"/>
                                </a:lnTo>
                                <a:lnTo>
                                  <a:pt x="76" y="65"/>
                                </a:lnTo>
                                <a:lnTo>
                                  <a:pt x="71" y="69"/>
                                </a:lnTo>
                                <a:lnTo>
                                  <a:pt x="68" y="74"/>
                                </a:lnTo>
                                <a:lnTo>
                                  <a:pt x="63" y="78"/>
                                </a:lnTo>
                                <a:lnTo>
                                  <a:pt x="59" y="83"/>
                                </a:lnTo>
                                <a:lnTo>
                                  <a:pt x="55" y="88"/>
                                </a:lnTo>
                                <a:lnTo>
                                  <a:pt x="51" y="93"/>
                                </a:lnTo>
                                <a:lnTo>
                                  <a:pt x="47" y="97"/>
                                </a:lnTo>
                                <a:lnTo>
                                  <a:pt x="44" y="103"/>
                                </a:lnTo>
                                <a:lnTo>
                                  <a:pt x="40" y="108"/>
                                </a:lnTo>
                                <a:lnTo>
                                  <a:pt x="36" y="113"/>
                                </a:lnTo>
                                <a:lnTo>
                                  <a:pt x="33" y="119"/>
                                </a:lnTo>
                                <a:lnTo>
                                  <a:pt x="30" y="124"/>
                                </a:lnTo>
                                <a:lnTo>
                                  <a:pt x="27" y="130"/>
                                </a:lnTo>
                                <a:lnTo>
                                  <a:pt x="24" y="135"/>
                                </a:lnTo>
                                <a:lnTo>
                                  <a:pt x="20" y="142"/>
                                </a:lnTo>
                                <a:lnTo>
                                  <a:pt x="19" y="145"/>
                                </a:lnTo>
                                <a:lnTo>
                                  <a:pt x="16" y="152"/>
                                </a:lnTo>
                                <a:lnTo>
                                  <a:pt x="14" y="159"/>
                                </a:lnTo>
                                <a:lnTo>
                                  <a:pt x="10" y="164"/>
                                </a:lnTo>
                                <a:lnTo>
                                  <a:pt x="8" y="169"/>
                                </a:lnTo>
                                <a:lnTo>
                                  <a:pt x="5" y="174"/>
                                </a:lnTo>
                                <a:lnTo>
                                  <a:pt x="3" y="180"/>
                                </a:lnTo>
                                <a:lnTo>
                                  <a:pt x="0" y="18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5" name="Freeform 512"/>
                        <wps:cNvSpPr>
                          <a:spLocks/>
                        </wps:cNvSpPr>
                        <wps:spPr bwMode="auto">
                          <a:xfrm>
                            <a:off x="8905" y="1072"/>
                            <a:ext cx="217" cy="175"/>
                          </a:xfrm>
                          <a:custGeom>
                            <a:avLst/>
                            <a:gdLst>
                              <a:gd name="T0" fmla="+- 0 9123 8906"/>
                              <a:gd name="T1" fmla="*/ T0 w 217"/>
                              <a:gd name="T2" fmla="+- 0 1072 1072"/>
                              <a:gd name="T3" fmla="*/ 1072 h 175"/>
                              <a:gd name="T4" fmla="+- 0 9071 8906"/>
                              <a:gd name="T5" fmla="*/ T4 w 217"/>
                              <a:gd name="T6" fmla="+- 0 1113 1072"/>
                              <a:gd name="T7" fmla="*/ 1113 h 175"/>
                              <a:gd name="T8" fmla="+- 0 9014 8906"/>
                              <a:gd name="T9" fmla="*/ T8 w 217"/>
                              <a:gd name="T10" fmla="+- 0 1156 1072"/>
                              <a:gd name="T11" fmla="*/ 1156 h 175"/>
                              <a:gd name="T12" fmla="+- 0 8958 8906"/>
                              <a:gd name="T13" fmla="*/ T12 w 217"/>
                              <a:gd name="T14" fmla="+- 0 1201 1072"/>
                              <a:gd name="T15" fmla="*/ 1201 h 175"/>
                              <a:gd name="T16" fmla="+- 0 8906 8906"/>
                              <a:gd name="T17" fmla="*/ T16 w 217"/>
                              <a:gd name="T18" fmla="+- 0 1245 1072"/>
                              <a:gd name="T19" fmla="*/ 1245 h 175"/>
                              <a:gd name="T20" fmla="+- 0 8906 8906"/>
                              <a:gd name="T21" fmla="*/ T20 w 217"/>
                              <a:gd name="T22" fmla="+- 0 1246 1072"/>
                              <a:gd name="T23" fmla="*/ 1246 h 175"/>
                              <a:gd name="T24" fmla="+- 0 8906 8906"/>
                              <a:gd name="T25" fmla="*/ T24 w 217"/>
                              <a:gd name="T26" fmla="+- 0 1247 1072"/>
                              <a:gd name="T27" fmla="*/ 1247 h 175"/>
                              <a:gd name="T28" fmla="+- 0 8907 8906"/>
                              <a:gd name="T29" fmla="*/ T28 w 217"/>
                              <a:gd name="T30" fmla="+- 0 1246 1072"/>
                              <a:gd name="T31" fmla="*/ 1246 h 175"/>
                              <a:gd name="T32" fmla="+- 0 8955 8906"/>
                              <a:gd name="T33" fmla="*/ T32 w 217"/>
                              <a:gd name="T34" fmla="+- 0 1205 1072"/>
                              <a:gd name="T35" fmla="*/ 1205 h 175"/>
                              <a:gd name="T36" fmla="+- 0 9011 8906"/>
                              <a:gd name="T37" fmla="*/ T36 w 217"/>
                              <a:gd name="T38" fmla="+- 0 1160 1072"/>
                              <a:gd name="T39" fmla="*/ 1160 h 175"/>
                              <a:gd name="T40" fmla="+- 0 9069 8906"/>
                              <a:gd name="T41" fmla="*/ T40 w 217"/>
                              <a:gd name="T42" fmla="+- 0 1115 1072"/>
                              <a:gd name="T43" fmla="*/ 1115 h 175"/>
                              <a:gd name="T44" fmla="+- 0 9123 8906"/>
                              <a:gd name="T45" fmla="*/ T44 w 217"/>
                              <a:gd name="T46" fmla="+- 0 1072 1072"/>
                              <a:gd name="T47" fmla="*/ 1072 h 17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7" h="175">
                                <a:moveTo>
                                  <a:pt x="217" y="0"/>
                                </a:moveTo>
                                <a:lnTo>
                                  <a:pt x="165" y="41"/>
                                </a:lnTo>
                                <a:lnTo>
                                  <a:pt x="108" y="84"/>
                                </a:lnTo>
                                <a:lnTo>
                                  <a:pt x="52" y="129"/>
                                </a:lnTo>
                                <a:lnTo>
                                  <a:pt x="0" y="173"/>
                                </a:lnTo>
                                <a:lnTo>
                                  <a:pt x="0" y="174"/>
                                </a:lnTo>
                                <a:lnTo>
                                  <a:pt x="0" y="175"/>
                                </a:lnTo>
                                <a:lnTo>
                                  <a:pt x="1" y="174"/>
                                </a:lnTo>
                                <a:lnTo>
                                  <a:pt x="49" y="133"/>
                                </a:lnTo>
                                <a:lnTo>
                                  <a:pt x="105" y="88"/>
                                </a:lnTo>
                                <a:lnTo>
                                  <a:pt x="163" y="43"/>
                                </a:lnTo>
                                <a:lnTo>
                                  <a:pt x="21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6" name="Picture 513"/>
                          <pic:cNvPicPr>
                            <a:picLocks noChangeAspect="1" noChangeArrowheads="1"/>
                          </pic:cNvPicPr>
                        </pic:nvPicPr>
                        <pic:blipFill>
                          <a:blip r:embed="rId301">
                            <a:extLst>
                              <a:ext uri="{28A0092B-C50C-407E-A947-70E740481C1C}">
                                <a14:useLocalDpi xmlns:a14="http://schemas.microsoft.com/office/drawing/2010/main" val="0"/>
                              </a:ext>
                            </a:extLst>
                          </a:blip>
                          <a:srcRect/>
                          <a:stretch>
                            <a:fillRect/>
                          </a:stretch>
                        </pic:blipFill>
                        <pic:spPr bwMode="auto">
                          <a:xfrm>
                            <a:off x="8863" y="1068"/>
                            <a:ext cx="148" cy="26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77" name="Freeform 514"/>
                        <wps:cNvSpPr>
                          <a:spLocks/>
                        </wps:cNvSpPr>
                        <wps:spPr bwMode="auto">
                          <a:xfrm>
                            <a:off x="8863" y="1068"/>
                            <a:ext cx="148" cy="261"/>
                          </a:xfrm>
                          <a:custGeom>
                            <a:avLst/>
                            <a:gdLst>
                              <a:gd name="T0" fmla="+- 0 8869 8864"/>
                              <a:gd name="T1" fmla="*/ T0 w 148"/>
                              <a:gd name="T2" fmla="+- 0 1325 1069"/>
                              <a:gd name="T3" fmla="*/ 1325 h 261"/>
                              <a:gd name="T4" fmla="+- 0 8879 8864"/>
                              <a:gd name="T5" fmla="*/ T4 w 148"/>
                              <a:gd name="T6" fmla="+- 0 1319 1069"/>
                              <a:gd name="T7" fmla="*/ 1319 h 261"/>
                              <a:gd name="T8" fmla="+- 0 8889 8864"/>
                              <a:gd name="T9" fmla="*/ T8 w 148"/>
                              <a:gd name="T10" fmla="+- 0 1312 1069"/>
                              <a:gd name="T11" fmla="*/ 1312 h 261"/>
                              <a:gd name="T12" fmla="+- 0 8899 8864"/>
                              <a:gd name="T13" fmla="*/ T12 w 148"/>
                              <a:gd name="T14" fmla="+- 0 1304 1069"/>
                              <a:gd name="T15" fmla="*/ 1304 h 261"/>
                              <a:gd name="T16" fmla="+- 0 8909 8864"/>
                              <a:gd name="T17" fmla="*/ T16 w 148"/>
                              <a:gd name="T18" fmla="+- 0 1298 1069"/>
                              <a:gd name="T19" fmla="*/ 1298 h 261"/>
                              <a:gd name="T20" fmla="+- 0 8920 8864"/>
                              <a:gd name="T21" fmla="*/ T20 w 148"/>
                              <a:gd name="T22" fmla="+- 0 1292 1069"/>
                              <a:gd name="T23" fmla="*/ 1292 h 261"/>
                              <a:gd name="T24" fmla="+- 0 8930 8864"/>
                              <a:gd name="T25" fmla="*/ T24 w 148"/>
                              <a:gd name="T26" fmla="+- 0 1284 1069"/>
                              <a:gd name="T27" fmla="*/ 1284 h 261"/>
                              <a:gd name="T28" fmla="+- 0 8940 8864"/>
                              <a:gd name="T29" fmla="*/ T28 w 148"/>
                              <a:gd name="T30" fmla="+- 0 1277 1069"/>
                              <a:gd name="T31" fmla="*/ 1277 h 261"/>
                              <a:gd name="T32" fmla="+- 0 8950 8864"/>
                              <a:gd name="T33" fmla="*/ T32 w 148"/>
                              <a:gd name="T34" fmla="+- 0 1271 1069"/>
                              <a:gd name="T35" fmla="*/ 1271 h 261"/>
                              <a:gd name="T36" fmla="+- 0 8957 8864"/>
                              <a:gd name="T37" fmla="*/ T36 w 148"/>
                              <a:gd name="T38" fmla="+- 0 1261 1069"/>
                              <a:gd name="T39" fmla="*/ 1261 h 261"/>
                              <a:gd name="T40" fmla="+- 0 8966 8864"/>
                              <a:gd name="T41" fmla="*/ T40 w 148"/>
                              <a:gd name="T42" fmla="+- 0 1252 1069"/>
                              <a:gd name="T43" fmla="*/ 1252 h 261"/>
                              <a:gd name="T44" fmla="+- 0 8973 8864"/>
                              <a:gd name="T45" fmla="*/ T44 w 148"/>
                              <a:gd name="T46" fmla="+- 0 1242 1069"/>
                              <a:gd name="T47" fmla="*/ 1242 h 261"/>
                              <a:gd name="T48" fmla="+- 0 8979 8864"/>
                              <a:gd name="T49" fmla="*/ T48 w 148"/>
                              <a:gd name="T50" fmla="+- 0 1231 1069"/>
                              <a:gd name="T51" fmla="*/ 1231 h 261"/>
                              <a:gd name="T52" fmla="+- 0 8985 8864"/>
                              <a:gd name="T53" fmla="*/ T52 w 148"/>
                              <a:gd name="T54" fmla="+- 0 1221 1069"/>
                              <a:gd name="T55" fmla="*/ 1221 h 261"/>
                              <a:gd name="T56" fmla="+- 0 8990 8864"/>
                              <a:gd name="T57" fmla="*/ T56 w 148"/>
                              <a:gd name="T58" fmla="+- 0 1210 1069"/>
                              <a:gd name="T59" fmla="*/ 1210 h 261"/>
                              <a:gd name="T60" fmla="+- 0 8996 8864"/>
                              <a:gd name="T61" fmla="*/ T60 w 148"/>
                              <a:gd name="T62" fmla="+- 0 1201 1069"/>
                              <a:gd name="T63" fmla="*/ 1201 h 261"/>
                              <a:gd name="T64" fmla="+- 0 8998 8864"/>
                              <a:gd name="T65" fmla="*/ T64 w 148"/>
                              <a:gd name="T66" fmla="+- 0 1189 1069"/>
                              <a:gd name="T67" fmla="*/ 1189 h 261"/>
                              <a:gd name="T68" fmla="+- 0 9003 8864"/>
                              <a:gd name="T69" fmla="*/ T68 w 148"/>
                              <a:gd name="T70" fmla="+- 0 1178 1069"/>
                              <a:gd name="T71" fmla="*/ 1178 h 261"/>
                              <a:gd name="T72" fmla="+- 0 9005 8864"/>
                              <a:gd name="T73" fmla="*/ T72 w 148"/>
                              <a:gd name="T74" fmla="+- 0 1166 1069"/>
                              <a:gd name="T75" fmla="*/ 1166 h 261"/>
                              <a:gd name="T76" fmla="+- 0 9007 8864"/>
                              <a:gd name="T77" fmla="*/ T76 w 148"/>
                              <a:gd name="T78" fmla="+- 0 1154 1069"/>
                              <a:gd name="T79" fmla="*/ 1154 h 261"/>
                              <a:gd name="T80" fmla="+- 0 9009 8864"/>
                              <a:gd name="T81" fmla="*/ T80 w 148"/>
                              <a:gd name="T82" fmla="+- 0 1144 1069"/>
                              <a:gd name="T83" fmla="*/ 1144 h 261"/>
                              <a:gd name="T84" fmla="+- 0 9010 8864"/>
                              <a:gd name="T85" fmla="*/ T84 w 148"/>
                              <a:gd name="T86" fmla="+- 0 1130 1069"/>
                              <a:gd name="T87" fmla="*/ 1130 h 261"/>
                              <a:gd name="T88" fmla="+- 0 9011 8864"/>
                              <a:gd name="T89" fmla="*/ T88 w 148"/>
                              <a:gd name="T90" fmla="+- 0 1119 1069"/>
                              <a:gd name="T91" fmla="*/ 1119 h 261"/>
                              <a:gd name="T92" fmla="+- 0 9011 8864"/>
                              <a:gd name="T93" fmla="*/ T92 w 148"/>
                              <a:gd name="T94" fmla="+- 0 1107 1069"/>
                              <a:gd name="T95" fmla="*/ 1107 h 261"/>
                              <a:gd name="T96" fmla="+- 0 9009 8864"/>
                              <a:gd name="T97" fmla="*/ T96 w 148"/>
                              <a:gd name="T98" fmla="+- 0 1094 1069"/>
                              <a:gd name="T99" fmla="*/ 1094 h 261"/>
                              <a:gd name="T100" fmla="+- 0 9009 8864"/>
                              <a:gd name="T101" fmla="*/ T100 w 148"/>
                              <a:gd name="T102" fmla="+- 0 1085 1069"/>
                              <a:gd name="T103" fmla="*/ 1085 h 261"/>
                              <a:gd name="T104" fmla="+- 0 9010 8864"/>
                              <a:gd name="T105" fmla="*/ T104 w 148"/>
                              <a:gd name="T106" fmla="+- 0 1080 1069"/>
                              <a:gd name="T107" fmla="*/ 1080 h 261"/>
                              <a:gd name="T108" fmla="+- 0 9004 8864"/>
                              <a:gd name="T109" fmla="*/ T108 w 148"/>
                              <a:gd name="T110" fmla="+- 0 1074 1069"/>
                              <a:gd name="T111" fmla="*/ 1074 h 261"/>
                              <a:gd name="T112" fmla="+- 0 8998 8864"/>
                              <a:gd name="T113" fmla="*/ T112 w 148"/>
                              <a:gd name="T114" fmla="+- 0 1079 1069"/>
                              <a:gd name="T115" fmla="*/ 1079 h 261"/>
                              <a:gd name="T116" fmla="+- 0 8992 8864"/>
                              <a:gd name="T117" fmla="*/ T116 w 148"/>
                              <a:gd name="T118" fmla="+- 0 1079 1069"/>
                              <a:gd name="T119" fmla="*/ 1079 h 261"/>
                              <a:gd name="T120" fmla="+- 0 8981 8864"/>
                              <a:gd name="T121" fmla="*/ T120 w 148"/>
                              <a:gd name="T122" fmla="+- 0 1087 1069"/>
                              <a:gd name="T123" fmla="*/ 1087 h 261"/>
                              <a:gd name="T124" fmla="+- 0 8970 8864"/>
                              <a:gd name="T125" fmla="*/ T124 w 148"/>
                              <a:gd name="T126" fmla="+- 0 1094 1069"/>
                              <a:gd name="T127" fmla="*/ 1094 h 261"/>
                              <a:gd name="T128" fmla="+- 0 8962 8864"/>
                              <a:gd name="T129" fmla="*/ T128 w 148"/>
                              <a:gd name="T130" fmla="+- 0 1102 1069"/>
                              <a:gd name="T131" fmla="*/ 1102 h 261"/>
                              <a:gd name="T132" fmla="+- 0 8954 8864"/>
                              <a:gd name="T133" fmla="*/ T132 w 148"/>
                              <a:gd name="T134" fmla="+- 0 1108 1069"/>
                              <a:gd name="T135" fmla="*/ 1108 h 261"/>
                              <a:gd name="T136" fmla="+- 0 8945 8864"/>
                              <a:gd name="T137" fmla="*/ T136 w 148"/>
                              <a:gd name="T138" fmla="+- 0 1115 1069"/>
                              <a:gd name="T139" fmla="*/ 1115 h 261"/>
                              <a:gd name="T140" fmla="+- 0 8936 8864"/>
                              <a:gd name="T141" fmla="*/ T140 w 148"/>
                              <a:gd name="T142" fmla="+- 0 1123 1069"/>
                              <a:gd name="T143" fmla="*/ 1123 h 261"/>
                              <a:gd name="T144" fmla="+- 0 8928 8864"/>
                              <a:gd name="T145" fmla="*/ T144 w 148"/>
                              <a:gd name="T146" fmla="+- 0 1132 1069"/>
                              <a:gd name="T147" fmla="*/ 1132 h 261"/>
                              <a:gd name="T148" fmla="+- 0 8922 8864"/>
                              <a:gd name="T149" fmla="*/ T148 w 148"/>
                              <a:gd name="T150" fmla="+- 0 1139 1069"/>
                              <a:gd name="T151" fmla="*/ 1139 h 261"/>
                              <a:gd name="T152" fmla="+- 0 8915 8864"/>
                              <a:gd name="T153" fmla="*/ T152 w 148"/>
                              <a:gd name="T154" fmla="+- 0 1148 1069"/>
                              <a:gd name="T155" fmla="*/ 1148 h 261"/>
                              <a:gd name="T156" fmla="+- 0 8906 8864"/>
                              <a:gd name="T157" fmla="*/ T156 w 148"/>
                              <a:gd name="T158" fmla="+- 0 1158 1069"/>
                              <a:gd name="T159" fmla="*/ 1158 h 261"/>
                              <a:gd name="T160" fmla="+- 0 8901 8864"/>
                              <a:gd name="T161" fmla="*/ T160 w 148"/>
                              <a:gd name="T162" fmla="+- 0 1165 1069"/>
                              <a:gd name="T163" fmla="*/ 1165 h 261"/>
                              <a:gd name="T164" fmla="+- 0 8896 8864"/>
                              <a:gd name="T165" fmla="*/ T164 w 148"/>
                              <a:gd name="T166" fmla="+- 0 1178 1069"/>
                              <a:gd name="T167" fmla="*/ 1178 h 261"/>
                              <a:gd name="T168" fmla="+- 0 8889 8864"/>
                              <a:gd name="T169" fmla="*/ T168 w 148"/>
                              <a:gd name="T170" fmla="+- 0 1187 1069"/>
                              <a:gd name="T171" fmla="*/ 1187 h 261"/>
                              <a:gd name="T172" fmla="+- 0 8884 8864"/>
                              <a:gd name="T173" fmla="*/ T172 w 148"/>
                              <a:gd name="T174" fmla="+- 0 1199 1069"/>
                              <a:gd name="T175" fmla="*/ 1199 h 261"/>
                              <a:gd name="T176" fmla="+- 0 8880 8864"/>
                              <a:gd name="T177" fmla="*/ T176 w 148"/>
                              <a:gd name="T178" fmla="+- 0 1211 1069"/>
                              <a:gd name="T179" fmla="*/ 1211 h 261"/>
                              <a:gd name="T180" fmla="+- 0 8876 8864"/>
                              <a:gd name="T181" fmla="*/ T180 w 148"/>
                              <a:gd name="T182" fmla="+- 0 1223 1069"/>
                              <a:gd name="T183" fmla="*/ 1223 h 261"/>
                              <a:gd name="T184" fmla="+- 0 8873 8864"/>
                              <a:gd name="T185" fmla="*/ T184 w 148"/>
                              <a:gd name="T186" fmla="+- 0 1235 1069"/>
                              <a:gd name="T187" fmla="*/ 1235 h 261"/>
                              <a:gd name="T188" fmla="+- 0 8869 8864"/>
                              <a:gd name="T189" fmla="*/ T188 w 148"/>
                              <a:gd name="T190" fmla="+- 0 1248 1069"/>
                              <a:gd name="T191" fmla="*/ 1248 h 261"/>
                              <a:gd name="T192" fmla="+- 0 8869 8864"/>
                              <a:gd name="T193" fmla="*/ T192 w 148"/>
                              <a:gd name="T194" fmla="+- 0 1260 1069"/>
                              <a:gd name="T195" fmla="*/ 1260 h 261"/>
                              <a:gd name="T196" fmla="+- 0 8867 8864"/>
                              <a:gd name="T197" fmla="*/ T196 w 148"/>
                              <a:gd name="T198" fmla="+- 0 1273 1069"/>
                              <a:gd name="T199" fmla="*/ 1273 h 261"/>
                              <a:gd name="T200" fmla="+- 0 8866 8864"/>
                              <a:gd name="T201" fmla="*/ T200 w 148"/>
                              <a:gd name="T202" fmla="+- 0 1284 1069"/>
                              <a:gd name="T203" fmla="*/ 1284 h 261"/>
                              <a:gd name="T204" fmla="+- 0 8867 8864"/>
                              <a:gd name="T205" fmla="*/ T204 w 148"/>
                              <a:gd name="T206" fmla="+- 0 1298 1069"/>
                              <a:gd name="T207" fmla="*/ 1298 h 261"/>
                              <a:gd name="T208" fmla="+- 0 8865 8864"/>
                              <a:gd name="T209" fmla="*/ T208 w 148"/>
                              <a:gd name="T210" fmla="+- 0 1310 1069"/>
                              <a:gd name="T211" fmla="*/ 1310 h 261"/>
                              <a:gd name="T212" fmla="+- 0 8864 8864"/>
                              <a:gd name="T213" fmla="*/ T212 w 148"/>
                              <a:gd name="T214" fmla="+- 0 1322 1069"/>
                              <a:gd name="T215" fmla="*/ 1322 h 261"/>
                              <a:gd name="T216" fmla="+- 0 8864 8864"/>
                              <a:gd name="T217" fmla="*/ T216 w 148"/>
                              <a:gd name="T218" fmla="+- 0 1329 1069"/>
                              <a:gd name="T219" fmla="*/ 1329 h 26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48" h="261">
                                <a:moveTo>
                                  <a:pt x="0" y="260"/>
                                </a:moveTo>
                                <a:lnTo>
                                  <a:pt x="5" y="256"/>
                                </a:lnTo>
                                <a:lnTo>
                                  <a:pt x="11" y="253"/>
                                </a:lnTo>
                                <a:lnTo>
                                  <a:pt x="15" y="250"/>
                                </a:lnTo>
                                <a:lnTo>
                                  <a:pt x="21" y="245"/>
                                </a:lnTo>
                                <a:lnTo>
                                  <a:pt x="25" y="243"/>
                                </a:lnTo>
                                <a:lnTo>
                                  <a:pt x="30" y="239"/>
                                </a:lnTo>
                                <a:lnTo>
                                  <a:pt x="35" y="235"/>
                                </a:lnTo>
                                <a:lnTo>
                                  <a:pt x="41" y="232"/>
                                </a:lnTo>
                                <a:lnTo>
                                  <a:pt x="45" y="229"/>
                                </a:lnTo>
                                <a:lnTo>
                                  <a:pt x="50" y="226"/>
                                </a:lnTo>
                                <a:lnTo>
                                  <a:pt x="56" y="223"/>
                                </a:lnTo>
                                <a:lnTo>
                                  <a:pt x="61" y="219"/>
                                </a:lnTo>
                                <a:lnTo>
                                  <a:pt x="66" y="215"/>
                                </a:lnTo>
                                <a:lnTo>
                                  <a:pt x="72" y="213"/>
                                </a:lnTo>
                                <a:lnTo>
                                  <a:pt x="76" y="208"/>
                                </a:lnTo>
                                <a:lnTo>
                                  <a:pt x="81" y="204"/>
                                </a:lnTo>
                                <a:lnTo>
                                  <a:pt x="86" y="202"/>
                                </a:lnTo>
                                <a:lnTo>
                                  <a:pt x="90" y="196"/>
                                </a:lnTo>
                                <a:lnTo>
                                  <a:pt x="93" y="192"/>
                                </a:lnTo>
                                <a:lnTo>
                                  <a:pt x="98" y="188"/>
                                </a:lnTo>
                                <a:lnTo>
                                  <a:pt x="102" y="183"/>
                                </a:lnTo>
                                <a:lnTo>
                                  <a:pt x="105" y="179"/>
                                </a:lnTo>
                                <a:lnTo>
                                  <a:pt x="109" y="173"/>
                                </a:lnTo>
                                <a:lnTo>
                                  <a:pt x="112" y="167"/>
                                </a:lnTo>
                                <a:lnTo>
                                  <a:pt x="115" y="162"/>
                                </a:lnTo>
                                <a:lnTo>
                                  <a:pt x="118" y="158"/>
                                </a:lnTo>
                                <a:lnTo>
                                  <a:pt x="121" y="152"/>
                                </a:lnTo>
                                <a:lnTo>
                                  <a:pt x="124" y="147"/>
                                </a:lnTo>
                                <a:lnTo>
                                  <a:pt x="126" y="141"/>
                                </a:lnTo>
                                <a:lnTo>
                                  <a:pt x="128" y="136"/>
                                </a:lnTo>
                                <a:lnTo>
                                  <a:pt x="132" y="132"/>
                                </a:lnTo>
                                <a:lnTo>
                                  <a:pt x="133" y="125"/>
                                </a:lnTo>
                                <a:lnTo>
                                  <a:pt x="134" y="120"/>
                                </a:lnTo>
                                <a:lnTo>
                                  <a:pt x="136" y="114"/>
                                </a:lnTo>
                                <a:lnTo>
                                  <a:pt x="139" y="109"/>
                                </a:lnTo>
                                <a:lnTo>
                                  <a:pt x="139" y="103"/>
                                </a:lnTo>
                                <a:lnTo>
                                  <a:pt x="141" y="97"/>
                                </a:lnTo>
                                <a:lnTo>
                                  <a:pt x="142" y="91"/>
                                </a:lnTo>
                                <a:lnTo>
                                  <a:pt x="143" y="85"/>
                                </a:lnTo>
                                <a:lnTo>
                                  <a:pt x="144" y="80"/>
                                </a:lnTo>
                                <a:lnTo>
                                  <a:pt x="145" y="75"/>
                                </a:lnTo>
                                <a:lnTo>
                                  <a:pt x="146" y="68"/>
                                </a:lnTo>
                                <a:lnTo>
                                  <a:pt x="146" y="61"/>
                                </a:lnTo>
                                <a:lnTo>
                                  <a:pt x="147" y="56"/>
                                </a:lnTo>
                                <a:lnTo>
                                  <a:pt x="147" y="50"/>
                                </a:lnTo>
                                <a:lnTo>
                                  <a:pt x="147" y="44"/>
                                </a:lnTo>
                                <a:lnTo>
                                  <a:pt x="147" y="38"/>
                                </a:lnTo>
                                <a:lnTo>
                                  <a:pt x="146" y="33"/>
                                </a:lnTo>
                                <a:lnTo>
                                  <a:pt x="145" y="25"/>
                                </a:lnTo>
                                <a:lnTo>
                                  <a:pt x="146" y="20"/>
                                </a:lnTo>
                                <a:lnTo>
                                  <a:pt x="145" y="16"/>
                                </a:lnTo>
                                <a:lnTo>
                                  <a:pt x="145" y="11"/>
                                </a:lnTo>
                                <a:lnTo>
                                  <a:pt x="146" y="11"/>
                                </a:lnTo>
                                <a:lnTo>
                                  <a:pt x="146" y="0"/>
                                </a:lnTo>
                                <a:lnTo>
                                  <a:pt x="140" y="5"/>
                                </a:lnTo>
                                <a:lnTo>
                                  <a:pt x="139" y="7"/>
                                </a:lnTo>
                                <a:lnTo>
                                  <a:pt x="134" y="10"/>
                                </a:lnTo>
                                <a:lnTo>
                                  <a:pt x="132" y="11"/>
                                </a:lnTo>
                                <a:lnTo>
                                  <a:pt x="128" y="10"/>
                                </a:lnTo>
                                <a:lnTo>
                                  <a:pt x="120" y="16"/>
                                </a:lnTo>
                                <a:lnTo>
                                  <a:pt x="117" y="18"/>
                                </a:lnTo>
                                <a:lnTo>
                                  <a:pt x="112" y="21"/>
                                </a:lnTo>
                                <a:lnTo>
                                  <a:pt x="106" y="25"/>
                                </a:lnTo>
                                <a:lnTo>
                                  <a:pt x="102" y="28"/>
                                </a:lnTo>
                                <a:lnTo>
                                  <a:pt x="98" y="33"/>
                                </a:lnTo>
                                <a:lnTo>
                                  <a:pt x="93" y="35"/>
                                </a:lnTo>
                                <a:lnTo>
                                  <a:pt x="90" y="39"/>
                                </a:lnTo>
                                <a:lnTo>
                                  <a:pt x="84" y="42"/>
                                </a:lnTo>
                                <a:lnTo>
                                  <a:pt x="81" y="46"/>
                                </a:lnTo>
                                <a:lnTo>
                                  <a:pt x="78" y="50"/>
                                </a:lnTo>
                                <a:lnTo>
                                  <a:pt x="72" y="54"/>
                                </a:lnTo>
                                <a:lnTo>
                                  <a:pt x="69" y="58"/>
                                </a:lnTo>
                                <a:lnTo>
                                  <a:pt x="64" y="63"/>
                                </a:lnTo>
                                <a:lnTo>
                                  <a:pt x="61" y="66"/>
                                </a:lnTo>
                                <a:lnTo>
                                  <a:pt x="58" y="70"/>
                                </a:lnTo>
                                <a:lnTo>
                                  <a:pt x="54" y="76"/>
                                </a:lnTo>
                                <a:lnTo>
                                  <a:pt x="51" y="79"/>
                                </a:lnTo>
                                <a:lnTo>
                                  <a:pt x="47" y="83"/>
                                </a:lnTo>
                                <a:lnTo>
                                  <a:pt x="42" y="89"/>
                                </a:lnTo>
                                <a:lnTo>
                                  <a:pt x="38" y="93"/>
                                </a:lnTo>
                                <a:lnTo>
                                  <a:pt x="37" y="96"/>
                                </a:lnTo>
                                <a:lnTo>
                                  <a:pt x="34" y="102"/>
                                </a:lnTo>
                                <a:lnTo>
                                  <a:pt x="32" y="109"/>
                                </a:lnTo>
                                <a:lnTo>
                                  <a:pt x="28" y="113"/>
                                </a:lnTo>
                                <a:lnTo>
                                  <a:pt x="25" y="118"/>
                                </a:lnTo>
                                <a:lnTo>
                                  <a:pt x="22" y="125"/>
                                </a:lnTo>
                                <a:lnTo>
                                  <a:pt x="20" y="130"/>
                                </a:lnTo>
                                <a:lnTo>
                                  <a:pt x="18" y="136"/>
                                </a:lnTo>
                                <a:lnTo>
                                  <a:pt x="16" y="142"/>
                                </a:lnTo>
                                <a:lnTo>
                                  <a:pt x="14" y="148"/>
                                </a:lnTo>
                                <a:lnTo>
                                  <a:pt x="12" y="154"/>
                                </a:lnTo>
                                <a:lnTo>
                                  <a:pt x="10" y="160"/>
                                </a:lnTo>
                                <a:lnTo>
                                  <a:pt x="9" y="166"/>
                                </a:lnTo>
                                <a:lnTo>
                                  <a:pt x="8" y="172"/>
                                </a:lnTo>
                                <a:lnTo>
                                  <a:pt x="5" y="179"/>
                                </a:lnTo>
                                <a:lnTo>
                                  <a:pt x="6" y="185"/>
                                </a:lnTo>
                                <a:lnTo>
                                  <a:pt x="5" y="191"/>
                                </a:lnTo>
                                <a:lnTo>
                                  <a:pt x="4" y="197"/>
                                </a:lnTo>
                                <a:lnTo>
                                  <a:pt x="3" y="204"/>
                                </a:lnTo>
                                <a:lnTo>
                                  <a:pt x="2" y="211"/>
                                </a:lnTo>
                                <a:lnTo>
                                  <a:pt x="2" y="215"/>
                                </a:lnTo>
                                <a:lnTo>
                                  <a:pt x="2" y="222"/>
                                </a:lnTo>
                                <a:lnTo>
                                  <a:pt x="3" y="229"/>
                                </a:lnTo>
                                <a:lnTo>
                                  <a:pt x="1" y="235"/>
                                </a:lnTo>
                                <a:lnTo>
                                  <a:pt x="1" y="241"/>
                                </a:lnTo>
                                <a:lnTo>
                                  <a:pt x="0" y="247"/>
                                </a:lnTo>
                                <a:lnTo>
                                  <a:pt x="0" y="253"/>
                                </a:lnTo>
                                <a:lnTo>
                                  <a:pt x="0" y="26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78" name="Freeform 515"/>
                        <wps:cNvSpPr>
                          <a:spLocks/>
                        </wps:cNvSpPr>
                        <wps:spPr bwMode="auto">
                          <a:xfrm>
                            <a:off x="8864" y="1085"/>
                            <a:ext cx="136" cy="243"/>
                          </a:xfrm>
                          <a:custGeom>
                            <a:avLst/>
                            <a:gdLst>
                              <a:gd name="T0" fmla="+- 0 9000 8864"/>
                              <a:gd name="T1" fmla="*/ T0 w 136"/>
                              <a:gd name="T2" fmla="+- 0 1085 1085"/>
                              <a:gd name="T3" fmla="*/ 1085 h 243"/>
                              <a:gd name="T4" fmla="+- 0 8967 8864"/>
                              <a:gd name="T5" fmla="*/ T4 w 136"/>
                              <a:gd name="T6" fmla="+- 0 1142 1085"/>
                              <a:gd name="T7" fmla="*/ 1142 h 243"/>
                              <a:gd name="T8" fmla="+- 0 8931 8864"/>
                              <a:gd name="T9" fmla="*/ T8 w 136"/>
                              <a:gd name="T10" fmla="+- 0 1204 1085"/>
                              <a:gd name="T11" fmla="*/ 1204 h 243"/>
                              <a:gd name="T12" fmla="+- 0 8895 8864"/>
                              <a:gd name="T13" fmla="*/ T12 w 136"/>
                              <a:gd name="T14" fmla="+- 0 1266 1085"/>
                              <a:gd name="T15" fmla="*/ 1266 h 243"/>
                              <a:gd name="T16" fmla="+- 0 8864 8864"/>
                              <a:gd name="T17" fmla="*/ T16 w 136"/>
                              <a:gd name="T18" fmla="+- 0 1326 1085"/>
                              <a:gd name="T19" fmla="*/ 1326 h 243"/>
                              <a:gd name="T20" fmla="+- 0 8864 8864"/>
                              <a:gd name="T21" fmla="*/ T20 w 136"/>
                              <a:gd name="T22" fmla="+- 0 1328 1085"/>
                              <a:gd name="T23" fmla="*/ 1328 h 243"/>
                              <a:gd name="T24" fmla="+- 0 8865 8864"/>
                              <a:gd name="T25" fmla="*/ T24 w 136"/>
                              <a:gd name="T26" fmla="+- 0 1328 1085"/>
                              <a:gd name="T27" fmla="*/ 1328 h 243"/>
                              <a:gd name="T28" fmla="+- 0 8866 8864"/>
                              <a:gd name="T29" fmla="*/ T28 w 136"/>
                              <a:gd name="T30" fmla="+- 0 1327 1085"/>
                              <a:gd name="T31" fmla="*/ 1327 h 243"/>
                              <a:gd name="T32" fmla="+- 0 8895 8864"/>
                              <a:gd name="T33" fmla="*/ T32 w 136"/>
                              <a:gd name="T34" fmla="+- 0 1271 1085"/>
                              <a:gd name="T35" fmla="*/ 1271 h 243"/>
                              <a:gd name="T36" fmla="+- 0 8930 8864"/>
                              <a:gd name="T37" fmla="*/ T36 w 136"/>
                              <a:gd name="T38" fmla="+- 0 1208 1085"/>
                              <a:gd name="T39" fmla="*/ 1208 h 243"/>
                              <a:gd name="T40" fmla="+- 0 8966 8864"/>
                              <a:gd name="T41" fmla="*/ T40 w 136"/>
                              <a:gd name="T42" fmla="+- 0 1145 1085"/>
                              <a:gd name="T43" fmla="*/ 1145 h 243"/>
                              <a:gd name="T44" fmla="+- 0 9000 8864"/>
                              <a:gd name="T45" fmla="*/ T44 w 136"/>
                              <a:gd name="T46" fmla="+- 0 1085 1085"/>
                              <a:gd name="T47" fmla="*/ 1085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36" h="243">
                                <a:moveTo>
                                  <a:pt x="136" y="0"/>
                                </a:moveTo>
                                <a:lnTo>
                                  <a:pt x="103" y="57"/>
                                </a:lnTo>
                                <a:lnTo>
                                  <a:pt x="67" y="119"/>
                                </a:lnTo>
                                <a:lnTo>
                                  <a:pt x="31" y="181"/>
                                </a:lnTo>
                                <a:lnTo>
                                  <a:pt x="0" y="241"/>
                                </a:lnTo>
                                <a:lnTo>
                                  <a:pt x="0" y="243"/>
                                </a:lnTo>
                                <a:lnTo>
                                  <a:pt x="1" y="243"/>
                                </a:lnTo>
                                <a:lnTo>
                                  <a:pt x="2" y="242"/>
                                </a:lnTo>
                                <a:lnTo>
                                  <a:pt x="31" y="186"/>
                                </a:lnTo>
                                <a:lnTo>
                                  <a:pt x="66" y="123"/>
                                </a:lnTo>
                                <a:lnTo>
                                  <a:pt x="102" y="60"/>
                                </a:lnTo>
                                <a:lnTo>
                                  <a:pt x="13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79" name="Picture 516"/>
                          <pic:cNvPicPr>
                            <a:picLocks noChangeAspect="1" noChangeArrowheads="1"/>
                          </pic:cNvPicPr>
                        </pic:nvPicPr>
                        <pic:blipFill>
                          <a:blip r:embed="rId302">
                            <a:extLst>
                              <a:ext uri="{28A0092B-C50C-407E-A947-70E740481C1C}">
                                <a14:useLocalDpi xmlns:a14="http://schemas.microsoft.com/office/drawing/2010/main" val="0"/>
                              </a:ext>
                            </a:extLst>
                          </a:blip>
                          <a:srcRect/>
                          <a:stretch>
                            <a:fillRect/>
                          </a:stretch>
                        </pic:blipFill>
                        <pic:spPr bwMode="auto">
                          <a:xfrm>
                            <a:off x="8872" y="1162"/>
                            <a:ext cx="222" cy="2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0" name="Freeform 517"/>
                        <wps:cNvSpPr>
                          <a:spLocks/>
                        </wps:cNvSpPr>
                        <wps:spPr bwMode="auto">
                          <a:xfrm>
                            <a:off x="8872" y="1162"/>
                            <a:ext cx="222" cy="201"/>
                          </a:xfrm>
                          <a:custGeom>
                            <a:avLst/>
                            <a:gdLst>
                              <a:gd name="T0" fmla="+- 0 8879 8873"/>
                              <a:gd name="T1" fmla="*/ T0 w 222"/>
                              <a:gd name="T2" fmla="+- 0 1361 1162"/>
                              <a:gd name="T3" fmla="*/ 1361 h 201"/>
                              <a:gd name="T4" fmla="+- 0 8890 8873"/>
                              <a:gd name="T5" fmla="*/ T4 w 222"/>
                              <a:gd name="T6" fmla="+- 0 1357 1162"/>
                              <a:gd name="T7" fmla="*/ 1357 h 201"/>
                              <a:gd name="T8" fmla="+- 0 8903 8873"/>
                              <a:gd name="T9" fmla="*/ T8 w 222"/>
                              <a:gd name="T10" fmla="+- 0 1354 1162"/>
                              <a:gd name="T11" fmla="*/ 1354 h 201"/>
                              <a:gd name="T12" fmla="+- 0 8915 8873"/>
                              <a:gd name="T13" fmla="*/ T12 w 222"/>
                              <a:gd name="T14" fmla="+- 0 1350 1162"/>
                              <a:gd name="T15" fmla="*/ 1350 h 201"/>
                              <a:gd name="T16" fmla="+- 0 8926 8873"/>
                              <a:gd name="T17" fmla="*/ T16 w 222"/>
                              <a:gd name="T18" fmla="+- 0 1348 1162"/>
                              <a:gd name="T19" fmla="*/ 1348 h 201"/>
                              <a:gd name="T20" fmla="+- 0 8938 8873"/>
                              <a:gd name="T21" fmla="*/ T20 w 222"/>
                              <a:gd name="T22" fmla="+- 0 1345 1162"/>
                              <a:gd name="T23" fmla="*/ 1345 h 201"/>
                              <a:gd name="T24" fmla="+- 0 8950 8873"/>
                              <a:gd name="T25" fmla="*/ T24 w 222"/>
                              <a:gd name="T26" fmla="+- 0 1341 1162"/>
                              <a:gd name="T27" fmla="*/ 1341 h 201"/>
                              <a:gd name="T28" fmla="+- 0 8961 8873"/>
                              <a:gd name="T29" fmla="*/ T28 w 222"/>
                              <a:gd name="T30" fmla="+- 0 1337 1162"/>
                              <a:gd name="T31" fmla="*/ 1337 h 201"/>
                              <a:gd name="T32" fmla="+- 0 8974 8873"/>
                              <a:gd name="T33" fmla="*/ T32 w 222"/>
                              <a:gd name="T34" fmla="+- 0 1335 1162"/>
                              <a:gd name="T35" fmla="*/ 1335 h 201"/>
                              <a:gd name="T36" fmla="+- 0 8983 8873"/>
                              <a:gd name="T37" fmla="*/ T36 w 222"/>
                              <a:gd name="T38" fmla="+- 0 1328 1162"/>
                              <a:gd name="T39" fmla="*/ 1328 h 201"/>
                              <a:gd name="T40" fmla="+- 0 8994 8873"/>
                              <a:gd name="T41" fmla="*/ T40 w 222"/>
                              <a:gd name="T42" fmla="+- 0 1321 1162"/>
                              <a:gd name="T43" fmla="*/ 1321 h 201"/>
                              <a:gd name="T44" fmla="+- 0 9004 8873"/>
                              <a:gd name="T45" fmla="*/ T44 w 222"/>
                              <a:gd name="T46" fmla="+- 0 1315 1162"/>
                              <a:gd name="T47" fmla="*/ 1315 h 201"/>
                              <a:gd name="T48" fmla="+- 0 9014 8873"/>
                              <a:gd name="T49" fmla="*/ T48 w 222"/>
                              <a:gd name="T50" fmla="+- 0 1306 1162"/>
                              <a:gd name="T51" fmla="*/ 1306 h 201"/>
                              <a:gd name="T52" fmla="+- 0 9022 8873"/>
                              <a:gd name="T53" fmla="*/ T52 w 222"/>
                              <a:gd name="T54" fmla="+- 0 1299 1162"/>
                              <a:gd name="T55" fmla="*/ 1299 h 201"/>
                              <a:gd name="T56" fmla="+- 0 9030 8873"/>
                              <a:gd name="T57" fmla="*/ T56 w 222"/>
                              <a:gd name="T58" fmla="+- 0 1290 1162"/>
                              <a:gd name="T59" fmla="*/ 1290 h 201"/>
                              <a:gd name="T60" fmla="+- 0 9039 8873"/>
                              <a:gd name="T61" fmla="*/ T60 w 222"/>
                              <a:gd name="T62" fmla="+- 0 1283 1162"/>
                              <a:gd name="T63" fmla="*/ 1283 h 201"/>
                              <a:gd name="T64" fmla="+- 0 9045 8873"/>
                              <a:gd name="T65" fmla="*/ T64 w 222"/>
                              <a:gd name="T66" fmla="+- 0 1272 1162"/>
                              <a:gd name="T67" fmla="*/ 1272 h 201"/>
                              <a:gd name="T68" fmla="+- 0 9053 8873"/>
                              <a:gd name="T69" fmla="*/ T68 w 222"/>
                              <a:gd name="T70" fmla="+- 0 1263 1162"/>
                              <a:gd name="T71" fmla="*/ 1263 h 201"/>
                              <a:gd name="T72" fmla="+- 0 9058 8873"/>
                              <a:gd name="T73" fmla="*/ T72 w 222"/>
                              <a:gd name="T74" fmla="+- 0 1253 1162"/>
                              <a:gd name="T75" fmla="*/ 1253 h 201"/>
                              <a:gd name="T76" fmla="+- 0 9064 8873"/>
                              <a:gd name="T77" fmla="*/ T76 w 222"/>
                              <a:gd name="T78" fmla="+- 0 1242 1162"/>
                              <a:gd name="T79" fmla="*/ 1242 h 201"/>
                              <a:gd name="T80" fmla="+- 0 9070 8873"/>
                              <a:gd name="T81" fmla="*/ T80 w 222"/>
                              <a:gd name="T82" fmla="+- 0 1233 1162"/>
                              <a:gd name="T83" fmla="*/ 1233 h 201"/>
                              <a:gd name="T84" fmla="+- 0 9075 8873"/>
                              <a:gd name="T85" fmla="*/ T84 w 222"/>
                              <a:gd name="T86" fmla="+- 0 1220 1162"/>
                              <a:gd name="T87" fmla="*/ 1220 h 201"/>
                              <a:gd name="T88" fmla="+- 0 9079 8873"/>
                              <a:gd name="T89" fmla="*/ T88 w 222"/>
                              <a:gd name="T90" fmla="+- 0 1210 1162"/>
                              <a:gd name="T91" fmla="*/ 1210 h 201"/>
                              <a:gd name="T92" fmla="+- 0 9083 8873"/>
                              <a:gd name="T93" fmla="*/ T92 w 222"/>
                              <a:gd name="T94" fmla="+- 0 1199 1162"/>
                              <a:gd name="T95" fmla="*/ 1199 h 201"/>
                              <a:gd name="T96" fmla="+- 0 9085 8873"/>
                              <a:gd name="T97" fmla="*/ T96 w 222"/>
                              <a:gd name="T98" fmla="+- 0 1186 1162"/>
                              <a:gd name="T99" fmla="*/ 1186 h 201"/>
                              <a:gd name="T100" fmla="+- 0 9088 8873"/>
                              <a:gd name="T101" fmla="*/ T100 w 222"/>
                              <a:gd name="T102" fmla="+- 0 1177 1162"/>
                              <a:gd name="T103" fmla="*/ 1177 h 201"/>
                              <a:gd name="T104" fmla="+- 0 9090 8873"/>
                              <a:gd name="T105" fmla="*/ T104 w 222"/>
                              <a:gd name="T106" fmla="+- 0 1172 1162"/>
                              <a:gd name="T107" fmla="*/ 1172 h 201"/>
                              <a:gd name="T108" fmla="+- 0 9087 8873"/>
                              <a:gd name="T109" fmla="*/ T108 w 222"/>
                              <a:gd name="T110" fmla="+- 0 1166 1162"/>
                              <a:gd name="T111" fmla="*/ 1166 h 201"/>
                              <a:gd name="T112" fmla="+- 0 9080 8873"/>
                              <a:gd name="T113" fmla="*/ T112 w 222"/>
                              <a:gd name="T114" fmla="+- 0 1168 1162"/>
                              <a:gd name="T115" fmla="*/ 1168 h 201"/>
                              <a:gd name="T116" fmla="+- 0 9074 8873"/>
                              <a:gd name="T117" fmla="*/ T116 w 222"/>
                              <a:gd name="T118" fmla="+- 0 1166 1162"/>
                              <a:gd name="T119" fmla="*/ 1166 h 201"/>
                              <a:gd name="T120" fmla="+- 0 9061 8873"/>
                              <a:gd name="T121" fmla="*/ T120 w 222"/>
                              <a:gd name="T122" fmla="+- 0 1170 1162"/>
                              <a:gd name="T123" fmla="*/ 1170 h 201"/>
                              <a:gd name="T124" fmla="+- 0 9049 8873"/>
                              <a:gd name="T125" fmla="*/ T124 w 222"/>
                              <a:gd name="T126" fmla="+- 0 1173 1162"/>
                              <a:gd name="T127" fmla="*/ 1173 h 201"/>
                              <a:gd name="T128" fmla="+- 0 9039 8873"/>
                              <a:gd name="T129" fmla="*/ T128 w 222"/>
                              <a:gd name="T130" fmla="+- 0 1178 1162"/>
                              <a:gd name="T131" fmla="*/ 1178 h 201"/>
                              <a:gd name="T132" fmla="+- 0 9029 8873"/>
                              <a:gd name="T133" fmla="*/ T132 w 222"/>
                              <a:gd name="T134" fmla="+- 0 1182 1162"/>
                              <a:gd name="T135" fmla="*/ 1182 h 201"/>
                              <a:gd name="T136" fmla="+- 0 9018 8873"/>
                              <a:gd name="T137" fmla="*/ T136 w 222"/>
                              <a:gd name="T138" fmla="+- 0 1186 1162"/>
                              <a:gd name="T139" fmla="*/ 1186 h 201"/>
                              <a:gd name="T140" fmla="+- 0 9007 8873"/>
                              <a:gd name="T141" fmla="*/ T140 w 222"/>
                              <a:gd name="T142" fmla="+- 0 1190 1162"/>
                              <a:gd name="T143" fmla="*/ 1190 h 201"/>
                              <a:gd name="T144" fmla="+- 0 8997 8873"/>
                              <a:gd name="T145" fmla="*/ T144 w 222"/>
                              <a:gd name="T146" fmla="+- 0 1196 1162"/>
                              <a:gd name="T147" fmla="*/ 1196 h 201"/>
                              <a:gd name="T148" fmla="+- 0 8988 8873"/>
                              <a:gd name="T149" fmla="*/ T148 w 222"/>
                              <a:gd name="T150" fmla="+- 0 1201 1162"/>
                              <a:gd name="T151" fmla="*/ 1201 h 201"/>
                              <a:gd name="T152" fmla="+- 0 8979 8873"/>
                              <a:gd name="T153" fmla="*/ T152 w 222"/>
                              <a:gd name="T154" fmla="+- 0 1207 1162"/>
                              <a:gd name="T155" fmla="*/ 1207 h 201"/>
                              <a:gd name="T156" fmla="+- 0 8968 8873"/>
                              <a:gd name="T157" fmla="*/ T156 w 222"/>
                              <a:gd name="T158" fmla="+- 0 1213 1162"/>
                              <a:gd name="T159" fmla="*/ 1213 h 201"/>
                              <a:gd name="T160" fmla="+- 0 8960 8873"/>
                              <a:gd name="T161" fmla="*/ T160 w 222"/>
                              <a:gd name="T162" fmla="+- 0 1219 1162"/>
                              <a:gd name="T163" fmla="*/ 1219 h 201"/>
                              <a:gd name="T164" fmla="+- 0 8951 8873"/>
                              <a:gd name="T165" fmla="*/ T164 w 222"/>
                              <a:gd name="T166" fmla="+- 0 1229 1162"/>
                              <a:gd name="T167" fmla="*/ 1229 h 201"/>
                              <a:gd name="T168" fmla="+- 0 8942 8873"/>
                              <a:gd name="T169" fmla="*/ T168 w 222"/>
                              <a:gd name="T170" fmla="+- 0 1236 1162"/>
                              <a:gd name="T171" fmla="*/ 1236 h 201"/>
                              <a:gd name="T172" fmla="+- 0 8934 8873"/>
                              <a:gd name="T173" fmla="*/ T172 w 222"/>
                              <a:gd name="T174" fmla="+- 0 1246 1162"/>
                              <a:gd name="T175" fmla="*/ 1246 h 201"/>
                              <a:gd name="T176" fmla="+- 0 8926 8873"/>
                              <a:gd name="T177" fmla="*/ T176 w 222"/>
                              <a:gd name="T178" fmla="+- 0 1255 1162"/>
                              <a:gd name="T179" fmla="*/ 1255 h 201"/>
                              <a:gd name="T180" fmla="+- 0 8918 8873"/>
                              <a:gd name="T181" fmla="*/ T180 w 222"/>
                              <a:gd name="T182" fmla="+- 0 1266 1162"/>
                              <a:gd name="T183" fmla="*/ 1266 h 201"/>
                              <a:gd name="T184" fmla="+- 0 8911 8873"/>
                              <a:gd name="T185" fmla="*/ T184 w 222"/>
                              <a:gd name="T186" fmla="+- 0 1276 1162"/>
                              <a:gd name="T187" fmla="*/ 1276 h 201"/>
                              <a:gd name="T188" fmla="+- 0 8904 8873"/>
                              <a:gd name="T189" fmla="*/ T188 w 222"/>
                              <a:gd name="T190" fmla="+- 0 1287 1162"/>
                              <a:gd name="T191" fmla="*/ 1287 h 201"/>
                              <a:gd name="T192" fmla="+- 0 8900 8873"/>
                              <a:gd name="T193" fmla="*/ T192 w 222"/>
                              <a:gd name="T194" fmla="+- 0 1299 1162"/>
                              <a:gd name="T195" fmla="*/ 1299 h 201"/>
                              <a:gd name="T196" fmla="+- 0 8894 8873"/>
                              <a:gd name="T197" fmla="*/ T196 w 222"/>
                              <a:gd name="T198" fmla="+- 0 1310 1162"/>
                              <a:gd name="T199" fmla="*/ 1310 h 201"/>
                              <a:gd name="T200" fmla="+- 0 8890 8873"/>
                              <a:gd name="T201" fmla="*/ T200 w 222"/>
                              <a:gd name="T202" fmla="+- 0 1320 1162"/>
                              <a:gd name="T203" fmla="*/ 1320 h 201"/>
                              <a:gd name="T204" fmla="+- 0 8886 8873"/>
                              <a:gd name="T205" fmla="*/ T204 w 222"/>
                              <a:gd name="T206" fmla="+- 0 1334 1162"/>
                              <a:gd name="T207" fmla="*/ 1334 h 201"/>
                              <a:gd name="T208" fmla="+- 0 8880 8873"/>
                              <a:gd name="T209" fmla="*/ T208 w 222"/>
                              <a:gd name="T210" fmla="+- 0 1345 1162"/>
                              <a:gd name="T211" fmla="*/ 1345 h 201"/>
                              <a:gd name="T212" fmla="+- 0 8876 8873"/>
                              <a:gd name="T213" fmla="*/ T212 w 222"/>
                              <a:gd name="T214" fmla="+- 0 1356 1162"/>
                              <a:gd name="T215" fmla="*/ 1356 h 201"/>
                              <a:gd name="T216" fmla="+- 0 8873 8873"/>
                              <a:gd name="T217" fmla="*/ T216 w 222"/>
                              <a:gd name="T218" fmla="+- 0 1362 1162"/>
                              <a:gd name="T219" fmla="*/ 1362 h 20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2" h="201">
                                <a:moveTo>
                                  <a:pt x="0" y="200"/>
                                </a:moveTo>
                                <a:lnTo>
                                  <a:pt x="6" y="199"/>
                                </a:lnTo>
                                <a:lnTo>
                                  <a:pt x="13" y="197"/>
                                </a:lnTo>
                                <a:lnTo>
                                  <a:pt x="17" y="195"/>
                                </a:lnTo>
                                <a:lnTo>
                                  <a:pt x="24" y="193"/>
                                </a:lnTo>
                                <a:lnTo>
                                  <a:pt x="30" y="192"/>
                                </a:lnTo>
                                <a:lnTo>
                                  <a:pt x="35" y="190"/>
                                </a:lnTo>
                                <a:lnTo>
                                  <a:pt x="42" y="188"/>
                                </a:lnTo>
                                <a:lnTo>
                                  <a:pt x="48" y="187"/>
                                </a:lnTo>
                                <a:lnTo>
                                  <a:pt x="53" y="186"/>
                                </a:lnTo>
                                <a:lnTo>
                                  <a:pt x="58" y="184"/>
                                </a:lnTo>
                                <a:lnTo>
                                  <a:pt x="65" y="183"/>
                                </a:lnTo>
                                <a:lnTo>
                                  <a:pt x="71" y="181"/>
                                </a:lnTo>
                                <a:lnTo>
                                  <a:pt x="77" y="179"/>
                                </a:lnTo>
                                <a:lnTo>
                                  <a:pt x="84" y="178"/>
                                </a:lnTo>
                                <a:lnTo>
                                  <a:pt x="88" y="175"/>
                                </a:lnTo>
                                <a:lnTo>
                                  <a:pt x="95" y="173"/>
                                </a:lnTo>
                                <a:lnTo>
                                  <a:pt x="101" y="173"/>
                                </a:lnTo>
                                <a:lnTo>
                                  <a:pt x="105" y="169"/>
                                </a:lnTo>
                                <a:lnTo>
                                  <a:pt x="110" y="166"/>
                                </a:lnTo>
                                <a:lnTo>
                                  <a:pt x="116" y="163"/>
                                </a:lnTo>
                                <a:lnTo>
                                  <a:pt x="121" y="159"/>
                                </a:lnTo>
                                <a:lnTo>
                                  <a:pt x="125" y="157"/>
                                </a:lnTo>
                                <a:lnTo>
                                  <a:pt x="131" y="153"/>
                                </a:lnTo>
                                <a:lnTo>
                                  <a:pt x="136" y="148"/>
                                </a:lnTo>
                                <a:lnTo>
                                  <a:pt x="141" y="144"/>
                                </a:lnTo>
                                <a:lnTo>
                                  <a:pt x="145" y="141"/>
                                </a:lnTo>
                                <a:lnTo>
                                  <a:pt x="149" y="137"/>
                                </a:lnTo>
                                <a:lnTo>
                                  <a:pt x="154" y="133"/>
                                </a:lnTo>
                                <a:lnTo>
                                  <a:pt x="157" y="128"/>
                                </a:lnTo>
                                <a:lnTo>
                                  <a:pt x="161" y="124"/>
                                </a:lnTo>
                                <a:lnTo>
                                  <a:pt x="166" y="121"/>
                                </a:lnTo>
                                <a:lnTo>
                                  <a:pt x="169" y="114"/>
                                </a:lnTo>
                                <a:lnTo>
                                  <a:pt x="172" y="110"/>
                                </a:lnTo>
                                <a:lnTo>
                                  <a:pt x="175" y="105"/>
                                </a:lnTo>
                                <a:lnTo>
                                  <a:pt x="180" y="101"/>
                                </a:lnTo>
                                <a:lnTo>
                                  <a:pt x="182" y="96"/>
                                </a:lnTo>
                                <a:lnTo>
                                  <a:pt x="185" y="91"/>
                                </a:lnTo>
                                <a:lnTo>
                                  <a:pt x="189" y="85"/>
                                </a:lnTo>
                                <a:lnTo>
                                  <a:pt x="191" y="80"/>
                                </a:lnTo>
                                <a:lnTo>
                                  <a:pt x="194" y="75"/>
                                </a:lnTo>
                                <a:lnTo>
                                  <a:pt x="197" y="71"/>
                                </a:lnTo>
                                <a:lnTo>
                                  <a:pt x="199" y="65"/>
                                </a:lnTo>
                                <a:lnTo>
                                  <a:pt x="202" y="58"/>
                                </a:lnTo>
                                <a:lnTo>
                                  <a:pt x="204" y="54"/>
                                </a:lnTo>
                                <a:lnTo>
                                  <a:pt x="206" y="48"/>
                                </a:lnTo>
                                <a:lnTo>
                                  <a:pt x="208" y="42"/>
                                </a:lnTo>
                                <a:lnTo>
                                  <a:pt x="210" y="37"/>
                                </a:lnTo>
                                <a:lnTo>
                                  <a:pt x="211" y="32"/>
                                </a:lnTo>
                                <a:lnTo>
                                  <a:pt x="212" y="24"/>
                                </a:lnTo>
                                <a:lnTo>
                                  <a:pt x="215" y="19"/>
                                </a:lnTo>
                                <a:lnTo>
                                  <a:pt x="215" y="15"/>
                                </a:lnTo>
                                <a:lnTo>
                                  <a:pt x="217" y="11"/>
                                </a:lnTo>
                                <a:lnTo>
                                  <a:pt x="217" y="10"/>
                                </a:lnTo>
                                <a:lnTo>
                                  <a:pt x="221" y="0"/>
                                </a:lnTo>
                                <a:lnTo>
                                  <a:pt x="214" y="4"/>
                                </a:lnTo>
                                <a:lnTo>
                                  <a:pt x="212" y="5"/>
                                </a:lnTo>
                                <a:lnTo>
                                  <a:pt x="207" y="6"/>
                                </a:lnTo>
                                <a:lnTo>
                                  <a:pt x="205" y="7"/>
                                </a:lnTo>
                                <a:lnTo>
                                  <a:pt x="201" y="4"/>
                                </a:lnTo>
                                <a:lnTo>
                                  <a:pt x="192" y="7"/>
                                </a:lnTo>
                                <a:lnTo>
                                  <a:pt x="188" y="8"/>
                                </a:lnTo>
                                <a:lnTo>
                                  <a:pt x="182" y="10"/>
                                </a:lnTo>
                                <a:lnTo>
                                  <a:pt x="176" y="11"/>
                                </a:lnTo>
                                <a:lnTo>
                                  <a:pt x="170" y="13"/>
                                </a:lnTo>
                                <a:lnTo>
                                  <a:pt x="166" y="16"/>
                                </a:lnTo>
                                <a:lnTo>
                                  <a:pt x="160" y="17"/>
                                </a:lnTo>
                                <a:lnTo>
                                  <a:pt x="156" y="20"/>
                                </a:lnTo>
                                <a:lnTo>
                                  <a:pt x="149" y="21"/>
                                </a:lnTo>
                                <a:lnTo>
                                  <a:pt x="145" y="24"/>
                                </a:lnTo>
                                <a:lnTo>
                                  <a:pt x="140" y="26"/>
                                </a:lnTo>
                                <a:lnTo>
                                  <a:pt x="134" y="28"/>
                                </a:lnTo>
                                <a:lnTo>
                                  <a:pt x="130" y="31"/>
                                </a:lnTo>
                                <a:lnTo>
                                  <a:pt x="124" y="34"/>
                                </a:lnTo>
                                <a:lnTo>
                                  <a:pt x="119" y="36"/>
                                </a:lnTo>
                                <a:lnTo>
                                  <a:pt x="115" y="39"/>
                                </a:lnTo>
                                <a:lnTo>
                                  <a:pt x="110" y="43"/>
                                </a:lnTo>
                                <a:lnTo>
                                  <a:pt x="106" y="45"/>
                                </a:lnTo>
                                <a:lnTo>
                                  <a:pt x="101" y="48"/>
                                </a:lnTo>
                                <a:lnTo>
                                  <a:pt x="95" y="51"/>
                                </a:lnTo>
                                <a:lnTo>
                                  <a:pt x="89" y="54"/>
                                </a:lnTo>
                                <a:lnTo>
                                  <a:pt x="87" y="57"/>
                                </a:lnTo>
                                <a:lnTo>
                                  <a:pt x="83" y="62"/>
                                </a:lnTo>
                                <a:lnTo>
                                  <a:pt x="78" y="67"/>
                                </a:lnTo>
                                <a:lnTo>
                                  <a:pt x="74" y="70"/>
                                </a:lnTo>
                                <a:lnTo>
                                  <a:pt x="69" y="74"/>
                                </a:lnTo>
                                <a:lnTo>
                                  <a:pt x="64" y="79"/>
                                </a:lnTo>
                                <a:lnTo>
                                  <a:pt x="61" y="84"/>
                                </a:lnTo>
                                <a:lnTo>
                                  <a:pt x="56" y="89"/>
                                </a:lnTo>
                                <a:lnTo>
                                  <a:pt x="53" y="93"/>
                                </a:lnTo>
                                <a:lnTo>
                                  <a:pt x="49" y="99"/>
                                </a:lnTo>
                                <a:lnTo>
                                  <a:pt x="45" y="104"/>
                                </a:lnTo>
                                <a:lnTo>
                                  <a:pt x="41" y="109"/>
                                </a:lnTo>
                                <a:lnTo>
                                  <a:pt x="38" y="114"/>
                                </a:lnTo>
                                <a:lnTo>
                                  <a:pt x="35" y="120"/>
                                </a:lnTo>
                                <a:lnTo>
                                  <a:pt x="31" y="125"/>
                                </a:lnTo>
                                <a:lnTo>
                                  <a:pt x="29" y="131"/>
                                </a:lnTo>
                                <a:lnTo>
                                  <a:pt x="27" y="137"/>
                                </a:lnTo>
                                <a:lnTo>
                                  <a:pt x="24" y="142"/>
                                </a:lnTo>
                                <a:lnTo>
                                  <a:pt x="21" y="148"/>
                                </a:lnTo>
                                <a:lnTo>
                                  <a:pt x="18" y="155"/>
                                </a:lnTo>
                                <a:lnTo>
                                  <a:pt x="17" y="158"/>
                                </a:lnTo>
                                <a:lnTo>
                                  <a:pt x="14" y="165"/>
                                </a:lnTo>
                                <a:lnTo>
                                  <a:pt x="13" y="172"/>
                                </a:lnTo>
                                <a:lnTo>
                                  <a:pt x="9" y="177"/>
                                </a:lnTo>
                                <a:lnTo>
                                  <a:pt x="7" y="183"/>
                                </a:lnTo>
                                <a:lnTo>
                                  <a:pt x="4" y="188"/>
                                </a:lnTo>
                                <a:lnTo>
                                  <a:pt x="3" y="194"/>
                                </a:lnTo>
                                <a:lnTo>
                                  <a:pt x="0" y="20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1" name="Freeform 518"/>
                        <wps:cNvSpPr>
                          <a:spLocks/>
                        </wps:cNvSpPr>
                        <wps:spPr bwMode="auto">
                          <a:xfrm>
                            <a:off x="8873" y="1174"/>
                            <a:ext cx="206" cy="188"/>
                          </a:xfrm>
                          <a:custGeom>
                            <a:avLst/>
                            <a:gdLst>
                              <a:gd name="T0" fmla="+- 0 9080 8874"/>
                              <a:gd name="T1" fmla="*/ T0 w 206"/>
                              <a:gd name="T2" fmla="+- 0 1174 1174"/>
                              <a:gd name="T3" fmla="*/ 1174 h 188"/>
                              <a:gd name="T4" fmla="+- 0 9030 8874"/>
                              <a:gd name="T5" fmla="*/ T4 w 206"/>
                              <a:gd name="T6" fmla="+- 0 1218 1174"/>
                              <a:gd name="T7" fmla="*/ 1218 h 188"/>
                              <a:gd name="T8" fmla="+- 0 8976 8874"/>
                              <a:gd name="T9" fmla="*/ T8 w 206"/>
                              <a:gd name="T10" fmla="+- 0 1265 1174"/>
                              <a:gd name="T11" fmla="*/ 1265 h 188"/>
                              <a:gd name="T12" fmla="+- 0 8923 8874"/>
                              <a:gd name="T13" fmla="*/ T12 w 206"/>
                              <a:gd name="T14" fmla="+- 0 1313 1174"/>
                              <a:gd name="T15" fmla="*/ 1313 h 188"/>
                              <a:gd name="T16" fmla="+- 0 8874 8874"/>
                              <a:gd name="T17" fmla="*/ T16 w 206"/>
                              <a:gd name="T18" fmla="+- 0 1360 1174"/>
                              <a:gd name="T19" fmla="*/ 1360 h 188"/>
                              <a:gd name="T20" fmla="+- 0 8874 8874"/>
                              <a:gd name="T21" fmla="*/ T20 w 206"/>
                              <a:gd name="T22" fmla="+- 0 1361 1174"/>
                              <a:gd name="T23" fmla="*/ 1361 h 188"/>
                              <a:gd name="T24" fmla="+- 0 8874 8874"/>
                              <a:gd name="T25" fmla="*/ T24 w 206"/>
                              <a:gd name="T26" fmla="+- 0 1362 1174"/>
                              <a:gd name="T27" fmla="*/ 1362 h 188"/>
                              <a:gd name="T28" fmla="+- 0 8875 8874"/>
                              <a:gd name="T29" fmla="*/ T28 w 206"/>
                              <a:gd name="T30" fmla="+- 0 1361 1174"/>
                              <a:gd name="T31" fmla="*/ 1361 h 188"/>
                              <a:gd name="T32" fmla="+- 0 8921 8874"/>
                              <a:gd name="T33" fmla="*/ T32 w 206"/>
                              <a:gd name="T34" fmla="+- 0 1317 1174"/>
                              <a:gd name="T35" fmla="*/ 1317 h 188"/>
                              <a:gd name="T36" fmla="+- 0 8974 8874"/>
                              <a:gd name="T37" fmla="*/ T36 w 206"/>
                              <a:gd name="T38" fmla="+- 0 1269 1174"/>
                              <a:gd name="T39" fmla="*/ 1269 h 188"/>
                              <a:gd name="T40" fmla="+- 0 9029 8874"/>
                              <a:gd name="T41" fmla="*/ T40 w 206"/>
                              <a:gd name="T42" fmla="+- 0 1220 1174"/>
                              <a:gd name="T43" fmla="*/ 1220 h 188"/>
                              <a:gd name="T44" fmla="+- 0 9080 8874"/>
                              <a:gd name="T45" fmla="*/ T44 w 206"/>
                              <a:gd name="T46" fmla="+- 0 1174 1174"/>
                              <a:gd name="T47" fmla="*/ 1174 h 18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06" h="188">
                                <a:moveTo>
                                  <a:pt x="206" y="0"/>
                                </a:moveTo>
                                <a:lnTo>
                                  <a:pt x="156" y="44"/>
                                </a:lnTo>
                                <a:lnTo>
                                  <a:pt x="102" y="91"/>
                                </a:lnTo>
                                <a:lnTo>
                                  <a:pt x="49" y="139"/>
                                </a:lnTo>
                                <a:lnTo>
                                  <a:pt x="0" y="186"/>
                                </a:lnTo>
                                <a:lnTo>
                                  <a:pt x="0" y="187"/>
                                </a:lnTo>
                                <a:lnTo>
                                  <a:pt x="0" y="188"/>
                                </a:lnTo>
                                <a:lnTo>
                                  <a:pt x="1" y="187"/>
                                </a:lnTo>
                                <a:lnTo>
                                  <a:pt x="47" y="143"/>
                                </a:lnTo>
                                <a:lnTo>
                                  <a:pt x="100" y="95"/>
                                </a:lnTo>
                                <a:lnTo>
                                  <a:pt x="155" y="46"/>
                                </a:lnTo>
                                <a:lnTo>
                                  <a:pt x="206"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2" name="Picture 519"/>
                          <pic:cNvPicPr>
                            <a:picLocks noChangeAspect="1" noChangeArrowheads="1"/>
                          </pic:cNvPicPr>
                        </pic:nvPicPr>
                        <pic:blipFill>
                          <a:blip r:embed="rId303">
                            <a:extLst>
                              <a:ext uri="{28A0092B-C50C-407E-A947-70E740481C1C}">
                                <a14:useLocalDpi xmlns:a14="http://schemas.microsoft.com/office/drawing/2010/main" val="0"/>
                              </a:ext>
                            </a:extLst>
                          </a:blip>
                          <a:srcRect/>
                          <a:stretch>
                            <a:fillRect/>
                          </a:stretch>
                        </pic:blipFill>
                        <pic:spPr bwMode="auto">
                          <a:xfrm>
                            <a:off x="8835" y="1111"/>
                            <a:ext cx="107" cy="2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3" name="Freeform 520"/>
                        <wps:cNvSpPr>
                          <a:spLocks/>
                        </wps:cNvSpPr>
                        <wps:spPr bwMode="auto">
                          <a:xfrm>
                            <a:off x="8835" y="1111"/>
                            <a:ext cx="107" cy="295"/>
                          </a:xfrm>
                          <a:custGeom>
                            <a:avLst/>
                            <a:gdLst>
                              <a:gd name="T0" fmla="+- 0 8863 8835"/>
                              <a:gd name="T1" fmla="*/ T0 w 107"/>
                              <a:gd name="T2" fmla="+- 0 1400 1112"/>
                              <a:gd name="T3" fmla="*/ 1400 h 295"/>
                              <a:gd name="T4" fmla="+- 0 8869 8835"/>
                              <a:gd name="T5" fmla="*/ T4 w 107"/>
                              <a:gd name="T6" fmla="+- 0 1391 1112"/>
                              <a:gd name="T7" fmla="*/ 1391 h 295"/>
                              <a:gd name="T8" fmla="+- 0 8877 8835"/>
                              <a:gd name="T9" fmla="*/ T8 w 107"/>
                              <a:gd name="T10" fmla="+- 0 1381 1112"/>
                              <a:gd name="T11" fmla="*/ 1381 h 295"/>
                              <a:gd name="T12" fmla="+- 0 8884 8835"/>
                              <a:gd name="T13" fmla="*/ T12 w 107"/>
                              <a:gd name="T14" fmla="+- 0 1370 1112"/>
                              <a:gd name="T15" fmla="*/ 1370 h 295"/>
                              <a:gd name="T16" fmla="+- 0 8892 8835"/>
                              <a:gd name="T17" fmla="*/ T16 w 107"/>
                              <a:gd name="T18" fmla="+- 0 1361 1112"/>
                              <a:gd name="T19" fmla="*/ 1361 h 295"/>
                              <a:gd name="T20" fmla="+- 0 8900 8835"/>
                              <a:gd name="T21" fmla="*/ T20 w 107"/>
                              <a:gd name="T22" fmla="+- 0 1352 1112"/>
                              <a:gd name="T23" fmla="*/ 1352 h 295"/>
                              <a:gd name="T24" fmla="+- 0 8907 8835"/>
                              <a:gd name="T25" fmla="*/ T24 w 107"/>
                              <a:gd name="T26" fmla="+- 0 1341 1112"/>
                              <a:gd name="T27" fmla="*/ 1341 h 295"/>
                              <a:gd name="T28" fmla="+- 0 8913 8835"/>
                              <a:gd name="T29" fmla="*/ T28 w 107"/>
                              <a:gd name="T30" fmla="+- 0 1332 1112"/>
                              <a:gd name="T31" fmla="*/ 1332 h 295"/>
                              <a:gd name="T32" fmla="+- 0 8921 8835"/>
                              <a:gd name="T33" fmla="*/ T32 w 107"/>
                              <a:gd name="T34" fmla="+- 0 1322 1112"/>
                              <a:gd name="T35" fmla="*/ 1322 h 295"/>
                              <a:gd name="T36" fmla="+- 0 8924 8835"/>
                              <a:gd name="T37" fmla="*/ T36 w 107"/>
                              <a:gd name="T38" fmla="+- 0 1310 1112"/>
                              <a:gd name="T39" fmla="*/ 1310 h 295"/>
                              <a:gd name="T40" fmla="+- 0 8930 8835"/>
                              <a:gd name="T41" fmla="*/ T40 w 107"/>
                              <a:gd name="T42" fmla="+- 0 1299 1112"/>
                              <a:gd name="T43" fmla="*/ 1299 h 295"/>
                              <a:gd name="T44" fmla="+- 0 8933 8835"/>
                              <a:gd name="T45" fmla="*/ T44 w 107"/>
                              <a:gd name="T46" fmla="+- 0 1287 1112"/>
                              <a:gd name="T47" fmla="*/ 1287 h 295"/>
                              <a:gd name="T48" fmla="+- 0 8936 8835"/>
                              <a:gd name="T49" fmla="*/ T48 w 107"/>
                              <a:gd name="T50" fmla="+- 0 1275 1112"/>
                              <a:gd name="T51" fmla="*/ 1275 h 295"/>
                              <a:gd name="T52" fmla="+- 0 8938 8835"/>
                              <a:gd name="T53" fmla="*/ T52 w 107"/>
                              <a:gd name="T54" fmla="+- 0 1264 1112"/>
                              <a:gd name="T55" fmla="*/ 1264 h 295"/>
                              <a:gd name="T56" fmla="+- 0 8938 8835"/>
                              <a:gd name="T57" fmla="*/ T56 w 107"/>
                              <a:gd name="T58" fmla="+- 0 1252 1112"/>
                              <a:gd name="T59" fmla="*/ 1252 h 295"/>
                              <a:gd name="T60" fmla="+- 0 8941 8835"/>
                              <a:gd name="T61" fmla="*/ T60 w 107"/>
                              <a:gd name="T62" fmla="+- 0 1241 1112"/>
                              <a:gd name="T63" fmla="*/ 1241 h 295"/>
                              <a:gd name="T64" fmla="+- 0 8940 8835"/>
                              <a:gd name="T65" fmla="*/ T64 w 107"/>
                              <a:gd name="T66" fmla="+- 0 1228 1112"/>
                              <a:gd name="T67" fmla="*/ 1228 h 295"/>
                              <a:gd name="T68" fmla="+- 0 8940 8835"/>
                              <a:gd name="T69" fmla="*/ T68 w 107"/>
                              <a:gd name="T70" fmla="+- 0 1217 1112"/>
                              <a:gd name="T71" fmla="*/ 1217 h 295"/>
                              <a:gd name="T72" fmla="+- 0 8938 8835"/>
                              <a:gd name="T73" fmla="*/ T72 w 107"/>
                              <a:gd name="T74" fmla="+- 0 1205 1112"/>
                              <a:gd name="T75" fmla="*/ 1205 h 295"/>
                              <a:gd name="T76" fmla="+- 0 8936 8835"/>
                              <a:gd name="T77" fmla="*/ T76 w 107"/>
                              <a:gd name="T78" fmla="+- 0 1193 1112"/>
                              <a:gd name="T79" fmla="*/ 1193 h 295"/>
                              <a:gd name="T80" fmla="+- 0 8935 8835"/>
                              <a:gd name="T81" fmla="*/ T80 w 107"/>
                              <a:gd name="T82" fmla="+- 0 1183 1112"/>
                              <a:gd name="T83" fmla="*/ 1183 h 295"/>
                              <a:gd name="T84" fmla="+- 0 8931 8835"/>
                              <a:gd name="T85" fmla="*/ T84 w 107"/>
                              <a:gd name="T86" fmla="+- 0 1169 1112"/>
                              <a:gd name="T87" fmla="*/ 1169 h 295"/>
                              <a:gd name="T88" fmla="+- 0 8928 8835"/>
                              <a:gd name="T89" fmla="*/ T88 w 107"/>
                              <a:gd name="T90" fmla="+- 0 1159 1112"/>
                              <a:gd name="T91" fmla="*/ 1159 h 295"/>
                              <a:gd name="T92" fmla="+- 0 8924 8835"/>
                              <a:gd name="T93" fmla="*/ T92 w 107"/>
                              <a:gd name="T94" fmla="+- 0 1148 1112"/>
                              <a:gd name="T95" fmla="*/ 1148 h 295"/>
                              <a:gd name="T96" fmla="+- 0 8918 8835"/>
                              <a:gd name="T97" fmla="*/ T96 w 107"/>
                              <a:gd name="T98" fmla="+- 0 1136 1112"/>
                              <a:gd name="T99" fmla="*/ 1136 h 295"/>
                              <a:gd name="T100" fmla="+- 0 8915 8835"/>
                              <a:gd name="T101" fmla="*/ T100 w 107"/>
                              <a:gd name="T102" fmla="+- 0 1128 1112"/>
                              <a:gd name="T103" fmla="*/ 1128 h 295"/>
                              <a:gd name="T104" fmla="+- 0 8914 8835"/>
                              <a:gd name="T105" fmla="*/ T104 w 107"/>
                              <a:gd name="T106" fmla="+- 0 1122 1112"/>
                              <a:gd name="T107" fmla="*/ 1122 h 295"/>
                              <a:gd name="T108" fmla="+- 0 8907 8835"/>
                              <a:gd name="T109" fmla="*/ T108 w 107"/>
                              <a:gd name="T110" fmla="+- 0 1119 1112"/>
                              <a:gd name="T111" fmla="*/ 1119 h 295"/>
                              <a:gd name="T112" fmla="+- 0 8903 8835"/>
                              <a:gd name="T113" fmla="*/ T112 w 107"/>
                              <a:gd name="T114" fmla="+- 0 1125 1112"/>
                              <a:gd name="T115" fmla="*/ 1125 h 295"/>
                              <a:gd name="T116" fmla="+- 0 8897 8835"/>
                              <a:gd name="T117" fmla="*/ T116 w 107"/>
                              <a:gd name="T118" fmla="+- 0 1128 1112"/>
                              <a:gd name="T119" fmla="*/ 1128 h 295"/>
                              <a:gd name="T120" fmla="+- 0 8889 8835"/>
                              <a:gd name="T121" fmla="*/ T120 w 107"/>
                              <a:gd name="T122" fmla="+- 0 1139 1112"/>
                              <a:gd name="T123" fmla="*/ 1139 h 295"/>
                              <a:gd name="T124" fmla="+- 0 8882 8835"/>
                              <a:gd name="T125" fmla="*/ T124 w 107"/>
                              <a:gd name="T126" fmla="+- 0 1148 1112"/>
                              <a:gd name="T127" fmla="*/ 1148 h 295"/>
                              <a:gd name="T128" fmla="+- 0 8877 8835"/>
                              <a:gd name="T129" fmla="*/ T128 w 107"/>
                              <a:gd name="T130" fmla="+- 0 1158 1112"/>
                              <a:gd name="T131" fmla="*/ 1158 h 295"/>
                              <a:gd name="T132" fmla="+- 0 8871 8835"/>
                              <a:gd name="T133" fmla="*/ T132 w 107"/>
                              <a:gd name="T134" fmla="+- 0 1167 1112"/>
                              <a:gd name="T135" fmla="*/ 1167 h 295"/>
                              <a:gd name="T136" fmla="+- 0 8865 8835"/>
                              <a:gd name="T137" fmla="*/ T136 w 107"/>
                              <a:gd name="T138" fmla="+- 0 1177 1112"/>
                              <a:gd name="T139" fmla="*/ 1177 h 295"/>
                              <a:gd name="T140" fmla="+- 0 8859 8835"/>
                              <a:gd name="T141" fmla="*/ T140 w 107"/>
                              <a:gd name="T142" fmla="+- 0 1187 1112"/>
                              <a:gd name="T143" fmla="*/ 1187 h 295"/>
                              <a:gd name="T144" fmla="+- 0 8855 8835"/>
                              <a:gd name="T145" fmla="*/ T144 w 107"/>
                              <a:gd name="T146" fmla="+- 0 1198 1112"/>
                              <a:gd name="T147" fmla="*/ 1198 h 295"/>
                              <a:gd name="T148" fmla="+- 0 8851 8835"/>
                              <a:gd name="T149" fmla="*/ T148 w 107"/>
                              <a:gd name="T150" fmla="+- 0 1207 1112"/>
                              <a:gd name="T151" fmla="*/ 1207 h 295"/>
                              <a:gd name="T152" fmla="+- 0 8848 8835"/>
                              <a:gd name="T153" fmla="*/ T152 w 107"/>
                              <a:gd name="T154" fmla="+- 0 1217 1112"/>
                              <a:gd name="T155" fmla="*/ 1217 h 295"/>
                              <a:gd name="T156" fmla="+- 0 8842 8835"/>
                              <a:gd name="T157" fmla="*/ T156 w 107"/>
                              <a:gd name="T158" fmla="+- 0 1230 1112"/>
                              <a:gd name="T159" fmla="*/ 1230 h 295"/>
                              <a:gd name="T160" fmla="+- 0 8840 8835"/>
                              <a:gd name="T161" fmla="*/ T160 w 107"/>
                              <a:gd name="T162" fmla="+- 0 1239 1112"/>
                              <a:gd name="T163" fmla="*/ 1239 h 295"/>
                              <a:gd name="T164" fmla="+- 0 8839 8835"/>
                              <a:gd name="T165" fmla="*/ T164 w 107"/>
                              <a:gd name="T166" fmla="+- 0 1252 1112"/>
                              <a:gd name="T167" fmla="*/ 1252 h 295"/>
                              <a:gd name="T168" fmla="+- 0 8836 8835"/>
                              <a:gd name="T169" fmla="*/ T168 w 107"/>
                              <a:gd name="T170" fmla="+- 0 1264 1112"/>
                              <a:gd name="T171" fmla="*/ 1264 h 295"/>
                              <a:gd name="T172" fmla="+- 0 8835 8835"/>
                              <a:gd name="T173" fmla="*/ T172 w 107"/>
                              <a:gd name="T174" fmla="+- 0 1276 1112"/>
                              <a:gd name="T175" fmla="*/ 1276 h 295"/>
                              <a:gd name="T176" fmla="+- 0 8835 8835"/>
                              <a:gd name="T177" fmla="*/ T176 w 107"/>
                              <a:gd name="T178" fmla="+- 0 1288 1112"/>
                              <a:gd name="T179" fmla="*/ 1288 h 295"/>
                              <a:gd name="T180" fmla="+- 0 8835 8835"/>
                              <a:gd name="T181" fmla="*/ T180 w 107"/>
                              <a:gd name="T182" fmla="+- 0 1302 1112"/>
                              <a:gd name="T183" fmla="*/ 1302 h 295"/>
                              <a:gd name="T184" fmla="+- 0 8837 8835"/>
                              <a:gd name="T185" fmla="*/ T184 w 107"/>
                              <a:gd name="T186" fmla="+- 0 1314 1112"/>
                              <a:gd name="T187" fmla="*/ 1314 h 295"/>
                              <a:gd name="T188" fmla="+- 0 8837 8835"/>
                              <a:gd name="T189" fmla="*/ T188 w 107"/>
                              <a:gd name="T190" fmla="+- 0 1327 1112"/>
                              <a:gd name="T191" fmla="*/ 1327 h 295"/>
                              <a:gd name="T192" fmla="+- 0 8841 8835"/>
                              <a:gd name="T193" fmla="*/ T192 w 107"/>
                              <a:gd name="T194" fmla="+- 0 1339 1112"/>
                              <a:gd name="T195" fmla="*/ 1339 h 295"/>
                              <a:gd name="T196" fmla="+- 0 8844 8835"/>
                              <a:gd name="T197" fmla="*/ T196 w 107"/>
                              <a:gd name="T198" fmla="+- 0 1351 1112"/>
                              <a:gd name="T199" fmla="*/ 1351 h 295"/>
                              <a:gd name="T200" fmla="+- 0 8846 8835"/>
                              <a:gd name="T201" fmla="*/ T200 w 107"/>
                              <a:gd name="T202" fmla="+- 0 1362 1112"/>
                              <a:gd name="T203" fmla="*/ 1362 h 295"/>
                              <a:gd name="T204" fmla="+- 0 8851 8835"/>
                              <a:gd name="T205" fmla="*/ T204 w 107"/>
                              <a:gd name="T206" fmla="+- 0 1375 1112"/>
                              <a:gd name="T207" fmla="*/ 1375 h 295"/>
                              <a:gd name="T208" fmla="+- 0 8853 8835"/>
                              <a:gd name="T209" fmla="*/ T208 w 107"/>
                              <a:gd name="T210" fmla="+- 0 1388 1112"/>
                              <a:gd name="T211" fmla="*/ 1388 h 295"/>
                              <a:gd name="T212" fmla="+- 0 8857 8835"/>
                              <a:gd name="T213" fmla="*/ T212 w 107"/>
                              <a:gd name="T214" fmla="+- 0 1399 1112"/>
                              <a:gd name="T215" fmla="*/ 1399 h 295"/>
                              <a:gd name="T216" fmla="+- 0 8859 8835"/>
                              <a:gd name="T217" fmla="*/ T216 w 107"/>
                              <a:gd name="T218" fmla="+- 0 1405 1112"/>
                              <a:gd name="T219" fmla="*/ 1405 h 29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7" h="295">
                                <a:moveTo>
                                  <a:pt x="24" y="294"/>
                                </a:moveTo>
                                <a:lnTo>
                                  <a:pt x="28" y="288"/>
                                </a:lnTo>
                                <a:lnTo>
                                  <a:pt x="32" y="283"/>
                                </a:lnTo>
                                <a:lnTo>
                                  <a:pt x="34" y="279"/>
                                </a:lnTo>
                                <a:lnTo>
                                  <a:pt x="39" y="273"/>
                                </a:lnTo>
                                <a:lnTo>
                                  <a:pt x="42" y="269"/>
                                </a:lnTo>
                                <a:lnTo>
                                  <a:pt x="45" y="264"/>
                                </a:lnTo>
                                <a:lnTo>
                                  <a:pt x="49" y="258"/>
                                </a:lnTo>
                                <a:lnTo>
                                  <a:pt x="53" y="254"/>
                                </a:lnTo>
                                <a:lnTo>
                                  <a:pt x="57" y="249"/>
                                </a:lnTo>
                                <a:lnTo>
                                  <a:pt x="60" y="245"/>
                                </a:lnTo>
                                <a:lnTo>
                                  <a:pt x="65" y="240"/>
                                </a:lnTo>
                                <a:lnTo>
                                  <a:pt x="68" y="235"/>
                                </a:lnTo>
                                <a:lnTo>
                                  <a:pt x="72" y="229"/>
                                </a:lnTo>
                                <a:lnTo>
                                  <a:pt x="77" y="225"/>
                                </a:lnTo>
                                <a:lnTo>
                                  <a:pt x="78" y="220"/>
                                </a:lnTo>
                                <a:lnTo>
                                  <a:pt x="82" y="214"/>
                                </a:lnTo>
                                <a:lnTo>
                                  <a:pt x="86" y="210"/>
                                </a:lnTo>
                                <a:lnTo>
                                  <a:pt x="88" y="204"/>
                                </a:lnTo>
                                <a:lnTo>
                                  <a:pt x="89" y="198"/>
                                </a:lnTo>
                                <a:lnTo>
                                  <a:pt x="93" y="193"/>
                                </a:lnTo>
                                <a:lnTo>
                                  <a:pt x="95" y="187"/>
                                </a:lnTo>
                                <a:lnTo>
                                  <a:pt x="97" y="182"/>
                                </a:lnTo>
                                <a:lnTo>
                                  <a:pt x="98" y="175"/>
                                </a:lnTo>
                                <a:lnTo>
                                  <a:pt x="100" y="169"/>
                                </a:lnTo>
                                <a:lnTo>
                                  <a:pt x="101" y="163"/>
                                </a:lnTo>
                                <a:lnTo>
                                  <a:pt x="102" y="158"/>
                                </a:lnTo>
                                <a:lnTo>
                                  <a:pt x="103" y="152"/>
                                </a:lnTo>
                                <a:lnTo>
                                  <a:pt x="104" y="146"/>
                                </a:lnTo>
                                <a:lnTo>
                                  <a:pt x="103" y="140"/>
                                </a:lnTo>
                                <a:lnTo>
                                  <a:pt x="104" y="134"/>
                                </a:lnTo>
                                <a:lnTo>
                                  <a:pt x="106" y="129"/>
                                </a:lnTo>
                                <a:lnTo>
                                  <a:pt x="104" y="122"/>
                                </a:lnTo>
                                <a:lnTo>
                                  <a:pt x="105" y="116"/>
                                </a:lnTo>
                                <a:lnTo>
                                  <a:pt x="104" y="111"/>
                                </a:lnTo>
                                <a:lnTo>
                                  <a:pt x="105" y="105"/>
                                </a:lnTo>
                                <a:lnTo>
                                  <a:pt x="104" y="99"/>
                                </a:lnTo>
                                <a:lnTo>
                                  <a:pt x="103" y="93"/>
                                </a:lnTo>
                                <a:lnTo>
                                  <a:pt x="102" y="87"/>
                                </a:lnTo>
                                <a:lnTo>
                                  <a:pt x="101" y="81"/>
                                </a:lnTo>
                                <a:lnTo>
                                  <a:pt x="100" y="76"/>
                                </a:lnTo>
                                <a:lnTo>
                                  <a:pt x="100" y="71"/>
                                </a:lnTo>
                                <a:lnTo>
                                  <a:pt x="98" y="64"/>
                                </a:lnTo>
                                <a:lnTo>
                                  <a:pt x="96" y="57"/>
                                </a:lnTo>
                                <a:lnTo>
                                  <a:pt x="95" y="52"/>
                                </a:lnTo>
                                <a:lnTo>
                                  <a:pt x="93" y="47"/>
                                </a:lnTo>
                                <a:lnTo>
                                  <a:pt x="91" y="41"/>
                                </a:lnTo>
                                <a:lnTo>
                                  <a:pt x="89" y="36"/>
                                </a:lnTo>
                                <a:lnTo>
                                  <a:pt x="87" y="31"/>
                                </a:lnTo>
                                <a:lnTo>
                                  <a:pt x="83" y="24"/>
                                </a:lnTo>
                                <a:lnTo>
                                  <a:pt x="83" y="18"/>
                                </a:lnTo>
                                <a:lnTo>
                                  <a:pt x="80" y="16"/>
                                </a:lnTo>
                                <a:lnTo>
                                  <a:pt x="79" y="11"/>
                                </a:lnTo>
                                <a:lnTo>
                                  <a:pt x="79" y="10"/>
                                </a:lnTo>
                                <a:lnTo>
                                  <a:pt x="76" y="0"/>
                                </a:lnTo>
                                <a:lnTo>
                                  <a:pt x="72" y="7"/>
                                </a:lnTo>
                                <a:lnTo>
                                  <a:pt x="72" y="9"/>
                                </a:lnTo>
                                <a:lnTo>
                                  <a:pt x="68" y="13"/>
                                </a:lnTo>
                                <a:lnTo>
                                  <a:pt x="67" y="15"/>
                                </a:lnTo>
                                <a:lnTo>
                                  <a:pt x="62" y="16"/>
                                </a:lnTo>
                                <a:lnTo>
                                  <a:pt x="57" y="23"/>
                                </a:lnTo>
                                <a:lnTo>
                                  <a:pt x="54" y="27"/>
                                </a:lnTo>
                                <a:lnTo>
                                  <a:pt x="51" y="31"/>
                                </a:lnTo>
                                <a:lnTo>
                                  <a:pt x="47" y="36"/>
                                </a:lnTo>
                                <a:lnTo>
                                  <a:pt x="44" y="41"/>
                                </a:lnTo>
                                <a:lnTo>
                                  <a:pt x="42" y="46"/>
                                </a:lnTo>
                                <a:lnTo>
                                  <a:pt x="38" y="50"/>
                                </a:lnTo>
                                <a:lnTo>
                                  <a:pt x="36" y="55"/>
                                </a:lnTo>
                                <a:lnTo>
                                  <a:pt x="32" y="60"/>
                                </a:lnTo>
                                <a:lnTo>
                                  <a:pt x="30" y="65"/>
                                </a:lnTo>
                                <a:lnTo>
                                  <a:pt x="28" y="69"/>
                                </a:lnTo>
                                <a:lnTo>
                                  <a:pt x="24" y="75"/>
                                </a:lnTo>
                                <a:lnTo>
                                  <a:pt x="23" y="80"/>
                                </a:lnTo>
                                <a:lnTo>
                                  <a:pt x="20" y="86"/>
                                </a:lnTo>
                                <a:lnTo>
                                  <a:pt x="18" y="91"/>
                                </a:lnTo>
                                <a:lnTo>
                                  <a:pt x="16" y="95"/>
                                </a:lnTo>
                                <a:lnTo>
                                  <a:pt x="14" y="102"/>
                                </a:lnTo>
                                <a:lnTo>
                                  <a:pt x="13" y="105"/>
                                </a:lnTo>
                                <a:lnTo>
                                  <a:pt x="10" y="111"/>
                                </a:lnTo>
                                <a:lnTo>
                                  <a:pt x="7" y="118"/>
                                </a:lnTo>
                                <a:lnTo>
                                  <a:pt x="4" y="123"/>
                                </a:lnTo>
                                <a:lnTo>
                                  <a:pt x="5" y="127"/>
                                </a:lnTo>
                                <a:lnTo>
                                  <a:pt x="4" y="133"/>
                                </a:lnTo>
                                <a:lnTo>
                                  <a:pt x="4" y="140"/>
                                </a:lnTo>
                                <a:lnTo>
                                  <a:pt x="2" y="145"/>
                                </a:lnTo>
                                <a:lnTo>
                                  <a:pt x="1" y="152"/>
                                </a:lnTo>
                                <a:lnTo>
                                  <a:pt x="0" y="159"/>
                                </a:lnTo>
                                <a:lnTo>
                                  <a:pt x="0" y="164"/>
                                </a:lnTo>
                                <a:lnTo>
                                  <a:pt x="0" y="171"/>
                                </a:lnTo>
                                <a:lnTo>
                                  <a:pt x="0" y="176"/>
                                </a:lnTo>
                                <a:lnTo>
                                  <a:pt x="0" y="183"/>
                                </a:lnTo>
                                <a:lnTo>
                                  <a:pt x="0" y="190"/>
                                </a:lnTo>
                                <a:lnTo>
                                  <a:pt x="0" y="196"/>
                                </a:lnTo>
                                <a:lnTo>
                                  <a:pt x="2" y="202"/>
                                </a:lnTo>
                                <a:lnTo>
                                  <a:pt x="2" y="208"/>
                                </a:lnTo>
                                <a:lnTo>
                                  <a:pt x="2" y="215"/>
                                </a:lnTo>
                                <a:lnTo>
                                  <a:pt x="5" y="221"/>
                                </a:lnTo>
                                <a:lnTo>
                                  <a:pt x="6" y="227"/>
                                </a:lnTo>
                                <a:lnTo>
                                  <a:pt x="7" y="233"/>
                                </a:lnTo>
                                <a:lnTo>
                                  <a:pt x="9" y="239"/>
                                </a:lnTo>
                                <a:lnTo>
                                  <a:pt x="10" y="247"/>
                                </a:lnTo>
                                <a:lnTo>
                                  <a:pt x="11" y="250"/>
                                </a:lnTo>
                                <a:lnTo>
                                  <a:pt x="13" y="257"/>
                                </a:lnTo>
                                <a:lnTo>
                                  <a:pt x="16" y="263"/>
                                </a:lnTo>
                                <a:lnTo>
                                  <a:pt x="17" y="269"/>
                                </a:lnTo>
                                <a:lnTo>
                                  <a:pt x="18" y="276"/>
                                </a:lnTo>
                                <a:lnTo>
                                  <a:pt x="20" y="281"/>
                                </a:lnTo>
                                <a:lnTo>
                                  <a:pt x="22" y="287"/>
                                </a:lnTo>
                                <a:lnTo>
                                  <a:pt x="24" y="294"/>
                                </a:lnTo>
                                <a:lnTo>
                                  <a:pt x="24" y="293"/>
                                </a:lnTo>
                                <a:lnTo>
                                  <a:pt x="24" y="29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4" name="Freeform 521"/>
                        <wps:cNvSpPr>
                          <a:spLocks/>
                        </wps:cNvSpPr>
                        <wps:spPr bwMode="auto">
                          <a:xfrm>
                            <a:off x="8858" y="1130"/>
                            <a:ext cx="49" cy="274"/>
                          </a:xfrm>
                          <a:custGeom>
                            <a:avLst/>
                            <a:gdLst>
                              <a:gd name="T0" fmla="+- 0 8907 8858"/>
                              <a:gd name="T1" fmla="*/ T0 w 49"/>
                              <a:gd name="T2" fmla="+- 0 1130 1130"/>
                              <a:gd name="T3" fmla="*/ 1130 h 274"/>
                              <a:gd name="T4" fmla="+- 0 8895 8858"/>
                              <a:gd name="T5" fmla="*/ T4 w 49"/>
                              <a:gd name="T6" fmla="+- 0 1195 1130"/>
                              <a:gd name="T7" fmla="*/ 1195 h 274"/>
                              <a:gd name="T8" fmla="+- 0 8881 8858"/>
                              <a:gd name="T9" fmla="*/ T8 w 49"/>
                              <a:gd name="T10" fmla="+- 0 1265 1130"/>
                              <a:gd name="T11" fmla="*/ 1265 h 274"/>
                              <a:gd name="T12" fmla="+- 0 8868 8858"/>
                              <a:gd name="T13" fmla="*/ T12 w 49"/>
                              <a:gd name="T14" fmla="+- 0 1336 1130"/>
                              <a:gd name="T15" fmla="*/ 1336 h 274"/>
                              <a:gd name="T16" fmla="+- 0 8858 8858"/>
                              <a:gd name="T17" fmla="*/ T16 w 49"/>
                              <a:gd name="T18" fmla="+- 0 1403 1130"/>
                              <a:gd name="T19" fmla="*/ 1403 h 274"/>
                              <a:gd name="T20" fmla="+- 0 8859 8858"/>
                              <a:gd name="T21" fmla="*/ T20 w 49"/>
                              <a:gd name="T22" fmla="+- 0 1404 1130"/>
                              <a:gd name="T23" fmla="*/ 1404 h 274"/>
                              <a:gd name="T24" fmla="+- 0 8859 8858"/>
                              <a:gd name="T25" fmla="*/ T24 w 49"/>
                              <a:gd name="T26" fmla="+- 0 1404 1130"/>
                              <a:gd name="T27" fmla="*/ 1404 h 274"/>
                              <a:gd name="T28" fmla="+- 0 8860 8858"/>
                              <a:gd name="T29" fmla="*/ T28 w 49"/>
                              <a:gd name="T30" fmla="+- 0 1403 1130"/>
                              <a:gd name="T31" fmla="*/ 1403 h 274"/>
                              <a:gd name="T32" fmla="+- 0 8869 8858"/>
                              <a:gd name="T33" fmla="*/ T32 w 49"/>
                              <a:gd name="T34" fmla="+- 0 1340 1130"/>
                              <a:gd name="T35" fmla="*/ 1340 h 274"/>
                              <a:gd name="T36" fmla="+- 0 8881 8858"/>
                              <a:gd name="T37" fmla="*/ T36 w 49"/>
                              <a:gd name="T38" fmla="+- 0 1270 1130"/>
                              <a:gd name="T39" fmla="*/ 1270 h 274"/>
                              <a:gd name="T40" fmla="+- 0 8895 8858"/>
                              <a:gd name="T41" fmla="*/ T40 w 49"/>
                              <a:gd name="T42" fmla="+- 0 1198 1130"/>
                              <a:gd name="T43" fmla="*/ 1198 h 274"/>
                              <a:gd name="T44" fmla="+- 0 8907 8858"/>
                              <a:gd name="T45" fmla="*/ T44 w 49"/>
                              <a:gd name="T46" fmla="+- 0 1130 1130"/>
                              <a:gd name="T47" fmla="*/ 1130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49" h="274">
                                <a:moveTo>
                                  <a:pt x="49" y="0"/>
                                </a:moveTo>
                                <a:lnTo>
                                  <a:pt x="37" y="65"/>
                                </a:lnTo>
                                <a:lnTo>
                                  <a:pt x="23" y="135"/>
                                </a:lnTo>
                                <a:lnTo>
                                  <a:pt x="10" y="206"/>
                                </a:lnTo>
                                <a:lnTo>
                                  <a:pt x="0" y="273"/>
                                </a:lnTo>
                                <a:lnTo>
                                  <a:pt x="1" y="274"/>
                                </a:lnTo>
                                <a:lnTo>
                                  <a:pt x="2" y="273"/>
                                </a:lnTo>
                                <a:lnTo>
                                  <a:pt x="11" y="210"/>
                                </a:lnTo>
                                <a:lnTo>
                                  <a:pt x="23" y="140"/>
                                </a:lnTo>
                                <a:lnTo>
                                  <a:pt x="37" y="68"/>
                                </a:lnTo>
                                <a:lnTo>
                                  <a:pt x="49"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5" name="Picture 522"/>
                          <pic:cNvPicPr>
                            <a:picLocks noChangeAspect="1" noChangeArrowheads="1"/>
                          </pic:cNvPicPr>
                        </pic:nvPicPr>
                        <pic:blipFill>
                          <a:blip r:embed="rId304">
                            <a:extLst>
                              <a:ext uri="{28A0092B-C50C-407E-A947-70E740481C1C}">
                                <a14:useLocalDpi xmlns:a14="http://schemas.microsoft.com/office/drawing/2010/main" val="0"/>
                              </a:ext>
                            </a:extLst>
                          </a:blip>
                          <a:srcRect/>
                          <a:stretch>
                            <a:fillRect/>
                          </a:stretch>
                        </pic:blipFill>
                        <pic:spPr bwMode="auto">
                          <a:xfrm>
                            <a:off x="8841" y="1235"/>
                            <a:ext cx="176" cy="2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6" name="Freeform 523"/>
                        <wps:cNvSpPr>
                          <a:spLocks/>
                        </wps:cNvSpPr>
                        <wps:spPr bwMode="auto">
                          <a:xfrm>
                            <a:off x="8841" y="1235"/>
                            <a:ext cx="176" cy="243"/>
                          </a:xfrm>
                          <a:custGeom>
                            <a:avLst/>
                            <a:gdLst>
                              <a:gd name="T0" fmla="+- 0 8847 8841"/>
                              <a:gd name="T1" fmla="*/ T0 w 176"/>
                              <a:gd name="T2" fmla="+- 0 1474 1235"/>
                              <a:gd name="T3" fmla="*/ 1474 h 243"/>
                              <a:gd name="T4" fmla="+- 0 8857 8841"/>
                              <a:gd name="T5" fmla="*/ T4 w 176"/>
                              <a:gd name="T6" fmla="+- 0 1469 1235"/>
                              <a:gd name="T7" fmla="*/ 1469 h 243"/>
                              <a:gd name="T8" fmla="+- 0 8869 8841"/>
                              <a:gd name="T9" fmla="*/ T8 w 176"/>
                              <a:gd name="T10" fmla="+- 0 1463 1235"/>
                              <a:gd name="T11" fmla="*/ 1463 h 243"/>
                              <a:gd name="T12" fmla="+- 0 8880 8841"/>
                              <a:gd name="T13" fmla="*/ T12 w 176"/>
                              <a:gd name="T14" fmla="+- 0 1457 1235"/>
                              <a:gd name="T15" fmla="*/ 1457 h 243"/>
                              <a:gd name="T16" fmla="+- 0 8890 8841"/>
                              <a:gd name="T17" fmla="*/ T16 w 176"/>
                              <a:gd name="T18" fmla="+- 0 1452 1235"/>
                              <a:gd name="T19" fmla="*/ 1452 h 243"/>
                              <a:gd name="T20" fmla="+- 0 8901 8841"/>
                              <a:gd name="T21" fmla="*/ T20 w 176"/>
                              <a:gd name="T22" fmla="+- 0 1447 1235"/>
                              <a:gd name="T23" fmla="*/ 1447 h 243"/>
                              <a:gd name="T24" fmla="+- 0 8912 8841"/>
                              <a:gd name="T25" fmla="*/ T24 w 176"/>
                              <a:gd name="T26" fmla="+- 0 1440 1235"/>
                              <a:gd name="T27" fmla="*/ 1440 h 243"/>
                              <a:gd name="T28" fmla="+- 0 8923 8841"/>
                              <a:gd name="T29" fmla="*/ T28 w 176"/>
                              <a:gd name="T30" fmla="+- 0 1435 1235"/>
                              <a:gd name="T31" fmla="*/ 1435 h 243"/>
                              <a:gd name="T32" fmla="+- 0 8934 8841"/>
                              <a:gd name="T33" fmla="*/ T32 w 176"/>
                              <a:gd name="T34" fmla="+- 0 1429 1235"/>
                              <a:gd name="T35" fmla="*/ 1429 h 243"/>
                              <a:gd name="T36" fmla="+- 0 8942 8841"/>
                              <a:gd name="T37" fmla="*/ T36 w 176"/>
                              <a:gd name="T38" fmla="+- 0 1420 1235"/>
                              <a:gd name="T39" fmla="*/ 1420 h 243"/>
                              <a:gd name="T40" fmla="+- 0 8952 8841"/>
                              <a:gd name="T41" fmla="*/ T40 w 176"/>
                              <a:gd name="T42" fmla="+- 0 1412 1235"/>
                              <a:gd name="T43" fmla="*/ 1412 h 243"/>
                              <a:gd name="T44" fmla="+- 0 8960 8841"/>
                              <a:gd name="T45" fmla="*/ T44 w 176"/>
                              <a:gd name="T46" fmla="+- 0 1403 1235"/>
                              <a:gd name="T47" fmla="*/ 1403 h 243"/>
                              <a:gd name="T48" fmla="+- 0 8967 8841"/>
                              <a:gd name="T49" fmla="*/ T48 w 176"/>
                              <a:gd name="T50" fmla="+- 0 1393 1235"/>
                              <a:gd name="T51" fmla="*/ 1393 h 243"/>
                              <a:gd name="T52" fmla="+- 0 8974 8841"/>
                              <a:gd name="T53" fmla="*/ T52 w 176"/>
                              <a:gd name="T54" fmla="+- 0 1384 1235"/>
                              <a:gd name="T55" fmla="*/ 1384 h 243"/>
                              <a:gd name="T56" fmla="+- 0 8980 8841"/>
                              <a:gd name="T57" fmla="*/ T56 w 176"/>
                              <a:gd name="T58" fmla="+- 0 1374 1235"/>
                              <a:gd name="T59" fmla="*/ 1374 h 243"/>
                              <a:gd name="T60" fmla="+- 0 8987 8841"/>
                              <a:gd name="T61" fmla="*/ T60 w 176"/>
                              <a:gd name="T62" fmla="+- 0 1365 1235"/>
                              <a:gd name="T63" fmla="*/ 1365 h 243"/>
                              <a:gd name="T64" fmla="+- 0 8991 8841"/>
                              <a:gd name="T65" fmla="*/ T64 w 176"/>
                              <a:gd name="T66" fmla="+- 0 1353 1235"/>
                              <a:gd name="T67" fmla="*/ 1353 h 243"/>
                              <a:gd name="T68" fmla="+- 0 8997 8841"/>
                              <a:gd name="T69" fmla="*/ T68 w 176"/>
                              <a:gd name="T70" fmla="+- 0 1343 1235"/>
                              <a:gd name="T71" fmla="*/ 1343 h 243"/>
                              <a:gd name="T72" fmla="+- 0 9000 8841"/>
                              <a:gd name="T73" fmla="*/ T72 w 176"/>
                              <a:gd name="T74" fmla="+- 0 1331 1235"/>
                              <a:gd name="T75" fmla="*/ 1331 h 243"/>
                              <a:gd name="T76" fmla="+- 0 9004 8841"/>
                              <a:gd name="T77" fmla="*/ T76 w 176"/>
                              <a:gd name="T78" fmla="+- 0 1320 1235"/>
                              <a:gd name="T79" fmla="*/ 1320 h 243"/>
                              <a:gd name="T80" fmla="+- 0 9007 8841"/>
                              <a:gd name="T81" fmla="*/ T80 w 176"/>
                              <a:gd name="T82" fmla="+- 0 1310 1235"/>
                              <a:gd name="T83" fmla="*/ 1310 h 243"/>
                              <a:gd name="T84" fmla="+- 0 9010 8841"/>
                              <a:gd name="T85" fmla="*/ T84 w 176"/>
                              <a:gd name="T86" fmla="+- 0 1296 1235"/>
                              <a:gd name="T87" fmla="*/ 1296 h 243"/>
                              <a:gd name="T88" fmla="+- 0 9011 8841"/>
                              <a:gd name="T89" fmla="*/ T88 w 176"/>
                              <a:gd name="T90" fmla="+- 0 1286 1235"/>
                              <a:gd name="T91" fmla="*/ 1286 h 243"/>
                              <a:gd name="T92" fmla="+- 0 9012 8841"/>
                              <a:gd name="T93" fmla="*/ T92 w 176"/>
                              <a:gd name="T94" fmla="+- 0 1274 1235"/>
                              <a:gd name="T95" fmla="*/ 1274 h 243"/>
                              <a:gd name="T96" fmla="+- 0 9012 8841"/>
                              <a:gd name="T97" fmla="*/ T96 w 176"/>
                              <a:gd name="T98" fmla="+- 0 1260 1235"/>
                              <a:gd name="T99" fmla="*/ 1260 h 243"/>
                              <a:gd name="T100" fmla="+- 0 9013 8841"/>
                              <a:gd name="T101" fmla="*/ T100 w 176"/>
                              <a:gd name="T102" fmla="+- 0 1252 1235"/>
                              <a:gd name="T103" fmla="*/ 1252 h 243"/>
                              <a:gd name="T104" fmla="+- 0 9014 8841"/>
                              <a:gd name="T105" fmla="*/ T104 w 176"/>
                              <a:gd name="T106" fmla="+- 0 1246 1235"/>
                              <a:gd name="T107" fmla="*/ 1246 h 243"/>
                              <a:gd name="T108" fmla="+- 0 9010 8841"/>
                              <a:gd name="T109" fmla="*/ T108 w 176"/>
                              <a:gd name="T110" fmla="+- 0 1240 1235"/>
                              <a:gd name="T111" fmla="*/ 1240 h 243"/>
                              <a:gd name="T112" fmla="+- 0 9003 8841"/>
                              <a:gd name="T113" fmla="*/ T112 w 176"/>
                              <a:gd name="T114" fmla="+- 0 1244 1235"/>
                              <a:gd name="T115" fmla="*/ 1244 h 243"/>
                              <a:gd name="T116" fmla="+- 0 8997 8841"/>
                              <a:gd name="T117" fmla="*/ T116 w 176"/>
                              <a:gd name="T118" fmla="+- 0 1244 1235"/>
                              <a:gd name="T119" fmla="*/ 1244 h 243"/>
                              <a:gd name="T120" fmla="+- 0 8985 8841"/>
                              <a:gd name="T121" fmla="*/ T120 w 176"/>
                              <a:gd name="T122" fmla="+- 0 1250 1235"/>
                              <a:gd name="T123" fmla="*/ 1250 h 243"/>
                              <a:gd name="T124" fmla="+- 0 8974 8841"/>
                              <a:gd name="T125" fmla="*/ T124 w 176"/>
                              <a:gd name="T126" fmla="+- 0 1256 1235"/>
                              <a:gd name="T127" fmla="*/ 1256 h 243"/>
                              <a:gd name="T128" fmla="+- 0 8965 8841"/>
                              <a:gd name="T129" fmla="*/ T128 w 176"/>
                              <a:gd name="T130" fmla="+- 0 1263 1235"/>
                              <a:gd name="T131" fmla="*/ 1263 h 243"/>
                              <a:gd name="T132" fmla="+- 0 8956 8841"/>
                              <a:gd name="T133" fmla="*/ T132 w 176"/>
                              <a:gd name="T134" fmla="+- 0 1268 1235"/>
                              <a:gd name="T135" fmla="*/ 1268 h 243"/>
                              <a:gd name="T136" fmla="+- 0 8946 8841"/>
                              <a:gd name="T137" fmla="*/ T136 w 176"/>
                              <a:gd name="T138" fmla="+- 0 1274 1235"/>
                              <a:gd name="T139" fmla="*/ 1274 h 243"/>
                              <a:gd name="T140" fmla="+- 0 8937 8841"/>
                              <a:gd name="T141" fmla="*/ T140 w 176"/>
                              <a:gd name="T142" fmla="+- 0 1281 1235"/>
                              <a:gd name="T143" fmla="*/ 1281 h 243"/>
                              <a:gd name="T144" fmla="+- 0 8928 8841"/>
                              <a:gd name="T145" fmla="*/ T144 w 176"/>
                              <a:gd name="T146" fmla="+- 0 1289 1235"/>
                              <a:gd name="T147" fmla="*/ 1289 h 243"/>
                              <a:gd name="T148" fmla="+- 0 8921 8841"/>
                              <a:gd name="T149" fmla="*/ T148 w 176"/>
                              <a:gd name="T150" fmla="+- 0 1296 1235"/>
                              <a:gd name="T151" fmla="*/ 1296 h 243"/>
                              <a:gd name="T152" fmla="+- 0 8913 8841"/>
                              <a:gd name="T153" fmla="*/ T152 w 176"/>
                              <a:gd name="T154" fmla="+- 0 1303 1235"/>
                              <a:gd name="T155" fmla="*/ 1303 h 243"/>
                              <a:gd name="T156" fmla="+- 0 8903 8841"/>
                              <a:gd name="T157" fmla="*/ T156 w 176"/>
                              <a:gd name="T158" fmla="+- 0 1312 1235"/>
                              <a:gd name="T159" fmla="*/ 1312 h 243"/>
                              <a:gd name="T160" fmla="+- 0 8897 8841"/>
                              <a:gd name="T161" fmla="*/ T160 w 176"/>
                              <a:gd name="T162" fmla="+- 0 1319 1235"/>
                              <a:gd name="T163" fmla="*/ 1319 h 243"/>
                              <a:gd name="T164" fmla="+- 0 8890 8841"/>
                              <a:gd name="T165" fmla="*/ T164 w 176"/>
                              <a:gd name="T166" fmla="+- 0 1331 1235"/>
                              <a:gd name="T167" fmla="*/ 1331 h 243"/>
                              <a:gd name="T168" fmla="+- 0 8882 8841"/>
                              <a:gd name="T169" fmla="*/ T168 w 176"/>
                              <a:gd name="T170" fmla="+- 0 1340 1235"/>
                              <a:gd name="T171" fmla="*/ 1340 h 243"/>
                              <a:gd name="T172" fmla="+- 0 8877 8841"/>
                              <a:gd name="T173" fmla="*/ T172 w 176"/>
                              <a:gd name="T174" fmla="+- 0 1351 1235"/>
                              <a:gd name="T175" fmla="*/ 1351 h 243"/>
                              <a:gd name="T176" fmla="+- 0 8871 8841"/>
                              <a:gd name="T177" fmla="*/ T176 w 176"/>
                              <a:gd name="T178" fmla="+- 0 1362 1235"/>
                              <a:gd name="T179" fmla="*/ 1362 h 243"/>
                              <a:gd name="T180" fmla="+- 0 8865 8841"/>
                              <a:gd name="T181" fmla="*/ T180 w 176"/>
                              <a:gd name="T182" fmla="+- 0 1374 1235"/>
                              <a:gd name="T183" fmla="*/ 1374 h 243"/>
                              <a:gd name="T184" fmla="+- 0 8861 8841"/>
                              <a:gd name="T185" fmla="*/ T184 w 176"/>
                              <a:gd name="T186" fmla="+- 0 1385 1235"/>
                              <a:gd name="T187" fmla="*/ 1385 h 243"/>
                              <a:gd name="T188" fmla="+- 0 8856 8841"/>
                              <a:gd name="T189" fmla="*/ T188 w 176"/>
                              <a:gd name="T190" fmla="+- 0 1397 1235"/>
                              <a:gd name="T191" fmla="*/ 1397 h 243"/>
                              <a:gd name="T192" fmla="+- 0 8854 8841"/>
                              <a:gd name="T193" fmla="*/ T192 w 176"/>
                              <a:gd name="T194" fmla="+- 0 1410 1235"/>
                              <a:gd name="T195" fmla="*/ 1410 h 243"/>
                              <a:gd name="T196" fmla="+- 0 8851 8841"/>
                              <a:gd name="T197" fmla="*/ T196 w 176"/>
                              <a:gd name="T198" fmla="+- 0 1422 1235"/>
                              <a:gd name="T199" fmla="*/ 1422 h 243"/>
                              <a:gd name="T200" fmla="+- 0 8849 8841"/>
                              <a:gd name="T201" fmla="*/ T200 w 176"/>
                              <a:gd name="T202" fmla="+- 0 1433 1235"/>
                              <a:gd name="T203" fmla="*/ 1433 h 243"/>
                              <a:gd name="T204" fmla="+- 0 8848 8841"/>
                              <a:gd name="T205" fmla="*/ T204 w 176"/>
                              <a:gd name="T206" fmla="+- 0 1447 1235"/>
                              <a:gd name="T207" fmla="*/ 1447 h 243"/>
                              <a:gd name="T208" fmla="+- 0 8844 8841"/>
                              <a:gd name="T209" fmla="*/ T208 w 176"/>
                              <a:gd name="T210" fmla="+- 0 1459 1235"/>
                              <a:gd name="T211" fmla="*/ 1459 h 243"/>
                              <a:gd name="T212" fmla="+- 0 8843 8841"/>
                              <a:gd name="T213" fmla="*/ T212 w 176"/>
                              <a:gd name="T214" fmla="+- 0 1470 1235"/>
                              <a:gd name="T215" fmla="*/ 1470 h 243"/>
                              <a:gd name="T216" fmla="+- 0 8842 8841"/>
                              <a:gd name="T217" fmla="*/ T216 w 176"/>
                              <a:gd name="T218" fmla="+- 0 1477 1235"/>
                              <a:gd name="T219" fmla="*/ 1477 h 2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76" h="243">
                                <a:moveTo>
                                  <a:pt x="0" y="243"/>
                                </a:moveTo>
                                <a:lnTo>
                                  <a:pt x="6" y="239"/>
                                </a:lnTo>
                                <a:lnTo>
                                  <a:pt x="13" y="236"/>
                                </a:lnTo>
                                <a:lnTo>
                                  <a:pt x="16" y="234"/>
                                </a:lnTo>
                                <a:lnTo>
                                  <a:pt x="23" y="230"/>
                                </a:lnTo>
                                <a:lnTo>
                                  <a:pt x="28" y="228"/>
                                </a:lnTo>
                                <a:lnTo>
                                  <a:pt x="33" y="225"/>
                                </a:lnTo>
                                <a:lnTo>
                                  <a:pt x="39" y="222"/>
                                </a:lnTo>
                                <a:lnTo>
                                  <a:pt x="44" y="219"/>
                                </a:lnTo>
                                <a:lnTo>
                                  <a:pt x="49" y="217"/>
                                </a:lnTo>
                                <a:lnTo>
                                  <a:pt x="54" y="215"/>
                                </a:lnTo>
                                <a:lnTo>
                                  <a:pt x="60" y="212"/>
                                </a:lnTo>
                                <a:lnTo>
                                  <a:pt x="65" y="209"/>
                                </a:lnTo>
                                <a:lnTo>
                                  <a:pt x="71" y="205"/>
                                </a:lnTo>
                                <a:lnTo>
                                  <a:pt x="78" y="203"/>
                                </a:lnTo>
                                <a:lnTo>
                                  <a:pt x="82" y="200"/>
                                </a:lnTo>
                                <a:lnTo>
                                  <a:pt x="87" y="196"/>
                                </a:lnTo>
                                <a:lnTo>
                                  <a:pt x="93" y="194"/>
                                </a:lnTo>
                                <a:lnTo>
                                  <a:pt x="97" y="189"/>
                                </a:lnTo>
                                <a:lnTo>
                                  <a:pt x="101" y="185"/>
                                </a:lnTo>
                                <a:lnTo>
                                  <a:pt x="106" y="182"/>
                                </a:lnTo>
                                <a:lnTo>
                                  <a:pt x="111" y="177"/>
                                </a:lnTo>
                                <a:lnTo>
                                  <a:pt x="114" y="174"/>
                                </a:lnTo>
                                <a:lnTo>
                                  <a:pt x="119" y="168"/>
                                </a:lnTo>
                                <a:lnTo>
                                  <a:pt x="123" y="163"/>
                                </a:lnTo>
                                <a:lnTo>
                                  <a:pt x="126" y="158"/>
                                </a:lnTo>
                                <a:lnTo>
                                  <a:pt x="130" y="155"/>
                                </a:lnTo>
                                <a:lnTo>
                                  <a:pt x="133" y="149"/>
                                </a:lnTo>
                                <a:lnTo>
                                  <a:pt x="137" y="145"/>
                                </a:lnTo>
                                <a:lnTo>
                                  <a:pt x="139" y="139"/>
                                </a:lnTo>
                                <a:lnTo>
                                  <a:pt x="142" y="134"/>
                                </a:lnTo>
                                <a:lnTo>
                                  <a:pt x="146" y="130"/>
                                </a:lnTo>
                                <a:lnTo>
                                  <a:pt x="148" y="123"/>
                                </a:lnTo>
                                <a:lnTo>
                                  <a:pt x="150" y="118"/>
                                </a:lnTo>
                                <a:lnTo>
                                  <a:pt x="152" y="113"/>
                                </a:lnTo>
                                <a:lnTo>
                                  <a:pt x="156" y="108"/>
                                </a:lnTo>
                                <a:lnTo>
                                  <a:pt x="157" y="102"/>
                                </a:lnTo>
                                <a:lnTo>
                                  <a:pt x="159" y="96"/>
                                </a:lnTo>
                                <a:lnTo>
                                  <a:pt x="161" y="90"/>
                                </a:lnTo>
                                <a:lnTo>
                                  <a:pt x="163" y="85"/>
                                </a:lnTo>
                                <a:lnTo>
                                  <a:pt x="164" y="80"/>
                                </a:lnTo>
                                <a:lnTo>
                                  <a:pt x="166" y="75"/>
                                </a:lnTo>
                                <a:lnTo>
                                  <a:pt x="167" y="68"/>
                                </a:lnTo>
                                <a:lnTo>
                                  <a:pt x="169" y="61"/>
                                </a:lnTo>
                                <a:lnTo>
                                  <a:pt x="170" y="56"/>
                                </a:lnTo>
                                <a:lnTo>
                                  <a:pt x="170" y="51"/>
                                </a:lnTo>
                                <a:lnTo>
                                  <a:pt x="171" y="44"/>
                                </a:lnTo>
                                <a:lnTo>
                                  <a:pt x="171" y="39"/>
                                </a:lnTo>
                                <a:lnTo>
                                  <a:pt x="172" y="33"/>
                                </a:lnTo>
                                <a:lnTo>
                                  <a:pt x="171" y="25"/>
                                </a:lnTo>
                                <a:lnTo>
                                  <a:pt x="173" y="20"/>
                                </a:lnTo>
                                <a:lnTo>
                                  <a:pt x="172" y="17"/>
                                </a:lnTo>
                                <a:lnTo>
                                  <a:pt x="173" y="12"/>
                                </a:lnTo>
                                <a:lnTo>
                                  <a:pt x="173" y="11"/>
                                </a:lnTo>
                                <a:lnTo>
                                  <a:pt x="175" y="0"/>
                                </a:lnTo>
                                <a:lnTo>
                                  <a:pt x="169" y="5"/>
                                </a:lnTo>
                                <a:lnTo>
                                  <a:pt x="167" y="7"/>
                                </a:lnTo>
                                <a:lnTo>
                                  <a:pt x="162" y="9"/>
                                </a:lnTo>
                                <a:lnTo>
                                  <a:pt x="160" y="10"/>
                                </a:lnTo>
                                <a:lnTo>
                                  <a:pt x="156" y="9"/>
                                </a:lnTo>
                                <a:lnTo>
                                  <a:pt x="148" y="14"/>
                                </a:lnTo>
                                <a:lnTo>
                                  <a:pt x="144" y="15"/>
                                </a:lnTo>
                                <a:lnTo>
                                  <a:pt x="139" y="18"/>
                                </a:lnTo>
                                <a:lnTo>
                                  <a:pt x="133" y="21"/>
                                </a:lnTo>
                                <a:lnTo>
                                  <a:pt x="128" y="24"/>
                                </a:lnTo>
                                <a:lnTo>
                                  <a:pt x="124" y="28"/>
                                </a:lnTo>
                                <a:lnTo>
                                  <a:pt x="119" y="30"/>
                                </a:lnTo>
                                <a:lnTo>
                                  <a:pt x="115" y="33"/>
                                </a:lnTo>
                                <a:lnTo>
                                  <a:pt x="109" y="36"/>
                                </a:lnTo>
                                <a:lnTo>
                                  <a:pt x="105" y="39"/>
                                </a:lnTo>
                                <a:lnTo>
                                  <a:pt x="101" y="42"/>
                                </a:lnTo>
                                <a:lnTo>
                                  <a:pt x="96" y="46"/>
                                </a:lnTo>
                                <a:lnTo>
                                  <a:pt x="92" y="50"/>
                                </a:lnTo>
                                <a:lnTo>
                                  <a:pt x="87" y="54"/>
                                </a:lnTo>
                                <a:lnTo>
                                  <a:pt x="83" y="57"/>
                                </a:lnTo>
                                <a:lnTo>
                                  <a:pt x="80" y="61"/>
                                </a:lnTo>
                                <a:lnTo>
                                  <a:pt x="75" y="66"/>
                                </a:lnTo>
                                <a:lnTo>
                                  <a:pt x="72" y="68"/>
                                </a:lnTo>
                                <a:lnTo>
                                  <a:pt x="67" y="72"/>
                                </a:lnTo>
                                <a:lnTo>
                                  <a:pt x="62" y="77"/>
                                </a:lnTo>
                                <a:lnTo>
                                  <a:pt x="57" y="80"/>
                                </a:lnTo>
                                <a:lnTo>
                                  <a:pt x="56" y="84"/>
                                </a:lnTo>
                                <a:lnTo>
                                  <a:pt x="52" y="90"/>
                                </a:lnTo>
                                <a:lnTo>
                                  <a:pt x="49" y="96"/>
                                </a:lnTo>
                                <a:lnTo>
                                  <a:pt x="45" y="100"/>
                                </a:lnTo>
                                <a:lnTo>
                                  <a:pt x="41" y="105"/>
                                </a:lnTo>
                                <a:lnTo>
                                  <a:pt x="38" y="111"/>
                                </a:lnTo>
                                <a:lnTo>
                                  <a:pt x="36" y="116"/>
                                </a:lnTo>
                                <a:lnTo>
                                  <a:pt x="32" y="121"/>
                                </a:lnTo>
                                <a:lnTo>
                                  <a:pt x="30" y="127"/>
                                </a:lnTo>
                                <a:lnTo>
                                  <a:pt x="27" y="133"/>
                                </a:lnTo>
                                <a:lnTo>
                                  <a:pt x="24" y="139"/>
                                </a:lnTo>
                                <a:lnTo>
                                  <a:pt x="22" y="144"/>
                                </a:lnTo>
                                <a:lnTo>
                                  <a:pt x="20" y="150"/>
                                </a:lnTo>
                                <a:lnTo>
                                  <a:pt x="18" y="156"/>
                                </a:lnTo>
                                <a:lnTo>
                                  <a:pt x="15" y="162"/>
                                </a:lnTo>
                                <a:lnTo>
                                  <a:pt x="15" y="168"/>
                                </a:lnTo>
                                <a:lnTo>
                                  <a:pt x="13" y="175"/>
                                </a:lnTo>
                                <a:lnTo>
                                  <a:pt x="11" y="181"/>
                                </a:lnTo>
                                <a:lnTo>
                                  <a:pt x="10" y="187"/>
                                </a:lnTo>
                                <a:lnTo>
                                  <a:pt x="8" y="194"/>
                                </a:lnTo>
                                <a:lnTo>
                                  <a:pt x="8" y="198"/>
                                </a:lnTo>
                                <a:lnTo>
                                  <a:pt x="7" y="205"/>
                                </a:lnTo>
                                <a:lnTo>
                                  <a:pt x="7" y="212"/>
                                </a:lnTo>
                                <a:lnTo>
                                  <a:pt x="5" y="218"/>
                                </a:lnTo>
                                <a:lnTo>
                                  <a:pt x="3" y="224"/>
                                </a:lnTo>
                                <a:lnTo>
                                  <a:pt x="2" y="229"/>
                                </a:lnTo>
                                <a:lnTo>
                                  <a:pt x="2" y="235"/>
                                </a:lnTo>
                                <a:lnTo>
                                  <a:pt x="0" y="243"/>
                                </a:lnTo>
                                <a:lnTo>
                                  <a:pt x="1" y="242"/>
                                </a:lnTo>
                                <a:lnTo>
                                  <a:pt x="0" y="24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87" name="Freeform 524"/>
                        <wps:cNvSpPr>
                          <a:spLocks/>
                        </wps:cNvSpPr>
                        <wps:spPr bwMode="auto">
                          <a:xfrm>
                            <a:off x="8841" y="1250"/>
                            <a:ext cx="163" cy="226"/>
                          </a:xfrm>
                          <a:custGeom>
                            <a:avLst/>
                            <a:gdLst>
                              <a:gd name="T0" fmla="+- 0 9004 8842"/>
                              <a:gd name="T1" fmla="*/ T0 w 163"/>
                              <a:gd name="T2" fmla="+- 0 1251 1251"/>
                              <a:gd name="T3" fmla="*/ 1251 h 226"/>
                              <a:gd name="T4" fmla="+- 0 8965 8842"/>
                              <a:gd name="T5" fmla="*/ T4 w 163"/>
                              <a:gd name="T6" fmla="+- 0 1303 1251"/>
                              <a:gd name="T7" fmla="*/ 1303 h 226"/>
                              <a:gd name="T8" fmla="+- 0 8922 8842"/>
                              <a:gd name="T9" fmla="*/ T8 w 163"/>
                              <a:gd name="T10" fmla="+- 0 1360 1251"/>
                              <a:gd name="T11" fmla="*/ 1360 h 226"/>
                              <a:gd name="T12" fmla="+- 0 8880 8842"/>
                              <a:gd name="T13" fmla="*/ T12 w 163"/>
                              <a:gd name="T14" fmla="+- 0 1419 1251"/>
                              <a:gd name="T15" fmla="*/ 1419 h 226"/>
                              <a:gd name="T16" fmla="+- 0 8842 8842"/>
                              <a:gd name="T17" fmla="*/ T16 w 163"/>
                              <a:gd name="T18" fmla="+- 0 1475 1251"/>
                              <a:gd name="T19" fmla="*/ 1475 h 226"/>
                              <a:gd name="T20" fmla="+- 0 8842 8842"/>
                              <a:gd name="T21" fmla="*/ T20 w 163"/>
                              <a:gd name="T22" fmla="+- 0 1476 1251"/>
                              <a:gd name="T23" fmla="*/ 1476 h 226"/>
                              <a:gd name="T24" fmla="+- 0 8842 8842"/>
                              <a:gd name="T25" fmla="*/ T24 w 163"/>
                              <a:gd name="T26" fmla="+- 0 1476 1251"/>
                              <a:gd name="T27" fmla="*/ 1476 h 226"/>
                              <a:gd name="T28" fmla="+- 0 8843 8842"/>
                              <a:gd name="T29" fmla="*/ T28 w 163"/>
                              <a:gd name="T30" fmla="+- 0 1476 1251"/>
                              <a:gd name="T31" fmla="*/ 1476 h 226"/>
                              <a:gd name="T32" fmla="+- 0 8879 8842"/>
                              <a:gd name="T33" fmla="*/ T32 w 163"/>
                              <a:gd name="T34" fmla="+- 0 1423 1251"/>
                              <a:gd name="T35" fmla="*/ 1423 h 226"/>
                              <a:gd name="T36" fmla="+- 0 8921 8842"/>
                              <a:gd name="T37" fmla="*/ T36 w 163"/>
                              <a:gd name="T38" fmla="+- 0 1365 1251"/>
                              <a:gd name="T39" fmla="*/ 1365 h 226"/>
                              <a:gd name="T40" fmla="+- 0 8964 8842"/>
                              <a:gd name="T41" fmla="*/ T40 w 163"/>
                              <a:gd name="T42" fmla="+- 0 1306 1251"/>
                              <a:gd name="T43" fmla="*/ 1306 h 226"/>
                              <a:gd name="T44" fmla="+- 0 9004 8842"/>
                              <a:gd name="T45" fmla="*/ T44 w 163"/>
                              <a:gd name="T46" fmla="+- 0 1251 1251"/>
                              <a:gd name="T47" fmla="*/ 1251 h 22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63" h="226">
                                <a:moveTo>
                                  <a:pt x="162" y="0"/>
                                </a:moveTo>
                                <a:lnTo>
                                  <a:pt x="123" y="52"/>
                                </a:lnTo>
                                <a:lnTo>
                                  <a:pt x="80" y="109"/>
                                </a:lnTo>
                                <a:lnTo>
                                  <a:pt x="38" y="168"/>
                                </a:lnTo>
                                <a:lnTo>
                                  <a:pt x="0" y="224"/>
                                </a:lnTo>
                                <a:lnTo>
                                  <a:pt x="0" y="225"/>
                                </a:lnTo>
                                <a:lnTo>
                                  <a:pt x="1" y="225"/>
                                </a:lnTo>
                                <a:lnTo>
                                  <a:pt x="37" y="172"/>
                                </a:lnTo>
                                <a:lnTo>
                                  <a:pt x="79" y="114"/>
                                </a:lnTo>
                                <a:lnTo>
                                  <a:pt x="122" y="55"/>
                                </a:lnTo>
                                <a:lnTo>
                                  <a:pt x="16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88" name="Picture 525"/>
                          <pic:cNvPicPr>
                            <a:picLocks noChangeAspect="1" noChangeArrowheads="1"/>
                          </pic:cNvPicPr>
                        </pic:nvPicPr>
                        <pic:blipFill>
                          <a:blip r:embed="rId305">
                            <a:extLst>
                              <a:ext uri="{28A0092B-C50C-407E-A947-70E740481C1C}">
                                <a14:useLocalDpi xmlns:a14="http://schemas.microsoft.com/office/drawing/2010/main" val="0"/>
                              </a:ext>
                            </a:extLst>
                          </a:blip>
                          <a:srcRect/>
                          <a:stretch>
                            <a:fillRect/>
                          </a:stretch>
                        </pic:blipFill>
                        <pic:spPr bwMode="auto">
                          <a:xfrm>
                            <a:off x="8782" y="1224"/>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89" name="Freeform 526"/>
                        <wps:cNvSpPr>
                          <a:spLocks/>
                        </wps:cNvSpPr>
                        <wps:spPr bwMode="auto">
                          <a:xfrm>
                            <a:off x="8782" y="1224"/>
                            <a:ext cx="103" cy="299"/>
                          </a:xfrm>
                          <a:custGeom>
                            <a:avLst/>
                            <a:gdLst>
                              <a:gd name="T0" fmla="+- 0 8839 8782"/>
                              <a:gd name="T1" fmla="*/ T0 w 103"/>
                              <a:gd name="T2" fmla="+- 0 1517 1224"/>
                              <a:gd name="T3" fmla="*/ 1517 h 299"/>
                              <a:gd name="T4" fmla="+- 0 8844 8782"/>
                              <a:gd name="T5" fmla="*/ T4 w 103"/>
                              <a:gd name="T6" fmla="+- 0 1506 1224"/>
                              <a:gd name="T7" fmla="*/ 1506 h 299"/>
                              <a:gd name="T8" fmla="+- 0 8849 8782"/>
                              <a:gd name="T9" fmla="*/ T8 w 103"/>
                              <a:gd name="T10" fmla="+- 0 1495 1224"/>
                              <a:gd name="T11" fmla="*/ 1495 h 299"/>
                              <a:gd name="T12" fmla="+- 0 8854 8782"/>
                              <a:gd name="T13" fmla="*/ T12 w 103"/>
                              <a:gd name="T14" fmla="+- 0 1483 1224"/>
                              <a:gd name="T15" fmla="*/ 1483 h 299"/>
                              <a:gd name="T16" fmla="+- 0 8859 8782"/>
                              <a:gd name="T17" fmla="*/ T16 w 103"/>
                              <a:gd name="T18" fmla="+- 0 1472 1224"/>
                              <a:gd name="T19" fmla="*/ 1472 h 299"/>
                              <a:gd name="T20" fmla="+- 0 8865 8782"/>
                              <a:gd name="T21" fmla="*/ T20 w 103"/>
                              <a:gd name="T22" fmla="+- 0 1462 1224"/>
                              <a:gd name="T23" fmla="*/ 1462 h 299"/>
                              <a:gd name="T24" fmla="+- 0 8870 8782"/>
                              <a:gd name="T25" fmla="*/ T24 w 103"/>
                              <a:gd name="T26" fmla="+- 0 1449 1224"/>
                              <a:gd name="T27" fmla="*/ 1449 h 299"/>
                              <a:gd name="T28" fmla="+- 0 8875 8782"/>
                              <a:gd name="T29" fmla="*/ T28 w 103"/>
                              <a:gd name="T30" fmla="+- 0 1439 1224"/>
                              <a:gd name="T31" fmla="*/ 1439 h 299"/>
                              <a:gd name="T32" fmla="+- 0 8880 8782"/>
                              <a:gd name="T33" fmla="*/ T32 w 103"/>
                              <a:gd name="T34" fmla="+- 0 1428 1224"/>
                              <a:gd name="T35" fmla="*/ 1428 h 299"/>
                              <a:gd name="T36" fmla="+- 0 8881 8782"/>
                              <a:gd name="T37" fmla="*/ T36 w 103"/>
                              <a:gd name="T38" fmla="+- 0 1416 1224"/>
                              <a:gd name="T39" fmla="*/ 1416 h 299"/>
                              <a:gd name="T40" fmla="+- 0 8884 8782"/>
                              <a:gd name="T41" fmla="*/ T40 w 103"/>
                              <a:gd name="T42" fmla="+- 0 1403 1224"/>
                              <a:gd name="T43" fmla="*/ 1403 h 299"/>
                              <a:gd name="T44" fmla="+- 0 8885 8782"/>
                              <a:gd name="T45" fmla="*/ T44 w 103"/>
                              <a:gd name="T46" fmla="+- 0 1391 1224"/>
                              <a:gd name="T47" fmla="*/ 1391 h 299"/>
                              <a:gd name="T48" fmla="+- 0 8885 8782"/>
                              <a:gd name="T49" fmla="*/ T48 w 103"/>
                              <a:gd name="T50" fmla="+- 0 1379 1224"/>
                              <a:gd name="T51" fmla="*/ 1379 h 299"/>
                              <a:gd name="T52" fmla="+- 0 8884 8782"/>
                              <a:gd name="T53" fmla="*/ T52 w 103"/>
                              <a:gd name="T54" fmla="+- 0 1367 1224"/>
                              <a:gd name="T55" fmla="*/ 1367 h 299"/>
                              <a:gd name="T56" fmla="+- 0 8882 8782"/>
                              <a:gd name="T57" fmla="*/ T56 w 103"/>
                              <a:gd name="T58" fmla="+- 0 1356 1224"/>
                              <a:gd name="T59" fmla="*/ 1356 h 299"/>
                              <a:gd name="T60" fmla="+- 0 8883 8782"/>
                              <a:gd name="T61" fmla="*/ T60 w 103"/>
                              <a:gd name="T62" fmla="+- 0 1344 1224"/>
                              <a:gd name="T63" fmla="*/ 1344 h 299"/>
                              <a:gd name="T64" fmla="+- 0 8879 8782"/>
                              <a:gd name="T65" fmla="*/ T64 w 103"/>
                              <a:gd name="T66" fmla="+- 0 1333 1224"/>
                              <a:gd name="T67" fmla="*/ 1333 h 299"/>
                              <a:gd name="T68" fmla="+- 0 8877 8782"/>
                              <a:gd name="T69" fmla="*/ T68 w 103"/>
                              <a:gd name="T70" fmla="+- 0 1321 1224"/>
                              <a:gd name="T71" fmla="*/ 1321 h 299"/>
                              <a:gd name="T72" fmla="+- 0 8872 8782"/>
                              <a:gd name="T73" fmla="*/ T72 w 103"/>
                              <a:gd name="T74" fmla="+- 0 1310 1224"/>
                              <a:gd name="T75" fmla="*/ 1310 h 299"/>
                              <a:gd name="T76" fmla="+- 0 8868 8782"/>
                              <a:gd name="T77" fmla="*/ T76 w 103"/>
                              <a:gd name="T78" fmla="+- 0 1299 1224"/>
                              <a:gd name="T79" fmla="*/ 1299 h 299"/>
                              <a:gd name="T80" fmla="+- 0 8864 8782"/>
                              <a:gd name="T81" fmla="*/ T80 w 103"/>
                              <a:gd name="T82" fmla="+- 0 1289 1224"/>
                              <a:gd name="T83" fmla="*/ 1289 h 299"/>
                              <a:gd name="T84" fmla="+- 0 8858 8782"/>
                              <a:gd name="T85" fmla="*/ T84 w 103"/>
                              <a:gd name="T86" fmla="+- 0 1276 1224"/>
                              <a:gd name="T87" fmla="*/ 1276 h 299"/>
                              <a:gd name="T88" fmla="+- 0 8853 8782"/>
                              <a:gd name="T89" fmla="*/ T88 w 103"/>
                              <a:gd name="T90" fmla="+- 0 1267 1224"/>
                              <a:gd name="T91" fmla="*/ 1267 h 299"/>
                              <a:gd name="T92" fmla="+- 0 8847 8782"/>
                              <a:gd name="T93" fmla="*/ T92 w 103"/>
                              <a:gd name="T94" fmla="+- 0 1257 1224"/>
                              <a:gd name="T95" fmla="*/ 1257 h 299"/>
                              <a:gd name="T96" fmla="+- 0 8838 8782"/>
                              <a:gd name="T97" fmla="*/ T96 w 103"/>
                              <a:gd name="T98" fmla="+- 0 1246 1224"/>
                              <a:gd name="T99" fmla="*/ 1246 h 299"/>
                              <a:gd name="T100" fmla="+- 0 8834 8782"/>
                              <a:gd name="T101" fmla="*/ T100 w 103"/>
                              <a:gd name="T102" fmla="+- 0 1239 1224"/>
                              <a:gd name="T103" fmla="*/ 1239 h 299"/>
                              <a:gd name="T104" fmla="+- 0 8832 8782"/>
                              <a:gd name="T105" fmla="*/ T104 w 103"/>
                              <a:gd name="T106" fmla="+- 0 1234 1224"/>
                              <a:gd name="T107" fmla="*/ 1234 h 299"/>
                              <a:gd name="T108" fmla="+- 0 8824 8782"/>
                              <a:gd name="T109" fmla="*/ T108 w 103"/>
                              <a:gd name="T110" fmla="+- 0 1232 1224"/>
                              <a:gd name="T111" fmla="*/ 1232 h 299"/>
                              <a:gd name="T112" fmla="+- 0 8821 8782"/>
                              <a:gd name="T113" fmla="*/ T112 w 103"/>
                              <a:gd name="T114" fmla="+- 0 1239 1224"/>
                              <a:gd name="T115" fmla="*/ 1239 h 299"/>
                              <a:gd name="T116" fmla="+- 0 8816 8782"/>
                              <a:gd name="T117" fmla="*/ T116 w 103"/>
                              <a:gd name="T118" fmla="+- 0 1243 1224"/>
                              <a:gd name="T119" fmla="*/ 1243 h 299"/>
                              <a:gd name="T120" fmla="+- 0 8811 8782"/>
                              <a:gd name="T121" fmla="*/ T120 w 103"/>
                              <a:gd name="T122" fmla="+- 0 1255 1224"/>
                              <a:gd name="T123" fmla="*/ 1255 h 299"/>
                              <a:gd name="T124" fmla="+- 0 8805 8782"/>
                              <a:gd name="T125" fmla="*/ T124 w 103"/>
                              <a:gd name="T126" fmla="+- 0 1266 1224"/>
                              <a:gd name="T127" fmla="*/ 1266 h 299"/>
                              <a:gd name="T128" fmla="+- 0 8803 8782"/>
                              <a:gd name="T129" fmla="*/ T128 w 103"/>
                              <a:gd name="T130" fmla="+- 0 1277 1224"/>
                              <a:gd name="T131" fmla="*/ 1277 h 299"/>
                              <a:gd name="T132" fmla="+- 0 8799 8782"/>
                              <a:gd name="T133" fmla="*/ T132 w 103"/>
                              <a:gd name="T134" fmla="+- 0 1287 1224"/>
                              <a:gd name="T135" fmla="*/ 1287 h 299"/>
                              <a:gd name="T136" fmla="+- 0 8795 8782"/>
                              <a:gd name="T137" fmla="*/ T136 w 103"/>
                              <a:gd name="T138" fmla="+- 0 1298 1224"/>
                              <a:gd name="T139" fmla="*/ 1298 h 299"/>
                              <a:gd name="T140" fmla="+- 0 8792 8782"/>
                              <a:gd name="T141" fmla="*/ T140 w 103"/>
                              <a:gd name="T142" fmla="+- 0 1309 1224"/>
                              <a:gd name="T143" fmla="*/ 1309 h 299"/>
                              <a:gd name="T144" fmla="+- 0 8789 8782"/>
                              <a:gd name="T145" fmla="*/ T144 w 103"/>
                              <a:gd name="T146" fmla="+- 0 1320 1224"/>
                              <a:gd name="T147" fmla="*/ 1320 h 299"/>
                              <a:gd name="T148" fmla="+- 0 8788 8782"/>
                              <a:gd name="T149" fmla="*/ T148 w 103"/>
                              <a:gd name="T150" fmla="+- 0 1330 1224"/>
                              <a:gd name="T151" fmla="*/ 1330 h 299"/>
                              <a:gd name="T152" fmla="+- 0 8786 8782"/>
                              <a:gd name="T153" fmla="*/ T152 w 103"/>
                              <a:gd name="T154" fmla="+- 0 1341 1224"/>
                              <a:gd name="T155" fmla="*/ 1341 h 299"/>
                              <a:gd name="T156" fmla="+- 0 8784 8782"/>
                              <a:gd name="T157" fmla="*/ T156 w 103"/>
                              <a:gd name="T158" fmla="+- 0 1354 1224"/>
                              <a:gd name="T159" fmla="*/ 1354 h 299"/>
                              <a:gd name="T160" fmla="+- 0 8784 8782"/>
                              <a:gd name="T161" fmla="*/ T160 w 103"/>
                              <a:gd name="T162" fmla="+- 0 1363 1224"/>
                              <a:gd name="T163" fmla="*/ 1363 h 299"/>
                              <a:gd name="T164" fmla="+- 0 8785 8782"/>
                              <a:gd name="T165" fmla="*/ T164 w 103"/>
                              <a:gd name="T166" fmla="+- 0 1377 1224"/>
                              <a:gd name="T167" fmla="*/ 1377 h 299"/>
                              <a:gd name="T168" fmla="+- 0 8784 8782"/>
                              <a:gd name="T169" fmla="*/ T168 w 103"/>
                              <a:gd name="T170" fmla="+- 0 1389 1224"/>
                              <a:gd name="T171" fmla="*/ 1389 h 299"/>
                              <a:gd name="T172" fmla="+- 0 8787 8782"/>
                              <a:gd name="T173" fmla="*/ T172 w 103"/>
                              <a:gd name="T174" fmla="+- 0 1401 1224"/>
                              <a:gd name="T175" fmla="*/ 1401 h 299"/>
                              <a:gd name="T176" fmla="+- 0 8789 8782"/>
                              <a:gd name="T177" fmla="*/ T176 w 103"/>
                              <a:gd name="T178" fmla="+- 0 1413 1224"/>
                              <a:gd name="T179" fmla="*/ 1413 h 299"/>
                              <a:gd name="T180" fmla="+- 0 8792 8782"/>
                              <a:gd name="T181" fmla="*/ T180 w 103"/>
                              <a:gd name="T182" fmla="+- 0 1426 1224"/>
                              <a:gd name="T183" fmla="*/ 1426 h 299"/>
                              <a:gd name="T184" fmla="+- 0 8796 8782"/>
                              <a:gd name="T185" fmla="*/ T184 w 103"/>
                              <a:gd name="T186" fmla="+- 0 1438 1224"/>
                              <a:gd name="T187" fmla="*/ 1438 h 299"/>
                              <a:gd name="T188" fmla="+- 0 8799 8782"/>
                              <a:gd name="T189" fmla="*/ T188 w 103"/>
                              <a:gd name="T190" fmla="+- 0 1450 1224"/>
                              <a:gd name="T191" fmla="*/ 1450 h 299"/>
                              <a:gd name="T192" fmla="+- 0 8805 8782"/>
                              <a:gd name="T193" fmla="*/ T192 w 103"/>
                              <a:gd name="T194" fmla="+- 0 1461 1224"/>
                              <a:gd name="T195" fmla="*/ 1461 h 299"/>
                              <a:gd name="T196" fmla="+- 0 8810 8782"/>
                              <a:gd name="T197" fmla="*/ T196 w 103"/>
                              <a:gd name="T198" fmla="+- 0 1472 1224"/>
                              <a:gd name="T199" fmla="*/ 1472 h 299"/>
                              <a:gd name="T200" fmla="+- 0 8815 8782"/>
                              <a:gd name="T201" fmla="*/ T200 w 103"/>
                              <a:gd name="T202" fmla="+- 0 1483 1224"/>
                              <a:gd name="T203" fmla="*/ 1483 h 299"/>
                              <a:gd name="T204" fmla="+- 0 8823 8782"/>
                              <a:gd name="T205" fmla="*/ T204 w 103"/>
                              <a:gd name="T206" fmla="+- 0 1494 1224"/>
                              <a:gd name="T207" fmla="*/ 1494 h 299"/>
                              <a:gd name="T208" fmla="+- 0 8828 8782"/>
                              <a:gd name="T209" fmla="*/ T208 w 103"/>
                              <a:gd name="T210" fmla="+- 0 1506 1224"/>
                              <a:gd name="T211" fmla="*/ 1506 h 299"/>
                              <a:gd name="T212" fmla="+- 0 8833 8782"/>
                              <a:gd name="T213" fmla="*/ T212 w 103"/>
                              <a:gd name="T214" fmla="+- 0 1516 1224"/>
                              <a:gd name="T215" fmla="*/ 1516 h 299"/>
                              <a:gd name="T216" fmla="+- 0 8837 8782"/>
                              <a:gd name="T217" fmla="*/ T216 w 103"/>
                              <a:gd name="T218" fmla="+- 0 1522 1224"/>
                              <a:gd name="T219" fmla="*/ 1522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54" y="299"/>
                                </a:moveTo>
                                <a:lnTo>
                                  <a:pt x="57" y="293"/>
                                </a:lnTo>
                                <a:lnTo>
                                  <a:pt x="61" y="286"/>
                                </a:lnTo>
                                <a:lnTo>
                                  <a:pt x="62" y="282"/>
                                </a:lnTo>
                                <a:lnTo>
                                  <a:pt x="65" y="275"/>
                                </a:lnTo>
                                <a:lnTo>
                                  <a:pt x="67" y="271"/>
                                </a:lnTo>
                                <a:lnTo>
                                  <a:pt x="70" y="265"/>
                                </a:lnTo>
                                <a:lnTo>
                                  <a:pt x="72" y="259"/>
                                </a:lnTo>
                                <a:lnTo>
                                  <a:pt x="75" y="253"/>
                                </a:lnTo>
                                <a:lnTo>
                                  <a:pt x="77" y="248"/>
                                </a:lnTo>
                                <a:lnTo>
                                  <a:pt x="80" y="244"/>
                                </a:lnTo>
                                <a:lnTo>
                                  <a:pt x="83" y="238"/>
                                </a:lnTo>
                                <a:lnTo>
                                  <a:pt x="85" y="232"/>
                                </a:lnTo>
                                <a:lnTo>
                                  <a:pt x="88" y="225"/>
                                </a:lnTo>
                                <a:lnTo>
                                  <a:pt x="92" y="220"/>
                                </a:lnTo>
                                <a:lnTo>
                                  <a:pt x="93" y="215"/>
                                </a:lnTo>
                                <a:lnTo>
                                  <a:pt x="95" y="209"/>
                                </a:lnTo>
                                <a:lnTo>
                                  <a:pt x="98" y="204"/>
                                </a:lnTo>
                                <a:lnTo>
                                  <a:pt x="98" y="197"/>
                                </a:lnTo>
                                <a:lnTo>
                                  <a:pt x="99" y="192"/>
                                </a:lnTo>
                                <a:lnTo>
                                  <a:pt x="101" y="186"/>
                                </a:lnTo>
                                <a:lnTo>
                                  <a:pt x="102" y="179"/>
                                </a:lnTo>
                                <a:lnTo>
                                  <a:pt x="103" y="175"/>
                                </a:lnTo>
                                <a:lnTo>
                                  <a:pt x="103" y="167"/>
                                </a:lnTo>
                                <a:lnTo>
                                  <a:pt x="103" y="161"/>
                                </a:lnTo>
                                <a:lnTo>
                                  <a:pt x="103" y="155"/>
                                </a:lnTo>
                                <a:lnTo>
                                  <a:pt x="103" y="150"/>
                                </a:lnTo>
                                <a:lnTo>
                                  <a:pt x="102" y="143"/>
                                </a:lnTo>
                                <a:lnTo>
                                  <a:pt x="103" y="137"/>
                                </a:lnTo>
                                <a:lnTo>
                                  <a:pt x="100" y="132"/>
                                </a:lnTo>
                                <a:lnTo>
                                  <a:pt x="100" y="126"/>
                                </a:lnTo>
                                <a:lnTo>
                                  <a:pt x="101" y="120"/>
                                </a:lnTo>
                                <a:lnTo>
                                  <a:pt x="98" y="114"/>
                                </a:lnTo>
                                <a:lnTo>
                                  <a:pt x="97" y="109"/>
                                </a:lnTo>
                                <a:lnTo>
                                  <a:pt x="95" y="103"/>
                                </a:lnTo>
                                <a:lnTo>
                                  <a:pt x="95" y="97"/>
                                </a:lnTo>
                                <a:lnTo>
                                  <a:pt x="92" y="92"/>
                                </a:lnTo>
                                <a:lnTo>
                                  <a:pt x="90" y="86"/>
                                </a:lnTo>
                                <a:lnTo>
                                  <a:pt x="88" y="80"/>
                                </a:lnTo>
                                <a:lnTo>
                                  <a:pt x="86" y="75"/>
                                </a:lnTo>
                                <a:lnTo>
                                  <a:pt x="84" y="70"/>
                                </a:lnTo>
                                <a:lnTo>
                                  <a:pt x="82" y="65"/>
                                </a:lnTo>
                                <a:lnTo>
                                  <a:pt x="79" y="59"/>
                                </a:lnTo>
                                <a:lnTo>
                                  <a:pt x="76" y="52"/>
                                </a:lnTo>
                                <a:lnTo>
                                  <a:pt x="74" y="48"/>
                                </a:lnTo>
                                <a:lnTo>
                                  <a:pt x="71" y="43"/>
                                </a:lnTo>
                                <a:lnTo>
                                  <a:pt x="68" y="37"/>
                                </a:lnTo>
                                <a:lnTo>
                                  <a:pt x="65" y="33"/>
                                </a:lnTo>
                                <a:lnTo>
                                  <a:pt x="62" y="28"/>
                                </a:lnTo>
                                <a:lnTo>
                                  <a:pt x="56" y="22"/>
                                </a:lnTo>
                                <a:lnTo>
                                  <a:pt x="55" y="17"/>
                                </a:lnTo>
                                <a:lnTo>
                                  <a:pt x="52" y="15"/>
                                </a:lnTo>
                                <a:lnTo>
                                  <a:pt x="50" y="10"/>
                                </a:lnTo>
                                <a:lnTo>
                                  <a:pt x="44" y="0"/>
                                </a:lnTo>
                                <a:lnTo>
                                  <a:pt x="42" y="8"/>
                                </a:lnTo>
                                <a:lnTo>
                                  <a:pt x="42" y="10"/>
                                </a:lnTo>
                                <a:lnTo>
                                  <a:pt x="39" y="15"/>
                                </a:lnTo>
                                <a:lnTo>
                                  <a:pt x="39" y="17"/>
                                </a:lnTo>
                                <a:lnTo>
                                  <a:pt x="34" y="19"/>
                                </a:lnTo>
                                <a:lnTo>
                                  <a:pt x="31" y="27"/>
                                </a:lnTo>
                                <a:lnTo>
                                  <a:pt x="29" y="31"/>
                                </a:lnTo>
                                <a:lnTo>
                                  <a:pt x="26" y="36"/>
                                </a:lnTo>
                                <a:lnTo>
                                  <a:pt x="23" y="42"/>
                                </a:lnTo>
                                <a:lnTo>
                                  <a:pt x="21" y="47"/>
                                </a:lnTo>
                                <a:lnTo>
                                  <a:pt x="21" y="53"/>
                                </a:lnTo>
                                <a:lnTo>
                                  <a:pt x="18" y="58"/>
                                </a:lnTo>
                                <a:lnTo>
                                  <a:pt x="17" y="63"/>
                                </a:lnTo>
                                <a:lnTo>
                                  <a:pt x="14" y="68"/>
                                </a:lnTo>
                                <a:lnTo>
                                  <a:pt x="13" y="74"/>
                                </a:lnTo>
                                <a:lnTo>
                                  <a:pt x="12" y="78"/>
                                </a:lnTo>
                                <a:lnTo>
                                  <a:pt x="10" y="85"/>
                                </a:lnTo>
                                <a:lnTo>
                                  <a:pt x="9" y="90"/>
                                </a:lnTo>
                                <a:lnTo>
                                  <a:pt x="7" y="96"/>
                                </a:lnTo>
                                <a:lnTo>
                                  <a:pt x="6" y="101"/>
                                </a:lnTo>
                                <a:lnTo>
                                  <a:pt x="6" y="106"/>
                                </a:lnTo>
                                <a:lnTo>
                                  <a:pt x="5" y="113"/>
                                </a:lnTo>
                                <a:lnTo>
                                  <a:pt x="4" y="117"/>
                                </a:lnTo>
                                <a:lnTo>
                                  <a:pt x="3" y="123"/>
                                </a:lnTo>
                                <a:lnTo>
                                  <a:pt x="2" y="130"/>
                                </a:lnTo>
                                <a:lnTo>
                                  <a:pt x="0" y="136"/>
                                </a:lnTo>
                                <a:lnTo>
                                  <a:pt x="2" y="139"/>
                                </a:lnTo>
                                <a:lnTo>
                                  <a:pt x="2" y="146"/>
                                </a:lnTo>
                                <a:lnTo>
                                  <a:pt x="3" y="153"/>
                                </a:lnTo>
                                <a:lnTo>
                                  <a:pt x="3" y="158"/>
                                </a:lnTo>
                                <a:lnTo>
                                  <a:pt x="2" y="165"/>
                                </a:lnTo>
                                <a:lnTo>
                                  <a:pt x="3" y="171"/>
                                </a:lnTo>
                                <a:lnTo>
                                  <a:pt x="5" y="177"/>
                                </a:lnTo>
                                <a:lnTo>
                                  <a:pt x="6" y="183"/>
                                </a:lnTo>
                                <a:lnTo>
                                  <a:pt x="7" y="189"/>
                                </a:lnTo>
                                <a:lnTo>
                                  <a:pt x="8" y="195"/>
                                </a:lnTo>
                                <a:lnTo>
                                  <a:pt x="10" y="202"/>
                                </a:lnTo>
                                <a:lnTo>
                                  <a:pt x="11" y="208"/>
                                </a:lnTo>
                                <a:lnTo>
                                  <a:pt x="14" y="214"/>
                                </a:lnTo>
                                <a:lnTo>
                                  <a:pt x="16" y="219"/>
                                </a:lnTo>
                                <a:lnTo>
                                  <a:pt x="17" y="226"/>
                                </a:lnTo>
                                <a:lnTo>
                                  <a:pt x="21" y="231"/>
                                </a:lnTo>
                                <a:lnTo>
                                  <a:pt x="23" y="237"/>
                                </a:lnTo>
                                <a:lnTo>
                                  <a:pt x="25" y="243"/>
                                </a:lnTo>
                                <a:lnTo>
                                  <a:pt x="28" y="248"/>
                                </a:lnTo>
                                <a:lnTo>
                                  <a:pt x="31" y="255"/>
                                </a:lnTo>
                                <a:lnTo>
                                  <a:pt x="33" y="259"/>
                                </a:lnTo>
                                <a:lnTo>
                                  <a:pt x="37" y="265"/>
                                </a:lnTo>
                                <a:lnTo>
                                  <a:pt x="41" y="270"/>
                                </a:lnTo>
                                <a:lnTo>
                                  <a:pt x="43" y="276"/>
                                </a:lnTo>
                                <a:lnTo>
                                  <a:pt x="46" y="282"/>
                                </a:lnTo>
                                <a:lnTo>
                                  <a:pt x="48" y="287"/>
                                </a:lnTo>
                                <a:lnTo>
                                  <a:pt x="51" y="292"/>
                                </a:lnTo>
                                <a:lnTo>
                                  <a:pt x="54" y="299"/>
                                </a:lnTo>
                                <a:lnTo>
                                  <a:pt x="55" y="298"/>
                                </a:lnTo>
                                <a:lnTo>
                                  <a:pt x="54" y="29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0" name="Freeform 527"/>
                        <wps:cNvSpPr>
                          <a:spLocks/>
                        </wps:cNvSpPr>
                        <wps:spPr bwMode="auto">
                          <a:xfrm>
                            <a:off x="8826" y="1243"/>
                            <a:ext cx="11" cy="278"/>
                          </a:xfrm>
                          <a:custGeom>
                            <a:avLst/>
                            <a:gdLst>
                              <a:gd name="T0" fmla="+- 0 8826 8826"/>
                              <a:gd name="T1" fmla="*/ T0 w 11"/>
                              <a:gd name="T2" fmla="+- 0 1243 1243"/>
                              <a:gd name="T3" fmla="*/ 1243 h 278"/>
                              <a:gd name="T4" fmla="+- 0 8828 8826"/>
                              <a:gd name="T5" fmla="*/ T4 w 11"/>
                              <a:gd name="T6" fmla="+- 0 1309 1243"/>
                              <a:gd name="T7" fmla="*/ 1309 h 278"/>
                              <a:gd name="T8" fmla="+- 0 8829 8826"/>
                              <a:gd name="T9" fmla="*/ T8 w 11"/>
                              <a:gd name="T10" fmla="+- 0 1380 1243"/>
                              <a:gd name="T11" fmla="*/ 1380 h 278"/>
                              <a:gd name="T12" fmla="+- 0 8831 8826"/>
                              <a:gd name="T13" fmla="*/ T12 w 11"/>
                              <a:gd name="T14" fmla="+- 0 1452 1243"/>
                              <a:gd name="T15" fmla="*/ 1452 h 278"/>
                              <a:gd name="T16" fmla="+- 0 8836 8826"/>
                              <a:gd name="T17" fmla="*/ T16 w 11"/>
                              <a:gd name="T18" fmla="+- 0 1520 1243"/>
                              <a:gd name="T19" fmla="*/ 1520 h 278"/>
                              <a:gd name="T20" fmla="+- 0 8836 8826"/>
                              <a:gd name="T21" fmla="*/ T20 w 11"/>
                              <a:gd name="T22" fmla="+- 0 1521 1243"/>
                              <a:gd name="T23" fmla="*/ 1521 h 278"/>
                              <a:gd name="T24" fmla="+- 0 8837 8826"/>
                              <a:gd name="T25" fmla="*/ T24 w 11"/>
                              <a:gd name="T26" fmla="+- 0 1521 1243"/>
                              <a:gd name="T27" fmla="*/ 1521 h 278"/>
                              <a:gd name="T28" fmla="+- 0 8837 8826"/>
                              <a:gd name="T29" fmla="*/ T28 w 11"/>
                              <a:gd name="T30" fmla="+- 0 1520 1243"/>
                              <a:gd name="T31" fmla="*/ 1520 h 278"/>
                              <a:gd name="T32" fmla="+- 0 8833 8826"/>
                              <a:gd name="T33" fmla="*/ T32 w 11"/>
                              <a:gd name="T34" fmla="+- 0 1457 1243"/>
                              <a:gd name="T35" fmla="*/ 1457 h 278"/>
                              <a:gd name="T36" fmla="+- 0 8830 8826"/>
                              <a:gd name="T37" fmla="*/ T36 w 11"/>
                              <a:gd name="T38" fmla="+- 0 1385 1243"/>
                              <a:gd name="T39" fmla="*/ 1385 h 278"/>
                              <a:gd name="T40" fmla="+- 0 8828 8826"/>
                              <a:gd name="T41" fmla="*/ T40 w 11"/>
                              <a:gd name="T42" fmla="+- 0 1312 1243"/>
                              <a:gd name="T43" fmla="*/ 1312 h 278"/>
                              <a:gd name="T44" fmla="+- 0 8826 8826"/>
                              <a:gd name="T45" fmla="*/ T44 w 11"/>
                              <a:gd name="T46" fmla="+- 0 1243 1243"/>
                              <a:gd name="T47" fmla="*/ 1243 h 278"/>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 h="278">
                                <a:moveTo>
                                  <a:pt x="0" y="0"/>
                                </a:moveTo>
                                <a:lnTo>
                                  <a:pt x="2" y="66"/>
                                </a:lnTo>
                                <a:lnTo>
                                  <a:pt x="3" y="137"/>
                                </a:lnTo>
                                <a:lnTo>
                                  <a:pt x="5" y="209"/>
                                </a:lnTo>
                                <a:lnTo>
                                  <a:pt x="10" y="277"/>
                                </a:lnTo>
                                <a:lnTo>
                                  <a:pt x="10" y="278"/>
                                </a:lnTo>
                                <a:lnTo>
                                  <a:pt x="11" y="278"/>
                                </a:lnTo>
                                <a:lnTo>
                                  <a:pt x="11" y="277"/>
                                </a:lnTo>
                                <a:lnTo>
                                  <a:pt x="7" y="214"/>
                                </a:lnTo>
                                <a:lnTo>
                                  <a:pt x="4" y="142"/>
                                </a:lnTo>
                                <a:lnTo>
                                  <a:pt x="2" y="69"/>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1" name="Picture 528"/>
                          <pic:cNvPicPr>
                            <a:picLocks noChangeAspect="1" noChangeArrowheads="1"/>
                          </pic:cNvPicPr>
                        </pic:nvPicPr>
                        <pic:blipFill>
                          <a:blip r:embed="rId306">
                            <a:extLst>
                              <a:ext uri="{28A0092B-C50C-407E-A947-70E740481C1C}">
                                <a14:useLocalDpi xmlns:a14="http://schemas.microsoft.com/office/drawing/2010/main" val="0"/>
                              </a:ext>
                            </a:extLst>
                          </a:blip>
                          <a:srcRect/>
                          <a:stretch>
                            <a:fillRect/>
                          </a:stretch>
                        </pic:blipFill>
                        <pic:spPr bwMode="auto">
                          <a:xfrm>
                            <a:off x="8832" y="1323"/>
                            <a:ext cx="130" cy="27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2" name="Freeform 529"/>
                        <wps:cNvSpPr>
                          <a:spLocks/>
                        </wps:cNvSpPr>
                        <wps:spPr bwMode="auto">
                          <a:xfrm>
                            <a:off x="8832" y="1323"/>
                            <a:ext cx="130" cy="274"/>
                          </a:xfrm>
                          <a:custGeom>
                            <a:avLst/>
                            <a:gdLst>
                              <a:gd name="T0" fmla="+- 0 8839 8832"/>
                              <a:gd name="T1" fmla="*/ T0 w 130"/>
                              <a:gd name="T2" fmla="+- 0 1592 1323"/>
                              <a:gd name="T3" fmla="*/ 1592 h 274"/>
                              <a:gd name="T4" fmla="+- 0 8848 8832"/>
                              <a:gd name="T5" fmla="*/ T4 w 130"/>
                              <a:gd name="T6" fmla="+- 0 1585 1323"/>
                              <a:gd name="T7" fmla="*/ 1585 h 274"/>
                              <a:gd name="T8" fmla="+- 0 8858 8832"/>
                              <a:gd name="T9" fmla="*/ T8 w 130"/>
                              <a:gd name="T10" fmla="+- 0 1577 1323"/>
                              <a:gd name="T11" fmla="*/ 1577 h 274"/>
                              <a:gd name="T12" fmla="+- 0 8867 8832"/>
                              <a:gd name="T13" fmla="*/ T12 w 130"/>
                              <a:gd name="T14" fmla="+- 0 1568 1323"/>
                              <a:gd name="T15" fmla="*/ 1568 h 274"/>
                              <a:gd name="T16" fmla="+- 0 8877 8832"/>
                              <a:gd name="T17" fmla="*/ T16 w 130"/>
                              <a:gd name="T18" fmla="+- 0 1561 1323"/>
                              <a:gd name="T19" fmla="*/ 1561 h 274"/>
                              <a:gd name="T20" fmla="+- 0 8887 8832"/>
                              <a:gd name="T21" fmla="*/ T20 w 130"/>
                              <a:gd name="T22" fmla="+- 0 1555 1323"/>
                              <a:gd name="T23" fmla="*/ 1555 h 274"/>
                              <a:gd name="T24" fmla="+- 0 8896 8832"/>
                              <a:gd name="T25" fmla="*/ T24 w 130"/>
                              <a:gd name="T26" fmla="+- 0 1545 1323"/>
                              <a:gd name="T27" fmla="*/ 1545 h 274"/>
                              <a:gd name="T28" fmla="+- 0 8905 8832"/>
                              <a:gd name="T29" fmla="*/ T28 w 130"/>
                              <a:gd name="T30" fmla="+- 0 1538 1323"/>
                              <a:gd name="T31" fmla="*/ 1538 h 274"/>
                              <a:gd name="T32" fmla="+- 0 8915 8832"/>
                              <a:gd name="T33" fmla="*/ T32 w 130"/>
                              <a:gd name="T34" fmla="+- 0 1530 1323"/>
                              <a:gd name="T35" fmla="*/ 1530 h 274"/>
                              <a:gd name="T36" fmla="+- 0 8921 8832"/>
                              <a:gd name="T37" fmla="*/ T36 w 130"/>
                              <a:gd name="T38" fmla="+- 0 1520 1323"/>
                              <a:gd name="T39" fmla="*/ 1520 h 274"/>
                              <a:gd name="T40" fmla="+- 0 8929 8832"/>
                              <a:gd name="T41" fmla="*/ T40 w 130"/>
                              <a:gd name="T42" fmla="+- 0 1510 1323"/>
                              <a:gd name="T43" fmla="*/ 1510 h 274"/>
                              <a:gd name="T44" fmla="+- 0 8935 8832"/>
                              <a:gd name="T45" fmla="*/ T44 w 130"/>
                              <a:gd name="T46" fmla="+- 0 1500 1323"/>
                              <a:gd name="T47" fmla="*/ 1500 h 274"/>
                              <a:gd name="T48" fmla="+- 0 8940 8832"/>
                              <a:gd name="T49" fmla="*/ T48 w 130"/>
                              <a:gd name="T50" fmla="+- 0 1488 1323"/>
                              <a:gd name="T51" fmla="*/ 1488 h 274"/>
                              <a:gd name="T52" fmla="+- 0 8945 8832"/>
                              <a:gd name="T53" fmla="*/ T52 w 130"/>
                              <a:gd name="T54" fmla="+- 0 1478 1323"/>
                              <a:gd name="T55" fmla="*/ 1478 h 274"/>
                              <a:gd name="T56" fmla="+- 0 8948 8832"/>
                              <a:gd name="T57" fmla="*/ T56 w 130"/>
                              <a:gd name="T58" fmla="+- 0 1466 1323"/>
                              <a:gd name="T59" fmla="*/ 1466 h 274"/>
                              <a:gd name="T60" fmla="+- 0 8954 8832"/>
                              <a:gd name="T61" fmla="*/ T60 w 130"/>
                              <a:gd name="T62" fmla="+- 0 1456 1323"/>
                              <a:gd name="T63" fmla="*/ 1456 h 274"/>
                              <a:gd name="T64" fmla="+- 0 8955 8832"/>
                              <a:gd name="T65" fmla="*/ T64 w 130"/>
                              <a:gd name="T66" fmla="+- 0 1444 1323"/>
                              <a:gd name="T67" fmla="*/ 1444 h 274"/>
                              <a:gd name="T68" fmla="+- 0 8959 8832"/>
                              <a:gd name="T69" fmla="*/ T68 w 130"/>
                              <a:gd name="T70" fmla="+- 0 1433 1323"/>
                              <a:gd name="T71" fmla="*/ 1433 h 274"/>
                              <a:gd name="T72" fmla="+- 0 8959 8832"/>
                              <a:gd name="T73" fmla="*/ T72 w 130"/>
                              <a:gd name="T74" fmla="+- 0 1421 1323"/>
                              <a:gd name="T75" fmla="*/ 1421 h 274"/>
                              <a:gd name="T76" fmla="+- 0 8960 8832"/>
                              <a:gd name="T77" fmla="*/ T76 w 130"/>
                              <a:gd name="T78" fmla="+- 0 1409 1323"/>
                              <a:gd name="T79" fmla="*/ 1409 h 274"/>
                              <a:gd name="T80" fmla="+- 0 8961 8832"/>
                              <a:gd name="T81" fmla="*/ T80 w 130"/>
                              <a:gd name="T82" fmla="+- 0 1398 1323"/>
                              <a:gd name="T83" fmla="*/ 1398 h 274"/>
                              <a:gd name="T84" fmla="+- 0 8961 8832"/>
                              <a:gd name="T85" fmla="*/ T84 w 130"/>
                              <a:gd name="T86" fmla="+- 0 1385 1323"/>
                              <a:gd name="T87" fmla="*/ 1385 h 274"/>
                              <a:gd name="T88" fmla="+- 0 8961 8832"/>
                              <a:gd name="T89" fmla="*/ T88 w 130"/>
                              <a:gd name="T90" fmla="+- 0 1374 1323"/>
                              <a:gd name="T91" fmla="*/ 1374 h 274"/>
                              <a:gd name="T92" fmla="+- 0 8959 8832"/>
                              <a:gd name="T93" fmla="*/ T92 w 130"/>
                              <a:gd name="T94" fmla="+- 0 1362 1323"/>
                              <a:gd name="T95" fmla="*/ 1362 h 274"/>
                              <a:gd name="T96" fmla="+- 0 8956 8832"/>
                              <a:gd name="T97" fmla="*/ T96 w 130"/>
                              <a:gd name="T98" fmla="+- 0 1349 1323"/>
                              <a:gd name="T99" fmla="*/ 1349 h 274"/>
                              <a:gd name="T100" fmla="+- 0 8955 8832"/>
                              <a:gd name="T101" fmla="*/ T100 w 130"/>
                              <a:gd name="T102" fmla="+- 0 1340 1323"/>
                              <a:gd name="T103" fmla="*/ 1340 h 274"/>
                              <a:gd name="T104" fmla="+- 0 8956 8832"/>
                              <a:gd name="T105" fmla="*/ T104 w 130"/>
                              <a:gd name="T106" fmla="+- 0 1335 1323"/>
                              <a:gd name="T107" fmla="*/ 1335 h 274"/>
                              <a:gd name="T108" fmla="+- 0 8950 8832"/>
                              <a:gd name="T109" fmla="*/ T108 w 130"/>
                              <a:gd name="T110" fmla="+- 0 1330 1323"/>
                              <a:gd name="T111" fmla="*/ 1330 h 274"/>
                              <a:gd name="T112" fmla="+- 0 8944 8832"/>
                              <a:gd name="T113" fmla="*/ T112 w 130"/>
                              <a:gd name="T114" fmla="+- 0 1334 1323"/>
                              <a:gd name="T115" fmla="*/ 1334 h 274"/>
                              <a:gd name="T116" fmla="+- 0 8938 8832"/>
                              <a:gd name="T117" fmla="*/ T116 w 130"/>
                              <a:gd name="T118" fmla="+- 0 1336 1323"/>
                              <a:gd name="T119" fmla="*/ 1336 h 274"/>
                              <a:gd name="T120" fmla="+- 0 8928 8832"/>
                              <a:gd name="T121" fmla="*/ T120 w 130"/>
                              <a:gd name="T122" fmla="+- 0 1345 1323"/>
                              <a:gd name="T123" fmla="*/ 1345 h 274"/>
                              <a:gd name="T124" fmla="+- 0 8918 8832"/>
                              <a:gd name="T125" fmla="*/ T124 w 130"/>
                              <a:gd name="T126" fmla="+- 0 1352 1323"/>
                              <a:gd name="T127" fmla="*/ 1352 h 274"/>
                              <a:gd name="T128" fmla="+- 0 8911 8832"/>
                              <a:gd name="T129" fmla="*/ T128 w 130"/>
                              <a:gd name="T130" fmla="+- 0 1361 1323"/>
                              <a:gd name="T131" fmla="*/ 1361 h 274"/>
                              <a:gd name="T132" fmla="+- 0 8903 8832"/>
                              <a:gd name="T133" fmla="*/ T132 w 130"/>
                              <a:gd name="T134" fmla="+- 0 1368 1323"/>
                              <a:gd name="T135" fmla="*/ 1368 h 274"/>
                              <a:gd name="T136" fmla="+- 0 8895 8832"/>
                              <a:gd name="T137" fmla="*/ T136 w 130"/>
                              <a:gd name="T138" fmla="+- 0 1376 1323"/>
                              <a:gd name="T139" fmla="*/ 1376 h 274"/>
                              <a:gd name="T140" fmla="+- 0 8887 8832"/>
                              <a:gd name="T141" fmla="*/ T140 w 130"/>
                              <a:gd name="T142" fmla="+- 0 1385 1323"/>
                              <a:gd name="T143" fmla="*/ 1385 h 274"/>
                              <a:gd name="T144" fmla="+- 0 8880 8832"/>
                              <a:gd name="T145" fmla="*/ T144 w 130"/>
                              <a:gd name="T146" fmla="+- 0 1394 1323"/>
                              <a:gd name="T147" fmla="*/ 1394 h 274"/>
                              <a:gd name="T148" fmla="+- 0 8874 8832"/>
                              <a:gd name="T149" fmla="*/ T148 w 130"/>
                              <a:gd name="T150" fmla="+- 0 1402 1323"/>
                              <a:gd name="T151" fmla="*/ 1402 h 274"/>
                              <a:gd name="T152" fmla="+- 0 8868 8832"/>
                              <a:gd name="T153" fmla="*/ T152 w 130"/>
                              <a:gd name="T154" fmla="+- 0 1411 1323"/>
                              <a:gd name="T155" fmla="*/ 1411 h 274"/>
                              <a:gd name="T156" fmla="+- 0 8860 8832"/>
                              <a:gd name="T157" fmla="*/ T156 w 130"/>
                              <a:gd name="T158" fmla="+- 0 1422 1323"/>
                              <a:gd name="T159" fmla="*/ 1422 h 274"/>
                              <a:gd name="T160" fmla="+- 0 8856 8832"/>
                              <a:gd name="T161" fmla="*/ T160 w 130"/>
                              <a:gd name="T162" fmla="+- 0 1430 1323"/>
                              <a:gd name="T163" fmla="*/ 1430 h 274"/>
                              <a:gd name="T164" fmla="+- 0 8852 8832"/>
                              <a:gd name="T165" fmla="*/ T164 w 130"/>
                              <a:gd name="T166" fmla="+- 0 1443 1323"/>
                              <a:gd name="T167" fmla="*/ 1443 h 274"/>
                              <a:gd name="T168" fmla="+- 0 8846 8832"/>
                              <a:gd name="T169" fmla="*/ T168 w 130"/>
                              <a:gd name="T170" fmla="+- 0 1453 1323"/>
                              <a:gd name="T171" fmla="*/ 1453 h 274"/>
                              <a:gd name="T172" fmla="+- 0 8842 8832"/>
                              <a:gd name="T173" fmla="*/ T172 w 130"/>
                              <a:gd name="T174" fmla="+- 0 1465 1323"/>
                              <a:gd name="T175" fmla="*/ 1465 h 274"/>
                              <a:gd name="T176" fmla="+- 0 8839 8832"/>
                              <a:gd name="T177" fmla="*/ T176 w 130"/>
                              <a:gd name="T178" fmla="+- 0 1477 1323"/>
                              <a:gd name="T179" fmla="*/ 1477 h 274"/>
                              <a:gd name="T180" fmla="+- 0 8836 8832"/>
                              <a:gd name="T181" fmla="*/ T180 w 130"/>
                              <a:gd name="T182" fmla="+- 0 1490 1323"/>
                              <a:gd name="T183" fmla="*/ 1490 h 274"/>
                              <a:gd name="T184" fmla="+- 0 8835 8832"/>
                              <a:gd name="T185" fmla="*/ T184 w 130"/>
                              <a:gd name="T186" fmla="+- 0 1502 1323"/>
                              <a:gd name="T187" fmla="*/ 1502 h 274"/>
                              <a:gd name="T188" fmla="+- 0 8832 8832"/>
                              <a:gd name="T189" fmla="*/ T188 w 130"/>
                              <a:gd name="T190" fmla="+- 0 1515 1323"/>
                              <a:gd name="T191" fmla="*/ 1515 h 274"/>
                              <a:gd name="T192" fmla="+- 0 8833 8832"/>
                              <a:gd name="T193" fmla="*/ T192 w 130"/>
                              <a:gd name="T194" fmla="+- 0 1528 1323"/>
                              <a:gd name="T195" fmla="*/ 1528 h 274"/>
                              <a:gd name="T196" fmla="+- 0 8833 8832"/>
                              <a:gd name="T197" fmla="*/ T196 w 130"/>
                              <a:gd name="T198" fmla="+- 0 1540 1323"/>
                              <a:gd name="T199" fmla="*/ 1540 h 274"/>
                              <a:gd name="T200" fmla="+- 0 8832 8832"/>
                              <a:gd name="T201" fmla="*/ T200 w 130"/>
                              <a:gd name="T202" fmla="+- 0 1551 1323"/>
                              <a:gd name="T203" fmla="*/ 1551 h 274"/>
                              <a:gd name="T204" fmla="+- 0 8834 8832"/>
                              <a:gd name="T205" fmla="*/ T204 w 130"/>
                              <a:gd name="T206" fmla="+- 0 1565 1323"/>
                              <a:gd name="T207" fmla="*/ 1565 h 274"/>
                              <a:gd name="T208" fmla="+- 0 8833 8832"/>
                              <a:gd name="T209" fmla="*/ T208 w 130"/>
                              <a:gd name="T210" fmla="+- 0 1578 1323"/>
                              <a:gd name="T211" fmla="*/ 1578 h 274"/>
                              <a:gd name="T212" fmla="+- 0 8834 8832"/>
                              <a:gd name="T213" fmla="*/ T212 w 130"/>
                              <a:gd name="T214" fmla="+- 0 1589 1323"/>
                              <a:gd name="T215" fmla="*/ 1589 h 274"/>
                              <a:gd name="T216" fmla="+- 0 8835 8832"/>
                              <a:gd name="T217" fmla="*/ T216 w 130"/>
                              <a:gd name="T218" fmla="+- 0 1596 1323"/>
                              <a:gd name="T219" fmla="*/ 1596 h 27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0" h="274">
                                <a:moveTo>
                                  <a:pt x="2" y="274"/>
                                </a:moveTo>
                                <a:lnTo>
                                  <a:pt x="7" y="269"/>
                                </a:lnTo>
                                <a:lnTo>
                                  <a:pt x="13" y="265"/>
                                </a:lnTo>
                                <a:lnTo>
                                  <a:pt x="16" y="262"/>
                                </a:lnTo>
                                <a:lnTo>
                                  <a:pt x="22" y="257"/>
                                </a:lnTo>
                                <a:lnTo>
                                  <a:pt x="26" y="254"/>
                                </a:lnTo>
                                <a:lnTo>
                                  <a:pt x="30" y="250"/>
                                </a:lnTo>
                                <a:lnTo>
                                  <a:pt x="35" y="245"/>
                                </a:lnTo>
                                <a:lnTo>
                                  <a:pt x="40" y="242"/>
                                </a:lnTo>
                                <a:lnTo>
                                  <a:pt x="45" y="238"/>
                                </a:lnTo>
                                <a:lnTo>
                                  <a:pt x="49" y="235"/>
                                </a:lnTo>
                                <a:lnTo>
                                  <a:pt x="55" y="232"/>
                                </a:lnTo>
                                <a:lnTo>
                                  <a:pt x="59" y="227"/>
                                </a:lnTo>
                                <a:lnTo>
                                  <a:pt x="64" y="222"/>
                                </a:lnTo>
                                <a:lnTo>
                                  <a:pt x="70" y="219"/>
                                </a:lnTo>
                                <a:lnTo>
                                  <a:pt x="73" y="215"/>
                                </a:lnTo>
                                <a:lnTo>
                                  <a:pt x="78" y="210"/>
                                </a:lnTo>
                                <a:lnTo>
                                  <a:pt x="83" y="207"/>
                                </a:lnTo>
                                <a:lnTo>
                                  <a:pt x="86" y="202"/>
                                </a:lnTo>
                                <a:lnTo>
                                  <a:pt x="89" y="197"/>
                                </a:lnTo>
                                <a:lnTo>
                                  <a:pt x="93" y="192"/>
                                </a:lnTo>
                                <a:lnTo>
                                  <a:pt x="97" y="187"/>
                                </a:lnTo>
                                <a:lnTo>
                                  <a:pt x="99" y="183"/>
                                </a:lnTo>
                                <a:lnTo>
                                  <a:pt x="103" y="177"/>
                                </a:lnTo>
                                <a:lnTo>
                                  <a:pt x="106" y="171"/>
                                </a:lnTo>
                                <a:lnTo>
                                  <a:pt x="108" y="165"/>
                                </a:lnTo>
                                <a:lnTo>
                                  <a:pt x="111" y="161"/>
                                </a:lnTo>
                                <a:lnTo>
                                  <a:pt x="113" y="155"/>
                                </a:lnTo>
                                <a:lnTo>
                                  <a:pt x="116" y="149"/>
                                </a:lnTo>
                                <a:lnTo>
                                  <a:pt x="116" y="143"/>
                                </a:lnTo>
                                <a:lnTo>
                                  <a:pt x="119" y="138"/>
                                </a:lnTo>
                                <a:lnTo>
                                  <a:pt x="122" y="133"/>
                                </a:lnTo>
                                <a:lnTo>
                                  <a:pt x="122" y="126"/>
                                </a:lnTo>
                                <a:lnTo>
                                  <a:pt x="123" y="121"/>
                                </a:lnTo>
                                <a:lnTo>
                                  <a:pt x="124" y="115"/>
                                </a:lnTo>
                                <a:lnTo>
                                  <a:pt x="127" y="110"/>
                                </a:lnTo>
                                <a:lnTo>
                                  <a:pt x="126" y="104"/>
                                </a:lnTo>
                                <a:lnTo>
                                  <a:pt x="127" y="98"/>
                                </a:lnTo>
                                <a:lnTo>
                                  <a:pt x="128" y="91"/>
                                </a:lnTo>
                                <a:lnTo>
                                  <a:pt x="128" y="86"/>
                                </a:lnTo>
                                <a:lnTo>
                                  <a:pt x="128" y="81"/>
                                </a:lnTo>
                                <a:lnTo>
                                  <a:pt x="129" y="75"/>
                                </a:lnTo>
                                <a:lnTo>
                                  <a:pt x="129" y="69"/>
                                </a:lnTo>
                                <a:lnTo>
                                  <a:pt x="129" y="62"/>
                                </a:lnTo>
                                <a:lnTo>
                                  <a:pt x="129" y="56"/>
                                </a:lnTo>
                                <a:lnTo>
                                  <a:pt x="129" y="51"/>
                                </a:lnTo>
                                <a:lnTo>
                                  <a:pt x="128" y="44"/>
                                </a:lnTo>
                                <a:lnTo>
                                  <a:pt x="127" y="39"/>
                                </a:lnTo>
                                <a:lnTo>
                                  <a:pt x="127" y="33"/>
                                </a:lnTo>
                                <a:lnTo>
                                  <a:pt x="124" y="26"/>
                                </a:lnTo>
                                <a:lnTo>
                                  <a:pt x="125" y="20"/>
                                </a:lnTo>
                                <a:lnTo>
                                  <a:pt x="123" y="17"/>
                                </a:lnTo>
                                <a:lnTo>
                                  <a:pt x="124" y="12"/>
                                </a:lnTo>
                                <a:lnTo>
                                  <a:pt x="123" y="0"/>
                                </a:lnTo>
                                <a:lnTo>
                                  <a:pt x="118" y="7"/>
                                </a:lnTo>
                                <a:lnTo>
                                  <a:pt x="117" y="9"/>
                                </a:lnTo>
                                <a:lnTo>
                                  <a:pt x="112" y="11"/>
                                </a:lnTo>
                                <a:lnTo>
                                  <a:pt x="111" y="13"/>
                                </a:lnTo>
                                <a:lnTo>
                                  <a:pt x="106" y="13"/>
                                </a:lnTo>
                                <a:lnTo>
                                  <a:pt x="99" y="19"/>
                                </a:lnTo>
                                <a:lnTo>
                                  <a:pt x="96" y="22"/>
                                </a:lnTo>
                                <a:lnTo>
                                  <a:pt x="91" y="25"/>
                                </a:lnTo>
                                <a:lnTo>
                                  <a:pt x="86" y="29"/>
                                </a:lnTo>
                                <a:lnTo>
                                  <a:pt x="82" y="33"/>
                                </a:lnTo>
                                <a:lnTo>
                                  <a:pt x="79" y="38"/>
                                </a:lnTo>
                                <a:lnTo>
                                  <a:pt x="74" y="41"/>
                                </a:lnTo>
                                <a:lnTo>
                                  <a:pt x="71" y="45"/>
                                </a:lnTo>
                                <a:lnTo>
                                  <a:pt x="66" y="49"/>
                                </a:lnTo>
                                <a:lnTo>
                                  <a:pt x="63" y="53"/>
                                </a:lnTo>
                                <a:lnTo>
                                  <a:pt x="60" y="57"/>
                                </a:lnTo>
                                <a:lnTo>
                                  <a:pt x="55" y="62"/>
                                </a:lnTo>
                                <a:lnTo>
                                  <a:pt x="52" y="66"/>
                                </a:lnTo>
                                <a:lnTo>
                                  <a:pt x="48" y="71"/>
                                </a:lnTo>
                                <a:lnTo>
                                  <a:pt x="45" y="75"/>
                                </a:lnTo>
                                <a:lnTo>
                                  <a:pt x="42" y="79"/>
                                </a:lnTo>
                                <a:lnTo>
                                  <a:pt x="39" y="85"/>
                                </a:lnTo>
                                <a:lnTo>
                                  <a:pt x="36" y="88"/>
                                </a:lnTo>
                                <a:lnTo>
                                  <a:pt x="33" y="93"/>
                                </a:lnTo>
                                <a:lnTo>
                                  <a:pt x="28" y="99"/>
                                </a:lnTo>
                                <a:lnTo>
                                  <a:pt x="24" y="103"/>
                                </a:lnTo>
                                <a:lnTo>
                                  <a:pt x="24" y="107"/>
                                </a:lnTo>
                                <a:lnTo>
                                  <a:pt x="22" y="113"/>
                                </a:lnTo>
                                <a:lnTo>
                                  <a:pt x="20" y="120"/>
                                </a:lnTo>
                                <a:lnTo>
                                  <a:pt x="17" y="125"/>
                                </a:lnTo>
                                <a:lnTo>
                                  <a:pt x="14" y="130"/>
                                </a:lnTo>
                                <a:lnTo>
                                  <a:pt x="12" y="137"/>
                                </a:lnTo>
                                <a:lnTo>
                                  <a:pt x="10" y="142"/>
                                </a:lnTo>
                                <a:lnTo>
                                  <a:pt x="9" y="148"/>
                                </a:lnTo>
                                <a:lnTo>
                                  <a:pt x="7" y="154"/>
                                </a:lnTo>
                                <a:lnTo>
                                  <a:pt x="6" y="161"/>
                                </a:lnTo>
                                <a:lnTo>
                                  <a:pt x="4" y="167"/>
                                </a:lnTo>
                                <a:lnTo>
                                  <a:pt x="3" y="173"/>
                                </a:lnTo>
                                <a:lnTo>
                                  <a:pt x="3" y="179"/>
                                </a:lnTo>
                                <a:lnTo>
                                  <a:pt x="2" y="185"/>
                                </a:lnTo>
                                <a:lnTo>
                                  <a:pt x="0" y="192"/>
                                </a:lnTo>
                                <a:lnTo>
                                  <a:pt x="1" y="198"/>
                                </a:lnTo>
                                <a:lnTo>
                                  <a:pt x="1" y="205"/>
                                </a:lnTo>
                                <a:lnTo>
                                  <a:pt x="0" y="211"/>
                                </a:lnTo>
                                <a:lnTo>
                                  <a:pt x="1" y="217"/>
                                </a:lnTo>
                                <a:lnTo>
                                  <a:pt x="0" y="225"/>
                                </a:lnTo>
                                <a:lnTo>
                                  <a:pt x="0" y="228"/>
                                </a:lnTo>
                                <a:lnTo>
                                  <a:pt x="1" y="236"/>
                                </a:lnTo>
                                <a:lnTo>
                                  <a:pt x="2" y="242"/>
                                </a:lnTo>
                                <a:lnTo>
                                  <a:pt x="1" y="249"/>
                                </a:lnTo>
                                <a:lnTo>
                                  <a:pt x="1" y="255"/>
                                </a:lnTo>
                                <a:lnTo>
                                  <a:pt x="1" y="260"/>
                                </a:lnTo>
                                <a:lnTo>
                                  <a:pt x="2" y="266"/>
                                </a:lnTo>
                                <a:lnTo>
                                  <a:pt x="2" y="274"/>
                                </a:lnTo>
                                <a:lnTo>
                                  <a:pt x="3" y="273"/>
                                </a:lnTo>
                                <a:lnTo>
                                  <a:pt x="2" y="274"/>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3" name="Freeform 530"/>
                        <wps:cNvSpPr>
                          <a:spLocks/>
                        </wps:cNvSpPr>
                        <wps:spPr bwMode="auto">
                          <a:xfrm>
                            <a:off x="8834" y="1340"/>
                            <a:ext cx="113" cy="255"/>
                          </a:xfrm>
                          <a:custGeom>
                            <a:avLst/>
                            <a:gdLst>
                              <a:gd name="T0" fmla="+- 0 8947 8835"/>
                              <a:gd name="T1" fmla="*/ T0 w 113"/>
                              <a:gd name="T2" fmla="+- 0 1341 1341"/>
                              <a:gd name="T3" fmla="*/ 1341 h 255"/>
                              <a:gd name="T4" fmla="+- 0 8919 8835"/>
                              <a:gd name="T5" fmla="*/ T4 w 113"/>
                              <a:gd name="T6" fmla="+- 0 1401 1341"/>
                              <a:gd name="T7" fmla="*/ 1401 h 255"/>
                              <a:gd name="T8" fmla="+- 0 8889 8835"/>
                              <a:gd name="T9" fmla="*/ T8 w 113"/>
                              <a:gd name="T10" fmla="+- 0 1465 1341"/>
                              <a:gd name="T11" fmla="*/ 1465 h 255"/>
                              <a:gd name="T12" fmla="+- 0 8860 8835"/>
                              <a:gd name="T13" fmla="*/ T12 w 113"/>
                              <a:gd name="T14" fmla="+- 0 1531 1341"/>
                              <a:gd name="T15" fmla="*/ 1531 h 255"/>
                              <a:gd name="T16" fmla="+- 0 8835 8835"/>
                              <a:gd name="T17" fmla="*/ T16 w 113"/>
                              <a:gd name="T18" fmla="+- 0 1594 1341"/>
                              <a:gd name="T19" fmla="*/ 1594 h 255"/>
                              <a:gd name="T20" fmla="+- 0 8835 8835"/>
                              <a:gd name="T21" fmla="*/ T20 w 113"/>
                              <a:gd name="T22" fmla="+- 0 1595 1341"/>
                              <a:gd name="T23" fmla="*/ 1595 h 255"/>
                              <a:gd name="T24" fmla="+- 0 8835 8835"/>
                              <a:gd name="T25" fmla="*/ T24 w 113"/>
                              <a:gd name="T26" fmla="+- 0 1595 1341"/>
                              <a:gd name="T27" fmla="*/ 1595 h 255"/>
                              <a:gd name="T28" fmla="+- 0 8836 8835"/>
                              <a:gd name="T29" fmla="*/ T28 w 113"/>
                              <a:gd name="T30" fmla="+- 0 1594 1341"/>
                              <a:gd name="T31" fmla="*/ 1594 h 255"/>
                              <a:gd name="T32" fmla="+- 0 8860 8835"/>
                              <a:gd name="T33" fmla="*/ T32 w 113"/>
                              <a:gd name="T34" fmla="+- 0 1536 1341"/>
                              <a:gd name="T35" fmla="*/ 1536 h 255"/>
                              <a:gd name="T36" fmla="+- 0 8888 8835"/>
                              <a:gd name="T37" fmla="*/ T36 w 113"/>
                              <a:gd name="T38" fmla="+- 0 1470 1341"/>
                              <a:gd name="T39" fmla="*/ 1470 h 255"/>
                              <a:gd name="T40" fmla="+- 0 8919 8835"/>
                              <a:gd name="T41" fmla="*/ T40 w 113"/>
                              <a:gd name="T42" fmla="+- 0 1403 1341"/>
                              <a:gd name="T43" fmla="*/ 1403 h 255"/>
                              <a:gd name="T44" fmla="+- 0 8947 8835"/>
                              <a:gd name="T45" fmla="*/ T44 w 113"/>
                              <a:gd name="T46" fmla="+- 0 1341 1341"/>
                              <a:gd name="T47" fmla="*/ 1341 h 255"/>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3" h="255">
                                <a:moveTo>
                                  <a:pt x="112" y="0"/>
                                </a:moveTo>
                                <a:lnTo>
                                  <a:pt x="84" y="60"/>
                                </a:lnTo>
                                <a:lnTo>
                                  <a:pt x="54" y="124"/>
                                </a:lnTo>
                                <a:lnTo>
                                  <a:pt x="25" y="190"/>
                                </a:lnTo>
                                <a:lnTo>
                                  <a:pt x="0" y="253"/>
                                </a:lnTo>
                                <a:lnTo>
                                  <a:pt x="0" y="254"/>
                                </a:lnTo>
                                <a:lnTo>
                                  <a:pt x="1" y="253"/>
                                </a:lnTo>
                                <a:lnTo>
                                  <a:pt x="25" y="195"/>
                                </a:lnTo>
                                <a:lnTo>
                                  <a:pt x="53" y="129"/>
                                </a:lnTo>
                                <a:lnTo>
                                  <a:pt x="84" y="62"/>
                                </a:lnTo>
                                <a:lnTo>
                                  <a:pt x="11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4" name="Picture 531"/>
                          <pic:cNvPicPr>
                            <a:picLocks noChangeAspect="1" noChangeArrowheads="1"/>
                          </pic:cNvPicPr>
                        </pic:nvPicPr>
                        <pic:blipFill>
                          <a:blip r:embed="rId307">
                            <a:extLst>
                              <a:ext uri="{28A0092B-C50C-407E-A947-70E740481C1C}">
                                <a14:useLocalDpi xmlns:a14="http://schemas.microsoft.com/office/drawing/2010/main" val="0"/>
                              </a:ext>
                            </a:extLst>
                          </a:blip>
                          <a:srcRect/>
                          <a:stretch>
                            <a:fillRect/>
                          </a:stretch>
                        </pic:blipFill>
                        <pic:spPr bwMode="auto">
                          <a:xfrm>
                            <a:off x="8750" y="1351"/>
                            <a:ext cx="112" cy="29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5" name="Freeform 532"/>
                        <wps:cNvSpPr>
                          <a:spLocks/>
                        </wps:cNvSpPr>
                        <wps:spPr bwMode="auto">
                          <a:xfrm>
                            <a:off x="8750" y="1351"/>
                            <a:ext cx="112" cy="290"/>
                          </a:xfrm>
                          <a:custGeom>
                            <a:avLst/>
                            <a:gdLst>
                              <a:gd name="T0" fmla="+- 0 8840 8751"/>
                              <a:gd name="T1" fmla="*/ T0 w 112"/>
                              <a:gd name="T2" fmla="+- 0 1635 1352"/>
                              <a:gd name="T3" fmla="*/ 1635 h 290"/>
                              <a:gd name="T4" fmla="+- 0 8843 8751"/>
                              <a:gd name="T5" fmla="*/ T4 w 112"/>
                              <a:gd name="T6" fmla="+- 0 1624 1352"/>
                              <a:gd name="T7" fmla="*/ 1624 h 290"/>
                              <a:gd name="T8" fmla="+- 0 8846 8751"/>
                              <a:gd name="T9" fmla="*/ T8 w 112"/>
                              <a:gd name="T10" fmla="+- 0 1612 1352"/>
                              <a:gd name="T11" fmla="*/ 1612 h 290"/>
                              <a:gd name="T12" fmla="+- 0 8848 8751"/>
                              <a:gd name="T13" fmla="*/ T12 w 112"/>
                              <a:gd name="T14" fmla="+- 0 1599 1352"/>
                              <a:gd name="T15" fmla="*/ 1599 h 290"/>
                              <a:gd name="T16" fmla="+- 0 8851 8751"/>
                              <a:gd name="T17" fmla="*/ T16 w 112"/>
                              <a:gd name="T18" fmla="+- 0 1588 1352"/>
                              <a:gd name="T19" fmla="*/ 1588 h 290"/>
                              <a:gd name="T20" fmla="+- 0 8855 8751"/>
                              <a:gd name="T21" fmla="*/ T20 w 112"/>
                              <a:gd name="T22" fmla="+- 0 1576 1352"/>
                              <a:gd name="T23" fmla="*/ 1576 h 290"/>
                              <a:gd name="T24" fmla="+- 0 8856 8751"/>
                              <a:gd name="T25" fmla="*/ T24 w 112"/>
                              <a:gd name="T26" fmla="+- 0 1563 1352"/>
                              <a:gd name="T27" fmla="*/ 1563 h 290"/>
                              <a:gd name="T28" fmla="+- 0 8859 8751"/>
                              <a:gd name="T29" fmla="*/ T28 w 112"/>
                              <a:gd name="T30" fmla="+- 0 1552 1352"/>
                              <a:gd name="T31" fmla="*/ 1552 h 290"/>
                              <a:gd name="T32" fmla="+- 0 8862 8751"/>
                              <a:gd name="T33" fmla="*/ T32 w 112"/>
                              <a:gd name="T34" fmla="+- 0 1540 1352"/>
                              <a:gd name="T35" fmla="*/ 1540 h 290"/>
                              <a:gd name="T36" fmla="+- 0 8860 8751"/>
                              <a:gd name="T37" fmla="*/ T36 w 112"/>
                              <a:gd name="T38" fmla="+- 0 1528 1352"/>
                              <a:gd name="T39" fmla="*/ 1528 h 290"/>
                              <a:gd name="T40" fmla="+- 0 8860 8751"/>
                              <a:gd name="T41" fmla="*/ T40 w 112"/>
                              <a:gd name="T42" fmla="+- 0 1515 1352"/>
                              <a:gd name="T43" fmla="*/ 1515 h 290"/>
                              <a:gd name="T44" fmla="+- 0 8859 8751"/>
                              <a:gd name="T45" fmla="*/ T44 w 112"/>
                              <a:gd name="T46" fmla="+- 0 1503 1352"/>
                              <a:gd name="T47" fmla="*/ 1503 h 290"/>
                              <a:gd name="T48" fmla="+- 0 8856 8751"/>
                              <a:gd name="T49" fmla="*/ T48 w 112"/>
                              <a:gd name="T50" fmla="+- 0 1491 1352"/>
                              <a:gd name="T51" fmla="*/ 1491 h 290"/>
                              <a:gd name="T52" fmla="+- 0 8853 8751"/>
                              <a:gd name="T53" fmla="*/ T52 w 112"/>
                              <a:gd name="T54" fmla="+- 0 1480 1352"/>
                              <a:gd name="T55" fmla="*/ 1480 h 290"/>
                              <a:gd name="T56" fmla="+- 0 8849 8751"/>
                              <a:gd name="T57" fmla="*/ T56 w 112"/>
                              <a:gd name="T58" fmla="+- 0 1469 1352"/>
                              <a:gd name="T59" fmla="*/ 1469 h 290"/>
                              <a:gd name="T60" fmla="+- 0 8847 8751"/>
                              <a:gd name="T61" fmla="*/ T60 w 112"/>
                              <a:gd name="T62" fmla="+- 0 1457 1352"/>
                              <a:gd name="T63" fmla="*/ 1457 h 290"/>
                              <a:gd name="T64" fmla="+- 0 8841 8751"/>
                              <a:gd name="T65" fmla="*/ T64 w 112"/>
                              <a:gd name="T66" fmla="+- 0 1447 1352"/>
                              <a:gd name="T67" fmla="*/ 1447 h 290"/>
                              <a:gd name="T68" fmla="+- 0 8837 8751"/>
                              <a:gd name="T69" fmla="*/ T68 w 112"/>
                              <a:gd name="T70" fmla="+- 0 1436 1352"/>
                              <a:gd name="T71" fmla="*/ 1436 h 290"/>
                              <a:gd name="T72" fmla="+- 0 8830 8751"/>
                              <a:gd name="T73" fmla="*/ T72 w 112"/>
                              <a:gd name="T74" fmla="+- 0 1426 1352"/>
                              <a:gd name="T75" fmla="*/ 1426 h 290"/>
                              <a:gd name="T76" fmla="+- 0 8824 8751"/>
                              <a:gd name="T77" fmla="*/ T76 w 112"/>
                              <a:gd name="T78" fmla="+- 0 1416 1352"/>
                              <a:gd name="T79" fmla="*/ 1416 h 290"/>
                              <a:gd name="T80" fmla="+- 0 8818 8751"/>
                              <a:gd name="T81" fmla="*/ T80 w 112"/>
                              <a:gd name="T82" fmla="+- 0 1407 1352"/>
                              <a:gd name="T83" fmla="*/ 1407 h 290"/>
                              <a:gd name="T84" fmla="+- 0 8809 8751"/>
                              <a:gd name="T85" fmla="*/ T84 w 112"/>
                              <a:gd name="T86" fmla="+- 0 1396 1352"/>
                              <a:gd name="T87" fmla="*/ 1396 h 290"/>
                              <a:gd name="T88" fmla="+- 0 8802 8751"/>
                              <a:gd name="T89" fmla="*/ T88 w 112"/>
                              <a:gd name="T90" fmla="+- 0 1388 1352"/>
                              <a:gd name="T91" fmla="*/ 1388 h 290"/>
                              <a:gd name="T92" fmla="+- 0 8794 8751"/>
                              <a:gd name="T93" fmla="*/ T92 w 112"/>
                              <a:gd name="T94" fmla="+- 0 1379 1352"/>
                              <a:gd name="T95" fmla="*/ 1379 h 290"/>
                              <a:gd name="T96" fmla="+- 0 8783 8751"/>
                              <a:gd name="T97" fmla="*/ T96 w 112"/>
                              <a:gd name="T98" fmla="+- 0 1371 1352"/>
                              <a:gd name="T99" fmla="*/ 1371 h 290"/>
                              <a:gd name="T100" fmla="+- 0 8777 8751"/>
                              <a:gd name="T101" fmla="*/ T100 w 112"/>
                              <a:gd name="T102" fmla="+- 0 1365 1352"/>
                              <a:gd name="T103" fmla="*/ 1365 h 290"/>
                              <a:gd name="T104" fmla="+- 0 8774 8751"/>
                              <a:gd name="T105" fmla="*/ T104 w 112"/>
                              <a:gd name="T106" fmla="+- 0 1360 1352"/>
                              <a:gd name="T107" fmla="*/ 1360 h 290"/>
                              <a:gd name="T108" fmla="+- 0 8767 8751"/>
                              <a:gd name="T109" fmla="*/ T108 w 112"/>
                              <a:gd name="T110" fmla="+- 0 1360 1352"/>
                              <a:gd name="T111" fmla="*/ 1360 h 290"/>
                              <a:gd name="T112" fmla="+- 0 8765 8751"/>
                              <a:gd name="T113" fmla="*/ T112 w 112"/>
                              <a:gd name="T114" fmla="+- 0 1367 1352"/>
                              <a:gd name="T115" fmla="*/ 1367 h 290"/>
                              <a:gd name="T116" fmla="+- 0 8761 8751"/>
                              <a:gd name="T117" fmla="*/ T116 w 112"/>
                              <a:gd name="T118" fmla="+- 0 1372 1352"/>
                              <a:gd name="T119" fmla="*/ 1372 h 290"/>
                              <a:gd name="T120" fmla="+- 0 8758 8751"/>
                              <a:gd name="T121" fmla="*/ T120 w 112"/>
                              <a:gd name="T122" fmla="+- 0 1385 1352"/>
                              <a:gd name="T123" fmla="*/ 1385 h 290"/>
                              <a:gd name="T124" fmla="+- 0 8755 8751"/>
                              <a:gd name="T125" fmla="*/ T124 w 112"/>
                              <a:gd name="T126" fmla="+- 0 1397 1352"/>
                              <a:gd name="T127" fmla="*/ 1397 h 290"/>
                              <a:gd name="T128" fmla="+- 0 8755 8751"/>
                              <a:gd name="T129" fmla="*/ T128 w 112"/>
                              <a:gd name="T130" fmla="+- 0 1408 1352"/>
                              <a:gd name="T131" fmla="*/ 1408 h 290"/>
                              <a:gd name="T132" fmla="+- 0 8753 8751"/>
                              <a:gd name="T133" fmla="*/ T132 w 112"/>
                              <a:gd name="T134" fmla="+- 0 1419 1352"/>
                              <a:gd name="T135" fmla="*/ 1419 h 290"/>
                              <a:gd name="T136" fmla="+- 0 8752 8751"/>
                              <a:gd name="T137" fmla="*/ T136 w 112"/>
                              <a:gd name="T138" fmla="+- 0 1430 1352"/>
                              <a:gd name="T139" fmla="*/ 1430 h 290"/>
                              <a:gd name="T140" fmla="+- 0 8751 8751"/>
                              <a:gd name="T141" fmla="*/ T140 w 112"/>
                              <a:gd name="T142" fmla="+- 0 1442 1352"/>
                              <a:gd name="T143" fmla="*/ 1442 h 290"/>
                              <a:gd name="T144" fmla="+- 0 8751 8751"/>
                              <a:gd name="T145" fmla="*/ T144 w 112"/>
                              <a:gd name="T146" fmla="+- 0 1454 1352"/>
                              <a:gd name="T147" fmla="*/ 1454 h 290"/>
                              <a:gd name="T148" fmla="+- 0 8751 8751"/>
                              <a:gd name="T149" fmla="*/ T148 w 112"/>
                              <a:gd name="T150" fmla="+- 0 1464 1352"/>
                              <a:gd name="T151" fmla="*/ 1464 h 290"/>
                              <a:gd name="T152" fmla="+- 0 8752 8751"/>
                              <a:gd name="T153" fmla="*/ T152 w 112"/>
                              <a:gd name="T154" fmla="+- 0 1474 1352"/>
                              <a:gd name="T155" fmla="*/ 1474 h 290"/>
                              <a:gd name="T156" fmla="+- 0 8752 8751"/>
                              <a:gd name="T157" fmla="*/ T156 w 112"/>
                              <a:gd name="T158" fmla="+- 0 1488 1352"/>
                              <a:gd name="T159" fmla="*/ 1488 h 290"/>
                              <a:gd name="T160" fmla="+- 0 8754 8751"/>
                              <a:gd name="T161" fmla="*/ T160 w 112"/>
                              <a:gd name="T162" fmla="+- 0 1497 1352"/>
                              <a:gd name="T163" fmla="*/ 1497 h 290"/>
                              <a:gd name="T164" fmla="+- 0 8759 8751"/>
                              <a:gd name="T165" fmla="*/ T164 w 112"/>
                              <a:gd name="T166" fmla="+- 0 1510 1352"/>
                              <a:gd name="T167" fmla="*/ 1510 h 290"/>
                              <a:gd name="T168" fmla="+- 0 8760 8751"/>
                              <a:gd name="T169" fmla="*/ T168 w 112"/>
                              <a:gd name="T170" fmla="+- 0 1521 1352"/>
                              <a:gd name="T171" fmla="*/ 1521 h 290"/>
                              <a:gd name="T172" fmla="+- 0 8765 8751"/>
                              <a:gd name="T173" fmla="*/ T172 w 112"/>
                              <a:gd name="T174" fmla="+- 0 1533 1352"/>
                              <a:gd name="T175" fmla="*/ 1533 h 290"/>
                              <a:gd name="T176" fmla="+- 0 8770 8751"/>
                              <a:gd name="T177" fmla="*/ T176 w 112"/>
                              <a:gd name="T178" fmla="+- 0 1544 1352"/>
                              <a:gd name="T179" fmla="*/ 1544 h 290"/>
                              <a:gd name="T180" fmla="+- 0 8775 8751"/>
                              <a:gd name="T181" fmla="*/ T180 w 112"/>
                              <a:gd name="T182" fmla="+- 0 1556 1352"/>
                              <a:gd name="T183" fmla="*/ 1556 h 290"/>
                              <a:gd name="T184" fmla="+- 0 8781 8751"/>
                              <a:gd name="T185" fmla="*/ T184 w 112"/>
                              <a:gd name="T186" fmla="+- 0 1567 1352"/>
                              <a:gd name="T187" fmla="*/ 1567 h 290"/>
                              <a:gd name="T188" fmla="+- 0 8788 8751"/>
                              <a:gd name="T189" fmla="*/ T188 w 112"/>
                              <a:gd name="T190" fmla="+- 0 1579 1352"/>
                              <a:gd name="T191" fmla="*/ 1579 h 290"/>
                              <a:gd name="T192" fmla="+- 0 8796 8751"/>
                              <a:gd name="T193" fmla="*/ T192 w 112"/>
                              <a:gd name="T194" fmla="+- 0 1588 1352"/>
                              <a:gd name="T195" fmla="*/ 1588 h 290"/>
                              <a:gd name="T196" fmla="+- 0 8803 8751"/>
                              <a:gd name="T197" fmla="*/ T196 w 112"/>
                              <a:gd name="T198" fmla="+- 0 1598 1352"/>
                              <a:gd name="T199" fmla="*/ 1598 h 290"/>
                              <a:gd name="T200" fmla="+- 0 8810 8751"/>
                              <a:gd name="T201" fmla="*/ T200 w 112"/>
                              <a:gd name="T202" fmla="+- 0 1607 1352"/>
                              <a:gd name="T203" fmla="*/ 1607 h 290"/>
                              <a:gd name="T204" fmla="+- 0 8820 8751"/>
                              <a:gd name="T205" fmla="*/ T204 w 112"/>
                              <a:gd name="T206" fmla="+- 0 1617 1352"/>
                              <a:gd name="T207" fmla="*/ 1617 h 290"/>
                              <a:gd name="T208" fmla="+- 0 8827 8751"/>
                              <a:gd name="T209" fmla="*/ T208 w 112"/>
                              <a:gd name="T210" fmla="+- 0 1627 1352"/>
                              <a:gd name="T211" fmla="*/ 1627 h 290"/>
                              <a:gd name="T212" fmla="+- 0 8835 8751"/>
                              <a:gd name="T213" fmla="*/ T212 w 112"/>
                              <a:gd name="T214" fmla="+- 0 1636 1352"/>
                              <a:gd name="T215" fmla="*/ 1636 h 290"/>
                              <a:gd name="T216" fmla="+- 0 8839 8751"/>
                              <a:gd name="T217" fmla="*/ T216 w 112"/>
                              <a:gd name="T218" fmla="+- 0 1641 1352"/>
                              <a:gd name="T219" fmla="*/ 1641 h 29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12" h="290">
                                <a:moveTo>
                                  <a:pt x="88" y="290"/>
                                </a:moveTo>
                                <a:lnTo>
                                  <a:pt x="89" y="283"/>
                                </a:lnTo>
                                <a:lnTo>
                                  <a:pt x="91" y="276"/>
                                </a:lnTo>
                                <a:lnTo>
                                  <a:pt x="92" y="272"/>
                                </a:lnTo>
                                <a:lnTo>
                                  <a:pt x="93" y="265"/>
                                </a:lnTo>
                                <a:lnTo>
                                  <a:pt x="95" y="260"/>
                                </a:lnTo>
                                <a:lnTo>
                                  <a:pt x="96" y="254"/>
                                </a:lnTo>
                                <a:lnTo>
                                  <a:pt x="97" y="247"/>
                                </a:lnTo>
                                <a:lnTo>
                                  <a:pt x="99" y="241"/>
                                </a:lnTo>
                                <a:lnTo>
                                  <a:pt x="100" y="236"/>
                                </a:lnTo>
                                <a:lnTo>
                                  <a:pt x="101" y="231"/>
                                </a:lnTo>
                                <a:lnTo>
                                  <a:pt x="104" y="224"/>
                                </a:lnTo>
                                <a:lnTo>
                                  <a:pt x="104" y="218"/>
                                </a:lnTo>
                                <a:lnTo>
                                  <a:pt x="105" y="211"/>
                                </a:lnTo>
                                <a:lnTo>
                                  <a:pt x="108" y="205"/>
                                </a:lnTo>
                                <a:lnTo>
                                  <a:pt x="108" y="200"/>
                                </a:lnTo>
                                <a:lnTo>
                                  <a:pt x="109" y="193"/>
                                </a:lnTo>
                                <a:lnTo>
                                  <a:pt x="111" y="188"/>
                                </a:lnTo>
                                <a:lnTo>
                                  <a:pt x="110" y="182"/>
                                </a:lnTo>
                                <a:lnTo>
                                  <a:pt x="109" y="176"/>
                                </a:lnTo>
                                <a:lnTo>
                                  <a:pt x="110" y="170"/>
                                </a:lnTo>
                                <a:lnTo>
                                  <a:pt x="109" y="163"/>
                                </a:lnTo>
                                <a:lnTo>
                                  <a:pt x="109" y="158"/>
                                </a:lnTo>
                                <a:lnTo>
                                  <a:pt x="108" y="151"/>
                                </a:lnTo>
                                <a:lnTo>
                                  <a:pt x="107" y="145"/>
                                </a:lnTo>
                                <a:lnTo>
                                  <a:pt x="105" y="139"/>
                                </a:lnTo>
                                <a:lnTo>
                                  <a:pt x="104" y="134"/>
                                </a:lnTo>
                                <a:lnTo>
                                  <a:pt x="102" y="128"/>
                                </a:lnTo>
                                <a:lnTo>
                                  <a:pt x="102" y="122"/>
                                </a:lnTo>
                                <a:lnTo>
                                  <a:pt x="98" y="117"/>
                                </a:lnTo>
                                <a:lnTo>
                                  <a:pt x="97" y="111"/>
                                </a:lnTo>
                                <a:lnTo>
                                  <a:pt x="96" y="105"/>
                                </a:lnTo>
                                <a:lnTo>
                                  <a:pt x="92" y="100"/>
                                </a:lnTo>
                                <a:lnTo>
                                  <a:pt x="90" y="95"/>
                                </a:lnTo>
                                <a:lnTo>
                                  <a:pt x="87" y="90"/>
                                </a:lnTo>
                                <a:lnTo>
                                  <a:pt x="86" y="84"/>
                                </a:lnTo>
                                <a:lnTo>
                                  <a:pt x="82" y="79"/>
                                </a:lnTo>
                                <a:lnTo>
                                  <a:pt x="79" y="74"/>
                                </a:lnTo>
                                <a:lnTo>
                                  <a:pt x="75" y="69"/>
                                </a:lnTo>
                                <a:lnTo>
                                  <a:pt x="73" y="64"/>
                                </a:lnTo>
                                <a:lnTo>
                                  <a:pt x="69" y="60"/>
                                </a:lnTo>
                                <a:lnTo>
                                  <a:pt x="67" y="55"/>
                                </a:lnTo>
                                <a:lnTo>
                                  <a:pt x="63" y="50"/>
                                </a:lnTo>
                                <a:lnTo>
                                  <a:pt x="58" y="44"/>
                                </a:lnTo>
                                <a:lnTo>
                                  <a:pt x="55" y="40"/>
                                </a:lnTo>
                                <a:lnTo>
                                  <a:pt x="51" y="36"/>
                                </a:lnTo>
                                <a:lnTo>
                                  <a:pt x="47" y="31"/>
                                </a:lnTo>
                                <a:lnTo>
                                  <a:pt x="43" y="27"/>
                                </a:lnTo>
                                <a:lnTo>
                                  <a:pt x="39" y="24"/>
                                </a:lnTo>
                                <a:lnTo>
                                  <a:pt x="32" y="19"/>
                                </a:lnTo>
                                <a:lnTo>
                                  <a:pt x="30" y="14"/>
                                </a:lnTo>
                                <a:lnTo>
                                  <a:pt x="26" y="13"/>
                                </a:lnTo>
                                <a:lnTo>
                                  <a:pt x="24" y="9"/>
                                </a:lnTo>
                                <a:lnTo>
                                  <a:pt x="23" y="8"/>
                                </a:lnTo>
                                <a:lnTo>
                                  <a:pt x="16" y="0"/>
                                </a:lnTo>
                                <a:lnTo>
                                  <a:pt x="16" y="8"/>
                                </a:lnTo>
                                <a:lnTo>
                                  <a:pt x="16" y="10"/>
                                </a:lnTo>
                                <a:lnTo>
                                  <a:pt x="14" y="15"/>
                                </a:lnTo>
                                <a:lnTo>
                                  <a:pt x="14" y="18"/>
                                </a:lnTo>
                                <a:lnTo>
                                  <a:pt x="10" y="20"/>
                                </a:lnTo>
                                <a:lnTo>
                                  <a:pt x="9" y="29"/>
                                </a:lnTo>
                                <a:lnTo>
                                  <a:pt x="7" y="33"/>
                                </a:lnTo>
                                <a:lnTo>
                                  <a:pt x="6" y="39"/>
                                </a:lnTo>
                                <a:lnTo>
                                  <a:pt x="4" y="45"/>
                                </a:lnTo>
                                <a:lnTo>
                                  <a:pt x="3" y="51"/>
                                </a:lnTo>
                                <a:lnTo>
                                  <a:pt x="4" y="56"/>
                                </a:lnTo>
                                <a:lnTo>
                                  <a:pt x="2" y="62"/>
                                </a:lnTo>
                                <a:lnTo>
                                  <a:pt x="2" y="67"/>
                                </a:lnTo>
                                <a:lnTo>
                                  <a:pt x="0" y="73"/>
                                </a:lnTo>
                                <a:lnTo>
                                  <a:pt x="1" y="78"/>
                                </a:lnTo>
                                <a:lnTo>
                                  <a:pt x="0" y="83"/>
                                </a:lnTo>
                                <a:lnTo>
                                  <a:pt x="0" y="90"/>
                                </a:lnTo>
                                <a:lnTo>
                                  <a:pt x="0" y="95"/>
                                </a:lnTo>
                                <a:lnTo>
                                  <a:pt x="0" y="102"/>
                                </a:lnTo>
                                <a:lnTo>
                                  <a:pt x="0" y="107"/>
                                </a:lnTo>
                                <a:lnTo>
                                  <a:pt x="0" y="112"/>
                                </a:lnTo>
                                <a:lnTo>
                                  <a:pt x="1" y="119"/>
                                </a:lnTo>
                                <a:lnTo>
                                  <a:pt x="1" y="122"/>
                                </a:lnTo>
                                <a:lnTo>
                                  <a:pt x="1" y="128"/>
                                </a:lnTo>
                                <a:lnTo>
                                  <a:pt x="1" y="136"/>
                                </a:lnTo>
                                <a:lnTo>
                                  <a:pt x="1" y="142"/>
                                </a:lnTo>
                                <a:lnTo>
                                  <a:pt x="3" y="145"/>
                                </a:lnTo>
                                <a:lnTo>
                                  <a:pt x="5" y="151"/>
                                </a:lnTo>
                                <a:lnTo>
                                  <a:pt x="8" y="158"/>
                                </a:lnTo>
                                <a:lnTo>
                                  <a:pt x="8" y="163"/>
                                </a:lnTo>
                                <a:lnTo>
                                  <a:pt x="9" y="169"/>
                                </a:lnTo>
                                <a:lnTo>
                                  <a:pt x="12" y="176"/>
                                </a:lnTo>
                                <a:lnTo>
                                  <a:pt x="14" y="181"/>
                                </a:lnTo>
                                <a:lnTo>
                                  <a:pt x="16" y="187"/>
                                </a:lnTo>
                                <a:lnTo>
                                  <a:pt x="19" y="192"/>
                                </a:lnTo>
                                <a:lnTo>
                                  <a:pt x="21" y="198"/>
                                </a:lnTo>
                                <a:lnTo>
                                  <a:pt x="24" y="204"/>
                                </a:lnTo>
                                <a:lnTo>
                                  <a:pt x="27" y="210"/>
                                </a:lnTo>
                                <a:lnTo>
                                  <a:pt x="30" y="215"/>
                                </a:lnTo>
                                <a:lnTo>
                                  <a:pt x="34" y="220"/>
                                </a:lnTo>
                                <a:lnTo>
                                  <a:pt x="37" y="227"/>
                                </a:lnTo>
                                <a:lnTo>
                                  <a:pt x="41" y="231"/>
                                </a:lnTo>
                                <a:lnTo>
                                  <a:pt x="45" y="236"/>
                                </a:lnTo>
                                <a:lnTo>
                                  <a:pt x="48" y="241"/>
                                </a:lnTo>
                                <a:lnTo>
                                  <a:pt x="52" y="246"/>
                                </a:lnTo>
                                <a:lnTo>
                                  <a:pt x="56" y="252"/>
                                </a:lnTo>
                                <a:lnTo>
                                  <a:pt x="59" y="255"/>
                                </a:lnTo>
                                <a:lnTo>
                                  <a:pt x="64" y="261"/>
                                </a:lnTo>
                                <a:lnTo>
                                  <a:pt x="69" y="265"/>
                                </a:lnTo>
                                <a:lnTo>
                                  <a:pt x="72" y="270"/>
                                </a:lnTo>
                                <a:lnTo>
                                  <a:pt x="76" y="275"/>
                                </a:lnTo>
                                <a:lnTo>
                                  <a:pt x="79" y="280"/>
                                </a:lnTo>
                                <a:lnTo>
                                  <a:pt x="84" y="284"/>
                                </a:lnTo>
                                <a:lnTo>
                                  <a:pt x="88" y="290"/>
                                </a:lnTo>
                                <a:lnTo>
                                  <a:pt x="88" y="289"/>
                                </a:lnTo>
                                <a:lnTo>
                                  <a:pt x="88" y="290"/>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6" name="Freeform 533"/>
                        <wps:cNvSpPr>
                          <a:spLocks/>
                        </wps:cNvSpPr>
                        <wps:spPr bwMode="auto">
                          <a:xfrm>
                            <a:off x="8771" y="1370"/>
                            <a:ext cx="69" cy="270"/>
                          </a:xfrm>
                          <a:custGeom>
                            <a:avLst/>
                            <a:gdLst>
                              <a:gd name="T0" fmla="+- 0 8771 8771"/>
                              <a:gd name="T1" fmla="*/ T0 w 69"/>
                              <a:gd name="T2" fmla="+- 0 1371 1371"/>
                              <a:gd name="T3" fmla="*/ 1371 h 270"/>
                              <a:gd name="T4" fmla="+- 0 8786 8771"/>
                              <a:gd name="T5" fmla="*/ T4 w 69"/>
                              <a:gd name="T6" fmla="+- 0 1435 1371"/>
                              <a:gd name="T7" fmla="*/ 1435 h 270"/>
                              <a:gd name="T8" fmla="+- 0 8802 8771"/>
                              <a:gd name="T9" fmla="*/ T8 w 69"/>
                              <a:gd name="T10" fmla="+- 0 1504 1371"/>
                              <a:gd name="T11" fmla="*/ 1504 h 270"/>
                              <a:gd name="T12" fmla="+- 0 8819 8771"/>
                              <a:gd name="T13" fmla="*/ T12 w 69"/>
                              <a:gd name="T14" fmla="+- 0 1574 1371"/>
                              <a:gd name="T15" fmla="*/ 1574 h 270"/>
                              <a:gd name="T16" fmla="+- 0 8838 8771"/>
                              <a:gd name="T17" fmla="*/ T16 w 69"/>
                              <a:gd name="T18" fmla="+- 0 1639 1371"/>
                              <a:gd name="T19" fmla="*/ 1639 h 270"/>
                              <a:gd name="T20" fmla="+- 0 8838 8771"/>
                              <a:gd name="T21" fmla="*/ T20 w 69"/>
                              <a:gd name="T22" fmla="+- 0 1640 1371"/>
                              <a:gd name="T23" fmla="*/ 1640 h 270"/>
                              <a:gd name="T24" fmla="+- 0 8839 8771"/>
                              <a:gd name="T25" fmla="*/ T24 w 69"/>
                              <a:gd name="T26" fmla="+- 0 1640 1371"/>
                              <a:gd name="T27" fmla="*/ 1640 h 270"/>
                              <a:gd name="T28" fmla="+- 0 8839 8771"/>
                              <a:gd name="T29" fmla="*/ T28 w 69"/>
                              <a:gd name="T30" fmla="+- 0 1639 1371"/>
                              <a:gd name="T31" fmla="*/ 1639 h 270"/>
                              <a:gd name="T32" fmla="+- 0 8822 8771"/>
                              <a:gd name="T33" fmla="*/ T32 w 69"/>
                              <a:gd name="T34" fmla="+- 0 1578 1371"/>
                              <a:gd name="T35" fmla="*/ 1578 h 270"/>
                              <a:gd name="T36" fmla="+- 0 8804 8771"/>
                              <a:gd name="T37" fmla="*/ T36 w 69"/>
                              <a:gd name="T38" fmla="+- 0 1508 1371"/>
                              <a:gd name="T39" fmla="*/ 1508 h 270"/>
                              <a:gd name="T40" fmla="+- 0 8787 8771"/>
                              <a:gd name="T41" fmla="*/ T40 w 69"/>
                              <a:gd name="T42" fmla="+- 0 1437 1371"/>
                              <a:gd name="T43" fmla="*/ 1437 h 270"/>
                              <a:gd name="T44" fmla="+- 0 8771 8771"/>
                              <a:gd name="T45" fmla="*/ T44 w 69"/>
                              <a:gd name="T46" fmla="+- 0 1371 1371"/>
                              <a:gd name="T47" fmla="*/ 1371 h 27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9" h="270">
                                <a:moveTo>
                                  <a:pt x="0" y="0"/>
                                </a:moveTo>
                                <a:lnTo>
                                  <a:pt x="15" y="64"/>
                                </a:lnTo>
                                <a:lnTo>
                                  <a:pt x="31" y="133"/>
                                </a:lnTo>
                                <a:lnTo>
                                  <a:pt x="48" y="203"/>
                                </a:lnTo>
                                <a:lnTo>
                                  <a:pt x="67" y="268"/>
                                </a:lnTo>
                                <a:lnTo>
                                  <a:pt x="67" y="269"/>
                                </a:lnTo>
                                <a:lnTo>
                                  <a:pt x="68" y="269"/>
                                </a:lnTo>
                                <a:lnTo>
                                  <a:pt x="68" y="268"/>
                                </a:lnTo>
                                <a:lnTo>
                                  <a:pt x="51" y="207"/>
                                </a:lnTo>
                                <a:lnTo>
                                  <a:pt x="33" y="137"/>
                                </a:lnTo>
                                <a:lnTo>
                                  <a:pt x="16" y="66"/>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97" name="Picture 534"/>
                          <pic:cNvPicPr>
                            <a:picLocks noChangeAspect="1" noChangeArrowheads="1"/>
                          </pic:cNvPicPr>
                        </pic:nvPicPr>
                        <pic:blipFill>
                          <a:blip r:embed="rId308">
                            <a:extLst>
                              <a:ext uri="{28A0092B-C50C-407E-A947-70E740481C1C}">
                                <a14:useLocalDpi xmlns:a14="http://schemas.microsoft.com/office/drawing/2010/main" val="0"/>
                              </a:ext>
                            </a:extLst>
                          </a:blip>
                          <a:srcRect/>
                          <a:stretch>
                            <a:fillRect/>
                          </a:stretch>
                        </pic:blipFill>
                        <pic:spPr bwMode="auto">
                          <a:xfrm>
                            <a:off x="8831" y="1422"/>
                            <a:ext cx="108"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298" name="Freeform 535"/>
                        <wps:cNvSpPr>
                          <a:spLocks/>
                        </wps:cNvSpPr>
                        <wps:spPr bwMode="auto">
                          <a:xfrm>
                            <a:off x="8831" y="1422"/>
                            <a:ext cx="108" cy="293"/>
                          </a:xfrm>
                          <a:custGeom>
                            <a:avLst/>
                            <a:gdLst>
                              <a:gd name="T0" fmla="+- 0 8856 8832"/>
                              <a:gd name="T1" fmla="*/ T0 w 108"/>
                              <a:gd name="T2" fmla="+- 0 1709 1422"/>
                              <a:gd name="T3" fmla="*/ 1709 h 293"/>
                              <a:gd name="T4" fmla="+- 0 8863 8832"/>
                              <a:gd name="T5" fmla="*/ T4 w 108"/>
                              <a:gd name="T6" fmla="+- 0 1700 1422"/>
                              <a:gd name="T7" fmla="*/ 1700 h 293"/>
                              <a:gd name="T8" fmla="+- 0 8871 8832"/>
                              <a:gd name="T9" fmla="*/ T8 w 108"/>
                              <a:gd name="T10" fmla="+- 0 1690 1422"/>
                              <a:gd name="T11" fmla="*/ 1690 h 293"/>
                              <a:gd name="T12" fmla="+- 0 8879 8832"/>
                              <a:gd name="T13" fmla="*/ T12 w 108"/>
                              <a:gd name="T14" fmla="+- 0 1680 1422"/>
                              <a:gd name="T15" fmla="*/ 1680 h 293"/>
                              <a:gd name="T16" fmla="+- 0 8886 8832"/>
                              <a:gd name="T17" fmla="*/ T16 w 108"/>
                              <a:gd name="T18" fmla="+- 0 1671 1422"/>
                              <a:gd name="T19" fmla="*/ 1671 h 293"/>
                              <a:gd name="T20" fmla="+- 0 8895 8832"/>
                              <a:gd name="T21" fmla="*/ T20 w 108"/>
                              <a:gd name="T22" fmla="+- 0 1663 1422"/>
                              <a:gd name="T23" fmla="*/ 1663 h 293"/>
                              <a:gd name="T24" fmla="+- 0 8902 8832"/>
                              <a:gd name="T25" fmla="*/ T24 w 108"/>
                              <a:gd name="T26" fmla="+- 0 1651 1422"/>
                              <a:gd name="T27" fmla="*/ 1651 h 293"/>
                              <a:gd name="T28" fmla="+- 0 8909 8832"/>
                              <a:gd name="T29" fmla="*/ T28 w 108"/>
                              <a:gd name="T30" fmla="+- 0 1642 1422"/>
                              <a:gd name="T31" fmla="*/ 1642 h 293"/>
                              <a:gd name="T32" fmla="+- 0 8917 8832"/>
                              <a:gd name="T33" fmla="*/ T32 w 108"/>
                              <a:gd name="T34" fmla="+- 0 1633 1422"/>
                              <a:gd name="T35" fmla="*/ 1633 h 293"/>
                              <a:gd name="T36" fmla="+- 0 8921 8832"/>
                              <a:gd name="T37" fmla="*/ T36 w 108"/>
                              <a:gd name="T38" fmla="+- 0 1622 1422"/>
                              <a:gd name="T39" fmla="*/ 1622 h 293"/>
                              <a:gd name="T40" fmla="+- 0 8926 8832"/>
                              <a:gd name="T41" fmla="*/ T40 w 108"/>
                              <a:gd name="T42" fmla="+- 0 1610 1422"/>
                              <a:gd name="T43" fmla="*/ 1610 h 293"/>
                              <a:gd name="T44" fmla="+- 0 8930 8832"/>
                              <a:gd name="T45" fmla="*/ T44 w 108"/>
                              <a:gd name="T46" fmla="+- 0 1599 1422"/>
                              <a:gd name="T47" fmla="*/ 1599 h 293"/>
                              <a:gd name="T48" fmla="+- 0 8933 8832"/>
                              <a:gd name="T49" fmla="*/ T48 w 108"/>
                              <a:gd name="T50" fmla="+- 0 1587 1422"/>
                              <a:gd name="T51" fmla="*/ 1587 h 293"/>
                              <a:gd name="T52" fmla="+- 0 8936 8832"/>
                              <a:gd name="T53" fmla="*/ T52 w 108"/>
                              <a:gd name="T54" fmla="+- 0 1575 1422"/>
                              <a:gd name="T55" fmla="*/ 1575 h 293"/>
                              <a:gd name="T56" fmla="+- 0 8937 8832"/>
                              <a:gd name="T57" fmla="*/ T56 w 108"/>
                              <a:gd name="T58" fmla="+- 0 1564 1422"/>
                              <a:gd name="T59" fmla="*/ 1564 h 293"/>
                              <a:gd name="T60" fmla="+- 0 8940 8832"/>
                              <a:gd name="T61" fmla="*/ T60 w 108"/>
                              <a:gd name="T62" fmla="+- 0 1552 1422"/>
                              <a:gd name="T63" fmla="*/ 1552 h 293"/>
                              <a:gd name="T64" fmla="+- 0 8939 8832"/>
                              <a:gd name="T65" fmla="*/ T64 w 108"/>
                              <a:gd name="T66" fmla="+- 0 1540 1422"/>
                              <a:gd name="T67" fmla="*/ 1540 h 293"/>
                              <a:gd name="T68" fmla="+- 0 8940 8832"/>
                              <a:gd name="T69" fmla="*/ T68 w 108"/>
                              <a:gd name="T70" fmla="+- 0 1528 1422"/>
                              <a:gd name="T71" fmla="*/ 1528 h 293"/>
                              <a:gd name="T72" fmla="+- 0 8938 8832"/>
                              <a:gd name="T73" fmla="*/ T72 w 108"/>
                              <a:gd name="T74" fmla="+- 0 1517 1422"/>
                              <a:gd name="T75" fmla="*/ 1517 h 293"/>
                              <a:gd name="T76" fmla="+- 0 8937 8832"/>
                              <a:gd name="T77" fmla="*/ T76 w 108"/>
                              <a:gd name="T78" fmla="+- 0 1505 1422"/>
                              <a:gd name="T79" fmla="*/ 1505 h 293"/>
                              <a:gd name="T80" fmla="+- 0 8935 8832"/>
                              <a:gd name="T81" fmla="*/ T80 w 108"/>
                              <a:gd name="T82" fmla="+- 0 1494 1422"/>
                              <a:gd name="T83" fmla="*/ 1494 h 293"/>
                              <a:gd name="T84" fmla="+- 0 8932 8832"/>
                              <a:gd name="T85" fmla="*/ T84 w 108"/>
                              <a:gd name="T86" fmla="+- 0 1481 1422"/>
                              <a:gd name="T87" fmla="*/ 1481 h 293"/>
                              <a:gd name="T88" fmla="+- 0 8930 8832"/>
                              <a:gd name="T89" fmla="*/ T88 w 108"/>
                              <a:gd name="T90" fmla="+- 0 1470 1422"/>
                              <a:gd name="T91" fmla="*/ 1470 h 293"/>
                              <a:gd name="T92" fmla="+- 0 8926 8832"/>
                              <a:gd name="T93" fmla="*/ T92 w 108"/>
                              <a:gd name="T94" fmla="+- 0 1459 1422"/>
                              <a:gd name="T95" fmla="*/ 1459 h 293"/>
                              <a:gd name="T96" fmla="+- 0 8920 8832"/>
                              <a:gd name="T97" fmla="*/ T96 w 108"/>
                              <a:gd name="T98" fmla="+- 0 1447 1422"/>
                              <a:gd name="T99" fmla="*/ 1447 h 293"/>
                              <a:gd name="T100" fmla="+- 0 8917 8832"/>
                              <a:gd name="T101" fmla="*/ T100 w 108"/>
                              <a:gd name="T102" fmla="+- 0 1438 1422"/>
                              <a:gd name="T103" fmla="*/ 1438 h 293"/>
                              <a:gd name="T104" fmla="+- 0 8916 8832"/>
                              <a:gd name="T105" fmla="*/ T104 w 108"/>
                              <a:gd name="T106" fmla="+- 0 1433 1422"/>
                              <a:gd name="T107" fmla="*/ 1433 h 293"/>
                              <a:gd name="T108" fmla="+- 0 8910 8832"/>
                              <a:gd name="T109" fmla="*/ T108 w 108"/>
                              <a:gd name="T110" fmla="+- 0 1429 1422"/>
                              <a:gd name="T111" fmla="*/ 1429 h 293"/>
                              <a:gd name="T112" fmla="+- 0 8905 8832"/>
                              <a:gd name="T113" fmla="*/ T112 w 108"/>
                              <a:gd name="T114" fmla="+- 0 1435 1422"/>
                              <a:gd name="T115" fmla="*/ 1435 h 293"/>
                              <a:gd name="T116" fmla="+- 0 8899 8832"/>
                              <a:gd name="T117" fmla="*/ T116 w 108"/>
                              <a:gd name="T118" fmla="+- 0 1438 1422"/>
                              <a:gd name="T119" fmla="*/ 1438 h 293"/>
                              <a:gd name="T120" fmla="+- 0 8891 8832"/>
                              <a:gd name="T121" fmla="*/ T120 w 108"/>
                              <a:gd name="T122" fmla="+- 0 1449 1422"/>
                              <a:gd name="T123" fmla="*/ 1449 h 293"/>
                              <a:gd name="T124" fmla="+- 0 8883 8832"/>
                              <a:gd name="T125" fmla="*/ T124 w 108"/>
                              <a:gd name="T126" fmla="+- 0 1458 1422"/>
                              <a:gd name="T127" fmla="*/ 1458 h 293"/>
                              <a:gd name="T128" fmla="+- 0 8878 8832"/>
                              <a:gd name="T129" fmla="*/ T128 w 108"/>
                              <a:gd name="T130" fmla="+- 0 1468 1422"/>
                              <a:gd name="T131" fmla="*/ 1468 h 293"/>
                              <a:gd name="T132" fmla="+- 0 8872 8832"/>
                              <a:gd name="T133" fmla="*/ T132 w 108"/>
                              <a:gd name="T134" fmla="+- 0 1476 1422"/>
                              <a:gd name="T135" fmla="*/ 1476 h 293"/>
                              <a:gd name="T136" fmla="+- 0 8866 8832"/>
                              <a:gd name="T137" fmla="*/ T136 w 108"/>
                              <a:gd name="T138" fmla="+- 0 1486 1422"/>
                              <a:gd name="T139" fmla="*/ 1486 h 293"/>
                              <a:gd name="T140" fmla="+- 0 8860 8832"/>
                              <a:gd name="T141" fmla="*/ T140 w 108"/>
                              <a:gd name="T142" fmla="+- 0 1496 1422"/>
                              <a:gd name="T143" fmla="*/ 1496 h 293"/>
                              <a:gd name="T144" fmla="+- 0 8855 8832"/>
                              <a:gd name="T145" fmla="*/ T144 w 108"/>
                              <a:gd name="T146" fmla="+- 0 1507 1422"/>
                              <a:gd name="T147" fmla="*/ 1507 h 293"/>
                              <a:gd name="T148" fmla="+- 0 8851 8832"/>
                              <a:gd name="T149" fmla="*/ T148 w 108"/>
                              <a:gd name="T150" fmla="+- 0 1516 1422"/>
                              <a:gd name="T151" fmla="*/ 1516 h 293"/>
                              <a:gd name="T152" fmla="+- 0 8847 8832"/>
                              <a:gd name="T153" fmla="*/ T152 w 108"/>
                              <a:gd name="T154" fmla="+- 0 1526 1422"/>
                              <a:gd name="T155" fmla="*/ 1526 h 293"/>
                              <a:gd name="T156" fmla="+- 0 8841 8832"/>
                              <a:gd name="T157" fmla="*/ T156 w 108"/>
                              <a:gd name="T158" fmla="+- 0 1538 1422"/>
                              <a:gd name="T159" fmla="*/ 1538 h 293"/>
                              <a:gd name="T160" fmla="+- 0 8839 8832"/>
                              <a:gd name="T161" fmla="*/ T160 w 108"/>
                              <a:gd name="T162" fmla="+- 0 1547 1422"/>
                              <a:gd name="T163" fmla="*/ 1547 h 293"/>
                              <a:gd name="T164" fmla="+- 0 8837 8832"/>
                              <a:gd name="T165" fmla="*/ T164 w 108"/>
                              <a:gd name="T166" fmla="+- 0 1561 1422"/>
                              <a:gd name="T167" fmla="*/ 1561 h 293"/>
                              <a:gd name="T168" fmla="+- 0 8834 8832"/>
                              <a:gd name="T169" fmla="*/ T168 w 108"/>
                              <a:gd name="T170" fmla="+- 0 1572 1422"/>
                              <a:gd name="T171" fmla="*/ 1572 h 293"/>
                              <a:gd name="T172" fmla="+- 0 8833 8832"/>
                              <a:gd name="T173" fmla="*/ T172 w 108"/>
                              <a:gd name="T174" fmla="+- 0 1584 1422"/>
                              <a:gd name="T175" fmla="*/ 1584 h 293"/>
                              <a:gd name="T176" fmla="+- 0 8832 8832"/>
                              <a:gd name="T177" fmla="*/ T176 w 108"/>
                              <a:gd name="T178" fmla="+- 0 1597 1422"/>
                              <a:gd name="T179" fmla="*/ 1597 h 293"/>
                              <a:gd name="T180" fmla="+- 0 8832 8832"/>
                              <a:gd name="T181" fmla="*/ T180 w 108"/>
                              <a:gd name="T182" fmla="+- 0 1610 1422"/>
                              <a:gd name="T183" fmla="*/ 1610 h 293"/>
                              <a:gd name="T184" fmla="+- 0 8833 8832"/>
                              <a:gd name="T185" fmla="*/ T184 w 108"/>
                              <a:gd name="T186" fmla="+- 0 1622 1422"/>
                              <a:gd name="T187" fmla="*/ 1622 h 293"/>
                              <a:gd name="T188" fmla="+- 0 8833 8832"/>
                              <a:gd name="T189" fmla="*/ T188 w 108"/>
                              <a:gd name="T190" fmla="+- 0 1635 1422"/>
                              <a:gd name="T191" fmla="*/ 1635 h 293"/>
                              <a:gd name="T192" fmla="+- 0 8837 8832"/>
                              <a:gd name="T193" fmla="*/ T192 w 108"/>
                              <a:gd name="T194" fmla="+- 0 1647 1422"/>
                              <a:gd name="T195" fmla="*/ 1647 h 293"/>
                              <a:gd name="T196" fmla="+- 0 8839 8832"/>
                              <a:gd name="T197" fmla="*/ T196 w 108"/>
                              <a:gd name="T198" fmla="+- 0 1660 1422"/>
                              <a:gd name="T199" fmla="*/ 1660 h 293"/>
                              <a:gd name="T200" fmla="+- 0 8841 8832"/>
                              <a:gd name="T201" fmla="*/ T200 w 108"/>
                              <a:gd name="T202" fmla="+- 0 1670 1422"/>
                              <a:gd name="T203" fmla="*/ 1670 h 293"/>
                              <a:gd name="T204" fmla="+- 0 8846 8832"/>
                              <a:gd name="T205" fmla="*/ T204 w 108"/>
                              <a:gd name="T206" fmla="+- 0 1684 1422"/>
                              <a:gd name="T207" fmla="*/ 1684 h 293"/>
                              <a:gd name="T208" fmla="+- 0 8847 8832"/>
                              <a:gd name="T209" fmla="*/ T208 w 108"/>
                              <a:gd name="T210" fmla="+- 0 1696 1422"/>
                              <a:gd name="T211" fmla="*/ 1696 h 293"/>
                              <a:gd name="T212" fmla="+- 0 8851 8832"/>
                              <a:gd name="T213" fmla="*/ T212 w 108"/>
                              <a:gd name="T214" fmla="+- 0 1708 1422"/>
                              <a:gd name="T215" fmla="*/ 1708 h 293"/>
                              <a:gd name="T216" fmla="+- 0 8852 8832"/>
                              <a:gd name="T217" fmla="*/ T216 w 108"/>
                              <a:gd name="T218" fmla="+- 0 1714 1422"/>
                              <a:gd name="T219" fmla="*/ 1714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8" h="293">
                                <a:moveTo>
                                  <a:pt x="20" y="293"/>
                                </a:moveTo>
                                <a:lnTo>
                                  <a:pt x="24" y="287"/>
                                </a:lnTo>
                                <a:lnTo>
                                  <a:pt x="29" y="282"/>
                                </a:lnTo>
                                <a:lnTo>
                                  <a:pt x="31" y="278"/>
                                </a:lnTo>
                                <a:lnTo>
                                  <a:pt x="36" y="272"/>
                                </a:lnTo>
                                <a:lnTo>
                                  <a:pt x="39" y="268"/>
                                </a:lnTo>
                                <a:lnTo>
                                  <a:pt x="43" y="264"/>
                                </a:lnTo>
                                <a:lnTo>
                                  <a:pt x="47" y="258"/>
                                </a:lnTo>
                                <a:lnTo>
                                  <a:pt x="51" y="254"/>
                                </a:lnTo>
                                <a:lnTo>
                                  <a:pt x="54" y="249"/>
                                </a:lnTo>
                                <a:lnTo>
                                  <a:pt x="58" y="245"/>
                                </a:lnTo>
                                <a:lnTo>
                                  <a:pt x="63" y="241"/>
                                </a:lnTo>
                                <a:lnTo>
                                  <a:pt x="66" y="235"/>
                                </a:lnTo>
                                <a:lnTo>
                                  <a:pt x="70" y="229"/>
                                </a:lnTo>
                                <a:lnTo>
                                  <a:pt x="75" y="225"/>
                                </a:lnTo>
                                <a:lnTo>
                                  <a:pt x="77" y="220"/>
                                </a:lnTo>
                                <a:lnTo>
                                  <a:pt x="81" y="215"/>
                                </a:lnTo>
                                <a:lnTo>
                                  <a:pt x="85" y="211"/>
                                </a:lnTo>
                                <a:lnTo>
                                  <a:pt x="87" y="205"/>
                                </a:lnTo>
                                <a:lnTo>
                                  <a:pt x="89" y="200"/>
                                </a:lnTo>
                                <a:lnTo>
                                  <a:pt x="92" y="194"/>
                                </a:lnTo>
                                <a:lnTo>
                                  <a:pt x="94" y="188"/>
                                </a:lnTo>
                                <a:lnTo>
                                  <a:pt x="96" y="184"/>
                                </a:lnTo>
                                <a:lnTo>
                                  <a:pt x="98" y="177"/>
                                </a:lnTo>
                                <a:lnTo>
                                  <a:pt x="100" y="170"/>
                                </a:lnTo>
                                <a:lnTo>
                                  <a:pt x="101" y="165"/>
                                </a:lnTo>
                                <a:lnTo>
                                  <a:pt x="103" y="160"/>
                                </a:lnTo>
                                <a:lnTo>
                                  <a:pt x="104" y="153"/>
                                </a:lnTo>
                                <a:lnTo>
                                  <a:pt x="105" y="148"/>
                                </a:lnTo>
                                <a:lnTo>
                                  <a:pt x="105" y="142"/>
                                </a:lnTo>
                                <a:lnTo>
                                  <a:pt x="106" y="136"/>
                                </a:lnTo>
                                <a:lnTo>
                                  <a:pt x="108" y="130"/>
                                </a:lnTo>
                                <a:lnTo>
                                  <a:pt x="106" y="124"/>
                                </a:lnTo>
                                <a:lnTo>
                                  <a:pt x="107" y="118"/>
                                </a:lnTo>
                                <a:lnTo>
                                  <a:pt x="106" y="113"/>
                                </a:lnTo>
                                <a:lnTo>
                                  <a:pt x="108" y="106"/>
                                </a:lnTo>
                                <a:lnTo>
                                  <a:pt x="106" y="100"/>
                                </a:lnTo>
                                <a:lnTo>
                                  <a:pt x="106" y="95"/>
                                </a:lnTo>
                                <a:lnTo>
                                  <a:pt x="105" y="88"/>
                                </a:lnTo>
                                <a:lnTo>
                                  <a:pt x="105" y="83"/>
                                </a:lnTo>
                                <a:lnTo>
                                  <a:pt x="104" y="78"/>
                                </a:lnTo>
                                <a:lnTo>
                                  <a:pt x="103" y="72"/>
                                </a:lnTo>
                                <a:lnTo>
                                  <a:pt x="102" y="66"/>
                                </a:lnTo>
                                <a:lnTo>
                                  <a:pt x="100" y="59"/>
                                </a:lnTo>
                                <a:lnTo>
                                  <a:pt x="99" y="54"/>
                                </a:lnTo>
                                <a:lnTo>
                                  <a:pt x="98" y="48"/>
                                </a:lnTo>
                                <a:lnTo>
                                  <a:pt x="96" y="42"/>
                                </a:lnTo>
                                <a:lnTo>
                                  <a:pt x="94" y="37"/>
                                </a:lnTo>
                                <a:lnTo>
                                  <a:pt x="92" y="32"/>
                                </a:lnTo>
                                <a:lnTo>
                                  <a:pt x="88" y="25"/>
                                </a:lnTo>
                                <a:lnTo>
                                  <a:pt x="88" y="19"/>
                                </a:lnTo>
                                <a:lnTo>
                                  <a:pt x="85" y="16"/>
                                </a:lnTo>
                                <a:lnTo>
                                  <a:pt x="85" y="11"/>
                                </a:lnTo>
                                <a:lnTo>
                                  <a:pt x="84" y="11"/>
                                </a:lnTo>
                                <a:lnTo>
                                  <a:pt x="82" y="0"/>
                                </a:lnTo>
                                <a:lnTo>
                                  <a:pt x="78" y="7"/>
                                </a:lnTo>
                                <a:lnTo>
                                  <a:pt x="77" y="10"/>
                                </a:lnTo>
                                <a:lnTo>
                                  <a:pt x="73" y="13"/>
                                </a:lnTo>
                                <a:lnTo>
                                  <a:pt x="72" y="15"/>
                                </a:lnTo>
                                <a:lnTo>
                                  <a:pt x="67" y="16"/>
                                </a:lnTo>
                                <a:lnTo>
                                  <a:pt x="62" y="23"/>
                                </a:lnTo>
                                <a:lnTo>
                                  <a:pt x="59" y="27"/>
                                </a:lnTo>
                                <a:lnTo>
                                  <a:pt x="55" y="31"/>
                                </a:lnTo>
                                <a:lnTo>
                                  <a:pt x="51" y="36"/>
                                </a:lnTo>
                                <a:lnTo>
                                  <a:pt x="48" y="41"/>
                                </a:lnTo>
                                <a:lnTo>
                                  <a:pt x="46" y="46"/>
                                </a:lnTo>
                                <a:lnTo>
                                  <a:pt x="42" y="50"/>
                                </a:lnTo>
                                <a:lnTo>
                                  <a:pt x="40" y="54"/>
                                </a:lnTo>
                                <a:lnTo>
                                  <a:pt x="36" y="59"/>
                                </a:lnTo>
                                <a:lnTo>
                                  <a:pt x="34" y="64"/>
                                </a:lnTo>
                                <a:lnTo>
                                  <a:pt x="31" y="69"/>
                                </a:lnTo>
                                <a:lnTo>
                                  <a:pt x="28" y="74"/>
                                </a:lnTo>
                                <a:lnTo>
                                  <a:pt x="26" y="79"/>
                                </a:lnTo>
                                <a:lnTo>
                                  <a:pt x="23" y="85"/>
                                </a:lnTo>
                                <a:lnTo>
                                  <a:pt x="20" y="90"/>
                                </a:lnTo>
                                <a:lnTo>
                                  <a:pt x="19" y="94"/>
                                </a:lnTo>
                                <a:lnTo>
                                  <a:pt x="16" y="101"/>
                                </a:lnTo>
                                <a:lnTo>
                                  <a:pt x="15" y="104"/>
                                </a:lnTo>
                                <a:lnTo>
                                  <a:pt x="12" y="109"/>
                                </a:lnTo>
                                <a:lnTo>
                                  <a:pt x="9" y="116"/>
                                </a:lnTo>
                                <a:lnTo>
                                  <a:pt x="6" y="121"/>
                                </a:lnTo>
                                <a:lnTo>
                                  <a:pt x="7" y="125"/>
                                </a:lnTo>
                                <a:lnTo>
                                  <a:pt x="6" y="132"/>
                                </a:lnTo>
                                <a:lnTo>
                                  <a:pt x="5" y="139"/>
                                </a:lnTo>
                                <a:lnTo>
                                  <a:pt x="3" y="144"/>
                                </a:lnTo>
                                <a:lnTo>
                                  <a:pt x="2" y="150"/>
                                </a:lnTo>
                                <a:lnTo>
                                  <a:pt x="1" y="157"/>
                                </a:lnTo>
                                <a:lnTo>
                                  <a:pt x="1" y="162"/>
                                </a:lnTo>
                                <a:lnTo>
                                  <a:pt x="0" y="169"/>
                                </a:lnTo>
                                <a:lnTo>
                                  <a:pt x="0" y="175"/>
                                </a:lnTo>
                                <a:lnTo>
                                  <a:pt x="0" y="181"/>
                                </a:lnTo>
                                <a:lnTo>
                                  <a:pt x="0" y="188"/>
                                </a:lnTo>
                                <a:lnTo>
                                  <a:pt x="0" y="194"/>
                                </a:lnTo>
                                <a:lnTo>
                                  <a:pt x="1" y="200"/>
                                </a:lnTo>
                                <a:lnTo>
                                  <a:pt x="1" y="206"/>
                                </a:lnTo>
                                <a:lnTo>
                                  <a:pt x="1" y="213"/>
                                </a:lnTo>
                                <a:lnTo>
                                  <a:pt x="3" y="219"/>
                                </a:lnTo>
                                <a:lnTo>
                                  <a:pt x="5" y="225"/>
                                </a:lnTo>
                                <a:lnTo>
                                  <a:pt x="5" y="231"/>
                                </a:lnTo>
                                <a:lnTo>
                                  <a:pt x="7" y="238"/>
                                </a:lnTo>
                                <a:lnTo>
                                  <a:pt x="8" y="245"/>
                                </a:lnTo>
                                <a:lnTo>
                                  <a:pt x="9" y="248"/>
                                </a:lnTo>
                                <a:lnTo>
                                  <a:pt x="11" y="256"/>
                                </a:lnTo>
                                <a:lnTo>
                                  <a:pt x="14" y="262"/>
                                </a:lnTo>
                                <a:lnTo>
                                  <a:pt x="14" y="268"/>
                                </a:lnTo>
                                <a:lnTo>
                                  <a:pt x="15" y="274"/>
                                </a:lnTo>
                                <a:lnTo>
                                  <a:pt x="17" y="280"/>
                                </a:lnTo>
                                <a:lnTo>
                                  <a:pt x="19" y="286"/>
                                </a:lnTo>
                                <a:lnTo>
                                  <a:pt x="20" y="293"/>
                                </a:lnTo>
                                <a:lnTo>
                                  <a:pt x="20" y="292"/>
                                </a:lnTo>
                                <a:lnTo>
                                  <a:pt x="20" y="29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299" name="Freeform 536"/>
                        <wps:cNvSpPr>
                          <a:spLocks/>
                        </wps:cNvSpPr>
                        <wps:spPr bwMode="auto">
                          <a:xfrm>
                            <a:off x="8852" y="1440"/>
                            <a:ext cx="58" cy="273"/>
                          </a:xfrm>
                          <a:custGeom>
                            <a:avLst/>
                            <a:gdLst>
                              <a:gd name="T0" fmla="+- 0 8909 8852"/>
                              <a:gd name="T1" fmla="*/ T0 w 58"/>
                              <a:gd name="T2" fmla="+- 0 1441 1441"/>
                              <a:gd name="T3" fmla="*/ 1441 h 273"/>
                              <a:gd name="T4" fmla="+- 0 8895 8852"/>
                              <a:gd name="T5" fmla="*/ T4 w 58"/>
                              <a:gd name="T6" fmla="+- 0 1505 1441"/>
                              <a:gd name="T7" fmla="*/ 1505 h 273"/>
                              <a:gd name="T8" fmla="+- 0 8879 8852"/>
                              <a:gd name="T9" fmla="*/ T8 w 58"/>
                              <a:gd name="T10" fmla="+- 0 1575 1441"/>
                              <a:gd name="T11" fmla="*/ 1575 h 273"/>
                              <a:gd name="T12" fmla="+- 0 8863 8852"/>
                              <a:gd name="T13" fmla="*/ T12 w 58"/>
                              <a:gd name="T14" fmla="+- 0 1645 1441"/>
                              <a:gd name="T15" fmla="*/ 1645 h 273"/>
                              <a:gd name="T16" fmla="+- 0 8852 8852"/>
                              <a:gd name="T17" fmla="*/ T16 w 58"/>
                              <a:gd name="T18" fmla="+- 0 1712 1441"/>
                              <a:gd name="T19" fmla="*/ 1712 h 273"/>
                              <a:gd name="T20" fmla="+- 0 8852 8852"/>
                              <a:gd name="T21" fmla="*/ T20 w 58"/>
                              <a:gd name="T22" fmla="+- 0 1713 1441"/>
                              <a:gd name="T23" fmla="*/ 1713 h 273"/>
                              <a:gd name="T24" fmla="+- 0 8853 8852"/>
                              <a:gd name="T25" fmla="*/ T24 w 58"/>
                              <a:gd name="T26" fmla="+- 0 1713 1441"/>
                              <a:gd name="T27" fmla="*/ 1713 h 273"/>
                              <a:gd name="T28" fmla="+- 0 8854 8852"/>
                              <a:gd name="T29" fmla="*/ T28 w 58"/>
                              <a:gd name="T30" fmla="+- 0 1712 1441"/>
                              <a:gd name="T31" fmla="*/ 1712 h 273"/>
                              <a:gd name="T32" fmla="+- 0 8864 8852"/>
                              <a:gd name="T33" fmla="*/ T32 w 58"/>
                              <a:gd name="T34" fmla="+- 0 1650 1441"/>
                              <a:gd name="T35" fmla="*/ 1650 h 273"/>
                              <a:gd name="T36" fmla="+- 0 8879 8852"/>
                              <a:gd name="T37" fmla="*/ T36 w 58"/>
                              <a:gd name="T38" fmla="+- 0 1579 1441"/>
                              <a:gd name="T39" fmla="*/ 1579 h 273"/>
                              <a:gd name="T40" fmla="+- 0 8895 8852"/>
                              <a:gd name="T41" fmla="*/ T40 w 58"/>
                              <a:gd name="T42" fmla="+- 0 1508 1441"/>
                              <a:gd name="T43" fmla="*/ 1508 h 273"/>
                              <a:gd name="T44" fmla="+- 0 8909 8852"/>
                              <a:gd name="T45" fmla="*/ T44 w 58"/>
                              <a:gd name="T46" fmla="+- 0 1441 1441"/>
                              <a:gd name="T47" fmla="*/ 144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8" h="273">
                                <a:moveTo>
                                  <a:pt x="57" y="0"/>
                                </a:moveTo>
                                <a:lnTo>
                                  <a:pt x="43" y="64"/>
                                </a:lnTo>
                                <a:lnTo>
                                  <a:pt x="27" y="134"/>
                                </a:lnTo>
                                <a:lnTo>
                                  <a:pt x="11" y="204"/>
                                </a:lnTo>
                                <a:lnTo>
                                  <a:pt x="0" y="271"/>
                                </a:lnTo>
                                <a:lnTo>
                                  <a:pt x="0" y="272"/>
                                </a:lnTo>
                                <a:lnTo>
                                  <a:pt x="1" y="272"/>
                                </a:lnTo>
                                <a:lnTo>
                                  <a:pt x="2" y="271"/>
                                </a:lnTo>
                                <a:lnTo>
                                  <a:pt x="12" y="209"/>
                                </a:lnTo>
                                <a:lnTo>
                                  <a:pt x="27" y="138"/>
                                </a:lnTo>
                                <a:lnTo>
                                  <a:pt x="43" y="67"/>
                                </a:lnTo>
                                <a:lnTo>
                                  <a:pt x="57"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0" name="Picture 537"/>
                          <pic:cNvPicPr>
                            <a:picLocks noChangeAspect="1" noChangeArrowheads="1"/>
                          </pic:cNvPicPr>
                        </pic:nvPicPr>
                        <pic:blipFill>
                          <a:blip r:embed="rId309">
                            <a:extLst>
                              <a:ext uri="{28A0092B-C50C-407E-A947-70E740481C1C}">
                                <a14:useLocalDpi xmlns:a14="http://schemas.microsoft.com/office/drawing/2010/main" val="0"/>
                              </a:ext>
                            </a:extLst>
                          </a:blip>
                          <a:srcRect/>
                          <a:stretch>
                            <a:fillRect/>
                          </a:stretch>
                        </pic:blipFill>
                        <pic:spPr bwMode="auto">
                          <a:xfrm>
                            <a:off x="8733" y="1489"/>
                            <a:ext cx="136" cy="26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1" name="Freeform 538"/>
                        <wps:cNvSpPr>
                          <a:spLocks/>
                        </wps:cNvSpPr>
                        <wps:spPr bwMode="auto">
                          <a:xfrm>
                            <a:off x="8733" y="1489"/>
                            <a:ext cx="136" cy="269"/>
                          </a:xfrm>
                          <a:custGeom>
                            <a:avLst/>
                            <a:gdLst>
                              <a:gd name="T0" fmla="+- 0 8866 8733"/>
                              <a:gd name="T1" fmla="*/ T0 w 136"/>
                              <a:gd name="T2" fmla="+- 0 1751 1489"/>
                              <a:gd name="T3" fmla="*/ 1751 h 269"/>
                              <a:gd name="T4" fmla="+- 0 8866 8733"/>
                              <a:gd name="T5" fmla="*/ T4 w 136"/>
                              <a:gd name="T6" fmla="+- 0 1739 1489"/>
                              <a:gd name="T7" fmla="*/ 1739 h 269"/>
                              <a:gd name="T8" fmla="+- 0 8867 8733"/>
                              <a:gd name="T9" fmla="*/ T8 w 136"/>
                              <a:gd name="T10" fmla="+- 0 1727 1489"/>
                              <a:gd name="T11" fmla="*/ 1727 h 269"/>
                              <a:gd name="T12" fmla="+- 0 8866 8733"/>
                              <a:gd name="T13" fmla="*/ T12 w 136"/>
                              <a:gd name="T14" fmla="+- 0 1714 1489"/>
                              <a:gd name="T15" fmla="*/ 1714 h 269"/>
                              <a:gd name="T16" fmla="+- 0 8867 8733"/>
                              <a:gd name="T17" fmla="*/ T16 w 136"/>
                              <a:gd name="T18" fmla="+- 0 1703 1489"/>
                              <a:gd name="T19" fmla="*/ 1703 h 269"/>
                              <a:gd name="T20" fmla="+- 0 8868 8733"/>
                              <a:gd name="T21" fmla="*/ T20 w 136"/>
                              <a:gd name="T22" fmla="+- 0 1691 1489"/>
                              <a:gd name="T23" fmla="*/ 1691 h 269"/>
                              <a:gd name="T24" fmla="+- 0 8867 8733"/>
                              <a:gd name="T25" fmla="*/ T24 w 136"/>
                              <a:gd name="T26" fmla="+- 0 1677 1489"/>
                              <a:gd name="T27" fmla="*/ 1677 h 269"/>
                              <a:gd name="T28" fmla="+- 0 8867 8733"/>
                              <a:gd name="T29" fmla="*/ T28 w 136"/>
                              <a:gd name="T30" fmla="+- 0 1666 1489"/>
                              <a:gd name="T31" fmla="*/ 1666 h 269"/>
                              <a:gd name="T32" fmla="+- 0 8868 8733"/>
                              <a:gd name="T33" fmla="*/ T32 w 136"/>
                              <a:gd name="T34" fmla="+- 0 1653 1489"/>
                              <a:gd name="T35" fmla="*/ 1653 h 269"/>
                              <a:gd name="T36" fmla="+- 0 8864 8733"/>
                              <a:gd name="T37" fmla="*/ T36 w 136"/>
                              <a:gd name="T38" fmla="+- 0 1642 1489"/>
                              <a:gd name="T39" fmla="*/ 1642 h 269"/>
                              <a:gd name="T40" fmla="+- 0 8861 8733"/>
                              <a:gd name="T41" fmla="*/ T40 w 136"/>
                              <a:gd name="T42" fmla="+- 0 1630 1489"/>
                              <a:gd name="T43" fmla="*/ 1630 h 269"/>
                              <a:gd name="T44" fmla="+- 0 8857 8733"/>
                              <a:gd name="T45" fmla="*/ T44 w 136"/>
                              <a:gd name="T46" fmla="+- 0 1618 1489"/>
                              <a:gd name="T47" fmla="*/ 1618 h 269"/>
                              <a:gd name="T48" fmla="+- 0 8852 8733"/>
                              <a:gd name="T49" fmla="*/ T48 w 136"/>
                              <a:gd name="T50" fmla="+- 0 1607 1489"/>
                              <a:gd name="T51" fmla="*/ 1607 h 269"/>
                              <a:gd name="T52" fmla="+- 0 8847 8733"/>
                              <a:gd name="T53" fmla="*/ T52 w 136"/>
                              <a:gd name="T54" fmla="+- 0 1596 1489"/>
                              <a:gd name="T55" fmla="*/ 1596 h 269"/>
                              <a:gd name="T56" fmla="+- 0 8840 8733"/>
                              <a:gd name="T57" fmla="*/ T56 w 136"/>
                              <a:gd name="T58" fmla="+- 0 1587 1489"/>
                              <a:gd name="T59" fmla="*/ 1587 h 269"/>
                              <a:gd name="T60" fmla="+- 0 8836 8733"/>
                              <a:gd name="T61" fmla="*/ T60 w 136"/>
                              <a:gd name="T62" fmla="+- 0 1576 1489"/>
                              <a:gd name="T63" fmla="*/ 1576 h 269"/>
                              <a:gd name="T64" fmla="+- 0 8828 8733"/>
                              <a:gd name="T65" fmla="*/ T64 w 136"/>
                              <a:gd name="T66" fmla="+- 0 1567 1489"/>
                              <a:gd name="T67" fmla="*/ 1567 h 269"/>
                              <a:gd name="T68" fmla="+- 0 8821 8733"/>
                              <a:gd name="T69" fmla="*/ T68 w 136"/>
                              <a:gd name="T70" fmla="+- 0 1557 1489"/>
                              <a:gd name="T71" fmla="*/ 1557 h 269"/>
                              <a:gd name="T72" fmla="+- 0 8813 8733"/>
                              <a:gd name="T73" fmla="*/ T72 w 136"/>
                              <a:gd name="T74" fmla="+- 0 1549 1489"/>
                              <a:gd name="T75" fmla="*/ 1549 h 269"/>
                              <a:gd name="T76" fmla="+- 0 8804 8733"/>
                              <a:gd name="T77" fmla="*/ T76 w 136"/>
                              <a:gd name="T78" fmla="+- 0 1540 1489"/>
                              <a:gd name="T79" fmla="*/ 1540 h 269"/>
                              <a:gd name="T80" fmla="+- 0 8797 8733"/>
                              <a:gd name="T81" fmla="*/ T80 w 136"/>
                              <a:gd name="T82" fmla="+- 0 1533 1489"/>
                              <a:gd name="T83" fmla="*/ 1533 h 269"/>
                              <a:gd name="T84" fmla="+- 0 8786 8733"/>
                              <a:gd name="T85" fmla="*/ T84 w 136"/>
                              <a:gd name="T86" fmla="+- 0 1524 1489"/>
                              <a:gd name="T87" fmla="*/ 1524 h 269"/>
                              <a:gd name="T88" fmla="+- 0 8778 8733"/>
                              <a:gd name="T89" fmla="*/ T88 w 136"/>
                              <a:gd name="T90" fmla="+- 0 1517 1489"/>
                              <a:gd name="T91" fmla="*/ 1517 h 269"/>
                              <a:gd name="T92" fmla="+- 0 8767 8733"/>
                              <a:gd name="T93" fmla="*/ T92 w 136"/>
                              <a:gd name="T94" fmla="+- 0 1510 1489"/>
                              <a:gd name="T95" fmla="*/ 1510 h 269"/>
                              <a:gd name="T96" fmla="+- 0 8756 8733"/>
                              <a:gd name="T97" fmla="*/ T96 w 136"/>
                              <a:gd name="T98" fmla="+- 0 1505 1489"/>
                              <a:gd name="T99" fmla="*/ 1505 h 269"/>
                              <a:gd name="T100" fmla="+- 0 8749 8733"/>
                              <a:gd name="T101" fmla="*/ T100 w 136"/>
                              <a:gd name="T102" fmla="+- 0 1500 1489"/>
                              <a:gd name="T103" fmla="*/ 1500 h 269"/>
                              <a:gd name="T104" fmla="+- 0 8744 8733"/>
                              <a:gd name="T105" fmla="*/ T104 w 136"/>
                              <a:gd name="T106" fmla="+- 0 1496 1489"/>
                              <a:gd name="T107" fmla="*/ 1496 h 269"/>
                              <a:gd name="T108" fmla="+- 0 8737 8733"/>
                              <a:gd name="T109" fmla="*/ T108 w 136"/>
                              <a:gd name="T110" fmla="+- 0 1497 1489"/>
                              <a:gd name="T111" fmla="*/ 1497 h 269"/>
                              <a:gd name="T112" fmla="+- 0 8737 8733"/>
                              <a:gd name="T113" fmla="*/ T112 w 136"/>
                              <a:gd name="T114" fmla="+- 0 1504 1489"/>
                              <a:gd name="T115" fmla="*/ 1504 h 269"/>
                              <a:gd name="T116" fmla="+- 0 8734 8733"/>
                              <a:gd name="T117" fmla="*/ T116 w 136"/>
                              <a:gd name="T118" fmla="+- 0 1510 1489"/>
                              <a:gd name="T119" fmla="*/ 1510 h 269"/>
                              <a:gd name="T120" fmla="+- 0 8734 8733"/>
                              <a:gd name="T121" fmla="*/ T120 w 136"/>
                              <a:gd name="T122" fmla="+- 0 1524 1489"/>
                              <a:gd name="T123" fmla="*/ 1524 h 269"/>
                              <a:gd name="T124" fmla="+- 0 8733 8733"/>
                              <a:gd name="T125" fmla="*/ T124 w 136"/>
                              <a:gd name="T126" fmla="+- 0 1536 1489"/>
                              <a:gd name="T127" fmla="*/ 1536 h 269"/>
                              <a:gd name="T128" fmla="+- 0 8735 8733"/>
                              <a:gd name="T129" fmla="*/ T128 w 136"/>
                              <a:gd name="T130" fmla="+- 0 1547 1489"/>
                              <a:gd name="T131" fmla="*/ 1547 h 269"/>
                              <a:gd name="T132" fmla="+- 0 8736 8733"/>
                              <a:gd name="T133" fmla="*/ T132 w 136"/>
                              <a:gd name="T134" fmla="+- 0 1557 1489"/>
                              <a:gd name="T135" fmla="*/ 1557 h 269"/>
                              <a:gd name="T136" fmla="+- 0 8737 8733"/>
                              <a:gd name="T137" fmla="*/ T136 w 136"/>
                              <a:gd name="T138" fmla="+- 0 1569 1489"/>
                              <a:gd name="T139" fmla="*/ 1569 h 269"/>
                              <a:gd name="T140" fmla="+- 0 8738 8733"/>
                              <a:gd name="T141" fmla="*/ T140 w 136"/>
                              <a:gd name="T142" fmla="+- 0 1581 1489"/>
                              <a:gd name="T143" fmla="*/ 1581 h 269"/>
                              <a:gd name="T144" fmla="+- 0 8741 8733"/>
                              <a:gd name="T145" fmla="*/ T144 w 136"/>
                              <a:gd name="T146" fmla="+- 0 1592 1489"/>
                              <a:gd name="T147" fmla="*/ 1592 h 269"/>
                              <a:gd name="T148" fmla="+- 0 8743 8733"/>
                              <a:gd name="T149" fmla="*/ T148 w 136"/>
                              <a:gd name="T150" fmla="+- 0 1602 1489"/>
                              <a:gd name="T151" fmla="*/ 1602 h 269"/>
                              <a:gd name="T152" fmla="+- 0 8747 8733"/>
                              <a:gd name="T153" fmla="*/ T152 w 136"/>
                              <a:gd name="T154" fmla="+- 0 1612 1489"/>
                              <a:gd name="T155" fmla="*/ 1612 h 269"/>
                              <a:gd name="T156" fmla="+- 0 8750 8733"/>
                              <a:gd name="T157" fmla="*/ T156 w 136"/>
                              <a:gd name="T158" fmla="+- 0 1625 1489"/>
                              <a:gd name="T159" fmla="*/ 1625 h 269"/>
                              <a:gd name="T160" fmla="+- 0 8753 8733"/>
                              <a:gd name="T161" fmla="*/ T160 w 136"/>
                              <a:gd name="T162" fmla="+- 0 1634 1489"/>
                              <a:gd name="T163" fmla="*/ 1634 h 269"/>
                              <a:gd name="T164" fmla="+- 0 8760 8733"/>
                              <a:gd name="T165" fmla="*/ T164 w 136"/>
                              <a:gd name="T166" fmla="+- 0 1645 1489"/>
                              <a:gd name="T167" fmla="*/ 1645 h 269"/>
                              <a:gd name="T168" fmla="+- 0 8764 8733"/>
                              <a:gd name="T169" fmla="*/ T168 w 136"/>
                              <a:gd name="T170" fmla="+- 0 1656 1489"/>
                              <a:gd name="T171" fmla="*/ 1656 h 269"/>
                              <a:gd name="T172" fmla="+- 0 8771 8733"/>
                              <a:gd name="T173" fmla="*/ T172 w 136"/>
                              <a:gd name="T174" fmla="+- 0 1667 1489"/>
                              <a:gd name="T175" fmla="*/ 1667 h 269"/>
                              <a:gd name="T176" fmla="+- 0 8778 8733"/>
                              <a:gd name="T177" fmla="*/ T176 w 136"/>
                              <a:gd name="T178" fmla="+- 0 1677 1489"/>
                              <a:gd name="T179" fmla="*/ 1677 h 269"/>
                              <a:gd name="T180" fmla="+- 0 8786 8733"/>
                              <a:gd name="T181" fmla="*/ T180 w 136"/>
                              <a:gd name="T182" fmla="+- 0 1687 1489"/>
                              <a:gd name="T183" fmla="*/ 1687 h 269"/>
                              <a:gd name="T184" fmla="+- 0 8794 8733"/>
                              <a:gd name="T185" fmla="*/ T184 w 136"/>
                              <a:gd name="T186" fmla="+- 0 1697 1489"/>
                              <a:gd name="T187" fmla="*/ 1697 h 269"/>
                              <a:gd name="T188" fmla="+- 0 8803 8733"/>
                              <a:gd name="T189" fmla="*/ T188 w 136"/>
                              <a:gd name="T190" fmla="+- 0 1707 1489"/>
                              <a:gd name="T191" fmla="*/ 1707 h 269"/>
                              <a:gd name="T192" fmla="+- 0 8813 8733"/>
                              <a:gd name="T193" fmla="*/ T192 w 136"/>
                              <a:gd name="T194" fmla="+- 0 1714 1489"/>
                              <a:gd name="T195" fmla="*/ 1714 h 269"/>
                              <a:gd name="T196" fmla="+- 0 8822 8733"/>
                              <a:gd name="T197" fmla="*/ T196 w 136"/>
                              <a:gd name="T198" fmla="+- 0 1722 1489"/>
                              <a:gd name="T199" fmla="*/ 1722 h 269"/>
                              <a:gd name="T200" fmla="+- 0 8830 8733"/>
                              <a:gd name="T201" fmla="*/ T200 w 136"/>
                              <a:gd name="T202" fmla="+- 0 1730 1489"/>
                              <a:gd name="T203" fmla="*/ 1730 h 269"/>
                              <a:gd name="T204" fmla="+- 0 8842 8733"/>
                              <a:gd name="T205" fmla="*/ T204 w 136"/>
                              <a:gd name="T206" fmla="+- 0 1737 1489"/>
                              <a:gd name="T207" fmla="*/ 1737 h 269"/>
                              <a:gd name="T208" fmla="+- 0 8851 8733"/>
                              <a:gd name="T209" fmla="*/ T208 w 136"/>
                              <a:gd name="T210" fmla="+- 0 1746 1489"/>
                              <a:gd name="T211" fmla="*/ 1746 h 269"/>
                              <a:gd name="T212" fmla="+- 0 8861 8733"/>
                              <a:gd name="T213" fmla="*/ T212 w 136"/>
                              <a:gd name="T214" fmla="+- 0 1753 1489"/>
                              <a:gd name="T215" fmla="*/ 1753 h 269"/>
                              <a:gd name="T216" fmla="+- 0 8866 8733"/>
                              <a:gd name="T217" fmla="*/ T216 w 136"/>
                              <a:gd name="T218" fmla="+- 0 1757 1489"/>
                              <a:gd name="T219" fmla="*/ 1757 h 26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6" h="269">
                                <a:moveTo>
                                  <a:pt x="133" y="269"/>
                                </a:moveTo>
                                <a:lnTo>
                                  <a:pt x="133" y="262"/>
                                </a:lnTo>
                                <a:lnTo>
                                  <a:pt x="134" y="255"/>
                                </a:lnTo>
                                <a:lnTo>
                                  <a:pt x="133" y="250"/>
                                </a:lnTo>
                                <a:lnTo>
                                  <a:pt x="133" y="243"/>
                                </a:lnTo>
                                <a:lnTo>
                                  <a:pt x="134" y="238"/>
                                </a:lnTo>
                                <a:lnTo>
                                  <a:pt x="133" y="232"/>
                                </a:lnTo>
                                <a:lnTo>
                                  <a:pt x="133" y="225"/>
                                </a:lnTo>
                                <a:lnTo>
                                  <a:pt x="134" y="219"/>
                                </a:lnTo>
                                <a:lnTo>
                                  <a:pt x="134" y="214"/>
                                </a:lnTo>
                                <a:lnTo>
                                  <a:pt x="134" y="208"/>
                                </a:lnTo>
                                <a:lnTo>
                                  <a:pt x="135" y="202"/>
                                </a:lnTo>
                                <a:lnTo>
                                  <a:pt x="134" y="195"/>
                                </a:lnTo>
                                <a:lnTo>
                                  <a:pt x="134" y="188"/>
                                </a:lnTo>
                                <a:lnTo>
                                  <a:pt x="135" y="182"/>
                                </a:lnTo>
                                <a:lnTo>
                                  <a:pt x="134" y="177"/>
                                </a:lnTo>
                                <a:lnTo>
                                  <a:pt x="134" y="170"/>
                                </a:lnTo>
                                <a:lnTo>
                                  <a:pt x="135" y="164"/>
                                </a:lnTo>
                                <a:lnTo>
                                  <a:pt x="132" y="158"/>
                                </a:lnTo>
                                <a:lnTo>
                                  <a:pt x="131" y="153"/>
                                </a:lnTo>
                                <a:lnTo>
                                  <a:pt x="130" y="147"/>
                                </a:lnTo>
                                <a:lnTo>
                                  <a:pt x="128" y="141"/>
                                </a:lnTo>
                                <a:lnTo>
                                  <a:pt x="127" y="136"/>
                                </a:lnTo>
                                <a:lnTo>
                                  <a:pt x="124" y="129"/>
                                </a:lnTo>
                                <a:lnTo>
                                  <a:pt x="121" y="123"/>
                                </a:lnTo>
                                <a:lnTo>
                                  <a:pt x="119" y="118"/>
                                </a:lnTo>
                                <a:lnTo>
                                  <a:pt x="117" y="113"/>
                                </a:lnTo>
                                <a:lnTo>
                                  <a:pt x="114" y="107"/>
                                </a:lnTo>
                                <a:lnTo>
                                  <a:pt x="112" y="102"/>
                                </a:lnTo>
                                <a:lnTo>
                                  <a:pt x="107" y="98"/>
                                </a:lnTo>
                                <a:lnTo>
                                  <a:pt x="105" y="92"/>
                                </a:lnTo>
                                <a:lnTo>
                                  <a:pt x="103" y="87"/>
                                </a:lnTo>
                                <a:lnTo>
                                  <a:pt x="98" y="82"/>
                                </a:lnTo>
                                <a:lnTo>
                                  <a:pt x="95" y="78"/>
                                </a:lnTo>
                                <a:lnTo>
                                  <a:pt x="91" y="74"/>
                                </a:lnTo>
                                <a:lnTo>
                                  <a:pt x="88" y="68"/>
                                </a:lnTo>
                                <a:lnTo>
                                  <a:pt x="83" y="64"/>
                                </a:lnTo>
                                <a:lnTo>
                                  <a:pt x="80" y="60"/>
                                </a:lnTo>
                                <a:lnTo>
                                  <a:pt x="75" y="55"/>
                                </a:lnTo>
                                <a:lnTo>
                                  <a:pt x="71" y="51"/>
                                </a:lnTo>
                                <a:lnTo>
                                  <a:pt x="67" y="48"/>
                                </a:lnTo>
                                <a:lnTo>
                                  <a:pt x="64" y="44"/>
                                </a:lnTo>
                                <a:lnTo>
                                  <a:pt x="59" y="39"/>
                                </a:lnTo>
                                <a:lnTo>
                                  <a:pt x="53" y="35"/>
                                </a:lnTo>
                                <a:lnTo>
                                  <a:pt x="49" y="31"/>
                                </a:lnTo>
                                <a:lnTo>
                                  <a:pt x="45" y="28"/>
                                </a:lnTo>
                                <a:lnTo>
                                  <a:pt x="39" y="25"/>
                                </a:lnTo>
                                <a:lnTo>
                                  <a:pt x="34" y="21"/>
                                </a:lnTo>
                                <a:lnTo>
                                  <a:pt x="30" y="19"/>
                                </a:lnTo>
                                <a:lnTo>
                                  <a:pt x="23" y="16"/>
                                </a:lnTo>
                                <a:lnTo>
                                  <a:pt x="19" y="11"/>
                                </a:lnTo>
                                <a:lnTo>
                                  <a:pt x="16" y="11"/>
                                </a:lnTo>
                                <a:lnTo>
                                  <a:pt x="12" y="7"/>
                                </a:lnTo>
                                <a:lnTo>
                                  <a:pt x="11" y="7"/>
                                </a:lnTo>
                                <a:lnTo>
                                  <a:pt x="3" y="0"/>
                                </a:lnTo>
                                <a:lnTo>
                                  <a:pt x="4" y="8"/>
                                </a:lnTo>
                                <a:lnTo>
                                  <a:pt x="5" y="10"/>
                                </a:lnTo>
                                <a:lnTo>
                                  <a:pt x="4" y="15"/>
                                </a:lnTo>
                                <a:lnTo>
                                  <a:pt x="4" y="18"/>
                                </a:lnTo>
                                <a:lnTo>
                                  <a:pt x="1" y="21"/>
                                </a:lnTo>
                                <a:lnTo>
                                  <a:pt x="1" y="30"/>
                                </a:lnTo>
                                <a:lnTo>
                                  <a:pt x="1" y="35"/>
                                </a:lnTo>
                                <a:lnTo>
                                  <a:pt x="1" y="41"/>
                                </a:lnTo>
                                <a:lnTo>
                                  <a:pt x="0" y="47"/>
                                </a:lnTo>
                                <a:lnTo>
                                  <a:pt x="1" y="53"/>
                                </a:lnTo>
                                <a:lnTo>
                                  <a:pt x="2" y="58"/>
                                </a:lnTo>
                                <a:lnTo>
                                  <a:pt x="2" y="64"/>
                                </a:lnTo>
                                <a:lnTo>
                                  <a:pt x="3" y="68"/>
                                </a:lnTo>
                                <a:lnTo>
                                  <a:pt x="2" y="75"/>
                                </a:lnTo>
                                <a:lnTo>
                                  <a:pt x="4" y="80"/>
                                </a:lnTo>
                                <a:lnTo>
                                  <a:pt x="5" y="85"/>
                                </a:lnTo>
                                <a:lnTo>
                                  <a:pt x="5" y="92"/>
                                </a:lnTo>
                                <a:lnTo>
                                  <a:pt x="7" y="96"/>
                                </a:lnTo>
                                <a:lnTo>
                                  <a:pt x="8" y="103"/>
                                </a:lnTo>
                                <a:lnTo>
                                  <a:pt x="9" y="108"/>
                                </a:lnTo>
                                <a:lnTo>
                                  <a:pt x="10" y="113"/>
                                </a:lnTo>
                                <a:lnTo>
                                  <a:pt x="13" y="119"/>
                                </a:lnTo>
                                <a:lnTo>
                                  <a:pt x="14" y="123"/>
                                </a:lnTo>
                                <a:lnTo>
                                  <a:pt x="15" y="129"/>
                                </a:lnTo>
                                <a:lnTo>
                                  <a:pt x="17" y="136"/>
                                </a:lnTo>
                                <a:lnTo>
                                  <a:pt x="17" y="142"/>
                                </a:lnTo>
                                <a:lnTo>
                                  <a:pt x="20" y="145"/>
                                </a:lnTo>
                                <a:lnTo>
                                  <a:pt x="23" y="150"/>
                                </a:lnTo>
                                <a:lnTo>
                                  <a:pt x="27" y="156"/>
                                </a:lnTo>
                                <a:lnTo>
                                  <a:pt x="29" y="161"/>
                                </a:lnTo>
                                <a:lnTo>
                                  <a:pt x="31" y="167"/>
                                </a:lnTo>
                                <a:lnTo>
                                  <a:pt x="35" y="173"/>
                                </a:lnTo>
                                <a:lnTo>
                                  <a:pt x="38" y="178"/>
                                </a:lnTo>
                                <a:lnTo>
                                  <a:pt x="42" y="183"/>
                                </a:lnTo>
                                <a:lnTo>
                                  <a:pt x="45" y="188"/>
                                </a:lnTo>
                                <a:lnTo>
                                  <a:pt x="49" y="193"/>
                                </a:lnTo>
                                <a:lnTo>
                                  <a:pt x="53" y="198"/>
                                </a:lnTo>
                                <a:lnTo>
                                  <a:pt x="57" y="203"/>
                                </a:lnTo>
                                <a:lnTo>
                                  <a:pt x="61" y="208"/>
                                </a:lnTo>
                                <a:lnTo>
                                  <a:pt x="66" y="212"/>
                                </a:lnTo>
                                <a:lnTo>
                                  <a:pt x="70" y="218"/>
                                </a:lnTo>
                                <a:lnTo>
                                  <a:pt x="75" y="221"/>
                                </a:lnTo>
                                <a:lnTo>
                                  <a:pt x="80" y="225"/>
                                </a:lnTo>
                                <a:lnTo>
                                  <a:pt x="84" y="230"/>
                                </a:lnTo>
                                <a:lnTo>
                                  <a:pt x="89" y="233"/>
                                </a:lnTo>
                                <a:lnTo>
                                  <a:pt x="95" y="239"/>
                                </a:lnTo>
                                <a:lnTo>
                                  <a:pt x="97" y="241"/>
                                </a:lnTo>
                                <a:lnTo>
                                  <a:pt x="104" y="245"/>
                                </a:lnTo>
                                <a:lnTo>
                                  <a:pt x="109" y="248"/>
                                </a:lnTo>
                                <a:lnTo>
                                  <a:pt x="114" y="253"/>
                                </a:lnTo>
                                <a:lnTo>
                                  <a:pt x="118" y="257"/>
                                </a:lnTo>
                                <a:lnTo>
                                  <a:pt x="123" y="261"/>
                                </a:lnTo>
                                <a:lnTo>
                                  <a:pt x="128" y="264"/>
                                </a:lnTo>
                                <a:lnTo>
                                  <a:pt x="133" y="269"/>
                                </a:lnTo>
                                <a:lnTo>
                                  <a:pt x="133" y="268"/>
                                </a:lnTo>
                                <a:lnTo>
                                  <a:pt x="133" y="269"/>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2" name="Freeform 539"/>
                        <wps:cNvSpPr>
                          <a:spLocks/>
                        </wps:cNvSpPr>
                        <wps:spPr bwMode="auto">
                          <a:xfrm>
                            <a:off x="8743" y="1506"/>
                            <a:ext cx="123" cy="250"/>
                          </a:xfrm>
                          <a:custGeom>
                            <a:avLst/>
                            <a:gdLst>
                              <a:gd name="T0" fmla="+- 0 8743 8743"/>
                              <a:gd name="T1" fmla="*/ T0 w 123"/>
                              <a:gd name="T2" fmla="+- 0 1507 1507"/>
                              <a:gd name="T3" fmla="*/ 1507 h 250"/>
                              <a:gd name="T4" fmla="+- 0 8771 8743"/>
                              <a:gd name="T5" fmla="*/ T4 w 123"/>
                              <a:gd name="T6" fmla="+- 0 1566 1507"/>
                              <a:gd name="T7" fmla="*/ 1566 h 250"/>
                              <a:gd name="T8" fmla="+- 0 8801 8743"/>
                              <a:gd name="T9" fmla="*/ T8 w 123"/>
                              <a:gd name="T10" fmla="+- 0 1631 1507"/>
                              <a:gd name="T11" fmla="*/ 1631 h 250"/>
                              <a:gd name="T12" fmla="+- 0 8833 8743"/>
                              <a:gd name="T13" fmla="*/ T12 w 123"/>
                              <a:gd name="T14" fmla="+- 0 1696 1507"/>
                              <a:gd name="T15" fmla="*/ 1696 h 250"/>
                              <a:gd name="T16" fmla="+- 0 8864 8743"/>
                              <a:gd name="T17" fmla="*/ T16 w 123"/>
                              <a:gd name="T18" fmla="+- 0 1756 1507"/>
                              <a:gd name="T19" fmla="*/ 1756 h 250"/>
                              <a:gd name="T20" fmla="+- 0 8865 8743"/>
                              <a:gd name="T21" fmla="*/ T20 w 123"/>
                              <a:gd name="T22" fmla="+- 0 1756 1507"/>
                              <a:gd name="T23" fmla="*/ 1756 h 250"/>
                              <a:gd name="T24" fmla="+- 0 8866 8743"/>
                              <a:gd name="T25" fmla="*/ T24 w 123"/>
                              <a:gd name="T26" fmla="+- 0 1756 1507"/>
                              <a:gd name="T27" fmla="*/ 1756 h 250"/>
                              <a:gd name="T28" fmla="+- 0 8866 8743"/>
                              <a:gd name="T29" fmla="*/ T28 w 123"/>
                              <a:gd name="T30" fmla="+- 0 1755 1507"/>
                              <a:gd name="T31" fmla="*/ 1755 h 250"/>
                              <a:gd name="T32" fmla="+- 0 8836 8743"/>
                              <a:gd name="T33" fmla="*/ T32 w 123"/>
                              <a:gd name="T34" fmla="+- 0 1699 1507"/>
                              <a:gd name="T35" fmla="*/ 1699 h 250"/>
                              <a:gd name="T36" fmla="+- 0 8805 8743"/>
                              <a:gd name="T37" fmla="*/ T36 w 123"/>
                              <a:gd name="T38" fmla="+- 0 1635 1507"/>
                              <a:gd name="T39" fmla="*/ 1635 h 250"/>
                              <a:gd name="T40" fmla="+- 0 8773 8743"/>
                              <a:gd name="T41" fmla="*/ T40 w 123"/>
                              <a:gd name="T42" fmla="+- 0 1568 1507"/>
                              <a:gd name="T43" fmla="*/ 1568 h 250"/>
                              <a:gd name="T44" fmla="+- 0 8743 8743"/>
                              <a:gd name="T45" fmla="*/ T44 w 123"/>
                              <a:gd name="T46" fmla="+- 0 1507 1507"/>
                              <a:gd name="T47" fmla="*/ 1507 h 25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23" h="250">
                                <a:moveTo>
                                  <a:pt x="0" y="0"/>
                                </a:moveTo>
                                <a:lnTo>
                                  <a:pt x="28" y="59"/>
                                </a:lnTo>
                                <a:lnTo>
                                  <a:pt x="58" y="124"/>
                                </a:lnTo>
                                <a:lnTo>
                                  <a:pt x="90" y="189"/>
                                </a:lnTo>
                                <a:lnTo>
                                  <a:pt x="121" y="249"/>
                                </a:lnTo>
                                <a:lnTo>
                                  <a:pt x="122" y="249"/>
                                </a:lnTo>
                                <a:lnTo>
                                  <a:pt x="123" y="249"/>
                                </a:lnTo>
                                <a:lnTo>
                                  <a:pt x="123" y="248"/>
                                </a:lnTo>
                                <a:lnTo>
                                  <a:pt x="93" y="192"/>
                                </a:lnTo>
                                <a:lnTo>
                                  <a:pt x="62" y="128"/>
                                </a:lnTo>
                                <a:lnTo>
                                  <a:pt x="30" y="61"/>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3" name="Picture 540"/>
                          <pic:cNvPicPr>
                            <a:picLocks noChangeAspect="1" noChangeArrowheads="1"/>
                          </pic:cNvPicPr>
                        </pic:nvPicPr>
                        <pic:blipFill>
                          <a:blip r:embed="rId310">
                            <a:extLst>
                              <a:ext uri="{28A0092B-C50C-407E-A947-70E740481C1C}">
                                <a14:useLocalDpi xmlns:a14="http://schemas.microsoft.com/office/drawing/2010/main" val="0"/>
                              </a:ext>
                            </a:extLst>
                          </a:blip>
                          <a:srcRect/>
                          <a:stretch>
                            <a:fillRect/>
                          </a:stretch>
                        </pic:blipFill>
                        <pic:spPr bwMode="auto">
                          <a:xfrm>
                            <a:off x="8845" y="1527"/>
                            <a:ext cx="103" cy="29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4" name="Freeform 541"/>
                        <wps:cNvSpPr>
                          <a:spLocks/>
                        </wps:cNvSpPr>
                        <wps:spPr bwMode="auto">
                          <a:xfrm>
                            <a:off x="8845" y="1527"/>
                            <a:ext cx="103" cy="299"/>
                          </a:xfrm>
                          <a:custGeom>
                            <a:avLst/>
                            <a:gdLst>
                              <a:gd name="T0" fmla="+- 0 8897 8845"/>
                              <a:gd name="T1" fmla="*/ T0 w 103"/>
                              <a:gd name="T2" fmla="+- 0 1820 1528"/>
                              <a:gd name="T3" fmla="*/ 1820 h 299"/>
                              <a:gd name="T4" fmla="+- 0 8902 8845"/>
                              <a:gd name="T5" fmla="*/ T4 w 103"/>
                              <a:gd name="T6" fmla="+- 0 1810 1528"/>
                              <a:gd name="T7" fmla="*/ 1810 h 299"/>
                              <a:gd name="T8" fmla="+- 0 8908 8845"/>
                              <a:gd name="T9" fmla="*/ T8 w 103"/>
                              <a:gd name="T10" fmla="+- 0 1799 1528"/>
                              <a:gd name="T11" fmla="*/ 1799 h 299"/>
                              <a:gd name="T12" fmla="+- 0 8913 8845"/>
                              <a:gd name="T13" fmla="*/ T12 w 103"/>
                              <a:gd name="T14" fmla="+- 0 1787 1528"/>
                              <a:gd name="T15" fmla="*/ 1787 h 299"/>
                              <a:gd name="T16" fmla="+- 0 8919 8845"/>
                              <a:gd name="T17" fmla="*/ T16 w 103"/>
                              <a:gd name="T18" fmla="+- 0 1777 1528"/>
                              <a:gd name="T19" fmla="*/ 1777 h 299"/>
                              <a:gd name="T20" fmla="+- 0 8925 8845"/>
                              <a:gd name="T21" fmla="*/ T20 w 103"/>
                              <a:gd name="T22" fmla="+- 0 1767 1528"/>
                              <a:gd name="T23" fmla="*/ 1767 h 299"/>
                              <a:gd name="T24" fmla="+- 0 8930 8845"/>
                              <a:gd name="T25" fmla="*/ T24 w 103"/>
                              <a:gd name="T26" fmla="+- 0 1754 1528"/>
                              <a:gd name="T27" fmla="*/ 1754 h 299"/>
                              <a:gd name="T28" fmla="+- 0 8935 8845"/>
                              <a:gd name="T29" fmla="*/ T28 w 103"/>
                              <a:gd name="T30" fmla="+- 0 1744 1528"/>
                              <a:gd name="T31" fmla="*/ 1744 h 299"/>
                              <a:gd name="T32" fmla="+- 0 8941 8845"/>
                              <a:gd name="T33" fmla="*/ T32 w 103"/>
                              <a:gd name="T34" fmla="+- 0 1733 1528"/>
                              <a:gd name="T35" fmla="*/ 1733 h 299"/>
                              <a:gd name="T36" fmla="+- 0 8942 8845"/>
                              <a:gd name="T37" fmla="*/ T36 w 103"/>
                              <a:gd name="T38" fmla="+- 0 1721 1528"/>
                              <a:gd name="T39" fmla="*/ 1721 h 299"/>
                              <a:gd name="T40" fmla="+- 0 8945 8845"/>
                              <a:gd name="T41" fmla="*/ T40 w 103"/>
                              <a:gd name="T42" fmla="+- 0 1708 1528"/>
                              <a:gd name="T43" fmla="*/ 1708 h 299"/>
                              <a:gd name="T44" fmla="+- 0 8947 8845"/>
                              <a:gd name="T45" fmla="*/ T44 w 103"/>
                              <a:gd name="T46" fmla="+- 0 1697 1528"/>
                              <a:gd name="T47" fmla="*/ 1697 h 299"/>
                              <a:gd name="T48" fmla="+- 0 8947 8845"/>
                              <a:gd name="T49" fmla="*/ T48 w 103"/>
                              <a:gd name="T50" fmla="+- 0 1684 1528"/>
                              <a:gd name="T51" fmla="*/ 1684 h 299"/>
                              <a:gd name="T52" fmla="+- 0 8947 8845"/>
                              <a:gd name="T53" fmla="*/ T52 w 103"/>
                              <a:gd name="T54" fmla="+- 0 1672 1528"/>
                              <a:gd name="T55" fmla="*/ 1672 h 299"/>
                              <a:gd name="T56" fmla="+- 0 8945 8845"/>
                              <a:gd name="T57" fmla="*/ T56 w 103"/>
                              <a:gd name="T58" fmla="+- 0 1661 1528"/>
                              <a:gd name="T59" fmla="*/ 1661 h 299"/>
                              <a:gd name="T60" fmla="+- 0 8946 8845"/>
                              <a:gd name="T61" fmla="*/ T60 w 103"/>
                              <a:gd name="T62" fmla="+- 0 1649 1528"/>
                              <a:gd name="T63" fmla="*/ 1649 h 299"/>
                              <a:gd name="T64" fmla="+- 0 8942 8845"/>
                              <a:gd name="T65" fmla="*/ T64 w 103"/>
                              <a:gd name="T66" fmla="+- 0 1638 1528"/>
                              <a:gd name="T67" fmla="*/ 1638 h 299"/>
                              <a:gd name="T68" fmla="+- 0 8941 8845"/>
                              <a:gd name="T69" fmla="*/ T68 w 103"/>
                              <a:gd name="T70" fmla="+- 0 1626 1528"/>
                              <a:gd name="T71" fmla="*/ 1626 h 299"/>
                              <a:gd name="T72" fmla="+- 0 8937 8845"/>
                              <a:gd name="T73" fmla="*/ T72 w 103"/>
                              <a:gd name="T74" fmla="+- 0 1615 1528"/>
                              <a:gd name="T75" fmla="*/ 1615 h 299"/>
                              <a:gd name="T76" fmla="+- 0 8933 8845"/>
                              <a:gd name="T77" fmla="*/ T76 w 103"/>
                              <a:gd name="T78" fmla="+- 0 1604 1528"/>
                              <a:gd name="T79" fmla="*/ 1604 h 299"/>
                              <a:gd name="T80" fmla="+- 0 8930 8845"/>
                              <a:gd name="T81" fmla="*/ T80 w 103"/>
                              <a:gd name="T82" fmla="+- 0 1593 1528"/>
                              <a:gd name="T83" fmla="*/ 1593 h 299"/>
                              <a:gd name="T84" fmla="+- 0 8924 8845"/>
                              <a:gd name="T85" fmla="*/ T84 w 103"/>
                              <a:gd name="T86" fmla="+- 0 1581 1528"/>
                              <a:gd name="T87" fmla="*/ 1581 h 299"/>
                              <a:gd name="T88" fmla="+- 0 8919 8845"/>
                              <a:gd name="T89" fmla="*/ T88 w 103"/>
                              <a:gd name="T90" fmla="+- 0 1571 1528"/>
                              <a:gd name="T91" fmla="*/ 1571 h 299"/>
                              <a:gd name="T92" fmla="+- 0 8913 8845"/>
                              <a:gd name="T93" fmla="*/ T92 w 103"/>
                              <a:gd name="T94" fmla="+- 0 1561 1528"/>
                              <a:gd name="T95" fmla="*/ 1561 h 299"/>
                              <a:gd name="T96" fmla="+- 0 8905 8845"/>
                              <a:gd name="T97" fmla="*/ T96 w 103"/>
                              <a:gd name="T98" fmla="+- 0 1550 1528"/>
                              <a:gd name="T99" fmla="*/ 1550 h 299"/>
                              <a:gd name="T100" fmla="+- 0 8901 8845"/>
                              <a:gd name="T101" fmla="*/ T100 w 103"/>
                              <a:gd name="T102" fmla="+- 0 1543 1528"/>
                              <a:gd name="T103" fmla="*/ 1543 h 299"/>
                              <a:gd name="T104" fmla="+- 0 8899 8845"/>
                              <a:gd name="T105" fmla="*/ T104 w 103"/>
                              <a:gd name="T106" fmla="+- 0 1538 1528"/>
                              <a:gd name="T107" fmla="*/ 1538 h 299"/>
                              <a:gd name="T108" fmla="+- 0 8891 8845"/>
                              <a:gd name="T109" fmla="*/ T108 w 103"/>
                              <a:gd name="T110" fmla="+- 0 1535 1528"/>
                              <a:gd name="T111" fmla="*/ 1535 h 299"/>
                              <a:gd name="T112" fmla="+- 0 8888 8845"/>
                              <a:gd name="T113" fmla="*/ T112 w 103"/>
                              <a:gd name="T114" fmla="+- 0 1542 1528"/>
                              <a:gd name="T115" fmla="*/ 1542 h 299"/>
                              <a:gd name="T116" fmla="+- 0 8883 8845"/>
                              <a:gd name="T117" fmla="*/ T116 w 103"/>
                              <a:gd name="T118" fmla="+- 0 1546 1528"/>
                              <a:gd name="T119" fmla="*/ 1546 h 299"/>
                              <a:gd name="T120" fmla="+- 0 8877 8845"/>
                              <a:gd name="T121" fmla="*/ T120 w 103"/>
                              <a:gd name="T122" fmla="+- 0 1558 1528"/>
                              <a:gd name="T123" fmla="*/ 1558 h 299"/>
                              <a:gd name="T124" fmla="+- 0 8871 8845"/>
                              <a:gd name="T125" fmla="*/ T124 w 103"/>
                              <a:gd name="T126" fmla="+- 0 1569 1528"/>
                              <a:gd name="T127" fmla="*/ 1569 h 299"/>
                              <a:gd name="T128" fmla="+- 0 8868 8845"/>
                              <a:gd name="T129" fmla="*/ T128 w 103"/>
                              <a:gd name="T130" fmla="+- 0 1580 1528"/>
                              <a:gd name="T131" fmla="*/ 1580 h 299"/>
                              <a:gd name="T132" fmla="+- 0 8864 8845"/>
                              <a:gd name="T133" fmla="*/ T132 w 103"/>
                              <a:gd name="T134" fmla="+- 0 1589 1528"/>
                              <a:gd name="T135" fmla="*/ 1589 h 299"/>
                              <a:gd name="T136" fmla="+- 0 8860 8845"/>
                              <a:gd name="T137" fmla="*/ T136 w 103"/>
                              <a:gd name="T138" fmla="+- 0 1600 1528"/>
                              <a:gd name="T139" fmla="*/ 1600 h 299"/>
                              <a:gd name="T140" fmla="+- 0 8856 8845"/>
                              <a:gd name="T141" fmla="*/ T140 w 103"/>
                              <a:gd name="T142" fmla="+- 0 1611 1528"/>
                              <a:gd name="T143" fmla="*/ 1611 h 299"/>
                              <a:gd name="T144" fmla="+- 0 8854 8845"/>
                              <a:gd name="T145" fmla="*/ T144 w 103"/>
                              <a:gd name="T146" fmla="+- 0 1623 1528"/>
                              <a:gd name="T147" fmla="*/ 1623 h 299"/>
                              <a:gd name="T148" fmla="+- 0 8852 8845"/>
                              <a:gd name="T149" fmla="*/ T148 w 103"/>
                              <a:gd name="T150" fmla="+- 0 1632 1528"/>
                              <a:gd name="T151" fmla="*/ 1632 h 299"/>
                              <a:gd name="T152" fmla="+- 0 8850 8845"/>
                              <a:gd name="T153" fmla="*/ T152 w 103"/>
                              <a:gd name="T154" fmla="+- 0 1643 1528"/>
                              <a:gd name="T155" fmla="*/ 1643 h 299"/>
                              <a:gd name="T156" fmla="+- 0 8847 8845"/>
                              <a:gd name="T157" fmla="*/ T156 w 103"/>
                              <a:gd name="T158" fmla="+- 0 1656 1528"/>
                              <a:gd name="T159" fmla="*/ 1656 h 299"/>
                              <a:gd name="T160" fmla="+- 0 8846 8845"/>
                              <a:gd name="T161" fmla="*/ T160 w 103"/>
                              <a:gd name="T162" fmla="+- 0 1665 1528"/>
                              <a:gd name="T163" fmla="*/ 1665 h 299"/>
                              <a:gd name="T164" fmla="+- 0 8848 8845"/>
                              <a:gd name="T165" fmla="*/ T164 w 103"/>
                              <a:gd name="T166" fmla="+- 0 1679 1528"/>
                              <a:gd name="T167" fmla="*/ 1679 h 299"/>
                              <a:gd name="T168" fmla="+- 0 8847 8845"/>
                              <a:gd name="T169" fmla="*/ T168 w 103"/>
                              <a:gd name="T170" fmla="+- 0 1691 1528"/>
                              <a:gd name="T171" fmla="*/ 1691 h 299"/>
                              <a:gd name="T172" fmla="+- 0 8848 8845"/>
                              <a:gd name="T173" fmla="*/ T172 w 103"/>
                              <a:gd name="T174" fmla="+- 0 1703 1528"/>
                              <a:gd name="T175" fmla="*/ 1703 h 299"/>
                              <a:gd name="T176" fmla="+- 0 8850 8845"/>
                              <a:gd name="T177" fmla="*/ T176 w 103"/>
                              <a:gd name="T178" fmla="+- 0 1715 1528"/>
                              <a:gd name="T179" fmla="*/ 1715 h 299"/>
                              <a:gd name="T180" fmla="+- 0 8853 8845"/>
                              <a:gd name="T181" fmla="*/ T180 w 103"/>
                              <a:gd name="T182" fmla="+- 0 1728 1528"/>
                              <a:gd name="T183" fmla="*/ 1728 h 299"/>
                              <a:gd name="T184" fmla="+- 0 8856 8845"/>
                              <a:gd name="T185" fmla="*/ T184 w 103"/>
                              <a:gd name="T186" fmla="+- 0 1740 1528"/>
                              <a:gd name="T187" fmla="*/ 1740 h 299"/>
                              <a:gd name="T188" fmla="+- 0 8859 8845"/>
                              <a:gd name="T189" fmla="*/ T188 w 103"/>
                              <a:gd name="T190" fmla="+- 0 1753 1528"/>
                              <a:gd name="T191" fmla="*/ 1753 h 299"/>
                              <a:gd name="T192" fmla="+- 0 8865 8845"/>
                              <a:gd name="T193" fmla="*/ T192 w 103"/>
                              <a:gd name="T194" fmla="+- 0 1764 1528"/>
                              <a:gd name="T195" fmla="*/ 1764 h 299"/>
                              <a:gd name="T196" fmla="+- 0 8870 8845"/>
                              <a:gd name="T197" fmla="*/ T196 w 103"/>
                              <a:gd name="T198" fmla="+- 0 1775 1528"/>
                              <a:gd name="T199" fmla="*/ 1775 h 299"/>
                              <a:gd name="T200" fmla="+- 0 8874 8845"/>
                              <a:gd name="T201" fmla="*/ T200 w 103"/>
                              <a:gd name="T202" fmla="+- 0 1785 1528"/>
                              <a:gd name="T203" fmla="*/ 1785 h 299"/>
                              <a:gd name="T204" fmla="+- 0 8882 8845"/>
                              <a:gd name="T205" fmla="*/ T204 w 103"/>
                              <a:gd name="T206" fmla="+- 0 1797 1528"/>
                              <a:gd name="T207" fmla="*/ 1797 h 299"/>
                              <a:gd name="T208" fmla="+- 0 8886 8845"/>
                              <a:gd name="T209" fmla="*/ T208 w 103"/>
                              <a:gd name="T210" fmla="+- 0 1809 1528"/>
                              <a:gd name="T211" fmla="*/ 1809 h 299"/>
                              <a:gd name="T212" fmla="+- 0 8891 8845"/>
                              <a:gd name="T213" fmla="*/ T212 w 103"/>
                              <a:gd name="T214" fmla="+- 0 1820 1528"/>
                              <a:gd name="T215" fmla="*/ 1820 h 299"/>
                              <a:gd name="T216" fmla="+- 0 8894 8845"/>
                              <a:gd name="T217" fmla="*/ T216 w 103"/>
                              <a:gd name="T218" fmla="+- 0 1826 1528"/>
                              <a:gd name="T219" fmla="*/ 1826 h 29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3" h="299">
                                <a:moveTo>
                                  <a:pt x="49" y="298"/>
                                </a:moveTo>
                                <a:lnTo>
                                  <a:pt x="52" y="292"/>
                                </a:lnTo>
                                <a:lnTo>
                                  <a:pt x="56" y="286"/>
                                </a:lnTo>
                                <a:lnTo>
                                  <a:pt x="57" y="282"/>
                                </a:lnTo>
                                <a:lnTo>
                                  <a:pt x="60" y="275"/>
                                </a:lnTo>
                                <a:lnTo>
                                  <a:pt x="63" y="271"/>
                                </a:lnTo>
                                <a:lnTo>
                                  <a:pt x="65" y="265"/>
                                </a:lnTo>
                                <a:lnTo>
                                  <a:pt x="68" y="259"/>
                                </a:lnTo>
                                <a:lnTo>
                                  <a:pt x="71" y="254"/>
                                </a:lnTo>
                                <a:lnTo>
                                  <a:pt x="74" y="249"/>
                                </a:lnTo>
                                <a:lnTo>
                                  <a:pt x="76" y="244"/>
                                </a:lnTo>
                                <a:lnTo>
                                  <a:pt x="80" y="239"/>
                                </a:lnTo>
                                <a:lnTo>
                                  <a:pt x="82" y="232"/>
                                </a:lnTo>
                                <a:lnTo>
                                  <a:pt x="85" y="226"/>
                                </a:lnTo>
                                <a:lnTo>
                                  <a:pt x="89" y="221"/>
                                </a:lnTo>
                                <a:lnTo>
                                  <a:pt x="90" y="216"/>
                                </a:lnTo>
                                <a:lnTo>
                                  <a:pt x="93" y="210"/>
                                </a:lnTo>
                                <a:lnTo>
                                  <a:pt x="96" y="205"/>
                                </a:lnTo>
                                <a:lnTo>
                                  <a:pt x="96" y="198"/>
                                </a:lnTo>
                                <a:lnTo>
                                  <a:pt x="97" y="193"/>
                                </a:lnTo>
                                <a:lnTo>
                                  <a:pt x="99" y="187"/>
                                </a:lnTo>
                                <a:lnTo>
                                  <a:pt x="100" y="180"/>
                                </a:lnTo>
                                <a:lnTo>
                                  <a:pt x="101" y="176"/>
                                </a:lnTo>
                                <a:lnTo>
                                  <a:pt x="102" y="169"/>
                                </a:lnTo>
                                <a:lnTo>
                                  <a:pt x="102" y="162"/>
                                </a:lnTo>
                                <a:lnTo>
                                  <a:pt x="102" y="156"/>
                                </a:lnTo>
                                <a:lnTo>
                                  <a:pt x="102" y="151"/>
                                </a:lnTo>
                                <a:lnTo>
                                  <a:pt x="102" y="144"/>
                                </a:lnTo>
                                <a:lnTo>
                                  <a:pt x="102" y="139"/>
                                </a:lnTo>
                                <a:lnTo>
                                  <a:pt x="100" y="133"/>
                                </a:lnTo>
                                <a:lnTo>
                                  <a:pt x="100" y="127"/>
                                </a:lnTo>
                                <a:lnTo>
                                  <a:pt x="101" y="121"/>
                                </a:lnTo>
                                <a:lnTo>
                                  <a:pt x="98" y="115"/>
                                </a:lnTo>
                                <a:lnTo>
                                  <a:pt x="97" y="110"/>
                                </a:lnTo>
                                <a:lnTo>
                                  <a:pt x="96" y="104"/>
                                </a:lnTo>
                                <a:lnTo>
                                  <a:pt x="96" y="98"/>
                                </a:lnTo>
                                <a:lnTo>
                                  <a:pt x="93" y="92"/>
                                </a:lnTo>
                                <a:lnTo>
                                  <a:pt x="92" y="87"/>
                                </a:lnTo>
                                <a:lnTo>
                                  <a:pt x="90" y="81"/>
                                </a:lnTo>
                                <a:lnTo>
                                  <a:pt x="88" y="76"/>
                                </a:lnTo>
                                <a:lnTo>
                                  <a:pt x="86" y="71"/>
                                </a:lnTo>
                                <a:lnTo>
                                  <a:pt x="85" y="65"/>
                                </a:lnTo>
                                <a:lnTo>
                                  <a:pt x="82" y="59"/>
                                </a:lnTo>
                                <a:lnTo>
                                  <a:pt x="79" y="53"/>
                                </a:lnTo>
                                <a:lnTo>
                                  <a:pt x="77" y="48"/>
                                </a:lnTo>
                                <a:lnTo>
                                  <a:pt x="74" y="43"/>
                                </a:lnTo>
                                <a:lnTo>
                                  <a:pt x="71" y="37"/>
                                </a:lnTo>
                                <a:lnTo>
                                  <a:pt x="68" y="33"/>
                                </a:lnTo>
                                <a:lnTo>
                                  <a:pt x="65" y="28"/>
                                </a:lnTo>
                                <a:lnTo>
                                  <a:pt x="60" y="22"/>
                                </a:lnTo>
                                <a:lnTo>
                                  <a:pt x="59" y="17"/>
                                </a:lnTo>
                                <a:lnTo>
                                  <a:pt x="56" y="15"/>
                                </a:lnTo>
                                <a:lnTo>
                                  <a:pt x="54" y="10"/>
                                </a:lnTo>
                                <a:lnTo>
                                  <a:pt x="49" y="0"/>
                                </a:lnTo>
                                <a:lnTo>
                                  <a:pt x="46" y="7"/>
                                </a:lnTo>
                                <a:lnTo>
                                  <a:pt x="46" y="10"/>
                                </a:lnTo>
                                <a:lnTo>
                                  <a:pt x="43" y="14"/>
                                </a:lnTo>
                                <a:lnTo>
                                  <a:pt x="42" y="16"/>
                                </a:lnTo>
                                <a:lnTo>
                                  <a:pt x="38" y="18"/>
                                </a:lnTo>
                                <a:lnTo>
                                  <a:pt x="34" y="26"/>
                                </a:lnTo>
                                <a:lnTo>
                                  <a:pt x="32" y="30"/>
                                </a:lnTo>
                                <a:lnTo>
                                  <a:pt x="29" y="35"/>
                                </a:lnTo>
                                <a:lnTo>
                                  <a:pt x="26" y="41"/>
                                </a:lnTo>
                                <a:lnTo>
                                  <a:pt x="24" y="46"/>
                                </a:lnTo>
                                <a:lnTo>
                                  <a:pt x="23" y="52"/>
                                </a:lnTo>
                                <a:lnTo>
                                  <a:pt x="20" y="56"/>
                                </a:lnTo>
                                <a:lnTo>
                                  <a:pt x="19" y="61"/>
                                </a:lnTo>
                                <a:lnTo>
                                  <a:pt x="16" y="67"/>
                                </a:lnTo>
                                <a:lnTo>
                                  <a:pt x="15" y="72"/>
                                </a:lnTo>
                                <a:lnTo>
                                  <a:pt x="14" y="77"/>
                                </a:lnTo>
                                <a:lnTo>
                                  <a:pt x="11" y="83"/>
                                </a:lnTo>
                                <a:lnTo>
                                  <a:pt x="10" y="88"/>
                                </a:lnTo>
                                <a:lnTo>
                                  <a:pt x="9" y="95"/>
                                </a:lnTo>
                                <a:lnTo>
                                  <a:pt x="7" y="100"/>
                                </a:lnTo>
                                <a:lnTo>
                                  <a:pt x="7" y="104"/>
                                </a:lnTo>
                                <a:lnTo>
                                  <a:pt x="6" y="111"/>
                                </a:lnTo>
                                <a:lnTo>
                                  <a:pt x="5" y="115"/>
                                </a:lnTo>
                                <a:lnTo>
                                  <a:pt x="3" y="121"/>
                                </a:lnTo>
                                <a:lnTo>
                                  <a:pt x="2" y="128"/>
                                </a:lnTo>
                                <a:lnTo>
                                  <a:pt x="0" y="134"/>
                                </a:lnTo>
                                <a:lnTo>
                                  <a:pt x="1" y="137"/>
                                </a:lnTo>
                                <a:lnTo>
                                  <a:pt x="2" y="144"/>
                                </a:lnTo>
                                <a:lnTo>
                                  <a:pt x="3" y="151"/>
                                </a:lnTo>
                                <a:lnTo>
                                  <a:pt x="2" y="156"/>
                                </a:lnTo>
                                <a:lnTo>
                                  <a:pt x="2" y="163"/>
                                </a:lnTo>
                                <a:lnTo>
                                  <a:pt x="2" y="169"/>
                                </a:lnTo>
                                <a:lnTo>
                                  <a:pt x="3" y="175"/>
                                </a:lnTo>
                                <a:lnTo>
                                  <a:pt x="4" y="181"/>
                                </a:lnTo>
                                <a:lnTo>
                                  <a:pt x="5" y="187"/>
                                </a:lnTo>
                                <a:lnTo>
                                  <a:pt x="6" y="194"/>
                                </a:lnTo>
                                <a:lnTo>
                                  <a:pt x="8" y="200"/>
                                </a:lnTo>
                                <a:lnTo>
                                  <a:pt x="9" y="206"/>
                                </a:lnTo>
                                <a:lnTo>
                                  <a:pt x="11" y="212"/>
                                </a:lnTo>
                                <a:lnTo>
                                  <a:pt x="13" y="218"/>
                                </a:lnTo>
                                <a:lnTo>
                                  <a:pt x="14" y="225"/>
                                </a:lnTo>
                                <a:lnTo>
                                  <a:pt x="18" y="230"/>
                                </a:lnTo>
                                <a:lnTo>
                                  <a:pt x="20" y="236"/>
                                </a:lnTo>
                                <a:lnTo>
                                  <a:pt x="22" y="241"/>
                                </a:lnTo>
                                <a:lnTo>
                                  <a:pt x="25" y="247"/>
                                </a:lnTo>
                                <a:lnTo>
                                  <a:pt x="28" y="254"/>
                                </a:lnTo>
                                <a:lnTo>
                                  <a:pt x="29" y="257"/>
                                </a:lnTo>
                                <a:lnTo>
                                  <a:pt x="33" y="264"/>
                                </a:lnTo>
                                <a:lnTo>
                                  <a:pt x="37" y="269"/>
                                </a:lnTo>
                                <a:lnTo>
                                  <a:pt x="38" y="276"/>
                                </a:lnTo>
                                <a:lnTo>
                                  <a:pt x="41" y="281"/>
                                </a:lnTo>
                                <a:lnTo>
                                  <a:pt x="43" y="286"/>
                                </a:lnTo>
                                <a:lnTo>
                                  <a:pt x="46" y="292"/>
                                </a:lnTo>
                                <a:lnTo>
                                  <a:pt x="49" y="298"/>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5" name="Freeform 542"/>
                        <wps:cNvSpPr>
                          <a:spLocks/>
                        </wps:cNvSpPr>
                        <wps:spPr bwMode="auto">
                          <a:xfrm>
                            <a:off x="8890" y="1546"/>
                            <a:ext cx="5" cy="279"/>
                          </a:xfrm>
                          <a:custGeom>
                            <a:avLst/>
                            <a:gdLst>
                              <a:gd name="T0" fmla="+- 0 8893 8891"/>
                              <a:gd name="T1" fmla="*/ T0 w 5"/>
                              <a:gd name="T2" fmla="+- 0 1547 1547"/>
                              <a:gd name="T3" fmla="*/ 1547 h 279"/>
                              <a:gd name="T4" fmla="+- 0 8892 8891"/>
                              <a:gd name="T5" fmla="*/ T4 w 5"/>
                              <a:gd name="T6" fmla="+- 0 1612 1547"/>
                              <a:gd name="T7" fmla="*/ 1612 h 279"/>
                              <a:gd name="T8" fmla="+- 0 8891 8891"/>
                              <a:gd name="T9" fmla="*/ T8 w 5"/>
                              <a:gd name="T10" fmla="+- 0 1684 1547"/>
                              <a:gd name="T11" fmla="*/ 1684 h 279"/>
                              <a:gd name="T12" fmla="+- 0 8891 8891"/>
                              <a:gd name="T13" fmla="*/ T12 w 5"/>
                              <a:gd name="T14" fmla="+- 0 1756 1547"/>
                              <a:gd name="T15" fmla="*/ 1756 h 279"/>
                              <a:gd name="T16" fmla="+- 0 8894 8891"/>
                              <a:gd name="T17" fmla="*/ T16 w 5"/>
                              <a:gd name="T18" fmla="+- 0 1824 1547"/>
                              <a:gd name="T19" fmla="*/ 1824 h 279"/>
                              <a:gd name="T20" fmla="+- 0 8894 8891"/>
                              <a:gd name="T21" fmla="*/ T20 w 5"/>
                              <a:gd name="T22" fmla="+- 0 1825 1547"/>
                              <a:gd name="T23" fmla="*/ 1825 h 279"/>
                              <a:gd name="T24" fmla="+- 0 8895 8891"/>
                              <a:gd name="T25" fmla="*/ T24 w 5"/>
                              <a:gd name="T26" fmla="+- 0 1825 1547"/>
                              <a:gd name="T27" fmla="*/ 1825 h 279"/>
                              <a:gd name="T28" fmla="+- 0 8895 8891"/>
                              <a:gd name="T29" fmla="*/ T28 w 5"/>
                              <a:gd name="T30" fmla="+- 0 1823 1547"/>
                              <a:gd name="T31" fmla="*/ 1823 h 279"/>
                              <a:gd name="T32" fmla="+- 0 8893 8891"/>
                              <a:gd name="T33" fmla="*/ T32 w 5"/>
                              <a:gd name="T34" fmla="+- 0 1760 1547"/>
                              <a:gd name="T35" fmla="*/ 1760 h 279"/>
                              <a:gd name="T36" fmla="+- 0 8892 8891"/>
                              <a:gd name="T37" fmla="*/ T36 w 5"/>
                              <a:gd name="T38" fmla="+- 0 1688 1547"/>
                              <a:gd name="T39" fmla="*/ 1688 h 279"/>
                              <a:gd name="T40" fmla="+- 0 8893 8891"/>
                              <a:gd name="T41" fmla="*/ T40 w 5"/>
                              <a:gd name="T42" fmla="+- 0 1615 1547"/>
                              <a:gd name="T43" fmla="*/ 1615 h 279"/>
                              <a:gd name="T44" fmla="+- 0 8893 8891"/>
                              <a:gd name="T45" fmla="*/ T44 w 5"/>
                              <a:gd name="T46" fmla="+- 0 1547 1547"/>
                              <a:gd name="T47" fmla="*/ 1547 h 2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5" h="279">
                                <a:moveTo>
                                  <a:pt x="2" y="0"/>
                                </a:moveTo>
                                <a:lnTo>
                                  <a:pt x="1" y="65"/>
                                </a:lnTo>
                                <a:lnTo>
                                  <a:pt x="0" y="137"/>
                                </a:lnTo>
                                <a:lnTo>
                                  <a:pt x="0" y="209"/>
                                </a:lnTo>
                                <a:lnTo>
                                  <a:pt x="3" y="277"/>
                                </a:lnTo>
                                <a:lnTo>
                                  <a:pt x="3" y="278"/>
                                </a:lnTo>
                                <a:lnTo>
                                  <a:pt x="4" y="278"/>
                                </a:lnTo>
                                <a:lnTo>
                                  <a:pt x="4" y="276"/>
                                </a:lnTo>
                                <a:lnTo>
                                  <a:pt x="2" y="213"/>
                                </a:lnTo>
                                <a:lnTo>
                                  <a:pt x="1" y="141"/>
                                </a:lnTo>
                                <a:lnTo>
                                  <a:pt x="2" y="68"/>
                                </a:lnTo>
                                <a:lnTo>
                                  <a:pt x="2"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6" name="Picture 543"/>
                          <pic:cNvPicPr>
                            <a:picLocks noChangeAspect="1" noChangeArrowheads="1"/>
                          </pic:cNvPicPr>
                        </pic:nvPicPr>
                        <pic:blipFill>
                          <a:blip r:embed="rId311">
                            <a:extLst>
                              <a:ext uri="{28A0092B-C50C-407E-A947-70E740481C1C}">
                                <a14:useLocalDpi xmlns:a14="http://schemas.microsoft.com/office/drawing/2010/main" val="0"/>
                              </a:ext>
                            </a:extLst>
                          </a:blip>
                          <a:srcRect/>
                          <a:stretch>
                            <a:fillRect/>
                          </a:stretch>
                        </pic:blipFill>
                        <pic:spPr bwMode="auto">
                          <a:xfrm>
                            <a:off x="8733" y="1630"/>
                            <a:ext cx="184" cy="2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07" name="Freeform 544"/>
                        <wps:cNvSpPr>
                          <a:spLocks/>
                        </wps:cNvSpPr>
                        <wps:spPr bwMode="auto">
                          <a:xfrm>
                            <a:off x="8733" y="1630"/>
                            <a:ext cx="184" cy="236"/>
                          </a:xfrm>
                          <a:custGeom>
                            <a:avLst/>
                            <a:gdLst>
                              <a:gd name="T0" fmla="+- 0 8916 8733"/>
                              <a:gd name="T1" fmla="*/ T0 w 184"/>
                              <a:gd name="T2" fmla="+- 0 1859 1630"/>
                              <a:gd name="T3" fmla="*/ 1859 h 236"/>
                              <a:gd name="T4" fmla="+- 0 8913 8733"/>
                              <a:gd name="T5" fmla="*/ T4 w 184"/>
                              <a:gd name="T6" fmla="+- 0 1848 1630"/>
                              <a:gd name="T7" fmla="*/ 1848 h 236"/>
                              <a:gd name="T8" fmla="+- 0 8911 8733"/>
                              <a:gd name="T9" fmla="*/ T8 w 184"/>
                              <a:gd name="T10" fmla="+- 0 1835 1630"/>
                              <a:gd name="T11" fmla="*/ 1835 h 236"/>
                              <a:gd name="T12" fmla="+- 0 8908 8733"/>
                              <a:gd name="T13" fmla="*/ T12 w 184"/>
                              <a:gd name="T14" fmla="+- 0 1823 1630"/>
                              <a:gd name="T15" fmla="*/ 1823 h 236"/>
                              <a:gd name="T16" fmla="+- 0 8906 8733"/>
                              <a:gd name="T17" fmla="*/ T16 w 184"/>
                              <a:gd name="T18" fmla="+- 0 1811 1630"/>
                              <a:gd name="T19" fmla="*/ 1811 h 236"/>
                              <a:gd name="T20" fmla="+- 0 8905 8733"/>
                              <a:gd name="T21" fmla="*/ T20 w 184"/>
                              <a:gd name="T22" fmla="+- 0 1800 1630"/>
                              <a:gd name="T23" fmla="*/ 1800 h 236"/>
                              <a:gd name="T24" fmla="+- 0 8901 8733"/>
                              <a:gd name="T25" fmla="*/ T24 w 184"/>
                              <a:gd name="T26" fmla="+- 0 1787 1630"/>
                              <a:gd name="T27" fmla="*/ 1787 h 236"/>
                              <a:gd name="T28" fmla="+- 0 8899 8733"/>
                              <a:gd name="T29" fmla="*/ T28 w 184"/>
                              <a:gd name="T30" fmla="+- 0 1775 1630"/>
                              <a:gd name="T31" fmla="*/ 1775 h 236"/>
                              <a:gd name="T32" fmla="+- 0 8897 8733"/>
                              <a:gd name="T33" fmla="*/ T32 w 184"/>
                              <a:gd name="T34" fmla="+- 0 1763 1630"/>
                              <a:gd name="T35" fmla="*/ 1763 h 236"/>
                              <a:gd name="T36" fmla="+- 0 8890 8733"/>
                              <a:gd name="T37" fmla="*/ T36 w 184"/>
                              <a:gd name="T38" fmla="+- 0 1753 1630"/>
                              <a:gd name="T39" fmla="*/ 1753 h 236"/>
                              <a:gd name="T40" fmla="+- 0 8885 8733"/>
                              <a:gd name="T41" fmla="*/ T40 w 184"/>
                              <a:gd name="T42" fmla="+- 0 1741 1630"/>
                              <a:gd name="T43" fmla="*/ 1741 h 236"/>
                              <a:gd name="T44" fmla="+- 0 8879 8733"/>
                              <a:gd name="T45" fmla="*/ T44 w 184"/>
                              <a:gd name="T46" fmla="+- 0 1731 1630"/>
                              <a:gd name="T47" fmla="*/ 1731 h 236"/>
                              <a:gd name="T48" fmla="+- 0 8872 8733"/>
                              <a:gd name="T49" fmla="*/ T48 w 184"/>
                              <a:gd name="T50" fmla="+- 0 1721 1630"/>
                              <a:gd name="T51" fmla="*/ 1721 h 236"/>
                              <a:gd name="T52" fmla="+- 0 8864 8733"/>
                              <a:gd name="T53" fmla="*/ T52 w 184"/>
                              <a:gd name="T54" fmla="+- 0 1712 1630"/>
                              <a:gd name="T55" fmla="*/ 1712 h 236"/>
                              <a:gd name="T56" fmla="+- 0 8856 8733"/>
                              <a:gd name="T57" fmla="*/ T56 w 184"/>
                              <a:gd name="T58" fmla="+- 0 1704 1630"/>
                              <a:gd name="T59" fmla="*/ 1704 h 236"/>
                              <a:gd name="T60" fmla="+- 0 8849 8733"/>
                              <a:gd name="T61" fmla="*/ T60 w 184"/>
                              <a:gd name="T62" fmla="+- 0 1694 1630"/>
                              <a:gd name="T63" fmla="*/ 1694 h 236"/>
                              <a:gd name="T64" fmla="+- 0 8839 8733"/>
                              <a:gd name="T65" fmla="*/ T64 w 184"/>
                              <a:gd name="T66" fmla="+- 0 1687 1630"/>
                              <a:gd name="T67" fmla="*/ 1687 h 236"/>
                              <a:gd name="T68" fmla="+- 0 8831 8733"/>
                              <a:gd name="T69" fmla="*/ T68 w 184"/>
                              <a:gd name="T70" fmla="+- 0 1679 1630"/>
                              <a:gd name="T71" fmla="*/ 1679 h 236"/>
                              <a:gd name="T72" fmla="+- 0 8821 8733"/>
                              <a:gd name="T73" fmla="*/ T72 w 184"/>
                              <a:gd name="T74" fmla="+- 0 1672 1630"/>
                              <a:gd name="T75" fmla="*/ 1672 h 236"/>
                              <a:gd name="T76" fmla="+- 0 8811 8733"/>
                              <a:gd name="T77" fmla="*/ T76 w 184"/>
                              <a:gd name="T78" fmla="+- 0 1666 1630"/>
                              <a:gd name="T79" fmla="*/ 1666 h 236"/>
                              <a:gd name="T80" fmla="+- 0 8802 8733"/>
                              <a:gd name="T81" fmla="*/ T80 w 184"/>
                              <a:gd name="T82" fmla="+- 0 1660 1630"/>
                              <a:gd name="T83" fmla="*/ 1660 h 236"/>
                              <a:gd name="T84" fmla="+- 0 8790 8733"/>
                              <a:gd name="T85" fmla="*/ T84 w 184"/>
                              <a:gd name="T86" fmla="+- 0 1653 1630"/>
                              <a:gd name="T87" fmla="*/ 1653 h 236"/>
                              <a:gd name="T88" fmla="+- 0 8781 8733"/>
                              <a:gd name="T89" fmla="*/ T88 w 184"/>
                              <a:gd name="T90" fmla="+- 0 1649 1630"/>
                              <a:gd name="T91" fmla="*/ 1649 h 236"/>
                              <a:gd name="T92" fmla="+- 0 8769 8733"/>
                              <a:gd name="T93" fmla="*/ T92 w 184"/>
                              <a:gd name="T94" fmla="+- 0 1644 1630"/>
                              <a:gd name="T95" fmla="*/ 1644 h 236"/>
                              <a:gd name="T96" fmla="+- 0 8756 8733"/>
                              <a:gd name="T97" fmla="*/ T96 w 184"/>
                              <a:gd name="T98" fmla="+- 0 1641 1630"/>
                              <a:gd name="T99" fmla="*/ 1641 h 236"/>
                              <a:gd name="T100" fmla="+- 0 8748 8733"/>
                              <a:gd name="T101" fmla="*/ T100 w 184"/>
                              <a:gd name="T102" fmla="+- 0 1638 1630"/>
                              <a:gd name="T103" fmla="*/ 1638 h 236"/>
                              <a:gd name="T104" fmla="+- 0 8743 8733"/>
                              <a:gd name="T105" fmla="*/ T104 w 184"/>
                              <a:gd name="T106" fmla="+- 0 1635 1630"/>
                              <a:gd name="T107" fmla="*/ 1635 h 236"/>
                              <a:gd name="T108" fmla="+- 0 8736 8733"/>
                              <a:gd name="T109" fmla="*/ T108 w 184"/>
                              <a:gd name="T110" fmla="+- 0 1638 1630"/>
                              <a:gd name="T111" fmla="*/ 1638 h 236"/>
                              <a:gd name="T112" fmla="+- 0 8738 8733"/>
                              <a:gd name="T113" fmla="*/ T112 w 184"/>
                              <a:gd name="T114" fmla="+- 0 1645 1630"/>
                              <a:gd name="T115" fmla="*/ 1645 h 236"/>
                              <a:gd name="T116" fmla="+- 0 8736 8733"/>
                              <a:gd name="T117" fmla="*/ T116 w 184"/>
                              <a:gd name="T118" fmla="+- 0 1651 1630"/>
                              <a:gd name="T119" fmla="*/ 1651 h 236"/>
                              <a:gd name="T120" fmla="+- 0 8739 8733"/>
                              <a:gd name="T121" fmla="*/ T120 w 184"/>
                              <a:gd name="T122" fmla="+- 0 1664 1630"/>
                              <a:gd name="T123" fmla="*/ 1664 h 236"/>
                              <a:gd name="T124" fmla="+- 0 8741 8733"/>
                              <a:gd name="T125" fmla="*/ T124 w 184"/>
                              <a:gd name="T126" fmla="+- 0 1676 1630"/>
                              <a:gd name="T127" fmla="*/ 1676 h 236"/>
                              <a:gd name="T128" fmla="+- 0 8745 8733"/>
                              <a:gd name="T129" fmla="*/ T128 w 184"/>
                              <a:gd name="T130" fmla="+- 0 1687 1630"/>
                              <a:gd name="T131" fmla="*/ 1687 h 236"/>
                              <a:gd name="T132" fmla="+- 0 8748 8733"/>
                              <a:gd name="T133" fmla="*/ T132 w 184"/>
                              <a:gd name="T134" fmla="+- 0 1696 1630"/>
                              <a:gd name="T135" fmla="*/ 1696 h 236"/>
                              <a:gd name="T136" fmla="+- 0 8751 8733"/>
                              <a:gd name="T137" fmla="*/ T136 w 184"/>
                              <a:gd name="T138" fmla="+- 0 1708 1630"/>
                              <a:gd name="T139" fmla="*/ 1708 h 236"/>
                              <a:gd name="T140" fmla="+- 0 8755 8733"/>
                              <a:gd name="T141" fmla="*/ T140 w 184"/>
                              <a:gd name="T142" fmla="+- 0 1719 1630"/>
                              <a:gd name="T143" fmla="*/ 1719 h 236"/>
                              <a:gd name="T144" fmla="+- 0 8760 8733"/>
                              <a:gd name="T145" fmla="*/ T144 w 184"/>
                              <a:gd name="T146" fmla="+- 0 1730 1630"/>
                              <a:gd name="T147" fmla="*/ 1730 h 236"/>
                              <a:gd name="T148" fmla="+- 0 8764 8733"/>
                              <a:gd name="T149" fmla="*/ T148 w 184"/>
                              <a:gd name="T150" fmla="+- 0 1738 1630"/>
                              <a:gd name="T151" fmla="*/ 1738 h 236"/>
                              <a:gd name="T152" fmla="+- 0 8770 8733"/>
                              <a:gd name="T153" fmla="*/ T152 w 184"/>
                              <a:gd name="T154" fmla="+- 0 1748 1630"/>
                              <a:gd name="T155" fmla="*/ 1748 h 236"/>
                              <a:gd name="T156" fmla="+- 0 8775 8733"/>
                              <a:gd name="T157" fmla="*/ T156 w 184"/>
                              <a:gd name="T158" fmla="+- 0 1760 1630"/>
                              <a:gd name="T159" fmla="*/ 1760 h 236"/>
                              <a:gd name="T160" fmla="+- 0 8780 8733"/>
                              <a:gd name="T161" fmla="*/ T160 w 184"/>
                              <a:gd name="T162" fmla="+- 0 1768 1630"/>
                              <a:gd name="T163" fmla="*/ 1768 h 236"/>
                              <a:gd name="T164" fmla="+- 0 8790 8733"/>
                              <a:gd name="T165" fmla="*/ T164 w 184"/>
                              <a:gd name="T166" fmla="+- 0 1778 1630"/>
                              <a:gd name="T167" fmla="*/ 1778 h 236"/>
                              <a:gd name="T168" fmla="+- 0 8796 8733"/>
                              <a:gd name="T169" fmla="*/ T168 w 184"/>
                              <a:gd name="T170" fmla="+- 0 1788 1630"/>
                              <a:gd name="T171" fmla="*/ 1788 h 236"/>
                              <a:gd name="T172" fmla="+- 0 8805 8733"/>
                              <a:gd name="T173" fmla="*/ T172 w 184"/>
                              <a:gd name="T174" fmla="+- 0 1796 1630"/>
                              <a:gd name="T175" fmla="*/ 1796 h 236"/>
                              <a:gd name="T176" fmla="+- 0 8814 8733"/>
                              <a:gd name="T177" fmla="*/ T176 w 184"/>
                              <a:gd name="T178" fmla="+- 0 1804 1630"/>
                              <a:gd name="T179" fmla="*/ 1804 h 236"/>
                              <a:gd name="T180" fmla="+- 0 8824 8733"/>
                              <a:gd name="T181" fmla="*/ T180 w 184"/>
                              <a:gd name="T182" fmla="+- 0 1813 1630"/>
                              <a:gd name="T183" fmla="*/ 1813 h 236"/>
                              <a:gd name="T184" fmla="+- 0 8834 8733"/>
                              <a:gd name="T185" fmla="*/ T184 w 184"/>
                              <a:gd name="T186" fmla="+- 0 1821 1630"/>
                              <a:gd name="T187" fmla="*/ 1821 h 236"/>
                              <a:gd name="T188" fmla="+- 0 8844 8733"/>
                              <a:gd name="T189" fmla="*/ T188 w 184"/>
                              <a:gd name="T190" fmla="+- 0 1829 1630"/>
                              <a:gd name="T191" fmla="*/ 1829 h 236"/>
                              <a:gd name="T192" fmla="+- 0 8856 8733"/>
                              <a:gd name="T193" fmla="*/ T192 w 184"/>
                              <a:gd name="T194" fmla="+- 0 1834 1630"/>
                              <a:gd name="T195" fmla="*/ 1834 h 236"/>
                              <a:gd name="T196" fmla="+- 0 8866 8733"/>
                              <a:gd name="T197" fmla="*/ T196 w 184"/>
                              <a:gd name="T198" fmla="+- 0 1840 1630"/>
                              <a:gd name="T199" fmla="*/ 1840 h 236"/>
                              <a:gd name="T200" fmla="+- 0 8876 8733"/>
                              <a:gd name="T201" fmla="*/ T200 w 184"/>
                              <a:gd name="T202" fmla="+- 0 1846 1630"/>
                              <a:gd name="T203" fmla="*/ 1846 h 236"/>
                              <a:gd name="T204" fmla="+- 0 8889 8733"/>
                              <a:gd name="T205" fmla="*/ T204 w 184"/>
                              <a:gd name="T206" fmla="+- 0 1851 1630"/>
                              <a:gd name="T207" fmla="*/ 1851 h 236"/>
                              <a:gd name="T208" fmla="+- 0 8900 8733"/>
                              <a:gd name="T209" fmla="*/ T208 w 184"/>
                              <a:gd name="T210" fmla="+- 0 1857 1630"/>
                              <a:gd name="T211" fmla="*/ 1857 h 236"/>
                              <a:gd name="T212" fmla="+- 0 8911 8733"/>
                              <a:gd name="T213" fmla="*/ T212 w 184"/>
                              <a:gd name="T214" fmla="+- 0 1862 1630"/>
                              <a:gd name="T215" fmla="*/ 1862 h 236"/>
                              <a:gd name="T216" fmla="+- 0 8917 8733"/>
                              <a:gd name="T217" fmla="*/ T216 w 184"/>
                              <a:gd name="T218" fmla="+- 0 1865 1630"/>
                              <a:gd name="T219" fmla="*/ 1865 h 236"/>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84" h="236">
                                <a:moveTo>
                                  <a:pt x="184" y="236"/>
                                </a:moveTo>
                                <a:lnTo>
                                  <a:pt x="183" y="229"/>
                                </a:lnTo>
                                <a:lnTo>
                                  <a:pt x="182" y="222"/>
                                </a:lnTo>
                                <a:lnTo>
                                  <a:pt x="180" y="218"/>
                                </a:lnTo>
                                <a:lnTo>
                                  <a:pt x="178" y="210"/>
                                </a:lnTo>
                                <a:lnTo>
                                  <a:pt x="178" y="205"/>
                                </a:lnTo>
                                <a:lnTo>
                                  <a:pt x="177" y="200"/>
                                </a:lnTo>
                                <a:lnTo>
                                  <a:pt x="175" y="193"/>
                                </a:lnTo>
                                <a:lnTo>
                                  <a:pt x="174" y="187"/>
                                </a:lnTo>
                                <a:lnTo>
                                  <a:pt x="173" y="181"/>
                                </a:lnTo>
                                <a:lnTo>
                                  <a:pt x="172" y="176"/>
                                </a:lnTo>
                                <a:lnTo>
                                  <a:pt x="172" y="170"/>
                                </a:lnTo>
                                <a:lnTo>
                                  <a:pt x="170" y="163"/>
                                </a:lnTo>
                                <a:lnTo>
                                  <a:pt x="168" y="157"/>
                                </a:lnTo>
                                <a:lnTo>
                                  <a:pt x="168" y="150"/>
                                </a:lnTo>
                                <a:lnTo>
                                  <a:pt x="166" y="145"/>
                                </a:lnTo>
                                <a:lnTo>
                                  <a:pt x="164" y="139"/>
                                </a:lnTo>
                                <a:lnTo>
                                  <a:pt x="164" y="133"/>
                                </a:lnTo>
                                <a:lnTo>
                                  <a:pt x="160" y="128"/>
                                </a:lnTo>
                                <a:lnTo>
                                  <a:pt x="157" y="123"/>
                                </a:lnTo>
                                <a:lnTo>
                                  <a:pt x="155" y="117"/>
                                </a:lnTo>
                                <a:lnTo>
                                  <a:pt x="152" y="111"/>
                                </a:lnTo>
                                <a:lnTo>
                                  <a:pt x="150" y="107"/>
                                </a:lnTo>
                                <a:lnTo>
                                  <a:pt x="146" y="101"/>
                                </a:lnTo>
                                <a:lnTo>
                                  <a:pt x="142" y="96"/>
                                </a:lnTo>
                                <a:lnTo>
                                  <a:pt x="139" y="91"/>
                                </a:lnTo>
                                <a:lnTo>
                                  <a:pt x="136" y="87"/>
                                </a:lnTo>
                                <a:lnTo>
                                  <a:pt x="131" y="82"/>
                                </a:lnTo>
                                <a:lnTo>
                                  <a:pt x="128" y="77"/>
                                </a:lnTo>
                                <a:lnTo>
                                  <a:pt x="123" y="74"/>
                                </a:lnTo>
                                <a:lnTo>
                                  <a:pt x="119" y="69"/>
                                </a:lnTo>
                                <a:lnTo>
                                  <a:pt x="116" y="64"/>
                                </a:lnTo>
                                <a:lnTo>
                                  <a:pt x="110" y="61"/>
                                </a:lnTo>
                                <a:lnTo>
                                  <a:pt x="106" y="57"/>
                                </a:lnTo>
                                <a:lnTo>
                                  <a:pt x="102" y="53"/>
                                </a:lnTo>
                                <a:lnTo>
                                  <a:pt x="98" y="49"/>
                                </a:lnTo>
                                <a:lnTo>
                                  <a:pt x="93" y="46"/>
                                </a:lnTo>
                                <a:lnTo>
                                  <a:pt x="88" y="42"/>
                                </a:lnTo>
                                <a:lnTo>
                                  <a:pt x="83" y="39"/>
                                </a:lnTo>
                                <a:lnTo>
                                  <a:pt x="78" y="36"/>
                                </a:lnTo>
                                <a:lnTo>
                                  <a:pt x="74" y="33"/>
                                </a:lnTo>
                                <a:lnTo>
                                  <a:pt x="69" y="30"/>
                                </a:lnTo>
                                <a:lnTo>
                                  <a:pt x="63" y="27"/>
                                </a:lnTo>
                                <a:lnTo>
                                  <a:pt x="57" y="23"/>
                                </a:lnTo>
                                <a:lnTo>
                                  <a:pt x="53" y="21"/>
                                </a:lnTo>
                                <a:lnTo>
                                  <a:pt x="48" y="19"/>
                                </a:lnTo>
                                <a:lnTo>
                                  <a:pt x="41" y="16"/>
                                </a:lnTo>
                                <a:lnTo>
                                  <a:pt x="36" y="14"/>
                                </a:lnTo>
                                <a:lnTo>
                                  <a:pt x="31" y="13"/>
                                </a:lnTo>
                                <a:lnTo>
                                  <a:pt x="23" y="11"/>
                                </a:lnTo>
                                <a:lnTo>
                                  <a:pt x="19" y="7"/>
                                </a:lnTo>
                                <a:lnTo>
                                  <a:pt x="15" y="8"/>
                                </a:lnTo>
                                <a:lnTo>
                                  <a:pt x="11" y="5"/>
                                </a:lnTo>
                                <a:lnTo>
                                  <a:pt x="10" y="5"/>
                                </a:lnTo>
                                <a:lnTo>
                                  <a:pt x="0" y="0"/>
                                </a:lnTo>
                                <a:lnTo>
                                  <a:pt x="3" y="8"/>
                                </a:lnTo>
                                <a:lnTo>
                                  <a:pt x="5" y="10"/>
                                </a:lnTo>
                                <a:lnTo>
                                  <a:pt x="5" y="15"/>
                                </a:lnTo>
                                <a:lnTo>
                                  <a:pt x="6" y="17"/>
                                </a:lnTo>
                                <a:lnTo>
                                  <a:pt x="3" y="21"/>
                                </a:lnTo>
                                <a:lnTo>
                                  <a:pt x="5" y="30"/>
                                </a:lnTo>
                                <a:lnTo>
                                  <a:pt x="6" y="34"/>
                                </a:lnTo>
                                <a:lnTo>
                                  <a:pt x="7" y="40"/>
                                </a:lnTo>
                                <a:lnTo>
                                  <a:pt x="8" y="46"/>
                                </a:lnTo>
                                <a:lnTo>
                                  <a:pt x="10" y="52"/>
                                </a:lnTo>
                                <a:lnTo>
                                  <a:pt x="12" y="57"/>
                                </a:lnTo>
                                <a:lnTo>
                                  <a:pt x="13" y="62"/>
                                </a:lnTo>
                                <a:lnTo>
                                  <a:pt x="15" y="66"/>
                                </a:lnTo>
                                <a:lnTo>
                                  <a:pt x="16" y="73"/>
                                </a:lnTo>
                                <a:lnTo>
                                  <a:pt x="18" y="78"/>
                                </a:lnTo>
                                <a:lnTo>
                                  <a:pt x="20" y="83"/>
                                </a:lnTo>
                                <a:lnTo>
                                  <a:pt x="22" y="89"/>
                                </a:lnTo>
                                <a:lnTo>
                                  <a:pt x="25" y="93"/>
                                </a:lnTo>
                                <a:lnTo>
                                  <a:pt x="27" y="100"/>
                                </a:lnTo>
                                <a:lnTo>
                                  <a:pt x="29" y="104"/>
                                </a:lnTo>
                                <a:lnTo>
                                  <a:pt x="31" y="108"/>
                                </a:lnTo>
                                <a:lnTo>
                                  <a:pt x="35" y="114"/>
                                </a:lnTo>
                                <a:lnTo>
                                  <a:pt x="37" y="118"/>
                                </a:lnTo>
                                <a:lnTo>
                                  <a:pt x="39" y="123"/>
                                </a:lnTo>
                                <a:lnTo>
                                  <a:pt x="42" y="130"/>
                                </a:lnTo>
                                <a:lnTo>
                                  <a:pt x="44" y="136"/>
                                </a:lnTo>
                                <a:lnTo>
                                  <a:pt x="47" y="138"/>
                                </a:lnTo>
                                <a:lnTo>
                                  <a:pt x="52" y="143"/>
                                </a:lnTo>
                                <a:lnTo>
                                  <a:pt x="57" y="148"/>
                                </a:lnTo>
                                <a:lnTo>
                                  <a:pt x="59" y="152"/>
                                </a:lnTo>
                                <a:lnTo>
                                  <a:pt x="63" y="158"/>
                                </a:lnTo>
                                <a:lnTo>
                                  <a:pt x="68" y="163"/>
                                </a:lnTo>
                                <a:lnTo>
                                  <a:pt x="72" y="166"/>
                                </a:lnTo>
                                <a:lnTo>
                                  <a:pt x="77" y="171"/>
                                </a:lnTo>
                                <a:lnTo>
                                  <a:pt x="81" y="174"/>
                                </a:lnTo>
                                <a:lnTo>
                                  <a:pt x="86" y="179"/>
                                </a:lnTo>
                                <a:lnTo>
                                  <a:pt x="91" y="183"/>
                                </a:lnTo>
                                <a:lnTo>
                                  <a:pt x="96" y="187"/>
                                </a:lnTo>
                                <a:lnTo>
                                  <a:pt x="101" y="191"/>
                                </a:lnTo>
                                <a:lnTo>
                                  <a:pt x="106" y="194"/>
                                </a:lnTo>
                                <a:lnTo>
                                  <a:pt x="111" y="199"/>
                                </a:lnTo>
                                <a:lnTo>
                                  <a:pt x="117" y="201"/>
                                </a:lnTo>
                                <a:lnTo>
                                  <a:pt x="123" y="204"/>
                                </a:lnTo>
                                <a:lnTo>
                                  <a:pt x="128" y="207"/>
                                </a:lnTo>
                                <a:lnTo>
                                  <a:pt x="133" y="210"/>
                                </a:lnTo>
                                <a:lnTo>
                                  <a:pt x="140" y="214"/>
                                </a:lnTo>
                                <a:lnTo>
                                  <a:pt x="143" y="216"/>
                                </a:lnTo>
                                <a:lnTo>
                                  <a:pt x="150" y="219"/>
                                </a:lnTo>
                                <a:lnTo>
                                  <a:pt x="156" y="221"/>
                                </a:lnTo>
                                <a:lnTo>
                                  <a:pt x="162" y="224"/>
                                </a:lnTo>
                                <a:lnTo>
                                  <a:pt x="167" y="227"/>
                                </a:lnTo>
                                <a:lnTo>
                                  <a:pt x="172" y="230"/>
                                </a:lnTo>
                                <a:lnTo>
                                  <a:pt x="178" y="232"/>
                                </a:lnTo>
                                <a:lnTo>
                                  <a:pt x="184" y="236"/>
                                </a:lnTo>
                                <a:lnTo>
                                  <a:pt x="184" y="235"/>
                                </a:lnTo>
                                <a:lnTo>
                                  <a:pt x="184" y="236"/>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08" name="Freeform 545"/>
                        <wps:cNvSpPr>
                          <a:spLocks/>
                        </wps:cNvSpPr>
                        <wps:spPr bwMode="auto">
                          <a:xfrm>
                            <a:off x="8744" y="1645"/>
                            <a:ext cx="172" cy="219"/>
                          </a:xfrm>
                          <a:custGeom>
                            <a:avLst/>
                            <a:gdLst>
                              <a:gd name="T0" fmla="+- 0 8745 8745"/>
                              <a:gd name="T1" fmla="*/ T0 w 172"/>
                              <a:gd name="T2" fmla="+- 0 1645 1645"/>
                              <a:gd name="T3" fmla="*/ 1645 h 219"/>
                              <a:gd name="T4" fmla="+- 0 8784 8745"/>
                              <a:gd name="T5" fmla="*/ T4 w 172"/>
                              <a:gd name="T6" fmla="+- 0 1698 1645"/>
                              <a:gd name="T7" fmla="*/ 1698 h 219"/>
                              <a:gd name="T8" fmla="+- 0 8827 8745"/>
                              <a:gd name="T9" fmla="*/ T8 w 172"/>
                              <a:gd name="T10" fmla="+- 0 1755 1645"/>
                              <a:gd name="T11" fmla="*/ 1755 h 219"/>
                              <a:gd name="T12" fmla="+- 0 8871 8745"/>
                              <a:gd name="T13" fmla="*/ T12 w 172"/>
                              <a:gd name="T14" fmla="+- 0 1812 1645"/>
                              <a:gd name="T15" fmla="*/ 1812 h 219"/>
                              <a:gd name="T16" fmla="+- 0 8915 8745"/>
                              <a:gd name="T17" fmla="*/ T16 w 172"/>
                              <a:gd name="T18" fmla="+- 0 1864 1645"/>
                              <a:gd name="T19" fmla="*/ 1864 h 219"/>
                              <a:gd name="T20" fmla="+- 0 8916 8745"/>
                              <a:gd name="T21" fmla="*/ T20 w 172"/>
                              <a:gd name="T22" fmla="+- 0 1864 1645"/>
                              <a:gd name="T23" fmla="*/ 1864 h 219"/>
                              <a:gd name="T24" fmla="+- 0 8916 8745"/>
                              <a:gd name="T25" fmla="*/ T24 w 172"/>
                              <a:gd name="T26" fmla="+- 0 1864 1645"/>
                              <a:gd name="T27" fmla="*/ 1864 h 219"/>
                              <a:gd name="T28" fmla="+- 0 8916 8745"/>
                              <a:gd name="T29" fmla="*/ T28 w 172"/>
                              <a:gd name="T30" fmla="+- 0 1863 1645"/>
                              <a:gd name="T31" fmla="*/ 1863 h 219"/>
                              <a:gd name="T32" fmla="+- 0 8875 8745"/>
                              <a:gd name="T33" fmla="*/ T32 w 172"/>
                              <a:gd name="T34" fmla="+- 0 1814 1645"/>
                              <a:gd name="T35" fmla="*/ 1814 h 219"/>
                              <a:gd name="T36" fmla="+- 0 8831 8745"/>
                              <a:gd name="T37" fmla="*/ T36 w 172"/>
                              <a:gd name="T38" fmla="+- 0 1758 1645"/>
                              <a:gd name="T39" fmla="*/ 1758 h 219"/>
                              <a:gd name="T40" fmla="+- 0 8787 8745"/>
                              <a:gd name="T41" fmla="*/ T40 w 172"/>
                              <a:gd name="T42" fmla="+- 0 1699 1645"/>
                              <a:gd name="T43" fmla="*/ 1699 h 219"/>
                              <a:gd name="T44" fmla="+- 0 8745 8745"/>
                              <a:gd name="T45" fmla="*/ T44 w 172"/>
                              <a:gd name="T46" fmla="+- 0 1645 1645"/>
                              <a:gd name="T47" fmla="*/ 1645 h 21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72" h="219">
                                <a:moveTo>
                                  <a:pt x="0" y="0"/>
                                </a:moveTo>
                                <a:lnTo>
                                  <a:pt x="39" y="53"/>
                                </a:lnTo>
                                <a:lnTo>
                                  <a:pt x="82" y="110"/>
                                </a:lnTo>
                                <a:lnTo>
                                  <a:pt x="126" y="167"/>
                                </a:lnTo>
                                <a:lnTo>
                                  <a:pt x="170" y="219"/>
                                </a:lnTo>
                                <a:lnTo>
                                  <a:pt x="171" y="219"/>
                                </a:lnTo>
                                <a:lnTo>
                                  <a:pt x="171" y="218"/>
                                </a:lnTo>
                                <a:lnTo>
                                  <a:pt x="130" y="169"/>
                                </a:lnTo>
                                <a:lnTo>
                                  <a:pt x="86" y="113"/>
                                </a:lnTo>
                                <a:lnTo>
                                  <a:pt x="42" y="5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9" name="Picture 546"/>
                          <pic:cNvPicPr>
                            <a:picLocks noChangeAspect="1" noChangeArrowheads="1"/>
                          </pic:cNvPicPr>
                        </pic:nvPicPr>
                        <pic:blipFill>
                          <a:blip r:embed="rId312">
                            <a:extLst>
                              <a:ext uri="{28A0092B-C50C-407E-A947-70E740481C1C}">
                                <a14:useLocalDpi xmlns:a14="http://schemas.microsoft.com/office/drawing/2010/main" val="0"/>
                              </a:ext>
                            </a:extLst>
                          </a:blip>
                          <a:srcRect/>
                          <a:stretch>
                            <a:fillRect/>
                          </a:stretch>
                        </pic:blipFill>
                        <pic:spPr bwMode="auto">
                          <a:xfrm>
                            <a:off x="8876" y="1634"/>
                            <a:ext cx="109" cy="2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0" name="Freeform 547"/>
                        <wps:cNvSpPr>
                          <a:spLocks/>
                        </wps:cNvSpPr>
                        <wps:spPr bwMode="auto">
                          <a:xfrm>
                            <a:off x="8876" y="1634"/>
                            <a:ext cx="109" cy="293"/>
                          </a:xfrm>
                          <a:custGeom>
                            <a:avLst/>
                            <a:gdLst>
                              <a:gd name="T0" fmla="+- 0 8960 8876"/>
                              <a:gd name="T1" fmla="*/ T0 w 109"/>
                              <a:gd name="T2" fmla="+- 0 1920 1635"/>
                              <a:gd name="T3" fmla="*/ 1920 h 293"/>
                              <a:gd name="T4" fmla="+- 0 8963 8876"/>
                              <a:gd name="T5" fmla="*/ T4 w 109"/>
                              <a:gd name="T6" fmla="+- 0 1909 1635"/>
                              <a:gd name="T7" fmla="*/ 1909 h 293"/>
                              <a:gd name="T8" fmla="+- 0 8966 8876"/>
                              <a:gd name="T9" fmla="*/ T8 w 109"/>
                              <a:gd name="T10" fmla="+- 0 1897 1635"/>
                              <a:gd name="T11" fmla="*/ 1897 h 293"/>
                              <a:gd name="T12" fmla="+- 0 8969 8876"/>
                              <a:gd name="T13" fmla="*/ T12 w 109"/>
                              <a:gd name="T14" fmla="+- 0 1884 1635"/>
                              <a:gd name="T15" fmla="*/ 1884 h 293"/>
                              <a:gd name="T16" fmla="+- 0 8972 8876"/>
                              <a:gd name="T17" fmla="*/ T16 w 109"/>
                              <a:gd name="T18" fmla="+- 0 1873 1635"/>
                              <a:gd name="T19" fmla="*/ 1873 h 293"/>
                              <a:gd name="T20" fmla="+- 0 8976 8876"/>
                              <a:gd name="T21" fmla="*/ T20 w 109"/>
                              <a:gd name="T22" fmla="+- 0 1862 1635"/>
                              <a:gd name="T23" fmla="*/ 1862 h 293"/>
                              <a:gd name="T24" fmla="+- 0 8979 8876"/>
                              <a:gd name="T25" fmla="*/ T24 w 109"/>
                              <a:gd name="T26" fmla="+- 0 1849 1635"/>
                              <a:gd name="T27" fmla="*/ 1849 h 293"/>
                              <a:gd name="T28" fmla="+- 0 8981 8876"/>
                              <a:gd name="T29" fmla="*/ T28 w 109"/>
                              <a:gd name="T30" fmla="+- 0 1838 1635"/>
                              <a:gd name="T31" fmla="*/ 1838 h 293"/>
                              <a:gd name="T32" fmla="+- 0 8985 8876"/>
                              <a:gd name="T33" fmla="*/ T32 w 109"/>
                              <a:gd name="T34" fmla="+- 0 1825 1635"/>
                              <a:gd name="T35" fmla="*/ 1825 h 293"/>
                              <a:gd name="T36" fmla="+- 0 8984 8876"/>
                              <a:gd name="T37" fmla="*/ T36 w 109"/>
                              <a:gd name="T38" fmla="+- 0 1814 1635"/>
                              <a:gd name="T39" fmla="*/ 1814 h 293"/>
                              <a:gd name="T40" fmla="+- 0 8984 8876"/>
                              <a:gd name="T41" fmla="*/ T40 w 109"/>
                              <a:gd name="T42" fmla="+- 0 1801 1635"/>
                              <a:gd name="T43" fmla="*/ 1801 h 293"/>
                              <a:gd name="T44" fmla="+- 0 8983 8876"/>
                              <a:gd name="T45" fmla="*/ T44 w 109"/>
                              <a:gd name="T46" fmla="+- 0 1789 1635"/>
                              <a:gd name="T47" fmla="*/ 1789 h 293"/>
                              <a:gd name="T48" fmla="+- 0 8981 8876"/>
                              <a:gd name="T49" fmla="*/ T48 w 109"/>
                              <a:gd name="T50" fmla="+- 0 1777 1635"/>
                              <a:gd name="T51" fmla="*/ 1777 h 293"/>
                              <a:gd name="T52" fmla="+- 0 8978 8876"/>
                              <a:gd name="T53" fmla="*/ T52 w 109"/>
                              <a:gd name="T54" fmla="+- 0 1765 1635"/>
                              <a:gd name="T55" fmla="*/ 1765 h 293"/>
                              <a:gd name="T56" fmla="+- 0 8974 8876"/>
                              <a:gd name="T57" fmla="*/ T56 w 109"/>
                              <a:gd name="T58" fmla="+- 0 1754 1635"/>
                              <a:gd name="T59" fmla="*/ 1754 h 293"/>
                              <a:gd name="T60" fmla="+- 0 8973 8876"/>
                              <a:gd name="T61" fmla="*/ T60 w 109"/>
                              <a:gd name="T62" fmla="+- 0 1743 1635"/>
                              <a:gd name="T63" fmla="*/ 1743 h 293"/>
                              <a:gd name="T64" fmla="+- 0 8967 8876"/>
                              <a:gd name="T65" fmla="*/ T64 w 109"/>
                              <a:gd name="T66" fmla="+- 0 1732 1635"/>
                              <a:gd name="T67" fmla="*/ 1732 h 293"/>
                              <a:gd name="T68" fmla="+- 0 8963 8876"/>
                              <a:gd name="T69" fmla="*/ T68 w 109"/>
                              <a:gd name="T70" fmla="+- 0 1721 1635"/>
                              <a:gd name="T71" fmla="*/ 1721 h 293"/>
                              <a:gd name="T72" fmla="+- 0 8956 8876"/>
                              <a:gd name="T73" fmla="*/ T72 w 109"/>
                              <a:gd name="T74" fmla="+- 0 1711 1635"/>
                              <a:gd name="T75" fmla="*/ 1711 h 293"/>
                              <a:gd name="T76" fmla="+- 0 8950 8876"/>
                              <a:gd name="T77" fmla="*/ T76 w 109"/>
                              <a:gd name="T78" fmla="+- 0 1701 1635"/>
                              <a:gd name="T79" fmla="*/ 1701 h 293"/>
                              <a:gd name="T80" fmla="+- 0 8945 8876"/>
                              <a:gd name="T81" fmla="*/ T80 w 109"/>
                              <a:gd name="T82" fmla="+- 0 1691 1635"/>
                              <a:gd name="T83" fmla="*/ 1691 h 293"/>
                              <a:gd name="T84" fmla="+- 0 8937 8876"/>
                              <a:gd name="T85" fmla="*/ T84 w 109"/>
                              <a:gd name="T86" fmla="+- 0 1680 1635"/>
                              <a:gd name="T87" fmla="*/ 1680 h 293"/>
                              <a:gd name="T88" fmla="+- 0 8930 8876"/>
                              <a:gd name="T89" fmla="*/ T88 w 109"/>
                              <a:gd name="T90" fmla="+- 0 1672 1635"/>
                              <a:gd name="T91" fmla="*/ 1672 h 293"/>
                              <a:gd name="T92" fmla="+- 0 8922 8876"/>
                              <a:gd name="T93" fmla="*/ T92 w 109"/>
                              <a:gd name="T94" fmla="+- 0 1663 1635"/>
                              <a:gd name="T95" fmla="*/ 1663 h 293"/>
                              <a:gd name="T96" fmla="+- 0 8912 8876"/>
                              <a:gd name="T97" fmla="*/ T96 w 109"/>
                              <a:gd name="T98" fmla="+- 0 1654 1635"/>
                              <a:gd name="T99" fmla="*/ 1654 h 293"/>
                              <a:gd name="T100" fmla="+- 0 8906 8876"/>
                              <a:gd name="T101" fmla="*/ T100 w 109"/>
                              <a:gd name="T102" fmla="+- 0 1648 1635"/>
                              <a:gd name="T103" fmla="*/ 1648 h 293"/>
                              <a:gd name="T104" fmla="+- 0 8903 8876"/>
                              <a:gd name="T105" fmla="*/ T104 w 109"/>
                              <a:gd name="T106" fmla="+- 0 1643 1635"/>
                              <a:gd name="T107" fmla="*/ 1643 h 293"/>
                              <a:gd name="T108" fmla="+- 0 8895 8876"/>
                              <a:gd name="T109" fmla="*/ T108 w 109"/>
                              <a:gd name="T110" fmla="+- 0 1643 1635"/>
                              <a:gd name="T111" fmla="*/ 1643 h 293"/>
                              <a:gd name="T112" fmla="+- 0 8894 8876"/>
                              <a:gd name="T113" fmla="*/ T112 w 109"/>
                              <a:gd name="T114" fmla="+- 0 1650 1635"/>
                              <a:gd name="T115" fmla="*/ 1650 h 293"/>
                              <a:gd name="T116" fmla="+- 0 8889 8876"/>
                              <a:gd name="T117" fmla="*/ T116 w 109"/>
                              <a:gd name="T118" fmla="+- 0 1655 1635"/>
                              <a:gd name="T119" fmla="*/ 1655 h 293"/>
                              <a:gd name="T120" fmla="+- 0 8886 8876"/>
                              <a:gd name="T121" fmla="*/ T120 w 109"/>
                              <a:gd name="T122" fmla="+- 0 1668 1635"/>
                              <a:gd name="T123" fmla="*/ 1668 h 293"/>
                              <a:gd name="T124" fmla="+- 0 8883 8876"/>
                              <a:gd name="T125" fmla="*/ T124 w 109"/>
                              <a:gd name="T126" fmla="+- 0 1680 1635"/>
                              <a:gd name="T127" fmla="*/ 1680 h 293"/>
                              <a:gd name="T128" fmla="+- 0 8882 8876"/>
                              <a:gd name="T129" fmla="*/ T128 w 109"/>
                              <a:gd name="T130" fmla="+- 0 1691 1635"/>
                              <a:gd name="T131" fmla="*/ 1691 h 293"/>
                              <a:gd name="T132" fmla="+- 0 8880 8876"/>
                              <a:gd name="T133" fmla="*/ T132 w 109"/>
                              <a:gd name="T134" fmla="+- 0 1701 1635"/>
                              <a:gd name="T135" fmla="*/ 1701 h 293"/>
                              <a:gd name="T136" fmla="+- 0 8878 8876"/>
                              <a:gd name="T137" fmla="*/ T136 w 109"/>
                              <a:gd name="T138" fmla="+- 0 1713 1635"/>
                              <a:gd name="T139" fmla="*/ 1713 h 293"/>
                              <a:gd name="T140" fmla="+- 0 8877 8876"/>
                              <a:gd name="T141" fmla="*/ T140 w 109"/>
                              <a:gd name="T142" fmla="+- 0 1724 1635"/>
                              <a:gd name="T143" fmla="*/ 1724 h 293"/>
                              <a:gd name="T144" fmla="+- 0 8877 8876"/>
                              <a:gd name="T145" fmla="*/ T144 w 109"/>
                              <a:gd name="T146" fmla="+- 0 1736 1635"/>
                              <a:gd name="T147" fmla="*/ 1736 h 293"/>
                              <a:gd name="T148" fmla="+- 0 8877 8876"/>
                              <a:gd name="T149" fmla="*/ T148 w 109"/>
                              <a:gd name="T150" fmla="+- 0 1746 1635"/>
                              <a:gd name="T151" fmla="*/ 1746 h 293"/>
                              <a:gd name="T152" fmla="+- 0 8877 8876"/>
                              <a:gd name="T153" fmla="*/ T152 w 109"/>
                              <a:gd name="T154" fmla="+- 0 1757 1635"/>
                              <a:gd name="T155" fmla="*/ 1757 h 293"/>
                              <a:gd name="T156" fmla="+- 0 8877 8876"/>
                              <a:gd name="T157" fmla="*/ T156 w 109"/>
                              <a:gd name="T158" fmla="+- 0 1770 1635"/>
                              <a:gd name="T159" fmla="*/ 1770 h 293"/>
                              <a:gd name="T160" fmla="+- 0 8878 8876"/>
                              <a:gd name="T161" fmla="*/ T160 w 109"/>
                              <a:gd name="T162" fmla="+- 0 1779 1635"/>
                              <a:gd name="T163" fmla="*/ 1779 h 293"/>
                              <a:gd name="T164" fmla="+- 0 8883 8876"/>
                              <a:gd name="T165" fmla="*/ T164 w 109"/>
                              <a:gd name="T166" fmla="+- 0 1792 1635"/>
                              <a:gd name="T167" fmla="*/ 1792 h 293"/>
                              <a:gd name="T168" fmla="+- 0 8884 8876"/>
                              <a:gd name="T169" fmla="*/ T168 w 109"/>
                              <a:gd name="T170" fmla="+- 0 1804 1635"/>
                              <a:gd name="T171" fmla="*/ 1804 h 293"/>
                              <a:gd name="T172" fmla="+- 0 8888 8876"/>
                              <a:gd name="T173" fmla="*/ T172 w 109"/>
                              <a:gd name="T174" fmla="+- 0 1816 1635"/>
                              <a:gd name="T175" fmla="*/ 1816 h 293"/>
                              <a:gd name="T176" fmla="+- 0 8893 8876"/>
                              <a:gd name="T177" fmla="*/ T176 w 109"/>
                              <a:gd name="T178" fmla="+- 0 1827 1635"/>
                              <a:gd name="T179" fmla="*/ 1827 h 293"/>
                              <a:gd name="T180" fmla="+- 0 8898 8876"/>
                              <a:gd name="T181" fmla="*/ T180 w 109"/>
                              <a:gd name="T182" fmla="+- 0 1839 1635"/>
                              <a:gd name="T183" fmla="*/ 1839 h 293"/>
                              <a:gd name="T184" fmla="+- 0 8903 8876"/>
                              <a:gd name="T185" fmla="*/ T184 w 109"/>
                              <a:gd name="T186" fmla="+- 0 1850 1635"/>
                              <a:gd name="T187" fmla="*/ 1850 h 293"/>
                              <a:gd name="T188" fmla="+- 0 8909 8876"/>
                              <a:gd name="T189" fmla="*/ T188 w 109"/>
                              <a:gd name="T190" fmla="+- 0 1862 1635"/>
                              <a:gd name="T191" fmla="*/ 1862 h 293"/>
                              <a:gd name="T192" fmla="+- 0 8917 8876"/>
                              <a:gd name="T193" fmla="*/ T192 w 109"/>
                              <a:gd name="T194" fmla="+- 0 1872 1635"/>
                              <a:gd name="T195" fmla="*/ 1872 h 293"/>
                              <a:gd name="T196" fmla="+- 0 8924 8876"/>
                              <a:gd name="T197" fmla="*/ T196 w 109"/>
                              <a:gd name="T198" fmla="+- 0 1882 1635"/>
                              <a:gd name="T199" fmla="*/ 1882 h 293"/>
                              <a:gd name="T200" fmla="+- 0 8931 8876"/>
                              <a:gd name="T201" fmla="*/ T200 w 109"/>
                              <a:gd name="T202" fmla="+- 0 1891 1635"/>
                              <a:gd name="T203" fmla="*/ 1891 h 293"/>
                              <a:gd name="T204" fmla="+- 0 8940 8876"/>
                              <a:gd name="T205" fmla="*/ T204 w 109"/>
                              <a:gd name="T206" fmla="+- 0 1901 1635"/>
                              <a:gd name="T207" fmla="*/ 1901 h 293"/>
                              <a:gd name="T208" fmla="+- 0 8947 8876"/>
                              <a:gd name="T209" fmla="*/ T208 w 109"/>
                              <a:gd name="T210" fmla="+- 0 1912 1635"/>
                              <a:gd name="T211" fmla="*/ 1912 h 293"/>
                              <a:gd name="T212" fmla="+- 0 8954 8876"/>
                              <a:gd name="T213" fmla="*/ T212 w 109"/>
                              <a:gd name="T214" fmla="+- 0 1921 1635"/>
                              <a:gd name="T215" fmla="*/ 1921 h 293"/>
                              <a:gd name="T216" fmla="+- 0 8959 8876"/>
                              <a:gd name="T217" fmla="*/ T216 w 109"/>
                              <a:gd name="T218" fmla="+- 0 1926 1635"/>
                              <a:gd name="T219" fmla="*/ 1926 h 2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09" h="293">
                                <a:moveTo>
                                  <a:pt x="83" y="292"/>
                                </a:moveTo>
                                <a:lnTo>
                                  <a:pt x="84" y="285"/>
                                </a:lnTo>
                                <a:lnTo>
                                  <a:pt x="87" y="278"/>
                                </a:lnTo>
                                <a:lnTo>
                                  <a:pt x="87" y="274"/>
                                </a:lnTo>
                                <a:lnTo>
                                  <a:pt x="88" y="267"/>
                                </a:lnTo>
                                <a:lnTo>
                                  <a:pt x="90" y="262"/>
                                </a:lnTo>
                                <a:lnTo>
                                  <a:pt x="92" y="256"/>
                                </a:lnTo>
                                <a:lnTo>
                                  <a:pt x="93" y="249"/>
                                </a:lnTo>
                                <a:lnTo>
                                  <a:pt x="95" y="244"/>
                                </a:lnTo>
                                <a:lnTo>
                                  <a:pt x="96" y="238"/>
                                </a:lnTo>
                                <a:lnTo>
                                  <a:pt x="98" y="233"/>
                                </a:lnTo>
                                <a:lnTo>
                                  <a:pt x="100" y="227"/>
                                </a:lnTo>
                                <a:lnTo>
                                  <a:pt x="101" y="220"/>
                                </a:lnTo>
                                <a:lnTo>
                                  <a:pt x="103" y="214"/>
                                </a:lnTo>
                                <a:lnTo>
                                  <a:pt x="106" y="208"/>
                                </a:lnTo>
                                <a:lnTo>
                                  <a:pt x="105" y="203"/>
                                </a:lnTo>
                                <a:lnTo>
                                  <a:pt x="107" y="196"/>
                                </a:lnTo>
                                <a:lnTo>
                                  <a:pt x="109" y="190"/>
                                </a:lnTo>
                                <a:lnTo>
                                  <a:pt x="108" y="184"/>
                                </a:lnTo>
                                <a:lnTo>
                                  <a:pt x="108" y="179"/>
                                </a:lnTo>
                                <a:lnTo>
                                  <a:pt x="108" y="172"/>
                                </a:lnTo>
                                <a:lnTo>
                                  <a:pt x="108" y="166"/>
                                </a:lnTo>
                                <a:lnTo>
                                  <a:pt x="108" y="161"/>
                                </a:lnTo>
                                <a:lnTo>
                                  <a:pt x="107" y="154"/>
                                </a:lnTo>
                                <a:lnTo>
                                  <a:pt x="106" y="148"/>
                                </a:lnTo>
                                <a:lnTo>
                                  <a:pt x="105" y="142"/>
                                </a:lnTo>
                                <a:lnTo>
                                  <a:pt x="104" y="137"/>
                                </a:lnTo>
                                <a:lnTo>
                                  <a:pt x="102" y="130"/>
                                </a:lnTo>
                                <a:lnTo>
                                  <a:pt x="102" y="125"/>
                                </a:lnTo>
                                <a:lnTo>
                                  <a:pt x="98" y="119"/>
                                </a:lnTo>
                                <a:lnTo>
                                  <a:pt x="97" y="114"/>
                                </a:lnTo>
                                <a:lnTo>
                                  <a:pt x="97" y="108"/>
                                </a:lnTo>
                                <a:lnTo>
                                  <a:pt x="93" y="102"/>
                                </a:lnTo>
                                <a:lnTo>
                                  <a:pt x="91" y="97"/>
                                </a:lnTo>
                                <a:lnTo>
                                  <a:pt x="88" y="92"/>
                                </a:lnTo>
                                <a:lnTo>
                                  <a:pt x="87" y="86"/>
                                </a:lnTo>
                                <a:lnTo>
                                  <a:pt x="83" y="81"/>
                                </a:lnTo>
                                <a:lnTo>
                                  <a:pt x="80" y="76"/>
                                </a:lnTo>
                                <a:lnTo>
                                  <a:pt x="77" y="70"/>
                                </a:lnTo>
                                <a:lnTo>
                                  <a:pt x="74" y="66"/>
                                </a:lnTo>
                                <a:lnTo>
                                  <a:pt x="71" y="61"/>
                                </a:lnTo>
                                <a:lnTo>
                                  <a:pt x="69" y="56"/>
                                </a:lnTo>
                                <a:lnTo>
                                  <a:pt x="65" y="51"/>
                                </a:lnTo>
                                <a:lnTo>
                                  <a:pt x="61" y="45"/>
                                </a:lnTo>
                                <a:lnTo>
                                  <a:pt x="58" y="41"/>
                                </a:lnTo>
                                <a:lnTo>
                                  <a:pt x="54" y="37"/>
                                </a:lnTo>
                                <a:lnTo>
                                  <a:pt x="50" y="32"/>
                                </a:lnTo>
                                <a:lnTo>
                                  <a:pt x="46" y="28"/>
                                </a:lnTo>
                                <a:lnTo>
                                  <a:pt x="42" y="24"/>
                                </a:lnTo>
                                <a:lnTo>
                                  <a:pt x="36" y="19"/>
                                </a:lnTo>
                                <a:lnTo>
                                  <a:pt x="33" y="14"/>
                                </a:lnTo>
                                <a:lnTo>
                                  <a:pt x="30" y="13"/>
                                </a:lnTo>
                                <a:lnTo>
                                  <a:pt x="27" y="9"/>
                                </a:lnTo>
                                <a:lnTo>
                                  <a:pt x="27" y="8"/>
                                </a:lnTo>
                                <a:lnTo>
                                  <a:pt x="20" y="0"/>
                                </a:lnTo>
                                <a:lnTo>
                                  <a:pt x="19" y="8"/>
                                </a:lnTo>
                                <a:lnTo>
                                  <a:pt x="20" y="10"/>
                                </a:lnTo>
                                <a:lnTo>
                                  <a:pt x="18" y="15"/>
                                </a:lnTo>
                                <a:lnTo>
                                  <a:pt x="17" y="17"/>
                                </a:lnTo>
                                <a:lnTo>
                                  <a:pt x="13" y="20"/>
                                </a:lnTo>
                                <a:lnTo>
                                  <a:pt x="11" y="29"/>
                                </a:lnTo>
                                <a:lnTo>
                                  <a:pt x="10" y="33"/>
                                </a:lnTo>
                                <a:lnTo>
                                  <a:pt x="9" y="38"/>
                                </a:lnTo>
                                <a:lnTo>
                                  <a:pt x="7" y="45"/>
                                </a:lnTo>
                                <a:lnTo>
                                  <a:pt x="6" y="50"/>
                                </a:lnTo>
                                <a:lnTo>
                                  <a:pt x="6" y="56"/>
                                </a:lnTo>
                                <a:lnTo>
                                  <a:pt x="4" y="61"/>
                                </a:lnTo>
                                <a:lnTo>
                                  <a:pt x="4" y="66"/>
                                </a:lnTo>
                                <a:lnTo>
                                  <a:pt x="2" y="72"/>
                                </a:lnTo>
                                <a:lnTo>
                                  <a:pt x="2" y="78"/>
                                </a:lnTo>
                                <a:lnTo>
                                  <a:pt x="2" y="83"/>
                                </a:lnTo>
                                <a:lnTo>
                                  <a:pt x="1" y="89"/>
                                </a:lnTo>
                                <a:lnTo>
                                  <a:pt x="1" y="94"/>
                                </a:lnTo>
                                <a:lnTo>
                                  <a:pt x="1" y="101"/>
                                </a:lnTo>
                                <a:lnTo>
                                  <a:pt x="0" y="106"/>
                                </a:lnTo>
                                <a:lnTo>
                                  <a:pt x="1" y="111"/>
                                </a:lnTo>
                                <a:lnTo>
                                  <a:pt x="1" y="118"/>
                                </a:lnTo>
                                <a:lnTo>
                                  <a:pt x="1" y="122"/>
                                </a:lnTo>
                                <a:lnTo>
                                  <a:pt x="1" y="128"/>
                                </a:lnTo>
                                <a:lnTo>
                                  <a:pt x="1" y="135"/>
                                </a:lnTo>
                                <a:lnTo>
                                  <a:pt x="0" y="141"/>
                                </a:lnTo>
                                <a:lnTo>
                                  <a:pt x="2" y="144"/>
                                </a:lnTo>
                                <a:lnTo>
                                  <a:pt x="4" y="150"/>
                                </a:lnTo>
                                <a:lnTo>
                                  <a:pt x="7" y="157"/>
                                </a:lnTo>
                                <a:lnTo>
                                  <a:pt x="7" y="162"/>
                                </a:lnTo>
                                <a:lnTo>
                                  <a:pt x="8" y="169"/>
                                </a:lnTo>
                                <a:lnTo>
                                  <a:pt x="10" y="175"/>
                                </a:lnTo>
                                <a:lnTo>
                                  <a:pt x="12" y="181"/>
                                </a:lnTo>
                                <a:lnTo>
                                  <a:pt x="14" y="187"/>
                                </a:lnTo>
                                <a:lnTo>
                                  <a:pt x="17" y="192"/>
                                </a:lnTo>
                                <a:lnTo>
                                  <a:pt x="19" y="198"/>
                                </a:lnTo>
                                <a:lnTo>
                                  <a:pt x="22" y="204"/>
                                </a:lnTo>
                                <a:lnTo>
                                  <a:pt x="24" y="210"/>
                                </a:lnTo>
                                <a:lnTo>
                                  <a:pt x="27" y="215"/>
                                </a:lnTo>
                                <a:lnTo>
                                  <a:pt x="30" y="221"/>
                                </a:lnTo>
                                <a:lnTo>
                                  <a:pt x="33" y="227"/>
                                </a:lnTo>
                                <a:lnTo>
                                  <a:pt x="37" y="231"/>
                                </a:lnTo>
                                <a:lnTo>
                                  <a:pt x="41" y="237"/>
                                </a:lnTo>
                                <a:lnTo>
                                  <a:pt x="44" y="242"/>
                                </a:lnTo>
                                <a:lnTo>
                                  <a:pt x="48" y="247"/>
                                </a:lnTo>
                                <a:lnTo>
                                  <a:pt x="52" y="253"/>
                                </a:lnTo>
                                <a:lnTo>
                                  <a:pt x="55" y="256"/>
                                </a:lnTo>
                                <a:lnTo>
                                  <a:pt x="59" y="262"/>
                                </a:lnTo>
                                <a:lnTo>
                                  <a:pt x="64" y="266"/>
                                </a:lnTo>
                                <a:lnTo>
                                  <a:pt x="67" y="272"/>
                                </a:lnTo>
                                <a:lnTo>
                                  <a:pt x="71" y="277"/>
                                </a:lnTo>
                                <a:lnTo>
                                  <a:pt x="74" y="281"/>
                                </a:lnTo>
                                <a:lnTo>
                                  <a:pt x="78" y="286"/>
                                </a:lnTo>
                                <a:lnTo>
                                  <a:pt x="83" y="292"/>
                                </a:lnTo>
                                <a:lnTo>
                                  <a:pt x="83" y="291"/>
                                </a:lnTo>
                                <a:lnTo>
                                  <a:pt x="83" y="2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1" name="Freeform 548"/>
                        <wps:cNvSpPr>
                          <a:spLocks/>
                        </wps:cNvSpPr>
                        <wps:spPr bwMode="auto">
                          <a:xfrm>
                            <a:off x="8899" y="1653"/>
                            <a:ext cx="60" cy="272"/>
                          </a:xfrm>
                          <a:custGeom>
                            <a:avLst/>
                            <a:gdLst>
                              <a:gd name="T0" fmla="+- 0 8899 8899"/>
                              <a:gd name="T1" fmla="*/ T0 w 60"/>
                              <a:gd name="T2" fmla="+- 0 1653 1653"/>
                              <a:gd name="T3" fmla="*/ 1653 h 272"/>
                              <a:gd name="T4" fmla="+- 0 8912 8899"/>
                              <a:gd name="T5" fmla="*/ T4 w 60"/>
                              <a:gd name="T6" fmla="+- 0 1718 1653"/>
                              <a:gd name="T7" fmla="*/ 1718 h 272"/>
                              <a:gd name="T8" fmla="+- 0 8926 8899"/>
                              <a:gd name="T9" fmla="*/ T8 w 60"/>
                              <a:gd name="T10" fmla="+- 0 1788 1653"/>
                              <a:gd name="T11" fmla="*/ 1788 h 272"/>
                              <a:gd name="T12" fmla="+- 0 8941 8899"/>
                              <a:gd name="T13" fmla="*/ T12 w 60"/>
                              <a:gd name="T14" fmla="+- 0 1859 1653"/>
                              <a:gd name="T15" fmla="*/ 1859 h 272"/>
                              <a:gd name="T16" fmla="+- 0 8957 8899"/>
                              <a:gd name="T17" fmla="*/ T16 w 60"/>
                              <a:gd name="T18" fmla="+- 0 1924 1653"/>
                              <a:gd name="T19" fmla="*/ 1924 h 272"/>
                              <a:gd name="T20" fmla="+- 0 8958 8899"/>
                              <a:gd name="T21" fmla="*/ T20 w 60"/>
                              <a:gd name="T22" fmla="+- 0 1925 1653"/>
                              <a:gd name="T23" fmla="*/ 1925 h 272"/>
                              <a:gd name="T24" fmla="+- 0 8959 8899"/>
                              <a:gd name="T25" fmla="*/ T24 w 60"/>
                              <a:gd name="T26" fmla="+- 0 1925 1653"/>
                              <a:gd name="T27" fmla="*/ 1925 h 272"/>
                              <a:gd name="T28" fmla="+- 0 8959 8899"/>
                              <a:gd name="T29" fmla="*/ T28 w 60"/>
                              <a:gd name="T30" fmla="+- 0 1924 1653"/>
                              <a:gd name="T31" fmla="*/ 1924 h 272"/>
                              <a:gd name="T32" fmla="+- 0 8943 8899"/>
                              <a:gd name="T33" fmla="*/ T32 w 60"/>
                              <a:gd name="T34" fmla="+- 0 1862 1653"/>
                              <a:gd name="T35" fmla="*/ 1862 h 272"/>
                              <a:gd name="T36" fmla="+- 0 8928 8899"/>
                              <a:gd name="T37" fmla="*/ T36 w 60"/>
                              <a:gd name="T38" fmla="+- 0 1792 1653"/>
                              <a:gd name="T39" fmla="*/ 1792 h 272"/>
                              <a:gd name="T40" fmla="+- 0 8914 8899"/>
                              <a:gd name="T41" fmla="*/ T40 w 60"/>
                              <a:gd name="T42" fmla="+- 0 1720 1653"/>
                              <a:gd name="T43" fmla="*/ 1720 h 272"/>
                              <a:gd name="T44" fmla="+- 0 8899 8899"/>
                              <a:gd name="T45" fmla="*/ T44 w 60"/>
                              <a:gd name="T46" fmla="+- 0 1653 1653"/>
                              <a:gd name="T47" fmla="*/ 1653 h 272"/>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60" h="272">
                                <a:moveTo>
                                  <a:pt x="0" y="0"/>
                                </a:moveTo>
                                <a:lnTo>
                                  <a:pt x="13" y="65"/>
                                </a:lnTo>
                                <a:lnTo>
                                  <a:pt x="27" y="135"/>
                                </a:lnTo>
                                <a:lnTo>
                                  <a:pt x="42" y="206"/>
                                </a:lnTo>
                                <a:lnTo>
                                  <a:pt x="58" y="271"/>
                                </a:lnTo>
                                <a:lnTo>
                                  <a:pt x="59" y="272"/>
                                </a:lnTo>
                                <a:lnTo>
                                  <a:pt x="60" y="272"/>
                                </a:lnTo>
                                <a:lnTo>
                                  <a:pt x="60" y="271"/>
                                </a:lnTo>
                                <a:lnTo>
                                  <a:pt x="44" y="209"/>
                                </a:lnTo>
                                <a:lnTo>
                                  <a:pt x="29" y="139"/>
                                </a:lnTo>
                                <a:lnTo>
                                  <a:pt x="15" y="67"/>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2" name="Picture 549"/>
                          <pic:cNvPicPr>
                            <a:picLocks noChangeAspect="1" noChangeArrowheads="1"/>
                          </pic:cNvPicPr>
                        </pic:nvPicPr>
                        <pic:blipFill>
                          <a:blip r:embed="rId313">
                            <a:extLst>
                              <a:ext uri="{28A0092B-C50C-407E-A947-70E740481C1C}">
                                <a14:useLocalDpi xmlns:a14="http://schemas.microsoft.com/office/drawing/2010/main" val="0"/>
                              </a:ext>
                            </a:extLst>
                          </a:blip>
                          <a:srcRect/>
                          <a:stretch>
                            <a:fillRect/>
                          </a:stretch>
                        </pic:blipFill>
                        <pic:spPr bwMode="auto">
                          <a:xfrm>
                            <a:off x="8760" y="1768"/>
                            <a:ext cx="229" cy="1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3" name="Freeform 550"/>
                        <wps:cNvSpPr>
                          <a:spLocks/>
                        </wps:cNvSpPr>
                        <wps:spPr bwMode="auto">
                          <a:xfrm>
                            <a:off x="8760" y="1768"/>
                            <a:ext cx="229" cy="193"/>
                          </a:xfrm>
                          <a:custGeom>
                            <a:avLst/>
                            <a:gdLst>
                              <a:gd name="T0" fmla="+- 0 8986 8760"/>
                              <a:gd name="T1" fmla="*/ T0 w 229"/>
                              <a:gd name="T2" fmla="+- 0 1955 1768"/>
                              <a:gd name="T3" fmla="*/ 1955 h 193"/>
                              <a:gd name="T4" fmla="+- 0 8982 8760"/>
                              <a:gd name="T5" fmla="*/ T4 w 229"/>
                              <a:gd name="T6" fmla="+- 0 1944 1768"/>
                              <a:gd name="T7" fmla="*/ 1944 h 193"/>
                              <a:gd name="T8" fmla="+- 0 8977 8760"/>
                              <a:gd name="T9" fmla="*/ T8 w 229"/>
                              <a:gd name="T10" fmla="+- 0 1932 1768"/>
                              <a:gd name="T11" fmla="*/ 1932 h 193"/>
                              <a:gd name="T12" fmla="+- 0 8971 8760"/>
                              <a:gd name="T13" fmla="*/ T12 w 229"/>
                              <a:gd name="T14" fmla="+- 0 1921 1768"/>
                              <a:gd name="T15" fmla="*/ 1921 h 193"/>
                              <a:gd name="T16" fmla="+- 0 8967 8760"/>
                              <a:gd name="T17" fmla="*/ T16 w 229"/>
                              <a:gd name="T18" fmla="+- 0 1910 1768"/>
                              <a:gd name="T19" fmla="*/ 1910 h 193"/>
                              <a:gd name="T20" fmla="+- 0 8963 8760"/>
                              <a:gd name="T21" fmla="*/ T20 w 229"/>
                              <a:gd name="T22" fmla="+- 0 1898 1768"/>
                              <a:gd name="T23" fmla="*/ 1898 h 193"/>
                              <a:gd name="T24" fmla="+- 0 8957 8760"/>
                              <a:gd name="T25" fmla="*/ T24 w 229"/>
                              <a:gd name="T26" fmla="+- 0 1887 1768"/>
                              <a:gd name="T27" fmla="*/ 1887 h 193"/>
                              <a:gd name="T28" fmla="+- 0 8952 8760"/>
                              <a:gd name="T29" fmla="*/ T28 w 229"/>
                              <a:gd name="T30" fmla="+- 0 1876 1768"/>
                              <a:gd name="T31" fmla="*/ 1876 h 193"/>
                              <a:gd name="T32" fmla="+- 0 8948 8760"/>
                              <a:gd name="T33" fmla="*/ T32 w 229"/>
                              <a:gd name="T34" fmla="+- 0 1864 1768"/>
                              <a:gd name="T35" fmla="*/ 1864 h 193"/>
                              <a:gd name="T36" fmla="+- 0 8940 8760"/>
                              <a:gd name="T37" fmla="*/ T36 w 229"/>
                              <a:gd name="T38" fmla="+- 0 1856 1768"/>
                              <a:gd name="T39" fmla="*/ 1856 h 193"/>
                              <a:gd name="T40" fmla="+- 0 8932 8760"/>
                              <a:gd name="T41" fmla="*/ T40 w 229"/>
                              <a:gd name="T42" fmla="+- 0 1846 1768"/>
                              <a:gd name="T43" fmla="*/ 1846 h 193"/>
                              <a:gd name="T44" fmla="+- 0 8924 8760"/>
                              <a:gd name="T45" fmla="*/ T44 w 229"/>
                              <a:gd name="T46" fmla="+- 0 1837 1768"/>
                              <a:gd name="T47" fmla="*/ 1837 h 193"/>
                              <a:gd name="T48" fmla="+- 0 8915 8760"/>
                              <a:gd name="T49" fmla="*/ T48 w 229"/>
                              <a:gd name="T50" fmla="+- 0 1828 1768"/>
                              <a:gd name="T51" fmla="*/ 1828 h 193"/>
                              <a:gd name="T52" fmla="+- 0 8906 8760"/>
                              <a:gd name="T53" fmla="*/ T52 w 229"/>
                              <a:gd name="T54" fmla="+- 0 1821 1768"/>
                              <a:gd name="T55" fmla="*/ 1821 h 193"/>
                              <a:gd name="T56" fmla="+- 0 8896 8760"/>
                              <a:gd name="T57" fmla="*/ T56 w 229"/>
                              <a:gd name="T58" fmla="+- 0 1815 1768"/>
                              <a:gd name="T59" fmla="*/ 1815 h 193"/>
                              <a:gd name="T60" fmla="+- 0 8887 8760"/>
                              <a:gd name="T61" fmla="*/ T60 w 229"/>
                              <a:gd name="T62" fmla="+- 0 1806 1768"/>
                              <a:gd name="T63" fmla="*/ 1806 h 193"/>
                              <a:gd name="T64" fmla="+- 0 8876 8760"/>
                              <a:gd name="T65" fmla="*/ T64 w 229"/>
                              <a:gd name="T66" fmla="+- 0 1802 1768"/>
                              <a:gd name="T67" fmla="*/ 1802 h 193"/>
                              <a:gd name="T68" fmla="+- 0 8866 8760"/>
                              <a:gd name="T69" fmla="*/ T68 w 229"/>
                              <a:gd name="T70" fmla="+- 0 1795 1768"/>
                              <a:gd name="T71" fmla="*/ 1795 h 193"/>
                              <a:gd name="T72" fmla="+- 0 8855 8760"/>
                              <a:gd name="T73" fmla="*/ T72 w 229"/>
                              <a:gd name="T74" fmla="+- 0 1791 1768"/>
                              <a:gd name="T75" fmla="*/ 1791 h 193"/>
                              <a:gd name="T76" fmla="+- 0 8844 8760"/>
                              <a:gd name="T77" fmla="*/ T76 w 229"/>
                              <a:gd name="T78" fmla="+- 0 1787 1768"/>
                              <a:gd name="T79" fmla="*/ 1787 h 193"/>
                              <a:gd name="T80" fmla="+- 0 8834 8760"/>
                              <a:gd name="T81" fmla="*/ T80 w 229"/>
                              <a:gd name="T82" fmla="+- 0 1783 1768"/>
                              <a:gd name="T83" fmla="*/ 1783 h 193"/>
                              <a:gd name="T84" fmla="+- 0 8821 8760"/>
                              <a:gd name="T85" fmla="*/ T84 w 229"/>
                              <a:gd name="T86" fmla="+- 0 1779 1768"/>
                              <a:gd name="T87" fmla="*/ 1779 h 193"/>
                              <a:gd name="T88" fmla="+- 0 8811 8760"/>
                              <a:gd name="T89" fmla="*/ T88 w 229"/>
                              <a:gd name="T90" fmla="+- 0 1777 1768"/>
                              <a:gd name="T91" fmla="*/ 1777 h 193"/>
                              <a:gd name="T92" fmla="+- 0 8798 8760"/>
                              <a:gd name="T93" fmla="*/ T92 w 229"/>
                              <a:gd name="T94" fmla="+- 0 1775 1768"/>
                              <a:gd name="T95" fmla="*/ 1775 h 193"/>
                              <a:gd name="T96" fmla="+- 0 8785 8760"/>
                              <a:gd name="T97" fmla="*/ T96 w 229"/>
                              <a:gd name="T98" fmla="+- 0 1774 1768"/>
                              <a:gd name="T99" fmla="*/ 1774 h 193"/>
                              <a:gd name="T100" fmla="+- 0 8777 8760"/>
                              <a:gd name="T101" fmla="*/ T100 w 229"/>
                              <a:gd name="T102" fmla="+- 0 1772 1768"/>
                              <a:gd name="T103" fmla="*/ 1772 h 193"/>
                              <a:gd name="T104" fmla="+- 0 8771 8760"/>
                              <a:gd name="T105" fmla="*/ T104 w 229"/>
                              <a:gd name="T106" fmla="+- 0 1771 1768"/>
                              <a:gd name="T107" fmla="*/ 1771 h 193"/>
                              <a:gd name="T108" fmla="+- 0 8765 8760"/>
                              <a:gd name="T109" fmla="*/ T108 w 229"/>
                              <a:gd name="T110" fmla="+- 0 1775 1768"/>
                              <a:gd name="T111" fmla="*/ 1775 h 193"/>
                              <a:gd name="T112" fmla="+- 0 8768 8760"/>
                              <a:gd name="T113" fmla="*/ T112 w 229"/>
                              <a:gd name="T114" fmla="+- 0 1781 1768"/>
                              <a:gd name="T115" fmla="*/ 1781 h 193"/>
                              <a:gd name="T116" fmla="+- 0 8768 8760"/>
                              <a:gd name="T117" fmla="*/ T116 w 229"/>
                              <a:gd name="T118" fmla="+- 0 1788 1768"/>
                              <a:gd name="T119" fmla="*/ 1788 h 193"/>
                              <a:gd name="T120" fmla="+- 0 8773 8760"/>
                              <a:gd name="T121" fmla="*/ T120 w 229"/>
                              <a:gd name="T122" fmla="+- 0 1800 1768"/>
                              <a:gd name="T123" fmla="*/ 1800 h 193"/>
                              <a:gd name="T124" fmla="+- 0 8777 8760"/>
                              <a:gd name="T125" fmla="*/ T124 w 229"/>
                              <a:gd name="T126" fmla="+- 0 1812 1768"/>
                              <a:gd name="T127" fmla="*/ 1812 h 193"/>
                              <a:gd name="T128" fmla="+- 0 8784 8760"/>
                              <a:gd name="T129" fmla="*/ T128 w 229"/>
                              <a:gd name="T130" fmla="+- 0 1821 1768"/>
                              <a:gd name="T131" fmla="*/ 1821 h 193"/>
                              <a:gd name="T132" fmla="+- 0 8789 8760"/>
                              <a:gd name="T133" fmla="*/ T132 w 229"/>
                              <a:gd name="T134" fmla="+- 0 1830 1768"/>
                              <a:gd name="T135" fmla="*/ 1830 h 193"/>
                              <a:gd name="T136" fmla="+- 0 8794 8760"/>
                              <a:gd name="T137" fmla="*/ T136 w 229"/>
                              <a:gd name="T138" fmla="+- 0 1841 1768"/>
                              <a:gd name="T139" fmla="*/ 1841 h 193"/>
                              <a:gd name="T140" fmla="+- 0 8800 8760"/>
                              <a:gd name="T141" fmla="*/ T140 w 229"/>
                              <a:gd name="T142" fmla="+- 0 1851 1768"/>
                              <a:gd name="T143" fmla="*/ 1851 h 193"/>
                              <a:gd name="T144" fmla="+- 0 8807 8760"/>
                              <a:gd name="T145" fmla="*/ T144 w 229"/>
                              <a:gd name="T146" fmla="+- 0 1860 1768"/>
                              <a:gd name="T147" fmla="*/ 1860 h 193"/>
                              <a:gd name="T148" fmla="+- 0 8813 8760"/>
                              <a:gd name="T149" fmla="*/ T148 w 229"/>
                              <a:gd name="T150" fmla="+- 0 1868 1768"/>
                              <a:gd name="T151" fmla="*/ 1868 h 193"/>
                              <a:gd name="T152" fmla="+- 0 8821 8760"/>
                              <a:gd name="T153" fmla="*/ T152 w 229"/>
                              <a:gd name="T154" fmla="+- 0 1876 1768"/>
                              <a:gd name="T155" fmla="*/ 1876 h 193"/>
                              <a:gd name="T156" fmla="+- 0 8829 8760"/>
                              <a:gd name="T157" fmla="*/ T156 w 229"/>
                              <a:gd name="T158" fmla="+- 0 1887 1768"/>
                              <a:gd name="T159" fmla="*/ 1887 h 193"/>
                              <a:gd name="T160" fmla="+- 0 8835 8760"/>
                              <a:gd name="T161" fmla="*/ T160 w 229"/>
                              <a:gd name="T162" fmla="+- 0 1893 1768"/>
                              <a:gd name="T163" fmla="*/ 1893 h 193"/>
                              <a:gd name="T164" fmla="+- 0 8846 8760"/>
                              <a:gd name="T165" fmla="*/ T164 w 229"/>
                              <a:gd name="T166" fmla="+- 0 1901 1768"/>
                              <a:gd name="T167" fmla="*/ 1901 h 193"/>
                              <a:gd name="T168" fmla="+- 0 8855 8760"/>
                              <a:gd name="T169" fmla="*/ T168 w 229"/>
                              <a:gd name="T170" fmla="+- 0 1909 1768"/>
                              <a:gd name="T171" fmla="*/ 1909 h 193"/>
                              <a:gd name="T172" fmla="+- 0 8865 8760"/>
                              <a:gd name="T173" fmla="*/ T172 w 229"/>
                              <a:gd name="T174" fmla="+- 0 1916 1768"/>
                              <a:gd name="T175" fmla="*/ 1916 h 193"/>
                              <a:gd name="T176" fmla="+- 0 8876 8760"/>
                              <a:gd name="T177" fmla="*/ T176 w 229"/>
                              <a:gd name="T178" fmla="+- 0 1922 1768"/>
                              <a:gd name="T179" fmla="*/ 1922 h 193"/>
                              <a:gd name="T180" fmla="+- 0 8887 8760"/>
                              <a:gd name="T181" fmla="*/ T180 w 229"/>
                              <a:gd name="T182" fmla="+- 0 1929 1768"/>
                              <a:gd name="T183" fmla="*/ 1929 h 193"/>
                              <a:gd name="T184" fmla="+- 0 8899 8760"/>
                              <a:gd name="T185" fmla="*/ T184 w 229"/>
                              <a:gd name="T186" fmla="+- 0 1934 1768"/>
                              <a:gd name="T187" fmla="*/ 1934 h 193"/>
                              <a:gd name="T188" fmla="+- 0 8910 8760"/>
                              <a:gd name="T189" fmla="*/ T188 w 229"/>
                              <a:gd name="T190" fmla="+- 0 1940 1768"/>
                              <a:gd name="T191" fmla="*/ 1940 h 193"/>
                              <a:gd name="T192" fmla="+- 0 8922 8760"/>
                              <a:gd name="T193" fmla="*/ T192 w 229"/>
                              <a:gd name="T194" fmla="+- 0 1942 1768"/>
                              <a:gd name="T195" fmla="*/ 1942 h 193"/>
                              <a:gd name="T196" fmla="+- 0 8934 8760"/>
                              <a:gd name="T197" fmla="*/ T196 w 229"/>
                              <a:gd name="T198" fmla="+- 0 1946 1768"/>
                              <a:gd name="T199" fmla="*/ 1946 h 193"/>
                              <a:gd name="T200" fmla="+- 0 8945 8760"/>
                              <a:gd name="T201" fmla="*/ T200 w 229"/>
                              <a:gd name="T202" fmla="+- 0 1949 1768"/>
                              <a:gd name="T203" fmla="*/ 1949 h 193"/>
                              <a:gd name="T204" fmla="+- 0 8959 8760"/>
                              <a:gd name="T205" fmla="*/ T204 w 229"/>
                              <a:gd name="T206" fmla="+- 0 1951 1768"/>
                              <a:gd name="T207" fmla="*/ 1951 h 193"/>
                              <a:gd name="T208" fmla="+- 0 8971 8760"/>
                              <a:gd name="T209" fmla="*/ T208 w 229"/>
                              <a:gd name="T210" fmla="+- 0 1956 1768"/>
                              <a:gd name="T211" fmla="*/ 1956 h 193"/>
                              <a:gd name="T212" fmla="+- 0 8982 8760"/>
                              <a:gd name="T213" fmla="*/ T212 w 229"/>
                              <a:gd name="T214" fmla="+- 0 1959 1768"/>
                              <a:gd name="T215" fmla="*/ 1959 h 193"/>
                              <a:gd name="T216" fmla="+- 0 8989 8760"/>
                              <a:gd name="T217" fmla="*/ T216 w 229"/>
                              <a:gd name="T218" fmla="+- 0 1960 1768"/>
                              <a:gd name="T219" fmla="*/ 1960 h 19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29" h="193">
                                <a:moveTo>
                                  <a:pt x="229" y="192"/>
                                </a:moveTo>
                                <a:lnTo>
                                  <a:pt x="226" y="187"/>
                                </a:lnTo>
                                <a:lnTo>
                                  <a:pt x="224" y="180"/>
                                </a:lnTo>
                                <a:lnTo>
                                  <a:pt x="222" y="176"/>
                                </a:lnTo>
                                <a:lnTo>
                                  <a:pt x="218" y="169"/>
                                </a:lnTo>
                                <a:lnTo>
                                  <a:pt x="217" y="164"/>
                                </a:lnTo>
                                <a:lnTo>
                                  <a:pt x="214" y="159"/>
                                </a:lnTo>
                                <a:lnTo>
                                  <a:pt x="211" y="153"/>
                                </a:lnTo>
                                <a:lnTo>
                                  <a:pt x="209" y="147"/>
                                </a:lnTo>
                                <a:lnTo>
                                  <a:pt x="207" y="142"/>
                                </a:lnTo>
                                <a:lnTo>
                                  <a:pt x="205" y="137"/>
                                </a:lnTo>
                                <a:lnTo>
                                  <a:pt x="203" y="130"/>
                                </a:lnTo>
                                <a:lnTo>
                                  <a:pt x="200" y="125"/>
                                </a:lnTo>
                                <a:lnTo>
                                  <a:pt x="197" y="119"/>
                                </a:lnTo>
                                <a:lnTo>
                                  <a:pt x="196" y="112"/>
                                </a:lnTo>
                                <a:lnTo>
                                  <a:pt x="192" y="108"/>
                                </a:lnTo>
                                <a:lnTo>
                                  <a:pt x="190" y="102"/>
                                </a:lnTo>
                                <a:lnTo>
                                  <a:pt x="188" y="96"/>
                                </a:lnTo>
                                <a:lnTo>
                                  <a:pt x="183" y="92"/>
                                </a:lnTo>
                                <a:lnTo>
                                  <a:pt x="180" y="88"/>
                                </a:lnTo>
                                <a:lnTo>
                                  <a:pt x="176" y="82"/>
                                </a:lnTo>
                                <a:lnTo>
                                  <a:pt x="172" y="78"/>
                                </a:lnTo>
                                <a:lnTo>
                                  <a:pt x="169" y="74"/>
                                </a:lnTo>
                                <a:lnTo>
                                  <a:pt x="164" y="69"/>
                                </a:lnTo>
                                <a:lnTo>
                                  <a:pt x="159" y="64"/>
                                </a:lnTo>
                                <a:lnTo>
                                  <a:pt x="155" y="60"/>
                                </a:lnTo>
                                <a:lnTo>
                                  <a:pt x="151" y="57"/>
                                </a:lnTo>
                                <a:lnTo>
                                  <a:pt x="146" y="53"/>
                                </a:lnTo>
                                <a:lnTo>
                                  <a:pt x="141" y="49"/>
                                </a:lnTo>
                                <a:lnTo>
                                  <a:pt x="136" y="47"/>
                                </a:lnTo>
                                <a:lnTo>
                                  <a:pt x="131" y="43"/>
                                </a:lnTo>
                                <a:lnTo>
                                  <a:pt x="127" y="38"/>
                                </a:lnTo>
                                <a:lnTo>
                                  <a:pt x="121" y="37"/>
                                </a:lnTo>
                                <a:lnTo>
                                  <a:pt x="116" y="34"/>
                                </a:lnTo>
                                <a:lnTo>
                                  <a:pt x="111" y="31"/>
                                </a:lnTo>
                                <a:lnTo>
                                  <a:pt x="106" y="27"/>
                                </a:lnTo>
                                <a:lnTo>
                                  <a:pt x="100" y="26"/>
                                </a:lnTo>
                                <a:lnTo>
                                  <a:pt x="95" y="23"/>
                                </a:lnTo>
                                <a:lnTo>
                                  <a:pt x="89" y="21"/>
                                </a:lnTo>
                                <a:lnTo>
                                  <a:pt x="84" y="19"/>
                                </a:lnTo>
                                <a:lnTo>
                                  <a:pt x="79" y="17"/>
                                </a:lnTo>
                                <a:lnTo>
                                  <a:pt x="74" y="15"/>
                                </a:lnTo>
                                <a:lnTo>
                                  <a:pt x="68" y="13"/>
                                </a:lnTo>
                                <a:lnTo>
                                  <a:pt x="61" y="11"/>
                                </a:lnTo>
                                <a:lnTo>
                                  <a:pt x="56" y="10"/>
                                </a:lnTo>
                                <a:lnTo>
                                  <a:pt x="51" y="9"/>
                                </a:lnTo>
                                <a:lnTo>
                                  <a:pt x="44" y="8"/>
                                </a:lnTo>
                                <a:lnTo>
                                  <a:pt x="38" y="7"/>
                                </a:lnTo>
                                <a:lnTo>
                                  <a:pt x="33" y="6"/>
                                </a:lnTo>
                                <a:lnTo>
                                  <a:pt x="25" y="6"/>
                                </a:lnTo>
                                <a:lnTo>
                                  <a:pt x="20" y="4"/>
                                </a:lnTo>
                                <a:lnTo>
                                  <a:pt x="17" y="4"/>
                                </a:lnTo>
                                <a:lnTo>
                                  <a:pt x="12" y="3"/>
                                </a:lnTo>
                                <a:lnTo>
                                  <a:pt x="11" y="3"/>
                                </a:lnTo>
                                <a:lnTo>
                                  <a:pt x="0" y="0"/>
                                </a:lnTo>
                                <a:lnTo>
                                  <a:pt x="5" y="7"/>
                                </a:lnTo>
                                <a:lnTo>
                                  <a:pt x="7" y="9"/>
                                </a:lnTo>
                                <a:lnTo>
                                  <a:pt x="8" y="13"/>
                                </a:lnTo>
                                <a:lnTo>
                                  <a:pt x="9" y="16"/>
                                </a:lnTo>
                                <a:lnTo>
                                  <a:pt x="8" y="20"/>
                                </a:lnTo>
                                <a:lnTo>
                                  <a:pt x="12" y="28"/>
                                </a:lnTo>
                                <a:lnTo>
                                  <a:pt x="13" y="32"/>
                                </a:lnTo>
                                <a:lnTo>
                                  <a:pt x="15" y="38"/>
                                </a:lnTo>
                                <a:lnTo>
                                  <a:pt x="17" y="44"/>
                                </a:lnTo>
                                <a:lnTo>
                                  <a:pt x="20" y="49"/>
                                </a:lnTo>
                                <a:lnTo>
                                  <a:pt x="24" y="53"/>
                                </a:lnTo>
                                <a:lnTo>
                                  <a:pt x="25" y="59"/>
                                </a:lnTo>
                                <a:lnTo>
                                  <a:pt x="29" y="62"/>
                                </a:lnTo>
                                <a:lnTo>
                                  <a:pt x="31" y="69"/>
                                </a:lnTo>
                                <a:lnTo>
                                  <a:pt x="34" y="73"/>
                                </a:lnTo>
                                <a:lnTo>
                                  <a:pt x="37" y="77"/>
                                </a:lnTo>
                                <a:lnTo>
                                  <a:pt x="40" y="83"/>
                                </a:lnTo>
                                <a:lnTo>
                                  <a:pt x="44" y="86"/>
                                </a:lnTo>
                                <a:lnTo>
                                  <a:pt x="47" y="92"/>
                                </a:lnTo>
                                <a:lnTo>
                                  <a:pt x="50" y="96"/>
                                </a:lnTo>
                                <a:lnTo>
                                  <a:pt x="53" y="100"/>
                                </a:lnTo>
                                <a:lnTo>
                                  <a:pt x="58" y="105"/>
                                </a:lnTo>
                                <a:lnTo>
                                  <a:pt x="61" y="108"/>
                                </a:lnTo>
                                <a:lnTo>
                                  <a:pt x="64" y="113"/>
                                </a:lnTo>
                                <a:lnTo>
                                  <a:pt x="69" y="119"/>
                                </a:lnTo>
                                <a:lnTo>
                                  <a:pt x="72" y="124"/>
                                </a:lnTo>
                                <a:lnTo>
                                  <a:pt x="75" y="125"/>
                                </a:lnTo>
                                <a:lnTo>
                                  <a:pt x="80" y="129"/>
                                </a:lnTo>
                                <a:lnTo>
                                  <a:pt x="86" y="133"/>
                                </a:lnTo>
                                <a:lnTo>
                                  <a:pt x="90" y="137"/>
                                </a:lnTo>
                                <a:lnTo>
                                  <a:pt x="95" y="141"/>
                                </a:lnTo>
                                <a:lnTo>
                                  <a:pt x="100" y="145"/>
                                </a:lnTo>
                                <a:lnTo>
                                  <a:pt x="105" y="148"/>
                                </a:lnTo>
                                <a:lnTo>
                                  <a:pt x="111" y="151"/>
                                </a:lnTo>
                                <a:lnTo>
                                  <a:pt x="116" y="154"/>
                                </a:lnTo>
                                <a:lnTo>
                                  <a:pt x="122" y="158"/>
                                </a:lnTo>
                                <a:lnTo>
                                  <a:pt x="127" y="161"/>
                                </a:lnTo>
                                <a:lnTo>
                                  <a:pt x="132" y="164"/>
                                </a:lnTo>
                                <a:lnTo>
                                  <a:pt x="139" y="166"/>
                                </a:lnTo>
                                <a:lnTo>
                                  <a:pt x="144" y="168"/>
                                </a:lnTo>
                                <a:lnTo>
                                  <a:pt x="150" y="172"/>
                                </a:lnTo>
                                <a:lnTo>
                                  <a:pt x="156" y="172"/>
                                </a:lnTo>
                                <a:lnTo>
                                  <a:pt x="162" y="174"/>
                                </a:lnTo>
                                <a:lnTo>
                                  <a:pt x="168" y="177"/>
                                </a:lnTo>
                                <a:lnTo>
                                  <a:pt x="174" y="178"/>
                                </a:lnTo>
                                <a:lnTo>
                                  <a:pt x="182" y="181"/>
                                </a:lnTo>
                                <a:lnTo>
                                  <a:pt x="185" y="181"/>
                                </a:lnTo>
                                <a:lnTo>
                                  <a:pt x="192" y="183"/>
                                </a:lnTo>
                                <a:lnTo>
                                  <a:pt x="199" y="183"/>
                                </a:lnTo>
                                <a:lnTo>
                                  <a:pt x="205" y="186"/>
                                </a:lnTo>
                                <a:lnTo>
                                  <a:pt x="211" y="188"/>
                                </a:lnTo>
                                <a:lnTo>
                                  <a:pt x="216" y="190"/>
                                </a:lnTo>
                                <a:lnTo>
                                  <a:pt x="222" y="191"/>
                                </a:lnTo>
                                <a:lnTo>
                                  <a:pt x="229" y="19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4" name="Freeform 551"/>
                        <wps:cNvSpPr>
                          <a:spLocks/>
                        </wps:cNvSpPr>
                        <wps:spPr bwMode="auto">
                          <a:xfrm>
                            <a:off x="8774" y="1780"/>
                            <a:ext cx="214" cy="179"/>
                          </a:xfrm>
                          <a:custGeom>
                            <a:avLst/>
                            <a:gdLst>
                              <a:gd name="T0" fmla="+- 0 8775 8775"/>
                              <a:gd name="T1" fmla="*/ T0 w 214"/>
                              <a:gd name="T2" fmla="+- 0 1781 1781"/>
                              <a:gd name="T3" fmla="*/ 1781 h 179"/>
                              <a:gd name="T4" fmla="+- 0 8825 8775"/>
                              <a:gd name="T5" fmla="*/ T4 w 214"/>
                              <a:gd name="T6" fmla="+- 0 1824 1781"/>
                              <a:gd name="T7" fmla="*/ 1824 h 179"/>
                              <a:gd name="T8" fmla="+- 0 8878 8775"/>
                              <a:gd name="T9" fmla="*/ T8 w 214"/>
                              <a:gd name="T10" fmla="+- 0 1871 1781"/>
                              <a:gd name="T11" fmla="*/ 1871 h 179"/>
                              <a:gd name="T12" fmla="+- 0 8933 8775"/>
                              <a:gd name="T13" fmla="*/ T12 w 214"/>
                              <a:gd name="T14" fmla="+- 0 1918 1781"/>
                              <a:gd name="T15" fmla="*/ 1918 h 179"/>
                              <a:gd name="T16" fmla="+- 0 8987 8775"/>
                              <a:gd name="T17" fmla="*/ T16 w 214"/>
                              <a:gd name="T18" fmla="+- 0 1959 1781"/>
                              <a:gd name="T19" fmla="*/ 1959 h 179"/>
                              <a:gd name="T20" fmla="+- 0 8988 8775"/>
                              <a:gd name="T21" fmla="*/ T20 w 214"/>
                              <a:gd name="T22" fmla="+- 0 1960 1781"/>
                              <a:gd name="T23" fmla="*/ 1960 h 179"/>
                              <a:gd name="T24" fmla="+- 0 8988 8775"/>
                              <a:gd name="T25" fmla="*/ T24 w 214"/>
                              <a:gd name="T26" fmla="+- 0 1959 1781"/>
                              <a:gd name="T27" fmla="*/ 1959 h 179"/>
                              <a:gd name="T28" fmla="+- 0 8988 8775"/>
                              <a:gd name="T29" fmla="*/ T28 w 214"/>
                              <a:gd name="T30" fmla="+- 0 1958 1781"/>
                              <a:gd name="T31" fmla="*/ 1958 h 179"/>
                              <a:gd name="T32" fmla="+- 0 8938 8775"/>
                              <a:gd name="T33" fmla="*/ T32 w 214"/>
                              <a:gd name="T34" fmla="+- 0 1919 1781"/>
                              <a:gd name="T35" fmla="*/ 1919 h 179"/>
                              <a:gd name="T36" fmla="+- 0 8883 8775"/>
                              <a:gd name="T37" fmla="*/ T36 w 214"/>
                              <a:gd name="T38" fmla="+- 0 1873 1781"/>
                              <a:gd name="T39" fmla="*/ 1873 h 179"/>
                              <a:gd name="T40" fmla="+- 0 8827 8775"/>
                              <a:gd name="T41" fmla="*/ T40 w 214"/>
                              <a:gd name="T42" fmla="+- 0 1825 1781"/>
                              <a:gd name="T43" fmla="*/ 1825 h 179"/>
                              <a:gd name="T44" fmla="+- 0 8775 8775"/>
                              <a:gd name="T45" fmla="*/ T44 w 214"/>
                              <a:gd name="T46" fmla="+- 0 1781 1781"/>
                              <a:gd name="T47" fmla="*/ 1781 h 179"/>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14" h="179">
                                <a:moveTo>
                                  <a:pt x="0" y="0"/>
                                </a:moveTo>
                                <a:lnTo>
                                  <a:pt x="50" y="43"/>
                                </a:lnTo>
                                <a:lnTo>
                                  <a:pt x="103" y="90"/>
                                </a:lnTo>
                                <a:lnTo>
                                  <a:pt x="158" y="137"/>
                                </a:lnTo>
                                <a:lnTo>
                                  <a:pt x="212" y="178"/>
                                </a:lnTo>
                                <a:lnTo>
                                  <a:pt x="213" y="179"/>
                                </a:lnTo>
                                <a:lnTo>
                                  <a:pt x="213" y="178"/>
                                </a:lnTo>
                                <a:lnTo>
                                  <a:pt x="213" y="177"/>
                                </a:lnTo>
                                <a:lnTo>
                                  <a:pt x="163" y="138"/>
                                </a:lnTo>
                                <a:lnTo>
                                  <a:pt x="108" y="92"/>
                                </a:lnTo>
                                <a:lnTo>
                                  <a:pt x="52" y="44"/>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5" name="Picture 552"/>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8916" y="1738"/>
                            <a:ext cx="131" cy="2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6" name="Freeform 553"/>
                        <wps:cNvSpPr>
                          <a:spLocks/>
                        </wps:cNvSpPr>
                        <wps:spPr bwMode="auto">
                          <a:xfrm>
                            <a:off x="8916" y="1738"/>
                            <a:ext cx="131" cy="273"/>
                          </a:xfrm>
                          <a:custGeom>
                            <a:avLst/>
                            <a:gdLst>
                              <a:gd name="T0" fmla="+- 0 9043 8917"/>
                              <a:gd name="T1" fmla="*/ T0 w 131"/>
                              <a:gd name="T2" fmla="+- 0 2005 1739"/>
                              <a:gd name="T3" fmla="*/ 2005 h 273"/>
                              <a:gd name="T4" fmla="+- 0 9043 8917"/>
                              <a:gd name="T5" fmla="*/ T4 w 131"/>
                              <a:gd name="T6" fmla="+- 0 1993 1739"/>
                              <a:gd name="T7" fmla="*/ 1993 h 273"/>
                              <a:gd name="T8" fmla="+- 0 9044 8917"/>
                              <a:gd name="T9" fmla="*/ T8 w 131"/>
                              <a:gd name="T10" fmla="+- 0 1981 1739"/>
                              <a:gd name="T11" fmla="*/ 1981 h 273"/>
                              <a:gd name="T12" fmla="+- 0 9044 8917"/>
                              <a:gd name="T13" fmla="*/ T12 w 131"/>
                              <a:gd name="T14" fmla="+- 0 1968 1739"/>
                              <a:gd name="T15" fmla="*/ 1968 h 273"/>
                              <a:gd name="T16" fmla="+- 0 9045 8917"/>
                              <a:gd name="T17" fmla="*/ T16 w 131"/>
                              <a:gd name="T18" fmla="+- 0 1956 1739"/>
                              <a:gd name="T19" fmla="*/ 1956 h 273"/>
                              <a:gd name="T20" fmla="+- 0 9046 8917"/>
                              <a:gd name="T21" fmla="*/ T20 w 131"/>
                              <a:gd name="T22" fmla="+- 0 1945 1739"/>
                              <a:gd name="T23" fmla="*/ 1945 h 273"/>
                              <a:gd name="T24" fmla="+- 0 9046 8917"/>
                              <a:gd name="T25" fmla="*/ T24 w 131"/>
                              <a:gd name="T26" fmla="+- 0 1931 1739"/>
                              <a:gd name="T27" fmla="*/ 1931 h 273"/>
                              <a:gd name="T28" fmla="+- 0 9046 8917"/>
                              <a:gd name="T29" fmla="*/ T28 w 131"/>
                              <a:gd name="T30" fmla="+- 0 1920 1739"/>
                              <a:gd name="T31" fmla="*/ 1920 h 273"/>
                              <a:gd name="T32" fmla="+- 0 9047 8917"/>
                              <a:gd name="T33" fmla="*/ T32 w 131"/>
                              <a:gd name="T34" fmla="+- 0 1907 1739"/>
                              <a:gd name="T35" fmla="*/ 1907 h 273"/>
                              <a:gd name="T36" fmla="+- 0 9043 8917"/>
                              <a:gd name="T37" fmla="*/ T36 w 131"/>
                              <a:gd name="T38" fmla="+- 0 1896 1739"/>
                              <a:gd name="T39" fmla="*/ 1896 h 273"/>
                              <a:gd name="T40" fmla="+- 0 9041 8917"/>
                              <a:gd name="T41" fmla="*/ T40 w 131"/>
                              <a:gd name="T42" fmla="+- 0 1883 1739"/>
                              <a:gd name="T43" fmla="*/ 1883 h 273"/>
                              <a:gd name="T44" fmla="+- 0 9038 8917"/>
                              <a:gd name="T45" fmla="*/ T44 w 131"/>
                              <a:gd name="T46" fmla="+- 0 1872 1739"/>
                              <a:gd name="T47" fmla="*/ 1872 h 273"/>
                              <a:gd name="T48" fmla="+- 0 9033 8917"/>
                              <a:gd name="T49" fmla="*/ T48 w 131"/>
                              <a:gd name="T50" fmla="+- 0 1860 1739"/>
                              <a:gd name="T51" fmla="*/ 1860 h 273"/>
                              <a:gd name="T52" fmla="+- 0 9028 8917"/>
                              <a:gd name="T53" fmla="*/ T52 w 131"/>
                              <a:gd name="T54" fmla="+- 0 1850 1739"/>
                              <a:gd name="T55" fmla="*/ 1850 h 273"/>
                              <a:gd name="T56" fmla="+- 0 9022 8917"/>
                              <a:gd name="T57" fmla="*/ T56 w 131"/>
                              <a:gd name="T58" fmla="+- 0 1840 1739"/>
                              <a:gd name="T59" fmla="*/ 1840 h 273"/>
                              <a:gd name="T60" fmla="+- 0 9018 8917"/>
                              <a:gd name="T61" fmla="*/ T60 w 131"/>
                              <a:gd name="T62" fmla="+- 0 1829 1739"/>
                              <a:gd name="T63" fmla="*/ 1829 h 273"/>
                              <a:gd name="T64" fmla="+- 0 9010 8917"/>
                              <a:gd name="T65" fmla="*/ T64 w 131"/>
                              <a:gd name="T66" fmla="+- 0 1820 1739"/>
                              <a:gd name="T67" fmla="*/ 1820 h 273"/>
                              <a:gd name="T68" fmla="+- 0 9004 8917"/>
                              <a:gd name="T69" fmla="*/ T68 w 131"/>
                              <a:gd name="T70" fmla="+- 0 1809 1739"/>
                              <a:gd name="T71" fmla="*/ 1809 h 273"/>
                              <a:gd name="T72" fmla="+- 0 8995 8917"/>
                              <a:gd name="T73" fmla="*/ T72 w 131"/>
                              <a:gd name="T74" fmla="+- 0 1801 1739"/>
                              <a:gd name="T75" fmla="*/ 1801 h 273"/>
                              <a:gd name="T76" fmla="+- 0 8988 8917"/>
                              <a:gd name="T77" fmla="*/ T76 w 131"/>
                              <a:gd name="T78" fmla="+- 0 1792 1739"/>
                              <a:gd name="T79" fmla="*/ 1792 h 273"/>
                              <a:gd name="T80" fmla="+- 0 8980 8917"/>
                              <a:gd name="T81" fmla="*/ T80 w 131"/>
                              <a:gd name="T82" fmla="+- 0 1784 1739"/>
                              <a:gd name="T83" fmla="*/ 1784 h 273"/>
                              <a:gd name="T84" fmla="+- 0 8970 8917"/>
                              <a:gd name="T85" fmla="*/ T84 w 131"/>
                              <a:gd name="T86" fmla="+- 0 1775 1739"/>
                              <a:gd name="T87" fmla="*/ 1775 h 273"/>
                              <a:gd name="T88" fmla="+- 0 8962 8917"/>
                              <a:gd name="T89" fmla="*/ T88 w 131"/>
                              <a:gd name="T90" fmla="+- 0 1768 1739"/>
                              <a:gd name="T91" fmla="*/ 1768 h 273"/>
                              <a:gd name="T92" fmla="+- 0 8952 8917"/>
                              <a:gd name="T93" fmla="*/ T92 w 131"/>
                              <a:gd name="T94" fmla="+- 0 1761 1739"/>
                              <a:gd name="T95" fmla="*/ 1761 h 273"/>
                              <a:gd name="T96" fmla="+- 0 8940 8917"/>
                              <a:gd name="T97" fmla="*/ T96 w 131"/>
                              <a:gd name="T98" fmla="+- 0 1755 1739"/>
                              <a:gd name="T99" fmla="*/ 1755 h 273"/>
                              <a:gd name="T100" fmla="+- 0 8933 8917"/>
                              <a:gd name="T101" fmla="*/ T100 w 131"/>
                              <a:gd name="T102" fmla="+- 0 1750 1739"/>
                              <a:gd name="T103" fmla="*/ 1750 h 273"/>
                              <a:gd name="T104" fmla="+- 0 8929 8917"/>
                              <a:gd name="T105" fmla="*/ T104 w 131"/>
                              <a:gd name="T106" fmla="+- 0 1746 1739"/>
                              <a:gd name="T107" fmla="*/ 1746 h 273"/>
                              <a:gd name="T108" fmla="+- 0 8921 8917"/>
                              <a:gd name="T109" fmla="*/ T108 w 131"/>
                              <a:gd name="T110" fmla="+- 0 1747 1739"/>
                              <a:gd name="T111" fmla="*/ 1747 h 273"/>
                              <a:gd name="T112" fmla="+- 0 8921 8917"/>
                              <a:gd name="T113" fmla="*/ T112 w 131"/>
                              <a:gd name="T114" fmla="+- 0 1754 1739"/>
                              <a:gd name="T115" fmla="*/ 1754 h 273"/>
                              <a:gd name="T116" fmla="+- 0 8918 8917"/>
                              <a:gd name="T117" fmla="*/ T116 w 131"/>
                              <a:gd name="T118" fmla="+- 0 1760 1739"/>
                              <a:gd name="T119" fmla="*/ 1760 h 273"/>
                              <a:gd name="T120" fmla="+- 0 8918 8917"/>
                              <a:gd name="T121" fmla="*/ T120 w 131"/>
                              <a:gd name="T122" fmla="+- 0 1773 1739"/>
                              <a:gd name="T123" fmla="*/ 1773 h 273"/>
                              <a:gd name="T124" fmla="+- 0 8917 8917"/>
                              <a:gd name="T125" fmla="*/ T124 w 131"/>
                              <a:gd name="T126" fmla="+- 0 1786 1739"/>
                              <a:gd name="T127" fmla="*/ 1786 h 273"/>
                              <a:gd name="T128" fmla="+- 0 8918 8917"/>
                              <a:gd name="T129" fmla="*/ T128 w 131"/>
                              <a:gd name="T130" fmla="+- 0 1797 1739"/>
                              <a:gd name="T131" fmla="*/ 1797 h 273"/>
                              <a:gd name="T132" fmla="+- 0 8919 8917"/>
                              <a:gd name="T133" fmla="*/ T132 w 131"/>
                              <a:gd name="T134" fmla="+- 0 1807 1739"/>
                              <a:gd name="T135" fmla="*/ 1807 h 273"/>
                              <a:gd name="T136" fmla="+- 0 8919 8917"/>
                              <a:gd name="T137" fmla="*/ T136 w 131"/>
                              <a:gd name="T138" fmla="+- 0 1819 1739"/>
                              <a:gd name="T139" fmla="*/ 1819 h 273"/>
                              <a:gd name="T140" fmla="+- 0 8920 8917"/>
                              <a:gd name="T141" fmla="*/ T140 w 131"/>
                              <a:gd name="T142" fmla="+- 0 1831 1739"/>
                              <a:gd name="T143" fmla="*/ 1831 h 273"/>
                              <a:gd name="T144" fmla="+- 0 8923 8917"/>
                              <a:gd name="T145" fmla="*/ T144 w 131"/>
                              <a:gd name="T146" fmla="+- 0 1842 1739"/>
                              <a:gd name="T147" fmla="*/ 1842 h 273"/>
                              <a:gd name="T148" fmla="+- 0 8925 8917"/>
                              <a:gd name="T149" fmla="*/ T148 w 131"/>
                              <a:gd name="T150" fmla="+- 0 1852 1739"/>
                              <a:gd name="T151" fmla="*/ 1852 h 273"/>
                              <a:gd name="T152" fmla="+- 0 8928 8917"/>
                              <a:gd name="T153" fmla="*/ T152 w 131"/>
                              <a:gd name="T154" fmla="+- 0 1862 1739"/>
                              <a:gd name="T155" fmla="*/ 1862 h 273"/>
                              <a:gd name="T156" fmla="+- 0 8930 8917"/>
                              <a:gd name="T157" fmla="*/ T156 w 131"/>
                              <a:gd name="T158" fmla="+- 0 1875 1739"/>
                              <a:gd name="T159" fmla="*/ 1875 h 273"/>
                              <a:gd name="T160" fmla="+- 0 8933 8917"/>
                              <a:gd name="T161" fmla="*/ T160 w 131"/>
                              <a:gd name="T162" fmla="+- 0 1884 1739"/>
                              <a:gd name="T163" fmla="*/ 1884 h 273"/>
                              <a:gd name="T164" fmla="+- 0 8940 8917"/>
                              <a:gd name="T165" fmla="*/ T164 w 131"/>
                              <a:gd name="T166" fmla="+- 0 1896 1739"/>
                              <a:gd name="T167" fmla="*/ 1896 h 273"/>
                              <a:gd name="T168" fmla="+- 0 8944 8917"/>
                              <a:gd name="T169" fmla="*/ T168 w 131"/>
                              <a:gd name="T170" fmla="+- 0 1907 1739"/>
                              <a:gd name="T171" fmla="*/ 1907 h 273"/>
                              <a:gd name="T172" fmla="+- 0 8951 8917"/>
                              <a:gd name="T173" fmla="*/ T172 w 131"/>
                              <a:gd name="T174" fmla="+- 0 1918 1739"/>
                              <a:gd name="T175" fmla="*/ 1918 h 273"/>
                              <a:gd name="T176" fmla="+- 0 8957 8917"/>
                              <a:gd name="T177" fmla="*/ T176 w 131"/>
                              <a:gd name="T178" fmla="+- 0 1928 1739"/>
                              <a:gd name="T179" fmla="*/ 1928 h 273"/>
                              <a:gd name="T180" fmla="+- 0 8965 8917"/>
                              <a:gd name="T181" fmla="*/ T180 w 131"/>
                              <a:gd name="T182" fmla="+- 0 1939 1739"/>
                              <a:gd name="T183" fmla="*/ 1939 h 273"/>
                              <a:gd name="T184" fmla="+- 0 8973 8917"/>
                              <a:gd name="T185" fmla="*/ T184 w 131"/>
                              <a:gd name="T186" fmla="+- 0 1948 1739"/>
                              <a:gd name="T187" fmla="*/ 1948 h 273"/>
                              <a:gd name="T188" fmla="+- 0 8981 8917"/>
                              <a:gd name="T189" fmla="*/ T188 w 131"/>
                              <a:gd name="T190" fmla="+- 0 1958 1739"/>
                              <a:gd name="T191" fmla="*/ 1958 h 273"/>
                              <a:gd name="T192" fmla="+- 0 8990 8917"/>
                              <a:gd name="T193" fmla="*/ T192 w 131"/>
                              <a:gd name="T194" fmla="+- 0 1966 1739"/>
                              <a:gd name="T195" fmla="*/ 1966 h 273"/>
                              <a:gd name="T196" fmla="+- 0 8999 8917"/>
                              <a:gd name="T197" fmla="*/ T196 w 131"/>
                              <a:gd name="T198" fmla="+- 0 1975 1739"/>
                              <a:gd name="T199" fmla="*/ 1975 h 273"/>
                              <a:gd name="T200" fmla="+- 0 9008 8917"/>
                              <a:gd name="T201" fmla="*/ T200 w 131"/>
                              <a:gd name="T202" fmla="+- 0 1982 1739"/>
                              <a:gd name="T203" fmla="*/ 1982 h 273"/>
                              <a:gd name="T204" fmla="+- 0 9019 8917"/>
                              <a:gd name="T205" fmla="*/ T204 w 131"/>
                              <a:gd name="T206" fmla="+- 0 1990 1739"/>
                              <a:gd name="T207" fmla="*/ 1990 h 273"/>
                              <a:gd name="T208" fmla="+- 0 9028 8917"/>
                              <a:gd name="T209" fmla="*/ T208 w 131"/>
                              <a:gd name="T210" fmla="+- 0 2000 1739"/>
                              <a:gd name="T211" fmla="*/ 2000 h 273"/>
                              <a:gd name="T212" fmla="+- 0 9037 8917"/>
                              <a:gd name="T213" fmla="*/ T212 w 131"/>
                              <a:gd name="T214" fmla="+- 0 2007 1739"/>
                              <a:gd name="T215" fmla="*/ 2007 h 273"/>
                              <a:gd name="T216" fmla="+- 0 9042 8917"/>
                              <a:gd name="T217" fmla="*/ T216 w 131"/>
                              <a:gd name="T218" fmla="+- 0 2011 1739"/>
                              <a:gd name="T219" fmla="*/ 2011 h 27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131" h="273">
                                <a:moveTo>
                                  <a:pt x="126" y="273"/>
                                </a:moveTo>
                                <a:lnTo>
                                  <a:pt x="126" y="266"/>
                                </a:lnTo>
                                <a:lnTo>
                                  <a:pt x="127" y="259"/>
                                </a:lnTo>
                                <a:lnTo>
                                  <a:pt x="126" y="254"/>
                                </a:lnTo>
                                <a:lnTo>
                                  <a:pt x="126" y="247"/>
                                </a:lnTo>
                                <a:lnTo>
                                  <a:pt x="127" y="242"/>
                                </a:lnTo>
                                <a:lnTo>
                                  <a:pt x="127" y="236"/>
                                </a:lnTo>
                                <a:lnTo>
                                  <a:pt x="127" y="229"/>
                                </a:lnTo>
                                <a:lnTo>
                                  <a:pt x="128" y="223"/>
                                </a:lnTo>
                                <a:lnTo>
                                  <a:pt x="128" y="217"/>
                                </a:lnTo>
                                <a:lnTo>
                                  <a:pt x="128" y="212"/>
                                </a:lnTo>
                                <a:lnTo>
                                  <a:pt x="129" y="206"/>
                                </a:lnTo>
                                <a:lnTo>
                                  <a:pt x="129" y="199"/>
                                </a:lnTo>
                                <a:lnTo>
                                  <a:pt x="129" y="192"/>
                                </a:lnTo>
                                <a:lnTo>
                                  <a:pt x="131" y="186"/>
                                </a:lnTo>
                                <a:lnTo>
                                  <a:pt x="129" y="181"/>
                                </a:lnTo>
                                <a:lnTo>
                                  <a:pt x="129" y="174"/>
                                </a:lnTo>
                                <a:lnTo>
                                  <a:pt x="130" y="168"/>
                                </a:lnTo>
                                <a:lnTo>
                                  <a:pt x="128" y="162"/>
                                </a:lnTo>
                                <a:lnTo>
                                  <a:pt x="126" y="157"/>
                                </a:lnTo>
                                <a:lnTo>
                                  <a:pt x="126" y="151"/>
                                </a:lnTo>
                                <a:lnTo>
                                  <a:pt x="124" y="144"/>
                                </a:lnTo>
                                <a:lnTo>
                                  <a:pt x="123" y="140"/>
                                </a:lnTo>
                                <a:lnTo>
                                  <a:pt x="121" y="133"/>
                                </a:lnTo>
                                <a:lnTo>
                                  <a:pt x="118" y="127"/>
                                </a:lnTo>
                                <a:lnTo>
                                  <a:pt x="116" y="121"/>
                                </a:lnTo>
                                <a:lnTo>
                                  <a:pt x="114" y="116"/>
                                </a:lnTo>
                                <a:lnTo>
                                  <a:pt x="111" y="111"/>
                                </a:lnTo>
                                <a:lnTo>
                                  <a:pt x="109" y="105"/>
                                </a:lnTo>
                                <a:lnTo>
                                  <a:pt x="105" y="101"/>
                                </a:lnTo>
                                <a:lnTo>
                                  <a:pt x="103" y="95"/>
                                </a:lnTo>
                                <a:lnTo>
                                  <a:pt x="101" y="90"/>
                                </a:lnTo>
                                <a:lnTo>
                                  <a:pt x="96" y="85"/>
                                </a:lnTo>
                                <a:lnTo>
                                  <a:pt x="93" y="81"/>
                                </a:lnTo>
                                <a:lnTo>
                                  <a:pt x="90" y="76"/>
                                </a:lnTo>
                                <a:lnTo>
                                  <a:pt x="87" y="70"/>
                                </a:lnTo>
                                <a:lnTo>
                                  <a:pt x="82" y="67"/>
                                </a:lnTo>
                                <a:lnTo>
                                  <a:pt x="78" y="62"/>
                                </a:lnTo>
                                <a:lnTo>
                                  <a:pt x="74" y="57"/>
                                </a:lnTo>
                                <a:lnTo>
                                  <a:pt x="71" y="53"/>
                                </a:lnTo>
                                <a:lnTo>
                                  <a:pt x="67" y="50"/>
                                </a:lnTo>
                                <a:lnTo>
                                  <a:pt x="63" y="45"/>
                                </a:lnTo>
                                <a:lnTo>
                                  <a:pt x="58" y="41"/>
                                </a:lnTo>
                                <a:lnTo>
                                  <a:pt x="53" y="36"/>
                                </a:lnTo>
                                <a:lnTo>
                                  <a:pt x="49" y="33"/>
                                </a:lnTo>
                                <a:lnTo>
                                  <a:pt x="45" y="29"/>
                                </a:lnTo>
                                <a:lnTo>
                                  <a:pt x="39" y="25"/>
                                </a:lnTo>
                                <a:lnTo>
                                  <a:pt x="35" y="22"/>
                                </a:lnTo>
                                <a:lnTo>
                                  <a:pt x="30" y="19"/>
                                </a:lnTo>
                                <a:lnTo>
                                  <a:pt x="23" y="16"/>
                                </a:lnTo>
                                <a:lnTo>
                                  <a:pt x="20" y="12"/>
                                </a:lnTo>
                                <a:lnTo>
                                  <a:pt x="16" y="11"/>
                                </a:lnTo>
                                <a:lnTo>
                                  <a:pt x="12" y="7"/>
                                </a:lnTo>
                                <a:lnTo>
                                  <a:pt x="3" y="0"/>
                                </a:lnTo>
                                <a:lnTo>
                                  <a:pt x="4" y="8"/>
                                </a:lnTo>
                                <a:lnTo>
                                  <a:pt x="5" y="10"/>
                                </a:lnTo>
                                <a:lnTo>
                                  <a:pt x="4" y="15"/>
                                </a:lnTo>
                                <a:lnTo>
                                  <a:pt x="5" y="18"/>
                                </a:lnTo>
                                <a:lnTo>
                                  <a:pt x="1" y="21"/>
                                </a:lnTo>
                                <a:lnTo>
                                  <a:pt x="1" y="30"/>
                                </a:lnTo>
                                <a:lnTo>
                                  <a:pt x="1" y="34"/>
                                </a:lnTo>
                                <a:lnTo>
                                  <a:pt x="0" y="40"/>
                                </a:lnTo>
                                <a:lnTo>
                                  <a:pt x="0" y="47"/>
                                </a:lnTo>
                                <a:lnTo>
                                  <a:pt x="0" y="52"/>
                                </a:lnTo>
                                <a:lnTo>
                                  <a:pt x="1" y="58"/>
                                </a:lnTo>
                                <a:lnTo>
                                  <a:pt x="0" y="63"/>
                                </a:lnTo>
                                <a:lnTo>
                                  <a:pt x="2" y="68"/>
                                </a:lnTo>
                                <a:lnTo>
                                  <a:pt x="1" y="75"/>
                                </a:lnTo>
                                <a:lnTo>
                                  <a:pt x="2" y="80"/>
                                </a:lnTo>
                                <a:lnTo>
                                  <a:pt x="3" y="85"/>
                                </a:lnTo>
                                <a:lnTo>
                                  <a:pt x="3" y="92"/>
                                </a:lnTo>
                                <a:lnTo>
                                  <a:pt x="5" y="96"/>
                                </a:lnTo>
                                <a:lnTo>
                                  <a:pt x="6" y="103"/>
                                </a:lnTo>
                                <a:lnTo>
                                  <a:pt x="6" y="108"/>
                                </a:lnTo>
                                <a:lnTo>
                                  <a:pt x="8" y="113"/>
                                </a:lnTo>
                                <a:lnTo>
                                  <a:pt x="10" y="119"/>
                                </a:lnTo>
                                <a:lnTo>
                                  <a:pt x="11" y="123"/>
                                </a:lnTo>
                                <a:lnTo>
                                  <a:pt x="11" y="129"/>
                                </a:lnTo>
                                <a:lnTo>
                                  <a:pt x="13" y="136"/>
                                </a:lnTo>
                                <a:lnTo>
                                  <a:pt x="14" y="142"/>
                                </a:lnTo>
                                <a:lnTo>
                                  <a:pt x="16" y="145"/>
                                </a:lnTo>
                                <a:lnTo>
                                  <a:pt x="19" y="151"/>
                                </a:lnTo>
                                <a:lnTo>
                                  <a:pt x="23" y="157"/>
                                </a:lnTo>
                                <a:lnTo>
                                  <a:pt x="25" y="162"/>
                                </a:lnTo>
                                <a:lnTo>
                                  <a:pt x="27" y="168"/>
                                </a:lnTo>
                                <a:lnTo>
                                  <a:pt x="30" y="174"/>
                                </a:lnTo>
                                <a:lnTo>
                                  <a:pt x="34" y="179"/>
                                </a:lnTo>
                                <a:lnTo>
                                  <a:pt x="37" y="184"/>
                                </a:lnTo>
                                <a:lnTo>
                                  <a:pt x="40" y="189"/>
                                </a:lnTo>
                                <a:lnTo>
                                  <a:pt x="44" y="194"/>
                                </a:lnTo>
                                <a:lnTo>
                                  <a:pt x="48" y="200"/>
                                </a:lnTo>
                                <a:lnTo>
                                  <a:pt x="51" y="205"/>
                                </a:lnTo>
                                <a:lnTo>
                                  <a:pt x="56" y="209"/>
                                </a:lnTo>
                                <a:lnTo>
                                  <a:pt x="60" y="214"/>
                                </a:lnTo>
                                <a:lnTo>
                                  <a:pt x="64" y="219"/>
                                </a:lnTo>
                                <a:lnTo>
                                  <a:pt x="69" y="223"/>
                                </a:lnTo>
                                <a:lnTo>
                                  <a:pt x="73" y="227"/>
                                </a:lnTo>
                                <a:lnTo>
                                  <a:pt x="78" y="232"/>
                                </a:lnTo>
                                <a:lnTo>
                                  <a:pt x="82" y="236"/>
                                </a:lnTo>
                                <a:lnTo>
                                  <a:pt x="88" y="241"/>
                                </a:lnTo>
                                <a:lnTo>
                                  <a:pt x="91" y="243"/>
                                </a:lnTo>
                                <a:lnTo>
                                  <a:pt x="97" y="248"/>
                                </a:lnTo>
                                <a:lnTo>
                                  <a:pt x="102" y="251"/>
                                </a:lnTo>
                                <a:lnTo>
                                  <a:pt x="106" y="256"/>
                                </a:lnTo>
                                <a:lnTo>
                                  <a:pt x="111" y="261"/>
                                </a:lnTo>
                                <a:lnTo>
                                  <a:pt x="115" y="264"/>
                                </a:lnTo>
                                <a:lnTo>
                                  <a:pt x="120" y="268"/>
                                </a:lnTo>
                                <a:lnTo>
                                  <a:pt x="126" y="273"/>
                                </a:lnTo>
                                <a:lnTo>
                                  <a:pt x="125" y="272"/>
                                </a:lnTo>
                                <a:lnTo>
                                  <a:pt x="126" y="273"/>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17" name="Freeform 554"/>
                        <wps:cNvSpPr>
                          <a:spLocks/>
                        </wps:cNvSpPr>
                        <wps:spPr bwMode="auto">
                          <a:xfrm>
                            <a:off x="8927" y="1756"/>
                            <a:ext cx="115" cy="254"/>
                          </a:xfrm>
                          <a:custGeom>
                            <a:avLst/>
                            <a:gdLst>
                              <a:gd name="T0" fmla="+- 0 8928 8928"/>
                              <a:gd name="T1" fmla="*/ T0 w 115"/>
                              <a:gd name="T2" fmla="+- 0 1757 1757"/>
                              <a:gd name="T3" fmla="*/ 1757 h 254"/>
                              <a:gd name="T4" fmla="+- 0 8954 8928"/>
                              <a:gd name="T5" fmla="*/ T4 w 115"/>
                              <a:gd name="T6" fmla="+- 0 1817 1757"/>
                              <a:gd name="T7" fmla="*/ 1817 h 254"/>
                              <a:gd name="T8" fmla="+- 0 8982 8928"/>
                              <a:gd name="T9" fmla="*/ T8 w 115"/>
                              <a:gd name="T10" fmla="+- 0 1883 1757"/>
                              <a:gd name="T11" fmla="*/ 1883 h 254"/>
                              <a:gd name="T12" fmla="+- 0 9011 8928"/>
                              <a:gd name="T13" fmla="*/ T12 w 115"/>
                              <a:gd name="T14" fmla="+- 0 1949 1757"/>
                              <a:gd name="T15" fmla="*/ 1949 h 254"/>
                              <a:gd name="T16" fmla="+- 0 9041 8928"/>
                              <a:gd name="T17" fmla="*/ T16 w 115"/>
                              <a:gd name="T18" fmla="+- 0 2009 1757"/>
                              <a:gd name="T19" fmla="*/ 2009 h 254"/>
                              <a:gd name="T20" fmla="+- 0 9042 8928"/>
                              <a:gd name="T21" fmla="*/ T20 w 115"/>
                              <a:gd name="T22" fmla="+- 0 2010 1757"/>
                              <a:gd name="T23" fmla="*/ 2010 h 254"/>
                              <a:gd name="T24" fmla="+- 0 9042 8928"/>
                              <a:gd name="T25" fmla="*/ T24 w 115"/>
                              <a:gd name="T26" fmla="+- 0 2010 1757"/>
                              <a:gd name="T27" fmla="*/ 2010 h 254"/>
                              <a:gd name="T28" fmla="+- 0 9042 8928"/>
                              <a:gd name="T29" fmla="*/ T28 w 115"/>
                              <a:gd name="T30" fmla="+- 0 2009 1757"/>
                              <a:gd name="T31" fmla="*/ 2009 h 254"/>
                              <a:gd name="T32" fmla="+- 0 9014 8928"/>
                              <a:gd name="T33" fmla="*/ T32 w 115"/>
                              <a:gd name="T34" fmla="+- 0 1952 1757"/>
                              <a:gd name="T35" fmla="*/ 1952 h 254"/>
                              <a:gd name="T36" fmla="+- 0 8985 8928"/>
                              <a:gd name="T37" fmla="*/ T36 w 115"/>
                              <a:gd name="T38" fmla="+- 0 1886 1757"/>
                              <a:gd name="T39" fmla="*/ 1886 h 254"/>
                              <a:gd name="T40" fmla="+- 0 8955 8928"/>
                              <a:gd name="T41" fmla="*/ T40 w 115"/>
                              <a:gd name="T42" fmla="+- 0 1819 1757"/>
                              <a:gd name="T43" fmla="*/ 1819 h 254"/>
                              <a:gd name="T44" fmla="+- 0 8928 8928"/>
                              <a:gd name="T45" fmla="*/ T44 w 115"/>
                              <a:gd name="T46" fmla="+- 0 1757 1757"/>
                              <a:gd name="T47" fmla="*/ 1757 h 25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115" h="254">
                                <a:moveTo>
                                  <a:pt x="0" y="0"/>
                                </a:moveTo>
                                <a:lnTo>
                                  <a:pt x="26" y="60"/>
                                </a:lnTo>
                                <a:lnTo>
                                  <a:pt x="54" y="126"/>
                                </a:lnTo>
                                <a:lnTo>
                                  <a:pt x="83" y="192"/>
                                </a:lnTo>
                                <a:lnTo>
                                  <a:pt x="113" y="252"/>
                                </a:lnTo>
                                <a:lnTo>
                                  <a:pt x="114" y="253"/>
                                </a:lnTo>
                                <a:lnTo>
                                  <a:pt x="114" y="252"/>
                                </a:lnTo>
                                <a:lnTo>
                                  <a:pt x="86" y="195"/>
                                </a:lnTo>
                                <a:lnTo>
                                  <a:pt x="57" y="129"/>
                                </a:lnTo>
                                <a:lnTo>
                                  <a:pt x="27" y="62"/>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18" name="Picture 555"/>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8815" y="1895"/>
                            <a:ext cx="264" cy="14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19" name="Freeform 556"/>
                        <wps:cNvSpPr>
                          <a:spLocks/>
                        </wps:cNvSpPr>
                        <wps:spPr bwMode="auto">
                          <a:xfrm>
                            <a:off x="8815" y="1895"/>
                            <a:ext cx="264" cy="143"/>
                          </a:xfrm>
                          <a:custGeom>
                            <a:avLst/>
                            <a:gdLst>
                              <a:gd name="T0" fmla="+- 0 9076 8816"/>
                              <a:gd name="T1" fmla="*/ T0 w 264"/>
                              <a:gd name="T2" fmla="+- 0 2033 1896"/>
                              <a:gd name="T3" fmla="*/ 2033 h 143"/>
                              <a:gd name="T4" fmla="+- 0 9068 8816"/>
                              <a:gd name="T5" fmla="*/ T4 w 264"/>
                              <a:gd name="T6" fmla="+- 0 2023 1896"/>
                              <a:gd name="T7" fmla="*/ 2023 h 143"/>
                              <a:gd name="T8" fmla="+- 0 9061 8816"/>
                              <a:gd name="T9" fmla="*/ T8 w 264"/>
                              <a:gd name="T10" fmla="+- 0 2013 1896"/>
                              <a:gd name="T11" fmla="*/ 2013 h 143"/>
                              <a:gd name="T12" fmla="+- 0 9053 8816"/>
                              <a:gd name="T13" fmla="*/ T12 w 264"/>
                              <a:gd name="T14" fmla="+- 0 2003 1896"/>
                              <a:gd name="T15" fmla="*/ 2003 h 143"/>
                              <a:gd name="T16" fmla="+- 0 9047 8816"/>
                              <a:gd name="T17" fmla="*/ T16 w 264"/>
                              <a:gd name="T18" fmla="+- 0 1993 1896"/>
                              <a:gd name="T19" fmla="*/ 1993 h 143"/>
                              <a:gd name="T20" fmla="+- 0 9041 8816"/>
                              <a:gd name="T21" fmla="*/ T20 w 264"/>
                              <a:gd name="T22" fmla="+- 0 1983 1896"/>
                              <a:gd name="T23" fmla="*/ 1983 h 143"/>
                              <a:gd name="T24" fmla="+- 0 9033 8816"/>
                              <a:gd name="T25" fmla="*/ T24 w 264"/>
                              <a:gd name="T26" fmla="+- 0 1973 1896"/>
                              <a:gd name="T27" fmla="*/ 1973 h 143"/>
                              <a:gd name="T28" fmla="+- 0 9026 8816"/>
                              <a:gd name="T29" fmla="*/ T28 w 264"/>
                              <a:gd name="T30" fmla="+- 0 1963 1896"/>
                              <a:gd name="T31" fmla="*/ 1963 h 143"/>
                              <a:gd name="T32" fmla="+- 0 9019 8816"/>
                              <a:gd name="T33" fmla="*/ T32 w 264"/>
                              <a:gd name="T34" fmla="+- 0 1953 1896"/>
                              <a:gd name="T35" fmla="*/ 1953 h 143"/>
                              <a:gd name="T36" fmla="+- 0 9009 8816"/>
                              <a:gd name="T37" fmla="*/ T36 w 264"/>
                              <a:gd name="T38" fmla="+- 0 1946 1896"/>
                              <a:gd name="T39" fmla="*/ 1946 h 143"/>
                              <a:gd name="T40" fmla="+- 0 8999 8816"/>
                              <a:gd name="T41" fmla="*/ T40 w 264"/>
                              <a:gd name="T42" fmla="+- 0 1938 1896"/>
                              <a:gd name="T43" fmla="*/ 1938 h 143"/>
                              <a:gd name="T44" fmla="+- 0 8990 8816"/>
                              <a:gd name="T45" fmla="*/ T44 w 264"/>
                              <a:gd name="T46" fmla="+- 0 1931 1896"/>
                              <a:gd name="T47" fmla="*/ 1931 h 143"/>
                              <a:gd name="T48" fmla="+- 0 8979 8816"/>
                              <a:gd name="T49" fmla="*/ T48 w 264"/>
                              <a:gd name="T50" fmla="+- 0 1925 1896"/>
                              <a:gd name="T51" fmla="*/ 1925 h 143"/>
                              <a:gd name="T52" fmla="+- 0 8969 8816"/>
                              <a:gd name="T53" fmla="*/ T52 w 264"/>
                              <a:gd name="T54" fmla="+- 0 1919 1896"/>
                              <a:gd name="T55" fmla="*/ 1919 h 143"/>
                              <a:gd name="T56" fmla="+- 0 8958 8816"/>
                              <a:gd name="T57" fmla="*/ T56 w 264"/>
                              <a:gd name="T58" fmla="+- 0 1915 1896"/>
                              <a:gd name="T59" fmla="*/ 1915 h 143"/>
                              <a:gd name="T60" fmla="+- 0 8948 8816"/>
                              <a:gd name="T61" fmla="*/ T60 w 264"/>
                              <a:gd name="T62" fmla="+- 0 1909 1896"/>
                              <a:gd name="T63" fmla="*/ 1909 h 143"/>
                              <a:gd name="T64" fmla="+- 0 8936 8816"/>
                              <a:gd name="T65" fmla="*/ T64 w 264"/>
                              <a:gd name="T66" fmla="+- 0 1907 1896"/>
                              <a:gd name="T67" fmla="*/ 1907 h 143"/>
                              <a:gd name="T68" fmla="+- 0 8925 8816"/>
                              <a:gd name="T69" fmla="*/ T68 w 264"/>
                              <a:gd name="T70" fmla="+- 0 1902 1896"/>
                              <a:gd name="T71" fmla="*/ 1902 h 143"/>
                              <a:gd name="T72" fmla="+- 0 8913 8816"/>
                              <a:gd name="T73" fmla="*/ T72 w 264"/>
                              <a:gd name="T74" fmla="+- 0 1901 1896"/>
                              <a:gd name="T75" fmla="*/ 1901 h 143"/>
                              <a:gd name="T76" fmla="+- 0 8901 8816"/>
                              <a:gd name="T77" fmla="*/ T76 w 264"/>
                              <a:gd name="T78" fmla="+- 0 1899 1896"/>
                              <a:gd name="T79" fmla="*/ 1899 h 143"/>
                              <a:gd name="T80" fmla="+- 0 8891 8816"/>
                              <a:gd name="T81" fmla="*/ T80 w 264"/>
                              <a:gd name="T82" fmla="+- 0 1897 1896"/>
                              <a:gd name="T83" fmla="*/ 1897 h 143"/>
                              <a:gd name="T84" fmla="+- 0 8877 8816"/>
                              <a:gd name="T85" fmla="*/ T84 w 264"/>
                              <a:gd name="T86" fmla="+- 0 1896 1896"/>
                              <a:gd name="T87" fmla="*/ 1896 h 143"/>
                              <a:gd name="T88" fmla="+- 0 8866 8816"/>
                              <a:gd name="T89" fmla="*/ T88 w 264"/>
                              <a:gd name="T90" fmla="+- 0 1896 1896"/>
                              <a:gd name="T91" fmla="*/ 1896 h 143"/>
                              <a:gd name="T92" fmla="+- 0 8854 8816"/>
                              <a:gd name="T93" fmla="*/ T92 w 264"/>
                              <a:gd name="T94" fmla="+- 0 1896 1896"/>
                              <a:gd name="T95" fmla="*/ 1896 h 143"/>
                              <a:gd name="T96" fmla="+- 0 8841 8816"/>
                              <a:gd name="T97" fmla="*/ T96 w 264"/>
                              <a:gd name="T98" fmla="+- 0 1898 1896"/>
                              <a:gd name="T99" fmla="*/ 1898 h 143"/>
                              <a:gd name="T100" fmla="+- 0 8832 8816"/>
                              <a:gd name="T101" fmla="*/ T100 w 264"/>
                              <a:gd name="T102" fmla="+- 0 1899 1896"/>
                              <a:gd name="T103" fmla="*/ 1899 h 143"/>
                              <a:gd name="T104" fmla="+- 0 8827 8816"/>
                              <a:gd name="T105" fmla="*/ T104 w 264"/>
                              <a:gd name="T106" fmla="+- 0 1898 1896"/>
                              <a:gd name="T107" fmla="*/ 1898 h 143"/>
                              <a:gd name="T108" fmla="+- 0 8821 8816"/>
                              <a:gd name="T109" fmla="*/ T108 w 264"/>
                              <a:gd name="T110" fmla="+- 0 1903 1896"/>
                              <a:gd name="T111" fmla="*/ 1903 h 143"/>
                              <a:gd name="T112" fmla="+- 0 8826 8816"/>
                              <a:gd name="T113" fmla="*/ T112 w 264"/>
                              <a:gd name="T114" fmla="+- 0 1909 1896"/>
                              <a:gd name="T115" fmla="*/ 1909 h 143"/>
                              <a:gd name="T116" fmla="+- 0 8827 8816"/>
                              <a:gd name="T117" fmla="*/ T116 w 264"/>
                              <a:gd name="T118" fmla="+- 0 1916 1896"/>
                              <a:gd name="T119" fmla="*/ 1916 h 143"/>
                              <a:gd name="T120" fmla="+- 0 8835 8816"/>
                              <a:gd name="T121" fmla="*/ T120 w 264"/>
                              <a:gd name="T122" fmla="+- 0 1927 1896"/>
                              <a:gd name="T123" fmla="*/ 1927 h 143"/>
                              <a:gd name="T124" fmla="+- 0 8841 8816"/>
                              <a:gd name="T125" fmla="*/ T124 w 264"/>
                              <a:gd name="T126" fmla="+- 0 1937 1896"/>
                              <a:gd name="T127" fmla="*/ 1937 h 143"/>
                              <a:gd name="T128" fmla="+- 0 8850 8816"/>
                              <a:gd name="T129" fmla="*/ T128 w 264"/>
                              <a:gd name="T130" fmla="+- 0 1945 1896"/>
                              <a:gd name="T131" fmla="*/ 1945 h 143"/>
                              <a:gd name="T132" fmla="+- 0 8856 8816"/>
                              <a:gd name="T133" fmla="*/ T132 w 264"/>
                              <a:gd name="T134" fmla="+- 0 1952 1896"/>
                              <a:gd name="T135" fmla="*/ 1952 h 143"/>
                              <a:gd name="T136" fmla="+- 0 8864 8816"/>
                              <a:gd name="T137" fmla="*/ T136 w 264"/>
                              <a:gd name="T138" fmla="+- 0 1962 1896"/>
                              <a:gd name="T139" fmla="*/ 1962 h 143"/>
                              <a:gd name="T140" fmla="+- 0 8872 8816"/>
                              <a:gd name="T141" fmla="*/ T140 w 264"/>
                              <a:gd name="T142" fmla="+- 0 1970 1896"/>
                              <a:gd name="T143" fmla="*/ 1970 h 143"/>
                              <a:gd name="T144" fmla="+- 0 8881 8816"/>
                              <a:gd name="T145" fmla="*/ T144 w 264"/>
                              <a:gd name="T146" fmla="+- 0 1978 1896"/>
                              <a:gd name="T147" fmla="*/ 1978 h 143"/>
                              <a:gd name="T148" fmla="+- 0 8888 8816"/>
                              <a:gd name="T149" fmla="*/ T148 w 264"/>
                              <a:gd name="T150" fmla="+- 0 1984 1896"/>
                              <a:gd name="T151" fmla="*/ 1984 h 143"/>
                              <a:gd name="T152" fmla="+- 0 8897 8816"/>
                              <a:gd name="T153" fmla="*/ T152 w 264"/>
                              <a:gd name="T154" fmla="+- 0 1991 1896"/>
                              <a:gd name="T155" fmla="*/ 1991 h 143"/>
                              <a:gd name="T156" fmla="+- 0 8907 8816"/>
                              <a:gd name="T157" fmla="*/ T156 w 264"/>
                              <a:gd name="T158" fmla="+- 0 1999 1896"/>
                              <a:gd name="T159" fmla="*/ 1999 h 143"/>
                              <a:gd name="T160" fmla="+- 0 8915 8816"/>
                              <a:gd name="T161" fmla="*/ T160 w 264"/>
                              <a:gd name="T162" fmla="+- 0 2004 1896"/>
                              <a:gd name="T163" fmla="*/ 2004 h 143"/>
                              <a:gd name="T164" fmla="+- 0 8927 8816"/>
                              <a:gd name="T165" fmla="*/ T164 w 264"/>
                              <a:gd name="T166" fmla="+- 0 2010 1896"/>
                              <a:gd name="T167" fmla="*/ 2010 h 143"/>
                              <a:gd name="T168" fmla="+- 0 8937 8816"/>
                              <a:gd name="T169" fmla="*/ T168 w 264"/>
                              <a:gd name="T170" fmla="+- 0 2016 1896"/>
                              <a:gd name="T171" fmla="*/ 2016 h 143"/>
                              <a:gd name="T172" fmla="+- 0 8949 8816"/>
                              <a:gd name="T173" fmla="*/ T172 w 264"/>
                              <a:gd name="T174" fmla="+- 0 2020 1896"/>
                              <a:gd name="T175" fmla="*/ 2020 h 143"/>
                              <a:gd name="T176" fmla="+- 0 8960 8816"/>
                              <a:gd name="T177" fmla="*/ T176 w 264"/>
                              <a:gd name="T178" fmla="+- 0 2024 1896"/>
                              <a:gd name="T179" fmla="*/ 2024 h 143"/>
                              <a:gd name="T180" fmla="+- 0 8973 8816"/>
                              <a:gd name="T181" fmla="*/ T180 w 264"/>
                              <a:gd name="T182" fmla="+- 0 2028 1896"/>
                              <a:gd name="T183" fmla="*/ 2028 h 143"/>
                              <a:gd name="T184" fmla="+- 0 8985 8816"/>
                              <a:gd name="T185" fmla="*/ T184 w 264"/>
                              <a:gd name="T186" fmla="+- 0 2031 1896"/>
                              <a:gd name="T187" fmla="*/ 2031 h 143"/>
                              <a:gd name="T188" fmla="+- 0 8998 8816"/>
                              <a:gd name="T189" fmla="*/ T188 w 264"/>
                              <a:gd name="T190" fmla="+- 0 2034 1896"/>
                              <a:gd name="T191" fmla="*/ 2034 h 143"/>
                              <a:gd name="T192" fmla="+- 0 9010 8816"/>
                              <a:gd name="T193" fmla="*/ T192 w 264"/>
                              <a:gd name="T194" fmla="+- 0 2034 1896"/>
                              <a:gd name="T195" fmla="*/ 2034 h 143"/>
                              <a:gd name="T196" fmla="+- 0 9023 8816"/>
                              <a:gd name="T197" fmla="*/ T196 w 264"/>
                              <a:gd name="T198" fmla="+- 0 2036 1896"/>
                              <a:gd name="T199" fmla="*/ 2036 h 143"/>
                              <a:gd name="T200" fmla="+- 0 9034 8816"/>
                              <a:gd name="T201" fmla="*/ T200 w 264"/>
                              <a:gd name="T202" fmla="+- 0 2037 1896"/>
                              <a:gd name="T203" fmla="*/ 2037 h 143"/>
                              <a:gd name="T204" fmla="+- 0 9048 8816"/>
                              <a:gd name="T205" fmla="*/ T204 w 264"/>
                              <a:gd name="T206" fmla="+- 0 2036 1896"/>
                              <a:gd name="T207" fmla="*/ 2036 h 143"/>
                              <a:gd name="T208" fmla="+- 0 9060 8816"/>
                              <a:gd name="T209" fmla="*/ T208 w 264"/>
                              <a:gd name="T210" fmla="+- 0 2038 1896"/>
                              <a:gd name="T211" fmla="*/ 2038 h 143"/>
                              <a:gd name="T212" fmla="+- 0 9072 8816"/>
                              <a:gd name="T213" fmla="*/ T212 w 264"/>
                              <a:gd name="T214" fmla="+- 0 2038 1896"/>
                              <a:gd name="T215" fmla="*/ 2038 h 143"/>
                              <a:gd name="T216" fmla="+- 0 9079 8816"/>
                              <a:gd name="T217" fmla="*/ T216 w 264"/>
                              <a:gd name="T218" fmla="+- 0 2038 1896"/>
                              <a:gd name="T219" fmla="*/ 2038 h 14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 ang="0">
                                <a:pos x="T165" y="T167"/>
                              </a:cxn>
                              <a:cxn ang="0">
                                <a:pos x="T169" y="T171"/>
                              </a:cxn>
                              <a:cxn ang="0">
                                <a:pos x="T173" y="T175"/>
                              </a:cxn>
                              <a:cxn ang="0">
                                <a:pos x="T177" y="T179"/>
                              </a:cxn>
                              <a:cxn ang="0">
                                <a:pos x="T181" y="T183"/>
                              </a:cxn>
                              <a:cxn ang="0">
                                <a:pos x="T185" y="T187"/>
                              </a:cxn>
                              <a:cxn ang="0">
                                <a:pos x="T189" y="T191"/>
                              </a:cxn>
                              <a:cxn ang="0">
                                <a:pos x="T193" y="T195"/>
                              </a:cxn>
                              <a:cxn ang="0">
                                <a:pos x="T197" y="T199"/>
                              </a:cxn>
                              <a:cxn ang="0">
                                <a:pos x="T201" y="T203"/>
                              </a:cxn>
                              <a:cxn ang="0">
                                <a:pos x="T205" y="T207"/>
                              </a:cxn>
                              <a:cxn ang="0">
                                <a:pos x="T209" y="T211"/>
                              </a:cxn>
                              <a:cxn ang="0">
                                <a:pos x="T213" y="T215"/>
                              </a:cxn>
                              <a:cxn ang="0">
                                <a:pos x="T217" y="T219"/>
                              </a:cxn>
                            </a:cxnLst>
                            <a:rect l="0" t="0" r="r" b="b"/>
                            <a:pathLst>
                              <a:path w="264" h="143">
                                <a:moveTo>
                                  <a:pt x="263" y="142"/>
                                </a:moveTo>
                                <a:lnTo>
                                  <a:pt x="260" y="137"/>
                                </a:lnTo>
                                <a:lnTo>
                                  <a:pt x="256" y="131"/>
                                </a:lnTo>
                                <a:lnTo>
                                  <a:pt x="252" y="127"/>
                                </a:lnTo>
                                <a:lnTo>
                                  <a:pt x="248" y="122"/>
                                </a:lnTo>
                                <a:lnTo>
                                  <a:pt x="245" y="117"/>
                                </a:lnTo>
                                <a:lnTo>
                                  <a:pt x="242" y="112"/>
                                </a:lnTo>
                                <a:lnTo>
                                  <a:pt x="237" y="107"/>
                                </a:lnTo>
                                <a:lnTo>
                                  <a:pt x="234" y="102"/>
                                </a:lnTo>
                                <a:lnTo>
                                  <a:pt x="231" y="97"/>
                                </a:lnTo>
                                <a:lnTo>
                                  <a:pt x="228" y="93"/>
                                </a:lnTo>
                                <a:lnTo>
                                  <a:pt x="225" y="87"/>
                                </a:lnTo>
                                <a:lnTo>
                                  <a:pt x="221" y="82"/>
                                </a:lnTo>
                                <a:lnTo>
                                  <a:pt x="217" y="77"/>
                                </a:lnTo>
                                <a:lnTo>
                                  <a:pt x="214" y="71"/>
                                </a:lnTo>
                                <a:lnTo>
                                  <a:pt x="210" y="67"/>
                                </a:lnTo>
                                <a:lnTo>
                                  <a:pt x="206" y="62"/>
                                </a:lnTo>
                                <a:lnTo>
                                  <a:pt x="203" y="57"/>
                                </a:lnTo>
                                <a:lnTo>
                                  <a:pt x="198" y="54"/>
                                </a:lnTo>
                                <a:lnTo>
                                  <a:pt x="193" y="50"/>
                                </a:lnTo>
                                <a:lnTo>
                                  <a:pt x="189" y="46"/>
                                </a:lnTo>
                                <a:lnTo>
                                  <a:pt x="183" y="42"/>
                                </a:lnTo>
                                <a:lnTo>
                                  <a:pt x="180" y="39"/>
                                </a:lnTo>
                                <a:lnTo>
                                  <a:pt x="174" y="35"/>
                                </a:lnTo>
                                <a:lnTo>
                                  <a:pt x="168" y="32"/>
                                </a:lnTo>
                                <a:lnTo>
                                  <a:pt x="163" y="29"/>
                                </a:lnTo>
                                <a:lnTo>
                                  <a:pt x="159" y="26"/>
                                </a:lnTo>
                                <a:lnTo>
                                  <a:pt x="153" y="23"/>
                                </a:lnTo>
                                <a:lnTo>
                                  <a:pt x="148" y="20"/>
                                </a:lnTo>
                                <a:lnTo>
                                  <a:pt x="142" y="19"/>
                                </a:lnTo>
                                <a:lnTo>
                                  <a:pt x="136" y="16"/>
                                </a:lnTo>
                                <a:lnTo>
                                  <a:pt x="132" y="13"/>
                                </a:lnTo>
                                <a:lnTo>
                                  <a:pt x="125" y="12"/>
                                </a:lnTo>
                                <a:lnTo>
                                  <a:pt x="120" y="11"/>
                                </a:lnTo>
                                <a:lnTo>
                                  <a:pt x="114" y="9"/>
                                </a:lnTo>
                                <a:lnTo>
                                  <a:pt x="109" y="6"/>
                                </a:lnTo>
                                <a:lnTo>
                                  <a:pt x="103" y="6"/>
                                </a:lnTo>
                                <a:lnTo>
                                  <a:pt x="97" y="5"/>
                                </a:lnTo>
                                <a:lnTo>
                                  <a:pt x="91" y="4"/>
                                </a:lnTo>
                                <a:lnTo>
                                  <a:pt x="85" y="3"/>
                                </a:lnTo>
                                <a:lnTo>
                                  <a:pt x="80" y="2"/>
                                </a:lnTo>
                                <a:lnTo>
                                  <a:pt x="75" y="1"/>
                                </a:lnTo>
                                <a:lnTo>
                                  <a:pt x="68" y="1"/>
                                </a:lnTo>
                                <a:lnTo>
                                  <a:pt x="61" y="0"/>
                                </a:lnTo>
                                <a:lnTo>
                                  <a:pt x="56" y="0"/>
                                </a:lnTo>
                                <a:lnTo>
                                  <a:pt x="50" y="0"/>
                                </a:lnTo>
                                <a:lnTo>
                                  <a:pt x="44" y="0"/>
                                </a:lnTo>
                                <a:lnTo>
                                  <a:pt x="38" y="0"/>
                                </a:lnTo>
                                <a:lnTo>
                                  <a:pt x="33" y="1"/>
                                </a:lnTo>
                                <a:lnTo>
                                  <a:pt x="25" y="2"/>
                                </a:lnTo>
                                <a:lnTo>
                                  <a:pt x="20" y="1"/>
                                </a:lnTo>
                                <a:lnTo>
                                  <a:pt x="16" y="3"/>
                                </a:lnTo>
                                <a:lnTo>
                                  <a:pt x="11" y="2"/>
                                </a:lnTo>
                                <a:lnTo>
                                  <a:pt x="0" y="2"/>
                                </a:lnTo>
                                <a:lnTo>
                                  <a:pt x="5" y="7"/>
                                </a:lnTo>
                                <a:lnTo>
                                  <a:pt x="8" y="9"/>
                                </a:lnTo>
                                <a:lnTo>
                                  <a:pt x="10" y="13"/>
                                </a:lnTo>
                                <a:lnTo>
                                  <a:pt x="11" y="15"/>
                                </a:lnTo>
                                <a:lnTo>
                                  <a:pt x="11" y="20"/>
                                </a:lnTo>
                                <a:lnTo>
                                  <a:pt x="16" y="27"/>
                                </a:lnTo>
                                <a:lnTo>
                                  <a:pt x="19" y="31"/>
                                </a:lnTo>
                                <a:lnTo>
                                  <a:pt x="22" y="35"/>
                                </a:lnTo>
                                <a:lnTo>
                                  <a:pt x="25" y="41"/>
                                </a:lnTo>
                                <a:lnTo>
                                  <a:pt x="29" y="45"/>
                                </a:lnTo>
                                <a:lnTo>
                                  <a:pt x="34" y="49"/>
                                </a:lnTo>
                                <a:lnTo>
                                  <a:pt x="36" y="54"/>
                                </a:lnTo>
                                <a:lnTo>
                                  <a:pt x="40" y="56"/>
                                </a:lnTo>
                                <a:lnTo>
                                  <a:pt x="44" y="62"/>
                                </a:lnTo>
                                <a:lnTo>
                                  <a:pt x="48" y="66"/>
                                </a:lnTo>
                                <a:lnTo>
                                  <a:pt x="51" y="69"/>
                                </a:lnTo>
                                <a:lnTo>
                                  <a:pt x="56" y="74"/>
                                </a:lnTo>
                                <a:lnTo>
                                  <a:pt x="60" y="77"/>
                                </a:lnTo>
                                <a:lnTo>
                                  <a:pt x="65" y="82"/>
                                </a:lnTo>
                                <a:lnTo>
                                  <a:pt x="68" y="85"/>
                                </a:lnTo>
                                <a:lnTo>
                                  <a:pt x="72" y="88"/>
                                </a:lnTo>
                                <a:lnTo>
                                  <a:pt x="78" y="92"/>
                                </a:lnTo>
                                <a:lnTo>
                                  <a:pt x="81" y="95"/>
                                </a:lnTo>
                                <a:lnTo>
                                  <a:pt x="85" y="99"/>
                                </a:lnTo>
                                <a:lnTo>
                                  <a:pt x="91" y="103"/>
                                </a:lnTo>
                                <a:lnTo>
                                  <a:pt x="95" y="108"/>
                                </a:lnTo>
                                <a:lnTo>
                                  <a:pt x="99" y="108"/>
                                </a:lnTo>
                                <a:lnTo>
                                  <a:pt x="105" y="111"/>
                                </a:lnTo>
                                <a:lnTo>
                                  <a:pt x="111" y="114"/>
                                </a:lnTo>
                                <a:lnTo>
                                  <a:pt x="116" y="117"/>
                                </a:lnTo>
                                <a:lnTo>
                                  <a:pt x="121" y="120"/>
                                </a:lnTo>
                                <a:lnTo>
                                  <a:pt x="128" y="123"/>
                                </a:lnTo>
                                <a:lnTo>
                                  <a:pt x="133" y="124"/>
                                </a:lnTo>
                                <a:lnTo>
                                  <a:pt x="139" y="127"/>
                                </a:lnTo>
                                <a:lnTo>
                                  <a:pt x="144" y="128"/>
                                </a:lnTo>
                                <a:lnTo>
                                  <a:pt x="151" y="131"/>
                                </a:lnTo>
                                <a:lnTo>
                                  <a:pt x="157" y="132"/>
                                </a:lnTo>
                                <a:lnTo>
                                  <a:pt x="163" y="134"/>
                                </a:lnTo>
                                <a:lnTo>
                                  <a:pt x="169" y="135"/>
                                </a:lnTo>
                                <a:lnTo>
                                  <a:pt x="175" y="136"/>
                                </a:lnTo>
                                <a:lnTo>
                                  <a:pt x="182" y="138"/>
                                </a:lnTo>
                                <a:lnTo>
                                  <a:pt x="188" y="138"/>
                                </a:lnTo>
                                <a:lnTo>
                                  <a:pt x="194" y="138"/>
                                </a:lnTo>
                                <a:lnTo>
                                  <a:pt x="200" y="139"/>
                                </a:lnTo>
                                <a:lnTo>
                                  <a:pt x="207" y="140"/>
                                </a:lnTo>
                                <a:lnTo>
                                  <a:pt x="214" y="141"/>
                                </a:lnTo>
                                <a:lnTo>
                                  <a:pt x="218" y="141"/>
                                </a:lnTo>
                                <a:lnTo>
                                  <a:pt x="226" y="141"/>
                                </a:lnTo>
                                <a:lnTo>
                                  <a:pt x="232" y="140"/>
                                </a:lnTo>
                                <a:lnTo>
                                  <a:pt x="238" y="141"/>
                                </a:lnTo>
                                <a:lnTo>
                                  <a:pt x="244" y="142"/>
                                </a:lnTo>
                                <a:lnTo>
                                  <a:pt x="250" y="142"/>
                                </a:lnTo>
                                <a:lnTo>
                                  <a:pt x="256" y="142"/>
                                </a:lnTo>
                                <a:lnTo>
                                  <a:pt x="263" y="142"/>
                                </a:lnTo>
                              </a:path>
                            </a:pathLst>
                          </a:custGeom>
                          <a:noFill/>
                          <a:ln w="60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20" name="Freeform 557"/>
                        <wps:cNvSpPr>
                          <a:spLocks/>
                        </wps:cNvSpPr>
                        <wps:spPr bwMode="auto">
                          <a:xfrm>
                            <a:off x="8832" y="1907"/>
                            <a:ext cx="246" cy="131"/>
                          </a:xfrm>
                          <a:custGeom>
                            <a:avLst/>
                            <a:gdLst>
                              <a:gd name="T0" fmla="+- 0 8832 8832"/>
                              <a:gd name="T1" fmla="*/ T0 w 246"/>
                              <a:gd name="T2" fmla="+- 0 1907 1907"/>
                              <a:gd name="T3" fmla="*/ 1907 h 131"/>
                              <a:gd name="T4" fmla="+- 0 8890 8832"/>
                              <a:gd name="T5" fmla="*/ T4 w 246"/>
                              <a:gd name="T6" fmla="+- 0 1939 1907"/>
                              <a:gd name="T7" fmla="*/ 1939 h 131"/>
                              <a:gd name="T8" fmla="+- 0 8952 8832"/>
                              <a:gd name="T9" fmla="*/ T8 w 246"/>
                              <a:gd name="T10" fmla="+- 0 1974 1907"/>
                              <a:gd name="T11" fmla="*/ 1974 h 131"/>
                              <a:gd name="T12" fmla="+- 0 9016 8832"/>
                              <a:gd name="T13" fmla="*/ T12 w 246"/>
                              <a:gd name="T14" fmla="+- 0 2008 1907"/>
                              <a:gd name="T15" fmla="*/ 2008 h 131"/>
                              <a:gd name="T16" fmla="+- 0 9077 8832"/>
                              <a:gd name="T17" fmla="*/ T16 w 246"/>
                              <a:gd name="T18" fmla="+- 0 2038 1907"/>
                              <a:gd name="T19" fmla="*/ 2038 h 131"/>
                              <a:gd name="T20" fmla="+- 0 9078 8832"/>
                              <a:gd name="T21" fmla="*/ T20 w 246"/>
                              <a:gd name="T22" fmla="+- 0 2038 1907"/>
                              <a:gd name="T23" fmla="*/ 2038 h 131"/>
                              <a:gd name="T24" fmla="+- 0 9078 8832"/>
                              <a:gd name="T25" fmla="*/ T24 w 246"/>
                              <a:gd name="T26" fmla="+- 0 2037 1907"/>
                              <a:gd name="T27" fmla="*/ 2037 h 131"/>
                              <a:gd name="T28" fmla="+- 0 9077 8832"/>
                              <a:gd name="T29" fmla="*/ T28 w 246"/>
                              <a:gd name="T30" fmla="+- 0 2036 1907"/>
                              <a:gd name="T31" fmla="*/ 2036 h 131"/>
                              <a:gd name="T32" fmla="+- 0 9020 8832"/>
                              <a:gd name="T33" fmla="*/ T32 w 246"/>
                              <a:gd name="T34" fmla="+- 0 2009 1907"/>
                              <a:gd name="T35" fmla="*/ 2009 h 131"/>
                              <a:gd name="T36" fmla="+- 0 8957 8832"/>
                              <a:gd name="T37" fmla="*/ T36 w 246"/>
                              <a:gd name="T38" fmla="+- 0 1975 1907"/>
                              <a:gd name="T39" fmla="*/ 1975 h 131"/>
                              <a:gd name="T40" fmla="+- 0 8893 8832"/>
                              <a:gd name="T41" fmla="*/ T40 w 246"/>
                              <a:gd name="T42" fmla="+- 0 1940 1907"/>
                              <a:gd name="T43" fmla="*/ 1940 h 131"/>
                              <a:gd name="T44" fmla="+- 0 8832 8832"/>
                              <a:gd name="T45" fmla="*/ T44 w 246"/>
                              <a:gd name="T46" fmla="+- 0 1907 1907"/>
                              <a:gd name="T47" fmla="*/ 1907 h 131"/>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Lst>
                            <a:rect l="0" t="0" r="r" b="b"/>
                            <a:pathLst>
                              <a:path w="246" h="131">
                                <a:moveTo>
                                  <a:pt x="0" y="0"/>
                                </a:moveTo>
                                <a:lnTo>
                                  <a:pt x="58" y="32"/>
                                </a:lnTo>
                                <a:lnTo>
                                  <a:pt x="120" y="67"/>
                                </a:lnTo>
                                <a:lnTo>
                                  <a:pt x="184" y="101"/>
                                </a:lnTo>
                                <a:lnTo>
                                  <a:pt x="245" y="131"/>
                                </a:lnTo>
                                <a:lnTo>
                                  <a:pt x="246" y="131"/>
                                </a:lnTo>
                                <a:lnTo>
                                  <a:pt x="246" y="130"/>
                                </a:lnTo>
                                <a:lnTo>
                                  <a:pt x="245" y="129"/>
                                </a:lnTo>
                                <a:lnTo>
                                  <a:pt x="188" y="102"/>
                                </a:lnTo>
                                <a:lnTo>
                                  <a:pt x="125" y="68"/>
                                </a:lnTo>
                                <a:lnTo>
                                  <a:pt x="61" y="33"/>
                                </a:lnTo>
                                <a:lnTo>
                                  <a:pt x="0" y="0"/>
                                </a:lnTo>
                                <a:close/>
                              </a:path>
                            </a:pathLst>
                          </a:custGeom>
                          <a:solidFill>
                            <a:srgbClr val="8EAA33"/>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2A77C9A" id="Grupo 2" o:spid="_x0000_s1026" style="position:absolute;margin-left:16.55pt;margin-top:30.35pt;width:67.75pt;height:82.1pt;z-index:-251654144;mso-wrap-distance-left:0;mso-wrap-distance-right:0;mso-position-horizontal:right;mso-position-horizontal-relative:margin" coordorigin="8733,608" coordsize="1355,164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">
                <v:shape id="Picture 240" o:spid="_x0000_s1027"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">
                  <v:imagedata r:id="rId314" o:title=""/>
                </v:shape>
                <v:shape id="Freeform 241" o:spid="_x0000_s1028"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242" o:spid="_x0000_s1029"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" path="m,l58,32r62,35l184,101r61,30l246,131r,-1l245,129,188,102,125,68,61,33,,xe" fillcolor="#8eaa33" stroked="f">
                  <v:path arrowok="t" o:connecttype="custom" o:connectlocs="0,1907;58,1939;120,1974;184,2008;245,2038;246,2038;246,2037;245,2036;188,2009;125,1975;61,1940;0,1907" o:connectangles="0,0,0,0,0,0,0,0,0,0,0,0"/>
                </v:shape>
                <v:shape id="Picture 243" o:spid="_x0000_s1030"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">
                  <v:imagedata r:id="rId315" o:title=""/>
                </v:shape>
                <v:shape id="Freeform 244" o:spid="_x0000_s1031"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245" o:spid="_x0000_s1032"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" path="m,l26,60r28,66l83,192r30,60l114,253r,-1l86,195,57,129,27,62,,xe" fillcolor="#8eaa33" stroked="f">
                  <v:path arrowok="t" o:connecttype="custom" o:connectlocs="0,1757;26,1817;54,1883;83,1949;113,2009;114,2010;114,2010;114,2009;86,1952;57,1886;27,1819;0,1757" o:connectangles="0,0,0,0,0,0,0,0,0,0,0,0"/>
                </v:shape>
                <v:shape id="Freeform 246" o:spid="_x0000_s1033" style="position:absolute;left:9197;top:893;width:429;height:71;visibility:visible;mso-wrap-style:square;v-text-anchor:top" coordsize="42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" path="m408,71l207,47,5,71,,57,42,27,109,8,191,r87,5l361,23r68,33l413,57r-5,14xe" fillcolor="#ac1418" stroked="f">
                  <v:path arrowok="t" o:connecttype="custom" o:connectlocs="408,964;207,940;5,964;0,950;42,920;109,901;191,893;278,898;361,916;429,949;413,950;408,964" o:connectangles="0,0,0,0,0,0,0,0,0,0,0,0"/>
                </v:shape>
                <v:shape id="AutoShape 247" o:spid="_x0000_s1034" style="position:absolute;left:9197;top:870;width:429;height:94;visibility:visible;mso-wrap-style:square;v-text-anchor:top" coordsize="429,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" path="m429,78r-16,1l408,93,207,69,5,93,,79,42,49,109,30r82,-8l278,27r83,18l429,78xm56,12r,-7l62,r8,l77,r6,5l83,12r,7l77,25r-7,l62,25,56,19r,-7xe" filled="f" strokeweight=".02694mm">
                  <v:path arrowok="t" o:connecttype="custom" o:connectlocs="429,949;413,950;408,964;207,940;5,964;0,950;42,920;109,901;191,893;278,898;361,916;429,949;56,883;56,876;62,871;70,871;77,871;83,876;83,883;83,890;77,896;70,896;62,896;56,890;56,883" o:connectangles="0,0,0,0,0,0,0,0,0,0,0,0,0,0,0,0,0,0,0,0,0,0,0,0,0"/>
                </v:shape>
                <v:shape id="Picture 248" o:spid="_x0000_s1035" type="#_x0000_t75" style="position:absolute;left:9109;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">
                  <v:imagedata r:id="rId316" o:title=""/>
                </v:shape>
                <v:shape id="Freeform 249" o:spid="_x0000_s1036" style="position:absolute;left:9109;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" path="m291,131r-6,9l275,149r-14,2l248,153r-11,-8l228,136r-17,14l194,153r-16,-5l162,138r-15,18l132,163r-15,-1l101,155r-7,16l90,177,79,176,61,168,42,149,23,127,10,109,,86,2,69,62,36r48,-7l123,29r20,-1l167,24r22,-6l216,9,242,3,268,r25,l292,26r,31l292,92r-1,39xe" filled="f" strokeweight=".02694mm">
                  <v:path arrowok="t" o:connecttype="custom" o:connectlocs="291,907;285,916;275,925;261,927;248,929;237,921;228,912;211,926;194,929;178,924;162,914;147,932;132,939;117,938;101,931;94,947;90,953;79,952;61,944;42,925;23,903;10,885;0,862;2,845;62,812;110,805;123,805;143,804;167,800;189,794;216,785;242,779;268,776;293,776;292,802;292,833;292,868;291,907" o:connectangles="0,0,0,0,0,0,0,0,0,0,0,0,0,0,0,0,0,0,0,0,0,0,0,0,0,0,0,0,0,0,0,0,0,0,0,0,0,0"/>
                </v:shape>
                <v:shape id="Picture 250" o:spid="_x0000_s1037" type="#_x0000_t75" style="position:absolute;left:9408;top:775;width:294;height:17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">
                  <v:imagedata r:id="rId317" o:title=""/>
                </v:shape>
                <v:shape id="Freeform 251" o:spid="_x0000_s1038" style="position:absolute;left:9408;top:775;width:294;height:178;visibility:visible;mso-wrap-style:square;v-text-anchor:top" coordsize="294,1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" path="m2,131r6,9l18,149r14,2l46,153r10,-8l65,136r17,14l99,153r16,-5l131,138r15,18l161,163r15,-1l192,155r8,16l203,177r11,-1l232,168r20,-19l270,127r13,-18l294,86,291,69,232,36,183,29r-13,l150,28,126,24,104,18,77,9,51,3,25,,,,1,26r,31l1,92r1,39xe" filled="f" strokeweight=".02694mm">
                  <v:path arrowok="t" o:connecttype="custom" o:connectlocs="2,907;8,916;18,925;32,927;46,929;56,921;65,912;82,926;99,929;115,924;131,914;146,932;161,939;176,938;192,931;200,947;203,953;214,952;232,944;252,925;270,903;283,885;294,862;291,845;232,812;183,805;170,805;150,804;126,800;104,794;77,785;51,779;25,776;0,776;1,802;1,833;1,868;2,907" o:connectangles="0,0,0,0,0,0,0,0,0,0,0,0,0,0,0,0,0,0,0,0,0,0,0,0,0,0,0,0,0,0,0,0,0,0,0,0,0,0"/>
                </v:shape>
                <v:shape id="Picture 252" o:spid="_x0000_s1039" type="#_x0000_t75" style="position:absolute;left:9852;top:1696;width:74;height:1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">
                  <v:imagedata r:id="rId318" o:title=""/>
                </v:shape>
                <v:shape id="Freeform 253" o:spid="_x0000_s1040" style="position:absolute;left:9852;top:1696;width:74;height:129;visibility:visible;mso-wrap-style:square;v-text-anchor:top" coordsize="74,1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" path="m74,128l35,68,19,49,6,26,,,17,16r13,7l39,29,67,83r6,38l74,128xe" filled="f" strokecolor="#1f1a17" strokeweight=".02122mm">
                  <v:path arrowok="t" o:connecttype="custom" o:connectlocs="74,1825;35,1765;19,1746;6,1723;0,1697;17,1713;30,1720;39,1726;67,1780;73,1818;74,1825" o:connectangles="0,0,0,0,0,0,0,0,0,0,0"/>
                </v:shape>
                <v:shape id="Picture 254" o:spid="_x0000_s1041" type="#_x0000_t75" style="position:absolute;left:9857;top:1709;width:60;height: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">
                  <v:imagedata r:id="rId319" o:title=""/>
                </v:shape>
                <v:shape id="Freeform 255" o:spid="_x0000_s1042" style="position:absolute;left:9857;top:1709;width:60;height:79;visibility:visible;mso-wrap-style:square;v-text-anchor:top" coordsize="60,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" path="m59,79l48,64,31,40,13,17,,e" filled="f" strokecolor="#1f1a17" strokeweight=".02122mm">
                  <v:path arrowok="t" o:connecttype="custom" o:connectlocs="59,1788;48,1773;31,1749;13,1726;0,1709" o:connectangles="0,0,0,0,0"/>
                </v:shape>
                <v:shape id="Picture 256" o:spid="_x0000_s1043" type="#_x0000_t75" style="position:absolute;left:9858;top:1602;width:100;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">
                  <v:imagedata r:id="rId320" o:title=""/>
                </v:shape>
                <v:shape id="Freeform 257" o:spid="_x0000_s1044" style="position:absolute;left:9858;top:1602;width:100;height:118;visibility:visible;mso-wrap-style:square;v-text-anchor:top" coordsize="100,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" path="m100,117l95,106,87,93,76,83,62,77,49,69,37,61,28,53,22,44,16,32,8,18,2,5,,,12,6r13,7l36,19,90,63r4,22l96,100r3,12l100,117xe" filled="f" strokecolor="#1f1a17" strokeweight=".02122mm">
                  <v:path arrowok="t" o:connecttype="custom" o:connectlocs="100,1720;95,1709;87,1696;76,1686;62,1680;49,1672;37,1664;28,1656;22,1647;16,1635;8,1621;2,1608;0,1603;12,1609;25,1616;36,1622;90,1666;94,1688;96,1703;99,1715;100,1720" o:connectangles="0,0,0,0,0,0,0,0,0,0,0,0,0,0,0,0,0,0,0,0,0"/>
                </v:shape>
                <v:shape id="Picture 258" o:spid="_x0000_s1045" type="#_x0000_t75" style="position:absolute;left:9961;top:1542;width:104;height: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">
                  <v:imagedata r:id="rId321" o:title=""/>
                </v:shape>
                <v:shape id="AutoShape 259" o:spid="_x0000_s1046" style="position:absolute;left:9961;top:1542;width:104;height:63;visibility:visible;mso-wrap-style:square;v-text-anchor:top" coordsize="104,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" path="m,62l3,54,12,36,23,16,36,4,53,1,76,,95,r8,l101,4,93,14,80,27,61,38,,62xm3,56l16,45,35,31,61,17,96,5e" filled="f" strokecolor="#1f1a17" strokeweight=".02122mm">
                  <v:path arrowok="t" o:connecttype="custom" o:connectlocs="0,1605;3,1597;12,1579;23,1559;36,1547;53,1544;76,1543;95,1543;103,1543;101,1547;93,1557;80,1570;61,1581;0,1605;3,1599;16,1588;35,1574;61,1560;96,1548" o:connectangles="0,0,0,0,0,0,0,0,0,0,0,0,0,0,0,0,0,0,0"/>
                </v:shape>
                <v:shape id="Freeform 260" o:spid="_x0000_s1047"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" path="m41,859l36,849,71,815r37,-41l144,724r30,-60l195,593r9,-85l195,410,140,231,76,103,22,26,,,27,29,64,80r42,68l147,228r34,88l203,407r6,74l209,548r-8,63l182,672r-32,60l104,794,41,859xe" fillcolor="#468926" stroked="f">
                  <v:path arrowok="t" o:connecttype="custom" o:connectlocs="41,1997;36,1987;71,1953;108,1912;144,1862;174,1802;195,1731;204,1646;195,1548;140,1369;76,1241;22,1164;0,1138;27,1167;64,1218;106,1286;147,1366;181,1454;203,1545;209,1619;209,1686;201,1749;182,1810;150,1870;104,1932;41,1997" o:connectangles="0,0,0,0,0,0,0,0,0,0,0,0,0,0,0,0,0,0,0,0,0,0,0,0,0,0"/>
                </v:shape>
                <v:shape id="Freeform 261" o:spid="_x0000_s1048" style="position:absolute;left:9755;top:1137;width:210;height:860;visibility:visible;mso-wrap-style:square;v-text-anchor:top" coordsize="210,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" path="m,l64,80r42,68l147,228r34,88l203,407r6,74l209,548r-8,63l182,672r-32,60l104,794,41,859,36,849,71,815r37,-41l144,724r30,-60l195,593r9,-85l195,410,140,231,76,103,22,26,,xe" filled="f" strokecolor="#1f1a17" strokeweight=".02122mm">
                  <v:path arrowok="t" o:connecttype="custom" o:connectlocs="0,1138;64,1218;106,1286;147,1366;181,1454;203,1545;209,1619;209,1686;201,1749;182,1810;150,1870;104,1932;41,1997;36,1987;71,1953;108,1912;144,1862;174,1802;195,1731;204,1646;195,1548;140,1369;76,1241;22,1164;0,1138" o:connectangles="0,0,0,0,0,0,0,0,0,0,0,0,0,0,0,0,0,0,0,0,0,0,0,0,0"/>
                </v:shape>
                <v:shape id="Picture 262" o:spid="_x0000_s1049" type="#_x0000_t75" style="position:absolute;left:9842;top:1900;width:164;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">
                  <v:imagedata r:id="rId322" o:title=""/>
                </v:shape>
                <v:shape id="AutoShape 263" o:spid="_x0000_s1050" style="position:absolute;left:9842;top:1900;width:164;height:40;visibility:visible;mso-wrap-style:square;v-text-anchor:top" coordsize="16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" path="m5,35l,38,12,27,34,12,57,3,81,r30,2l140,11r22,20l163,33r-27,3l118,38r-14,2l88,40,66,37,47,31,36,25r-12,l5,35xm17,26r6,-1l42,22,76,21r51,2e" filled="f" strokecolor="#1f1a17" strokeweight=".02122mm">
                  <v:path arrowok="t" o:connecttype="custom" o:connectlocs="5,1935;0,1938;12,1927;34,1912;57,1903;81,1900;111,1902;140,1911;162,1931;162,1931;163,1933;136,1936;118,1938;104,1940;88,1940;66,1937;47,1931;36,1925;24,1925;5,1935;17,1926;23,1925;42,1922;76,1921;127,1923" o:connectangles="0,0,0,0,0,0,0,0,0,0,0,0,0,0,0,0,0,0,0,0,0,0,0,0,0"/>
                </v:shape>
                <v:shape id="Picture 264" o:spid="_x0000_s1051" type="#_x0000_t75" style="position:absolute;left:9793;top:1836;width:37;height:1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">
                  <v:imagedata r:id="rId323" o:title=""/>
                </v:shape>
                <v:shape id="Freeform 265" o:spid="_x0000_s1052" style="position:absolute;left:9793;top:1836;width:37;height:138;visibility:visible;mso-wrap-style:square;v-text-anchor:top" coordsize="37,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" path="m23,137r-3,-1l18,118,16,95,11,78,3,60,,42,2,22,9,r3,3l18,10r7,13l29,42r3,16l37,72,36,95,23,137xe" filled="f" strokecolor="#1f1a17" strokeweight=".02122mm">
                  <v:path arrowok="t" o:connecttype="custom" o:connectlocs="23,1973;20,1972;18,1954;16,1931;11,1914;3,1896;0,1878;2,1858;9,1836;12,1839;18,1846;25,1859;29,1878;32,1894;37,1908;36,1931;23,1973" o:connectangles="0,0,0,0,0,0,0,0,0,0,0,0,0,0,0,0,0"/>
                </v:shape>
                <v:shape id="Picture 266" o:spid="_x0000_s1053" type="#_x0000_t75" style="position:absolute;left:9802;top:1844;width:15;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">
                  <v:imagedata r:id="rId324" o:title=""/>
                </v:shape>
                <v:shape id="Freeform 267" o:spid="_x0000_s1054" style="position:absolute;left:9802;top:1844;width:15;height:118;visibility:visible;mso-wrap-style:square;v-text-anchor:top" coordsize="1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" path="m12,117r1,-7l14,95r,-18l11,64,7,48,3,27,1,8,,e" filled="f" strokecolor="#1f1a17" strokeweight=".02122mm">
                  <v:path arrowok="t" o:connecttype="custom" o:connectlocs="12,1962;13,1955;14,1940;14,1922;11,1909;7,1893;3,1872;1,1853;0,1845" o:connectangles="0,0,0,0,0,0,0,0,0"/>
                </v:shape>
                <v:shape id="Freeform 268" o:spid="_x0000_s1055"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" path="m3,364l64,321r59,-24l183,276r70,-17l328,243r68,-22l454,196r78,-53l579,103,629,55,672,r2,8l672,12r,3l630,66r-46,47l538,152r-82,59l399,236r-69,21l255,274r-70,17l125,311,67,336,3,364xe" fillcolor="#468926" stroked="f">
                  <v:path arrowok="t" o:connecttype="custom" o:connectlocs="3,2244;64,2201;123,2177;183,2156;253,2139;328,2123;396,2101;454,2076;532,2023;579,1983;629,1935;672,1880;674,1888;672,1892;672,1895;630,1946;584,1993;538,2032;456,2091;399,2116;330,2137;255,2154;185,2171;125,2191;67,2216;3,2244" o:connectangles="0,0,0,0,0,0,0,0,0,0,0,0,0,0,0,0,0,0,0,0,0,0,0,0,0,0"/>
                </v:shape>
                <v:shape id="Freeform 269" o:spid="_x0000_s1056" style="position:absolute;left:9215;top:1880;width:674;height:365;visibility:visible;mso-wrap-style:square;v-text-anchor:top" coordsize="674,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" path="m672,15l630,66r-46,47l538,152r-82,59l399,236r-69,21l255,274r-70,17l125,311,67,336,3,364,,350,64,321r59,-24l183,276r70,-17l328,243r68,-22l454,196r78,-53l579,103,629,55,672,r2,8l672,12r,3xe" filled="f" strokeweight=".02106mm">
                  <v:path arrowok="t" o:connecttype="custom" o:connectlocs="672,1895;630,1946;584,1993;538,2032;456,2091;399,2116;330,2137;255,2154;185,2171;125,2191;67,2216;3,2244;0,2230;64,2201;123,2177;183,2156;253,2139;328,2123;396,2101;454,2076;532,2023;579,1983;629,1935;672,1880;674,1888;672,1892;672,1895" o:connectangles="0,0,0,0,0,0,0,0,0,0,0,0,0,0,0,0,0,0,0,0,0,0,0,0,0,0,0"/>
                </v:shape>
                <v:shape id="Picture 270" o:spid="_x0000_s1057"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">
                  <v:imagedata r:id="rId325" o:title=""/>
                </v:shape>
                <v:shape id="Freeform 271" o:spid="_x0000_s1058"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" path="m41,79r-8,l17,61,2,32,,,7,3,23,15,37,39r4,40xe" filled="f" strokecolor="#1f1a17" strokeweight=".02122mm">
                  <v:path arrowok="t" o:connecttype="custom" o:connectlocs="41,2030;33,2030;17,2012;2,1983;0,1951;7,1954;23,1966;37,1990;41,2030" o:connectangles="0,0,0,0,0,0,0,0,0"/>
                </v:shape>
                <v:shape id="Picture 272" o:spid="_x0000_s1059" type="#_x0000_t75" style="position:absolute;left:9704;top:1950;width:42;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">
                  <v:imagedata r:id="rId326" o:title=""/>
                </v:shape>
                <v:shape id="Freeform 273" o:spid="_x0000_s1060" style="position:absolute;left:9704;top:1950;width:42;height:80;visibility:visible;mso-wrap-style:square;v-text-anchor:top" coordsize="42,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" path="m41,79l36,69,25,45,12,18,,e" filled="f" strokecolor="#1f1a17" strokeweight=".02122mm">
                  <v:path arrowok="t" o:connecttype="custom" o:connectlocs="41,2030;36,2020;25,1996;12,1969;0,1951" o:connectangles="0,0,0,0,0"/>
                </v:shape>
                <v:shape id="Picture 274" o:spid="_x0000_s1061" type="#_x0000_t75" style="position:absolute;left:9768;top:1869;width:38;height: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">
                  <v:imagedata r:id="rId327" o:title=""/>
                </v:shape>
                <v:shape id="Freeform 275" o:spid="_x0000_s1062" style="position:absolute;left:9768;top:1869;width:38;height:128;visibility:visible;mso-wrap-style:square;v-text-anchor:top" coordsize="38,1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" path="m29,127l1,57,,38,1,18,4,,7,13r9,20l25,49,35,68r3,26l29,127xe" filled="f" strokecolor="#1f1a17" strokeweight=".02122mm">
                  <v:path arrowok="t" o:connecttype="custom" o:connectlocs="29,1997;1,1927;0,1908;1,1888;4,1870;7,1883;16,1903;25,1919;35,1938;38,1964;29,1997" o:connectangles="0,0,0,0,0,0,0,0,0,0,0"/>
                </v:shape>
                <v:shape id="Picture 276" o:spid="_x0000_s1063" type="#_x0000_t75" style="position:absolute;left:9770;top:1881;width:26;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">
                  <v:imagedata r:id="rId328" o:title=""/>
                </v:shape>
                <v:shape id="Freeform 277" o:spid="_x0000_s1064" style="position:absolute;left:9770;top:1881;width:26;height:116;visibility:visible;mso-wrap-style:square;v-text-anchor:top" coordsize="26,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" path="m26,115l22,100,14,64,5,25,,e" filled="f" strokecolor="#1f1a17" strokeweight=".02122mm">
                  <v:path arrowok="t" o:connecttype="custom" o:connectlocs="26,1997;22,1982;14,1946;5,1907;0,1882" o:connectangles="0,0,0,0,0"/>
                </v:shape>
                <v:shape id="Picture 278" o:spid="_x0000_s1065" type="#_x0000_t75" style="position:absolute;left:9775;top:1975;width:130;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">
                  <v:imagedata r:id="rId329" o:title=""/>
                </v:shape>
                <v:shape id="Freeform 279" o:spid="_x0000_s1066" style="position:absolute;left:9775;top:1975;width:130;height:40;visibility:visible;mso-wrap-style:square;v-text-anchor:top" coordsize="13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" path="m,27l32,10,66,r34,1l130,13r-5,1l114,15r-14,3l87,22,73,28,58,34,42,38,28,40,12,38,,27xe" filled="f" strokecolor="#1f1a17" strokeweight=".02122mm">
                  <v:path arrowok="t" o:connecttype="custom" o:connectlocs="0,2002;32,1985;66,1975;100,1976;130,1988;125,1989;114,1990;100,1993;87,1997;73,2003;58,2009;42,2013;28,2015;12,2013;0,2002" o:connectangles="0,0,0,0,0,0,0,0,0,0,0,0,0,0,0"/>
                </v:shape>
                <v:shape id="Picture 280" o:spid="_x0000_s1067" type="#_x0000_t75" style="position:absolute;left:9778;top:1985;width:118;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">
                  <v:imagedata r:id="rId330" o:title=""/>
                </v:shape>
                <v:shape id="Freeform 281" o:spid="_x0000_s1068" style="position:absolute;left:9778;top:1985;width:118;height:20;visibility:visible;mso-wrap-style:square;v-text-anchor:top" coordsize="11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" path="m,19l15,15,49,7,88,r30,e" filled="f" strokecolor="#1f1a17" strokeweight=".02122mm">
                  <v:path arrowok="t" o:connecttype="custom" o:connectlocs="0,2005;15,2001;49,1993;88,1986;118,1986" o:connectangles="0,0,0,0,0"/>
                </v:shape>
                <v:shape id="Picture 282" o:spid="_x0000_s1069" type="#_x0000_t75" style="position:absolute;left:9730;top:1929;width:47;height: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">
                  <v:imagedata r:id="rId331" o:title=""/>
                </v:shape>
                <v:shape id="Freeform 283" o:spid="_x0000_s1070" style="position:absolute;left:9730;top:1929;width:47;height:84;visibility:visible;mso-wrap-style:square;v-text-anchor:top" coordsize="47,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" path="m46,84l39,83,24,67,9,38,,,9,5,27,20,43,46r3,38xe" filled="f" strokecolor="#1f1a17" strokeweight=".02122mm">
                  <v:path arrowok="t" o:connecttype="custom" o:connectlocs="46,2013;39,2012;24,1996;9,1967;0,1929;9,1934;27,1949;43,1975;46,2013" o:connectangles="0,0,0,0,0,0,0,0,0"/>
                </v:shape>
                <v:shape id="Picture 284" o:spid="_x0000_s1071" type="#_x0000_t75" style="position:absolute;left:9733;top:1932;width:44;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">
                  <v:imagedata r:id="rId332" o:title=""/>
                </v:shape>
                <v:shape id="Freeform 285" o:spid="_x0000_s1072" style="position:absolute;left:9733;top:1932;width:44;height:81;visibility:visible;mso-wrap-style:square;v-text-anchor:top" coordsize="44,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" path="m43,80l39,70,28,46,14,20,,e" filled="f" strokecolor="#1f1a17" strokeweight=".02122mm">
                  <v:path arrowok="t" o:connecttype="custom" o:connectlocs="43,2013;39,2003;28,1979;14,1953;0,1933" o:connectangles="0,0,0,0,0"/>
                </v:shape>
                <v:shape id="Picture 286" o:spid="_x0000_s1073" type="#_x0000_t75" style="position:absolute;left:9739;top:2002;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">
                  <v:imagedata r:id="rId333" o:title=""/>
                </v:shape>
                <v:shape id="AutoShape 287" o:spid="_x0000_s1074" style="position:absolute;left:9739;top:2002;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" path="m,40l2,34,27,12,67,r49,23l113,30,100,29r-9,1l83,31r-10,l61,28,46,24,31,25,16,30,,40xm9,31r8,-4l40,19,73,16r40,10e" filled="f" strokecolor="#1f1a17" strokeweight=".02122mm">
                  <v:path arrowok="t" o:connecttype="custom" o:connectlocs="0,2043;2,2037;27,2015;67,2003;116,2026;116,2026;113,2033;100,2032;91,2033;83,2034;73,2034;61,2031;46,2027;31,2028;16,2033;0,2043;9,2034;17,2030;40,2022;73,2019;113,2029" o:connectangles="0,0,0,0,0,0,0,0,0,0,0,0,0,0,0,0,0,0,0,0,0"/>
                </v:shape>
                <v:shape id="Picture 288" o:spid="_x0000_s1075" type="#_x0000_t75" style="position:absolute;left:9815;top:1936;width:161;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">
                  <v:imagedata r:id="rId334" o:title=""/>
                </v:shape>
                <v:shape id="Freeform 289" o:spid="_x0000_s1076" style="position:absolute;left:9815;top:1936;width:161;height:38;visibility:visible;mso-wrap-style:square;v-text-anchor:top" coordsize="16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" path="m,37l11,26r7,-6l28,14,52,7,84,1,113,r25,4l160,13r-3,1l148,15r-13,2l119,21r-17,5l84,32,65,36,47,35,29,34r-15,l4,36,,37xe" filled="f" strokecolor="#1f1a17" strokeweight=".02122mm">
                  <v:path arrowok="t" o:connecttype="custom" o:connectlocs="0,1974;11,1963;18,1957;28,1951;52,1944;84,1938;113,1937;138,1941;160,1950;157,1951;148,1952;135,1954;119,1958;102,1963;84,1969;65,1973;47,1972;29,1971;14,1971;4,1973;0,1974" o:connectangles="0,0,0,0,0,0,0,0,0,0,0,0,0,0,0,0,0,0,0,0,0"/>
                </v:shape>
                <v:shape id="Picture 290" o:spid="_x0000_s1077" type="#_x0000_t75" style="position:absolute;left:9825;top:1948;width:137;height: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">
                  <v:imagedata r:id="rId335" o:title=""/>
                </v:shape>
                <v:shape id="Freeform 291" o:spid="_x0000_s1078" style="position:absolute;left:9825;top:1948;width:137;height:20;visibility:visible;mso-wrap-style:square;v-text-anchor:top" coordsize="13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" path="m,20l16,16,54,8,99,1,136,e" filled="f" strokecolor="#1f1a17" strokeweight=".02122mm">
                  <v:path arrowok="t" o:connecttype="custom" o:connectlocs="0,1968;16,1964;54,1956;99,1949;136,1948" o:connectangles="0,0,0,0,0"/>
                </v:shape>
                <v:shape id="Picture 292" o:spid="_x0000_s1079" type="#_x0000_t75" style="position:absolute;left:9831;top:1874;width:23;height:6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">
                  <v:imagedata r:id="rId336" o:title=""/>
                </v:shape>
                <v:shape id="Freeform 293" o:spid="_x0000_s1080" style="position:absolute;left:9831;top:1874;width:23;height:68;visibility:visible;mso-wrap-style:square;v-text-anchor:top" coordsize="23,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" path="m12,68l7,65,2,48,,24,5,r5,4l19,17r4,21l12,68xe" filled="f" strokecolor="#1f1a17" strokeweight=".02122mm">
                  <v:path arrowok="t" o:connecttype="custom" o:connectlocs="12,1942;7,1939;2,1922;0,1898;5,1874;10,1878;19,1891;23,1912;12,1942" o:connectangles="0,0,0,0,0,0,0,0,0"/>
                </v:shape>
                <v:shape id="Freeform 294" o:spid="_x0000_s1081" style="position:absolute;left:9835;top:1882;width:7;height:50;visibility:visible;mso-wrap-style:square;v-text-anchor:top" coordsize="7,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" path="m6,50r,-5l4,32,2,16,,e" filled="f" strokecolor="#1f1a17" strokeweight=".02106mm">
                  <v:path arrowok="t" o:connecttype="custom" o:connectlocs="6,1932;6,1927;4,1914;2,1898;0,1882" o:connectangles="0,0,0,0,0"/>
                </v:shape>
                <v:shape id="Picture 295" o:spid="_x0000_s1082" type="#_x0000_t75" style="position:absolute;left:9881;top:1872;width:139;height: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">
                  <v:imagedata r:id="rId337" o:title=""/>
                </v:shape>
                <v:shape id="Freeform 296" o:spid="_x0000_s1083" style="position:absolute;left:9881;top:1872;width:139;height:62;visibility:visible;mso-wrap-style:square;v-text-anchor:top" coordsize="139,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" path="m,24l12,14,26,8,41,3,59,,79,3r23,12l123,35r15,26l130,60,110,55,87,48,69,37,55,25,38,17,19,15,,24xe" filled="f" strokecolor="#1f1a17" strokeweight=".02122mm">
                  <v:path arrowok="t" o:connecttype="custom" o:connectlocs="0,1896;12,1886;26,1880;41,1875;59,1872;79,1875;102,1887;123,1907;138,1933;130,1932;110,1927;87,1920;69,1909;55,1897;38,1889;19,1887;0,1896" o:connectangles="0,0,0,0,0,0,0,0,0,0,0,0,0,0,0,0,0"/>
                </v:shape>
                <v:shape id="Picture 297" o:spid="_x0000_s1084" type="#_x0000_t75" style="position:absolute;left:9898;top:1883;width:82;height: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">
                  <v:imagedata r:id="rId338" o:title=""/>
                </v:shape>
                <v:shape id="Freeform 298" o:spid="_x0000_s1085" style="position:absolute;left:9898;top:1883;width:82;height:22;visibility:visible;mso-wrap-style:square;v-text-anchor:top" coordsize="82,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" path="m,2l16,,38,2,61,9,82,21e" filled="f" strokecolor="#1f1a17" strokeweight=".02122mm">
                  <v:path arrowok="t" o:connecttype="custom" o:connectlocs="0,1885;16,1883;38,1885;61,1892;82,1904" o:connectangles="0,0,0,0,0"/>
                </v:shape>
                <v:shape id="Picture 299" o:spid="_x0000_s1086" type="#_x0000_t75" style="position:absolute;left:9905;top:1790;width:150;height:7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">
                  <v:imagedata r:id="rId339" o:title=""/>
                </v:shape>
                <v:shape id="Freeform 300" o:spid="_x0000_s1087" style="position:absolute;left:9905;top:1790;width:150;height:76;visibility:visible;mso-wrap-style:square;v-text-anchor:top" coordsize="150,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" path="m1,76l,69,32,41,85,11,147,r2,4l150,15,140,30,112,46,78,56,52,60,28,64,1,76xe" filled="f" strokecolor="#1f1a17" strokeweight=".02122mm">
                  <v:path arrowok="t" o:connecttype="custom" o:connectlocs="1,1867;0,1860;32,1832;85,1802;147,1791;149,1795;150,1806;140,1821;112,1837;78,1847;52,1851;28,1855;1,1867" o:connectangles="0,0,0,0,0,0,0,0,0,0,0,0,0"/>
                </v:shape>
                <v:shape id="Picture 301" o:spid="_x0000_s1088" type="#_x0000_t75" style="position:absolute;left:9915;top:1841;width:33;height: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">
                  <v:imagedata r:id="rId340" o:title=""/>
                </v:shape>
                <v:shape id="Freeform 302" o:spid="_x0000_s1089" style="position:absolute;left:9915;top:1841;width:33;height:16;visibility:visible;mso-wrap-style:square;v-text-anchor:top" coordsize="33,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" path="m,16l5,12,25,5,32,e" filled="f" strokecolor="#1f1a17" strokeweight=".02122mm">
                  <v:path arrowok="t" o:connecttype="custom" o:connectlocs="0,1857;5,1853;25,1846;32,1841" o:connectangles="0,0,0,0"/>
                </v:shape>
                <v:shape id="Picture 303" o:spid="_x0000_s1090" type="#_x0000_t75" style="position:absolute;left:9835;top:1764;width:43;height:1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">
                  <v:imagedata r:id="rId341" o:title=""/>
                </v:shape>
                <v:shape id="Freeform 304" o:spid="_x0000_s1091" style="position:absolute;left:9835;top:1764;width:43;height:148;visibility:visible;mso-wrap-style:square;v-text-anchor:top" coordsize="43,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" path="m32,148r-4,-2l21,128,14,105,8,85,4,72,2,64,1,55,,41,,25,,12,,3,,,3,4r8,10l20,27r5,13l32,53r8,20l43,103,32,148xe" filled="f" strokecolor="#1f1a17" strokeweight=".02122mm">
                  <v:path arrowok="t" o:connecttype="custom" o:connectlocs="32,1912;28,1910;21,1892;14,1869;8,1849;4,1836;2,1828;1,1819;0,1805;0,1789;0,1776;0,1767;0,1764;3,1768;11,1778;20,1791;25,1804;32,1817;40,1837;43,1867;32,1912" o:connectangles="0,0,0,0,0,0,0,0,0,0,0,0,0,0,0,0,0,0,0,0,0"/>
                </v:shape>
                <v:shape id="Picture 305" o:spid="_x0000_s1092" type="#_x0000_t75" style="position:absolute;left:9838;top:1775;width:29;height:1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">
                  <v:imagedata r:id="rId342" o:title=""/>
                </v:shape>
                <v:shape id="Freeform 306" o:spid="_x0000_s1093" style="position:absolute;left:9838;top:1775;width:29;height:118;visibility:visible;mso-wrap-style:square;v-text-anchor:top" coordsize="29,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" path="m29,117l28,107,24,80,15,42,,e" filled="f" strokecolor="#1f1a17" strokeweight=".02122mm">
                  <v:path arrowok="t" o:connecttype="custom" o:connectlocs="29,1892;28,1882;24,1855;15,1817;0,1775" o:connectangles="0,0,0,0,0"/>
                </v:shape>
                <v:shape id="Picture 307" o:spid="_x0000_s1094" type="#_x0000_t75" style="position:absolute;left:9872;top:1738;width:40;height:1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">
                  <v:imagedata r:id="rId343" o:title=""/>
                </v:shape>
                <v:shape id="Freeform 308" o:spid="_x0000_s1095" style="position:absolute;left:9872;top:1738;width:40;height:140;visibility:visible;mso-wrap-style:square;v-text-anchor:top" coordsize="40,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" path="m21,138r,-14l18,113r-7,-9l6,94,2,80,,64,1,50,4,35,4,18,3,5,3,,6,6r7,16l21,40r8,14l35,63r4,11l39,91r-8,22l24,132r-3,7l21,138xe" filled="f" strokecolor="#1f1a17" strokeweight=".02122mm">
                  <v:path arrowok="t" o:connecttype="custom" o:connectlocs="21,1877;21,1863;18,1852;11,1843;6,1833;2,1819;0,1803;1,1789;4,1774;4,1757;3,1744;3,1739;6,1745;13,1761;21,1779;29,1793;35,1802;39,1813;39,1830;31,1852;24,1871;21,1878;21,1878;21,1877" o:connectangles="0,0,0,0,0,0,0,0,0,0,0,0,0,0,0,0,0,0,0,0,0,0,0,0"/>
                </v:shape>
                <v:shape id="Picture 309" o:spid="_x0000_s1096" type="#_x0000_t75" style="position:absolute;left:9882;top:1763;width:15;height: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">
                  <v:imagedata r:id="rId344" o:title=""/>
                </v:shape>
                <v:shape id="Freeform 310" o:spid="_x0000_s1097" style="position:absolute;left:9882;top:1763;width:15;height:98;visibility:visible;mso-wrap-style:square;v-text-anchor:top" coordsize="15,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" path="m15,97l13,82,10,54,5,23,,e" filled="f" strokecolor="#1f1a17" strokeweight=".02122mm">
                  <v:path arrowok="t" o:connecttype="custom" o:connectlocs="15,1861;13,1846;10,1818;5,1787;0,1764" o:connectangles="0,0,0,0,0"/>
                </v:shape>
                <v:shape id="Picture 311" o:spid="_x0000_s1098" type="#_x0000_t75" style="position:absolute;left:9932;top:1792;width:94;height: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">
                  <v:imagedata r:id="rId345" o:title=""/>
                </v:shape>
                <v:shape id="Freeform 312" o:spid="_x0000_s1099" style="position:absolute;left:9932;top:1792;width:94;height:126;visibility:visible;mso-wrap-style:square;v-text-anchor:top" coordsize="94,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" path="m3,l60,55r25,53l90,120r3,5l93,126,28,68,,13,3,xe" filled="f" strokecolor="#1f1a17" strokeweight=".01997mm">
                  <v:path arrowok="t" o:connecttype="custom" o:connectlocs="3,1792;60,1847;85,1900;90,1912;93,1917;93,1918;28,1860;0,1805;3,1792" o:connectangles="0,0,0,0,0,0,0,0,0"/>
                </v:shape>
                <v:shape id="Picture 313" o:spid="_x0000_s1100" type="#_x0000_t75" style="position:absolute;left:9940;top:1806;width:75;height: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">
                  <v:imagedata r:id="rId346" o:title=""/>
                </v:shape>
                <v:shape id="Freeform 314" o:spid="_x0000_s1101" style="position:absolute;left:9940;top:1806;width:75;height:99;visibility:visible;mso-wrap-style:square;v-text-anchor:top" coordsize="75,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" path="m,l10,16,31,44,54,75,74,99e" filled="f" strokecolor="#1f1a17" strokeweight=".02mm">
                  <v:path arrowok="t" o:connecttype="custom" o:connectlocs="0,1806;10,1822;31,1850;54,1881;74,1905" o:connectangles="0,0,0,0,0"/>
                </v:shape>
                <v:shape id="Picture 315" o:spid="_x0000_s1102" type="#_x0000_t75" style="position:absolute;left:9935;top:1792;width:107;height: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">
                  <v:imagedata r:id="rId347" o:title=""/>
                </v:shape>
                <v:shape id="Freeform 316" o:spid="_x0000_s1103" style="position:absolute;left:9935;top:1792;width:107;height:89;visibility:visible;mso-wrap-style:square;v-text-anchor:top" coordsize="10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" path="m,l73,33r33,56l102,88,42,52,,xe" filled="f" strokecolor="#1f1a17" strokeweight=".02044mm">
                  <v:path arrowok="t" o:connecttype="custom" o:connectlocs="0,1792;73,1825;106,1881;102,1880;42,1844;0,1792" o:connectangles="0,0,0,0,0,0"/>
                </v:shape>
                <v:shape id="Picture 317" o:spid="_x0000_s1104" type="#_x0000_t75" style="position:absolute;left:9945;top:1799;width:97;height: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">
                  <v:imagedata r:id="rId348" o:title=""/>
                </v:shape>
                <v:shape id="Freeform 318" o:spid="_x0000_s1105" style="position:absolute;left:9945;top:1799;width:97;height:82;visibility:visible;mso-wrap-style:square;v-text-anchor:top" coordsize="9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" path="m,l15,10,41,29,69,55,96,82e" filled="f" strokecolor="#1f1a17" strokeweight=".02042mm">
                  <v:path arrowok="t" o:connecttype="custom" o:connectlocs="0,1799;15,1809;41,1828;69,1854;96,1881" o:connectangles="0,0,0,0,0"/>
                </v:shape>
                <v:shape id="Picture 319" o:spid="_x0000_s1106" type="#_x0000_t75" style="position:absolute;left:9860;top:1655;width:87;height: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">
                  <v:imagedata r:id="rId349" o:title=""/>
                </v:shape>
                <v:shape id="AutoShape 320" o:spid="_x0000_s1107" style="position:absolute;left:9860;top:1655;width:87;height:139;visibility:visible;mso-wrap-style:square;v-text-anchor:top" coordsize="87,1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" path="m80,134r-3,4l78,125,77,103,69,86,54,75,36,66,20,55,11,42,6,27,3,13,1,4,,,4,2,14,8r13,8l38,26,49,36,63,48,74,61r7,15l84,88r2,10l86,112r-6,22xm83,107l80,95,72,80,58,63,38,47,20,33,9,19,4,10,3,6e" filled="f" strokecolor="#1f1a17" strokeweight=".02122mm">
                  <v:path arrowok="t" o:connecttype="custom" o:connectlocs="80,1789;77,1793;78,1780;77,1758;69,1741;54,1730;36,1721;20,1710;11,1697;6,1682;3,1668;1,1659;0,1655;4,1657;14,1663;27,1671;38,1681;49,1691;63,1703;74,1716;81,1731;84,1743;86,1753;86,1767;80,1789;83,1762;80,1750;72,1735;58,1718;38,1702;20,1688;9,1674;4,1665;3,1661" o:connectangles="0,0,0,0,0,0,0,0,0,0,0,0,0,0,0,0,0,0,0,0,0,0,0,0,0,0,0,0,0,0,0,0,0,0"/>
                </v:shape>
                <v:shape id="Picture 321" o:spid="_x0000_s1108" type="#_x0000_t75" style="position:absolute;left:9950;top:1713;width:116;height: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">
                  <v:imagedata r:id="rId350" o:title=""/>
                </v:shape>
                <v:shape id="AutoShape 322" o:spid="_x0000_s1109" style="position:absolute;left:9950;top:1713;width:116;height:70;visibility:visible;mso-wrap-style:square;v-text-anchor:top" coordsize="116,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" path="m9,14l19,7,28,2,39,,53,4,68,9r15,9l99,36r16,34l108,66,92,56,72,46,54,41r-17,l19,40,5,40,,40,9,14xm4,36r7,-6l23,21r15,l54,24r22,9l96,47r14,16e" filled="f" strokecolor="#1f1a17" strokeweight=".02122mm">
                  <v:path arrowok="t" o:connecttype="custom" o:connectlocs="9,1727;19,1720;28,1715;39,1713;53,1717;68,1722;83,1731;99,1749;115,1783;108,1779;92,1769;72,1759;54,1754;37,1754;19,1753;5,1753;0,1753;9,1727;4,1749;11,1743;23,1734;38,1734;54,1737;76,1746;96,1760;110,1776" o:connectangles="0,0,0,0,0,0,0,0,0,0,0,0,0,0,0,0,0,0,0,0,0,0,0,0,0,0"/>
                </v:shape>
                <v:shape id="Picture 323" o:spid="_x0000_s1110" type="#_x0000_t75" style="position:absolute;left:9941;top:1748;width:118;height: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">
                  <v:imagedata r:id="rId351" o:title=""/>
                </v:shape>
                <v:shape id="AutoShape 324" o:spid="_x0000_s1111" style="position:absolute;left:9941;top:1748;width:118;height:80;visibility:visible;mso-wrap-style:square;v-text-anchor:top" coordsize="11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" path="m,43l1,35,6,18,20,2,45,,74,17,97,43r15,25l117,79r-7,-1l91,72,70,63,54,50,39,40,21,39,6,42,,43xm4,36r8,-7l25,22,40,19r16,6l72,39,89,54r14,13l113,76e" filled="f" strokecolor="#1f1a17" strokeweight=".02003mm">
                  <v:path arrowok="t" o:connecttype="custom" o:connectlocs="0,1792;1,1784;6,1767;20,1751;45,1749;74,1766;97,1792;112,1817;117,1828;110,1827;91,1821;70,1812;54,1799;39,1789;21,1788;6,1791;0,1792;4,1785;12,1778;25,1771;40,1768;56,1774;72,1788;89,1803;103,1816;113,1825" o:connectangles="0,0,0,0,0,0,0,0,0,0,0,0,0,0,0,0,0,0,0,0,0,0,0,0,0,0"/>
                </v:shape>
                <v:shape id="Picture 325" o:spid="_x0000_s1112" type="#_x0000_t75" style="position:absolute;left:9959;top:1669;width:115;height:8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">
                  <v:imagedata r:id="rId352" o:title=""/>
                </v:shape>
                <v:shape id="Freeform 326" o:spid="_x0000_s1113" style="position:absolute;left:9959;top:1669;width:115;height:81;visibility:visible;mso-wrap-style:square;v-text-anchor:top" coordsize="115,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" path="m,17l15,5,28,,42,1,57,7,77,24,99,51r15,23l111,80r-9,-5l89,68,74,61,61,57,47,54,34,50,22,44,15,37,10,29,,17xe" filled="f" strokecolor="#1f1a17" strokeweight=".01989mm">
                  <v:path arrowok="t" o:connecttype="custom" o:connectlocs="0,1687;15,1675;28,1670;42,1671;57,1677;77,1694;99,1721;114,1744;111,1750;102,1745;89,1738;74,1731;61,1727;47,1724;34,1720;22,1714;15,1707;10,1699;0,1687" o:connectangles="0,0,0,0,0,0,0,0,0,0,0,0,0,0,0,0,0,0,0"/>
                </v:shape>
                <v:shape id="Picture 327" o:spid="_x0000_s1114" type="#_x0000_t75" style="position:absolute;left:9958;top:1685;width:112;height: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">
                  <v:imagedata r:id="rId353" o:title=""/>
                </v:shape>
                <v:shape id="AutoShape 328" o:spid="_x0000_s1115" style="position:absolute;left:9866;top:1610;width:204;height:140;visibility:visible;mso-wrap-style:square;v-text-anchor:top" coordsize="204,1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" path="m92,77r11,-2l123,78r33,18l203,139m86,93l76,76,56,49,30,21,,e" filled="f" strokecolor="#1f1a17" strokeweight=".02122mm">
                  <v:path arrowok="t" o:connecttype="custom" o:connectlocs="92,1688;103,1686;123,1689;156,1707;203,1750;86,1704;76,1687;56,1660;30,1632;0,1611" o:connectangles="0,0,0,0,0,0,0,0,0,0"/>
                </v:shape>
                <v:shape id="Picture 329" o:spid="_x0000_s1116" type="#_x0000_t75" style="position:absolute;left:9914;top:1606;width:46;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">
                  <v:imagedata r:id="rId354" o:title=""/>
                </v:shape>
                <v:shape id="Freeform 330" o:spid="_x0000_s1117" style="position:absolute;left:9914;top:1606;width:46;height:57;visibility:visible;mso-wrap-style:square;v-text-anchor:top" coordsize="46,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" path="m45,56l40,44,16,36,,,18,,28,11r7,11l41,37r3,13l45,56xe" filled="f" strokecolor="#1f1a17" strokeweight=".02122mm">
                  <v:path arrowok="t" o:connecttype="custom" o:connectlocs="45,1663;40,1651;16,1643;0,1607;18,1607;28,1618;35,1629;41,1644;44,1657;45,1663" o:connectangles="0,0,0,0,0,0,0,0,0,0"/>
                </v:shape>
                <v:shape id="Picture 331" o:spid="_x0000_s1118" type="#_x0000_t75" style="position:absolute;left:9920;top:1611;width:35;height: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">
                  <v:imagedata r:id="rId355" o:title=""/>
                </v:shape>
                <v:shape id="Freeform 332" o:spid="_x0000_s1119" style="position:absolute;left:9920;top:1611;width:35;height:42;visibility:visible;mso-wrap-style:square;v-text-anchor:top" coordsize="35,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" path="m34,42l30,33,21,20,11,7,,e" filled="f" strokecolor="#1f1a17" strokeweight=".02122mm">
                  <v:path arrowok="t" o:connecttype="custom" o:connectlocs="34,1653;30,1644;21,1631;11,1618;0,1611" o:connectangles="0,0,0,0,0"/>
                </v:shape>
                <v:shape id="Picture 333" o:spid="_x0000_s1120" type="#_x0000_t75" style="position:absolute;left:9960;top:1634;width:127;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">
                  <v:imagedata r:id="rId356" o:title=""/>
                </v:shape>
                <v:shape id="Freeform 334" o:spid="_x0000_s1121" style="position:absolute;left:9960;top:1634;width:127;height:64;visibility:visible;mso-wrap-style:square;v-text-anchor:top" coordsize="12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" path="m,27l74,,92,2r17,6l127,20r-14,3l81,30,46,40,24,50,9,63,4,51,,27xe" filled="f" strokecolor="#1f1a17" strokeweight=".02122mm">
                  <v:path arrowok="t" o:connecttype="custom" o:connectlocs="0,1662;74,1635;92,1637;109,1643;127,1655;113,1658;81,1665;46,1675;24,1685;9,1698;4,1686;0,1662" o:connectangles="0,0,0,0,0,0,0,0,0,0,0,0"/>
                </v:shape>
                <v:shape id="Picture 335" o:spid="_x0000_s1122" type="#_x0000_t75" style="position:absolute;left:9962;top:1648;width:111;height: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">
                  <v:imagedata r:id="rId357" o:title=""/>
                </v:shape>
                <v:shape id="Freeform 336" o:spid="_x0000_s1123" style="position:absolute;left:9962;top:1648;width:111;height:32;visibility:visible;mso-wrap-style:square;v-text-anchor:top" coordsize="111,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" path="m,32l12,22,36,9,69,r42,6e" filled="f" strokecolor="#1f1a17" strokeweight=".02122mm">
                  <v:path arrowok="t" o:connecttype="custom" o:connectlocs="0,1680;12,1670;36,1657;69,1648;111,1654" o:connectangles="0,0,0,0,0"/>
                </v:shape>
                <v:shape id="Picture 337" o:spid="_x0000_s1124" type="#_x0000_t75" style="position:absolute;left:9959;top:1604;width:47;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">
                  <v:imagedata r:id="rId358" o:title=""/>
                </v:shape>
                <v:shape id="Freeform 338" o:spid="_x0000_s1125" style="position:absolute;left:9959;top:1604;width:47;height:17;visibility:visible;mso-wrap-style:square;v-text-anchor:top" coordsize="47,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" path="m,15r11,1l24,15,36,9,47,e" filled="f" strokecolor="#1f1a17" strokeweight=".00908mm">
                  <v:path arrowok="t" o:connecttype="custom" o:connectlocs="0,1620;11,1621;24,1620;36,1614;47,1605" o:connectangles="0,0,0,0,0"/>
                </v:shape>
                <v:shape id="Picture 339" o:spid="_x0000_s1126" type="#_x0000_t75" style="position:absolute;left:9963;top:1569;width:114;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">
                  <v:imagedata r:id="rId359" o:title=""/>
                </v:shape>
                <v:shape id="Freeform 340" o:spid="_x0000_s1127" style="position:absolute;left:9963;top:1569;width:114;height:61;visibility:visible;mso-wrap-style:square;v-text-anchor:top" coordsize="114,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" path="m,50l5,48,17,42,33,33,49,24,69,14,93,5,111,r2,2l104,12,91,27,75,43,60,53,43,59,23,60,7,58,,50xe" filled="f" strokecolor="#1f1a17" strokeweight=".02122mm">
                  <v:path arrowok="t" o:connecttype="custom" o:connectlocs="0,1620;5,1618;17,1612;33,1603;49,1594;69,1584;93,1575;111,1570;113,1572;104,1582;91,1597;75,1613;60,1623;43,1629;23,1630;7,1628;0,1620" o:connectangles="0,0,0,0,0,0,0,0,0,0,0,0,0,0,0,0,0"/>
                </v:shape>
                <v:shape id="Picture 341" o:spid="_x0000_s1128" type="#_x0000_t75" style="position:absolute;left:9959;top:1572;width:120;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">
                  <v:imagedata r:id="rId360" o:title=""/>
                </v:shape>
                <v:shape id="AutoShape 342" o:spid="_x0000_s1129" style="position:absolute;left:9959;top:1572;width:120;height:55;visibility:visible;mso-wrap-style:square;v-text-anchor:top" coordsize="120,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" path="m4,48l,47,13,30,33,10,49,,66,3,87,14r21,17l120,54,108,49,78,39,40,35,4,48xm3,45l13,35,33,24,62,23,98,46e" filled="f" strokecolor="#1f1a17" strokeweight=".02122mm">
                  <v:path arrowok="t" o:connecttype="custom" o:connectlocs="4,1620;0,1619;13,1602;33,1582;49,1572;66,1575;87,1586;108,1603;120,1626;108,1621;78,1611;40,1607;4,1620;3,1617;13,1607;33,1596;62,1595;98,1618" o:connectangles="0,0,0,0,0,0,0,0,0,0,0,0,0,0,0,0,0,0"/>
                </v:shape>
                <v:shape id="Picture 343" o:spid="_x0000_s1130" type="#_x0000_t75" style="position:absolute;left:9962;top:1469;width:106;height:1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">
                  <v:imagedata r:id="rId361" o:title=""/>
                </v:shape>
                <v:shape id="AutoShape 344" o:spid="_x0000_s1131" style="position:absolute;left:9962;top:1469;width:106;height:119;visibility:visible;mso-wrap-style:square;v-text-anchor:top" coordsize="106,1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" path="m,118r2,-6l8,97,17,78,29,60,49,41,74,22,96,6,106,r-3,9l94,31,82,56,66,77,47,92,25,105,7,115,,118xm4,114l23,92,53,60,83,27,102,5e" filled="f" strokecolor="#1f1a17" strokeweight=".02122mm">
                  <v:path arrowok="t" o:connecttype="custom" o:connectlocs="0,1587;2,1581;8,1566;17,1547;29,1529;49,1510;74,1491;96,1475;106,1469;103,1478;94,1500;82,1525;66,1546;47,1561;25,1574;7,1584;0,1587;4,1583;23,1561;53,1529;83,1496;102,1474" o:connectangles="0,0,0,0,0,0,0,0,0,0,0,0,0,0,0,0,0,0,0,0,0,0"/>
                </v:shape>
                <v:shape id="Picture 345" o:spid="_x0000_s1132" type="#_x0000_t75" style="position:absolute;left:9863;top:1566;width:101;height: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">
                  <v:imagedata r:id="rId362" o:title=""/>
                </v:shape>
                <v:shape id="Freeform 346" o:spid="_x0000_s1133" style="position:absolute;left:9863;top:1566;width:101;height:73;visibility:visible;mso-wrap-style:square;v-text-anchor:top" coordsize="10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" path="m100,72l82,59,47,43,14,29,1,22,,18,,10,5,3,18,,39,2,92,43r7,25l100,72xe" filled="f" strokecolor="#1f1a17" strokeweight=".02122mm">
                  <v:path arrowok="t" o:connecttype="custom" o:connectlocs="100,1639;82,1626;47,1610;14,1596;1,1589;0,1585;0,1577;5,1570;18,1567;39,1569;92,1610;99,1635;100,1639" o:connectangles="0,0,0,0,0,0,0,0,0,0,0,0,0"/>
                </v:shape>
                <v:shape id="Picture 347" o:spid="_x0000_s1134" type="#_x0000_t75" style="position:absolute;left:9866;top:1577;width:93;height: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">
                  <v:imagedata r:id="rId363" o:title=""/>
                </v:shape>
                <v:shape id="Freeform 348" o:spid="_x0000_s1135" style="position:absolute;left:9866;top:1577;width:93;height:38;visibility:visible;mso-wrap-style:square;v-text-anchor:top" coordsize="93,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" path="m92,37l80,24,58,8,29,,,9e" filled="f" strokecolor="#1f1a17" strokeweight=".02122mm">
                  <v:path arrowok="t" o:connecttype="custom" o:connectlocs="92,1615;80,1602;58,1586;29,1578;0,1587" o:connectangles="0,0,0,0,0"/>
                </v:shape>
                <v:shape id="Picture 349" o:spid="_x0000_s1136" type="#_x0000_t75" style="position:absolute;left:9843;top:1503;width:121;height: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">
                  <v:imagedata r:id="rId364" o:title=""/>
                </v:shape>
                <v:shape id="AutoShape 350" o:spid="_x0000_s1137" style="position:absolute;left:9843;top:1503;width:121;height:95;visibility:visible;mso-wrap-style:square;v-text-anchor:top" coordsize="12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" path="m121,94l111,81r2,-4l96,69,83,65,69,61,54,56,38,46,23,31,11,16,3,5,,,5,1,18,4,33,6,45,8,55,9r9,3l75,18r11,9l98,43r12,23l118,86r3,8xm2,3l12,7r22,9l59,27,76,39,87,51,99,62r10,10l114,81e" filled="f" strokecolor="#1f1a17" strokeweight=".02122mm">
                  <v:path arrowok="t" o:connecttype="custom" o:connectlocs="121,1598;111,1585;113,1581;96,1573;83,1569;69,1565;54,1560;38,1550;23,1535;11,1520;3,1509;0,1504;5,1505;18,1508;33,1510;45,1512;55,1513;64,1516;75,1522;86,1531;98,1547;110,1570;118,1590;121,1598;2,1507;12,1511;34,1520;59,1531;76,1543;87,1555;99,1566;109,1576;114,1585" o:connectangles="0,0,0,0,0,0,0,0,0,0,0,0,0,0,0,0,0,0,0,0,0,0,0,0,0,0,0,0,0,0,0,0,0"/>
                </v:shape>
                <v:shape id="Picture 351" o:spid="_x0000_s1138" type="#_x0000_t75" style="position:absolute;left:9960;top:1450;width:54;height:1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">
                  <v:imagedata r:id="rId365" o:title=""/>
                </v:shape>
                <v:shape id="Freeform 352" o:spid="_x0000_s1139" style="position:absolute;left:9960;top:1450;width:54;height:102;visibility:visible;mso-wrap-style:square;v-text-anchor:top" coordsize="54,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" path="m1,102l,98,,89,3,76,12,59,25,40,38,20,47,5,50,r2,9l53,31,52,57,46,77,34,90,19,97,6,101r-5,1xe" filled="f" strokecolor="#1f1a17" strokeweight=".02122mm">
                  <v:path arrowok="t" o:connecttype="custom" o:connectlocs="1,1553;0,1549;0,1540;3,1527;12,1510;25,1491;38,1471;47,1456;50,1451;52,1460;53,1482;52,1508;46,1528;34,1541;19,1548;6,1552;1,1553" o:connectangles="0,0,0,0,0,0,0,0,0,0,0,0,0,0,0,0,0"/>
                </v:shape>
                <v:shape id="Picture 353" o:spid="_x0000_s1140" type="#_x0000_t75" style="position:absolute;left:9961;top:1462;width:48;height: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">
                  <v:imagedata r:id="rId366" o:title=""/>
                </v:shape>
                <v:shape id="Freeform 354" o:spid="_x0000_s1141" style="position:absolute;left:9961;top:1462;width:48;height:91;visibility:visible;mso-wrap-style:square;v-text-anchor:top" coordsize="48,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" path="m,91l13,76,28,52,40,25,47,e" filled="f" strokecolor="#1f1a17" strokeweight=".02122mm">
                  <v:path arrowok="t" o:connecttype="custom" o:connectlocs="0,1553;13,1538;28,1514;40,1487;47,1462" o:connectangles="0,0,0,0,0"/>
                </v:shape>
                <v:shape id="Picture 355" o:spid="_x0000_s1142" type="#_x0000_t75" style="position:absolute;left:9884;top:1492;width:68;height: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">
                  <v:imagedata r:id="rId367" o:title=""/>
                </v:shape>
                <v:shape id="Freeform 356" o:spid="_x0000_s1143" style="position:absolute;left:9884;top:1492;width:68;height:37;visibility:visible;mso-wrap-style:square;v-text-anchor:top" coordsize="68,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" path="m67,37l58,35,38,31,16,20,,2,6,,23,,44,9,67,37xe" filled="f" strokecolor="#1f1a17" strokeweight=".02122mm">
                  <v:path arrowok="t" o:connecttype="custom" o:connectlocs="67,1530;58,1528;38,1524;16,1513;0,1495;6,1493;23,1493;44,1502;67,1530" o:connectangles="0,0,0,0,0,0,0,0,0"/>
                </v:shape>
                <v:shape id="Picture 357" o:spid="_x0000_s1144" type="#_x0000_t75" style="position:absolute;left:9884;top:1495;width:68;height: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">
                  <v:imagedata r:id="rId368" o:title=""/>
                </v:shape>
                <v:shape id="Freeform 358" o:spid="_x0000_s1145" style="position:absolute;left:9884;top:1495;width:68;height:35;visibility:visible;mso-wrap-style:square;v-text-anchor:top" coordsize="68,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" path="m67,35l52,24,33,13,14,5,,e" filled="f" strokecolor="#1f1a17" strokeweight=".02122mm">
                  <v:path arrowok="t" o:connecttype="custom" o:connectlocs="67,1530;52,1519;33,1508;14,1500;0,1495" o:connectangles="0,0,0,0,0"/>
                </v:shape>
                <v:shape id="Picture 359" o:spid="_x0000_s1146" type="#_x0000_t75" style="position:absolute;left:9809;top:1431;width:137;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">
                  <v:imagedata r:id="rId369" o:title=""/>
                </v:shape>
                <v:shape id="Freeform 360" o:spid="_x0000_s1147" style="position:absolute;left:9809;top:1431;width:137;height:74;visibility:visible;mso-wrap-style:square;v-text-anchor:top" coordsize="137,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" path="m137,74l125,67,107,59,85,52,64,47,43,41,25,29,9,14,,,6,1,20,3,40,7r22,3l94,23r23,22l132,65r5,9xe" filled="f" strokecolor="#1f1a17" strokeweight=".02122mm">
                  <v:path arrowok="t" o:connecttype="custom" o:connectlocs="137,1506;125,1499;107,1491;85,1484;64,1479;43,1473;25,1461;9,1446;0,1432;6,1433;20,1435;40,1439;62,1442;94,1455;117,1477;132,1497;137,1506" o:connectangles="0,0,0,0,0,0,0,0,0,0,0,0,0,0,0,0,0"/>
                </v:shape>
                <v:shape id="Picture 361" o:spid="_x0000_s1148" type="#_x0000_t75" style="position:absolute;left:9819;top:1444;width:122;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">
                  <v:imagedata r:id="rId370" o:title=""/>
                </v:shape>
                <v:shape id="Freeform 362" o:spid="_x0000_s1149" style="position:absolute;left:9819;top:1444;width:122;height:55;visibility:visible;mso-wrap-style:square;v-text-anchor:top" coordsize="12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" path="m122,54l103,43,72,27,34,11,,e" filled="f" strokecolor="#1f1a17" strokeweight=".02122mm">
                  <v:path arrowok="t" o:connecttype="custom" o:connectlocs="122,1499;103,1488;72,1472;34,1456;0,1445" o:connectangles="0,0,0,0,0"/>
                </v:shape>
                <v:shape id="Picture 363" o:spid="_x0000_s1150" type="#_x0000_t75" style="position:absolute;left:9938;top:1374;width:98;height:1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">
                  <v:imagedata r:id="rId371" o:title=""/>
                </v:shape>
                <v:shape id="Freeform 364" o:spid="_x0000_s1151" style="position:absolute;left:9938;top:1374;width:98;height:117;visibility:visible;mso-wrap-style:square;v-text-anchor:top" coordsize="98,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" path="m9,117l2,106,,99,7,88,51,38,98,,97,6,92,22,84,44,72,67,61,83r-5,7l52,96,41,106r-11,3l31,116,9,117xe" filled="f" strokecolor="#1f1a17" strokeweight=".02433mm">
                  <v:path arrowok="t" o:connecttype="custom" o:connectlocs="9,1491;2,1480;0,1473;7,1462;51,1412;98,1374;97,1380;92,1396;84,1418;72,1441;61,1457;56,1464;52,1470;41,1480;30,1483;31,1490;9,1491" o:connectangles="0,0,0,0,0,0,0,0,0,0,0,0,0,0,0,0,0"/>
                </v:shape>
                <v:shape id="Picture 365" o:spid="_x0000_s1152" type="#_x0000_t75" style="position:absolute;left:9947;top:1382;width:82;height:1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">
                  <v:imagedata r:id="rId372" o:title=""/>
                </v:shape>
                <v:shape id="Freeform 366" o:spid="_x0000_s1153" style="position:absolute;left:9947;top:1382;width:82;height:109;visibility:visible;mso-wrap-style:square;v-text-anchor:top" coordsize="82,1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" path="m,109l12,97,34,75,59,44,82,e" filled="f" strokecolor="#1f1a17" strokeweight=".02444mm">
                  <v:path arrowok="t" o:connecttype="custom" o:connectlocs="0,1491;12,1479;34,1457;59,1426;82,1382" o:connectangles="0,0,0,0,0"/>
                </v:shape>
                <v:shape id="Picture 367" o:spid="_x0000_s1154" type="#_x0000_t75" style="position:absolute;left:9938;top:1421;width:23;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">
                  <v:imagedata r:id="rId373" o:title=""/>
                </v:shape>
                <v:shape id="Freeform 368" o:spid="_x0000_s1155" style="position:absolute;left:9938;top:1421;width:23;height:57;visibility:visible;mso-wrap-style:square;v-text-anchor:top" coordsize="23,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" path="m9,57l4,54,,37,,17,5,r6,5l20,16r3,18l9,57xe" filled="f" strokecolor="#1f1a17" strokeweight=".02122mm">
                  <v:path arrowok="t" o:connecttype="custom" o:connectlocs="9,1478;4,1475;0,1458;0,1438;5,1421;11,1426;20,1437;23,1455;9,1478" o:connectangles="0,0,0,0,0,0,0,0,0"/>
                </v:shape>
                <v:shape id="Picture 369" o:spid="_x0000_s1156" type="#_x0000_t75" style="position:absolute;left:9944;top:1431;width:3;height: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">
                  <v:imagedata r:id="rId374" o:title=""/>
                </v:shape>
                <v:shape id="Freeform 370" o:spid="_x0000_s1157" style="position:absolute;left:9944;top:1431;width:3;height:44;visibility:visible;mso-wrap-style:square;v-text-anchor:top" coordsize="3,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" path="m,44l,37,2,25,3,12,1,e" filled="f" strokecolor="#1f1a17" strokeweight=".02122mm">
                  <v:path arrowok="t" o:connecttype="custom" o:connectlocs="0,1475;0,1468;2,1456;3,1443;1,1431" o:connectangles="0,0,0,0,0"/>
                </v:shape>
                <v:shape id="Picture 371" o:spid="_x0000_s1158" type="#_x0000_t75" style="position:absolute;left:9889;top:1433;width:54;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">
                  <v:imagedata r:id="rId375" o:title=""/>
                </v:shape>
                <v:shape id="Freeform 372" o:spid="_x0000_s1159" style="position:absolute;left:9889;top:1433;width:54;height:45;visibility:visible;mso-wrap-style:square;v-text-anchor:top" coordsize="54,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" path="m54,37r-8,8l28,31,9,10,,,8,,27,3,45,14r9,23xe" filled="f" strokecolor="#1f1a17" strokeweight=".02122mm">
                  <v:path arrowok="t" o:connecttype="custom" o:connectlocs="54,1470;46,1478;28,1464;9,1443;0,1433;8,1433;27,1436;45,1447;54,1470" o:connectangles="0,0,0,0,0,0,0,0,0"/>
                </v:shape>
                <v:shape id="Picture 373" o:spid="_x0000_s1160" type="#_x0000_t75" style="position:absolute;left:9895;top:1439;width:43;height: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">
                  <v:imagedata r:id="rId376" o:title=""/>
                </v:shape>
                <v:shape id="Freeform 374" o:spid="_x0000_s1161" style="position:absolute;left:9895;top:1439;width:43;height:34;visibility:visible;mso-wrap-style:square;v-text-anchor:top" coordsize="43,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" path="m43,33l36,26,24,16,11,6,,e" filled="f" strokecolor="#1f1a17" strokeweight=".02122mm">
                  <v:path arrowok="t" o:connecttype="custom" o:connectlocs="43,1472;36,1465;24,1455;11,1445;0,1439" o:connectangles="0,0,0,0,0"/>
                </v:shape>
                <v:shape id="Picture 375" o:spid="_x0000_s1162" type="#_x0000_t75" style="position:absolute;left:9799;top:1396;width:131;height: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">
                  <v:imagedata r:id="rId377" o:title=""/>
                </v:shape>
                <v:shape id="Freeform 376" o:spid="_x0000_s1163" style="position:absolute;left:9799;top:1396;width:131;height:43;visibility:visible;mso-wrap-style:square;v-text-anchor:top" coordsize="13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" path="m130,42l113,39,96,37,81,35,66,34,49,31,30,25,12,16,,5,7,4,24,1,44,,61,1,80,9r23,14l122,36r8,6xe" filled="f" strokecolor="#1f1a17" strokeweight=".02122mm">
                  <v:path arrowok="t" o:connecttype="custom" o:connectlocs="130,1439;113,1436;96,1434;81,1432;66,1431;49,1428;30,1422;12,1413;0,1402;7,1401;24,1398;44,1397;61,1398;80,1406;103,1420;122,1433;130,1439" o:connectangles="0,0,0,0,0,0,0,0,0,0,0,0,0,0,0,0,0"/>
                </v:shape>
                <v:shape id="Picture 377" o:spid="_x0000_s1164" type="#_x0000_t75" style="position:absolute;left:9807;top:1406;width:110;height: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">
                  <v:imagedata r:id="rId378" o:title=""/>
                </v:shape>
                <v:shape id="Freeform 378" o:spid="_x0000_s1165" style="position:absolute;left:9807;top:1406;width:110;height:28;visibility:visible;mso-wrap-style:square;v-text-anchor:top" coordsize="110,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" path="m110,28l89,20,61,12,30,4,,e" filled="f" strokecolor="#1f1a17" strokeweight=".02122mm">
                  <v:path arrowok="t" o:connecttype="custom" o:connectlocs="110,1434;89,1426;61,1418;30,1410;0,1406" o:connectangles="0,0,0,0,0"/>
                </v:shape>
                <v:shape id="Picture 379" o:spid="_x0000_s1166" type="#_x0000_t75" style="position:absolute;left:9799;top:1372;width:115;height: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">
                  <v:imagedata r:id="rId379" o:title=""/>
                </v:shape>
                <v:shape id="AutoShape 380" o:spid="_x0000_s1167" style="position:absolute;left:9799;top:1372;width:115;height:31;visibility:visible;mso-wrap-style:square;v-text-anchor:top" coordsize="11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" path="m114,29l104,24,92,21,80,20r-12,l54,22,33,27,13,30,,29,3,27r8,-6l23,14,39,6,57,1,72,,85,1r7,5l100,14r14,15xm102,21l88,14,79,7,66,10,53,13,35,18,17,24,6,28e" filled="f" strokecolor="#1f1a17" strokeweight=".02122mm">
                  <v:path arrowok="t" o:connecttype="custom" o:connectlocs="114,1402;104,1397;92,1394;80,1393;68,1393;54,1395;33,1400;13,1403;0,1402;3,1400;11,1394;23,1387;39,1379;57,1374;72,1373;85,1374;92,1379;100,1387;114,1402;114,1402;102,1394;88,1387;79,1380;66,1383;53,1386;35,1391;17,1397;6,1401" o:connectangles="0,0,0,0,0,0,0,0,0,0,0,0,0,0,0,0,0,0,0,0,0,0,0,0,0,0,0,0"/>
                </v:shape>
                <v:shape id="Picture 381" o:spid="_x0000_s1168" type="#_x0000_t75" style="position:absolute;left:9930;top:1334;width:76;height: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">
                  <v:imagedata r:id="rId380" o:title=""/>
                </v:shape>
                <v:shape id="AutoShape 382" o:spid="_x0000_s1169" style="position:absolute;left:9930;top:1334;width:76;height:106;visibility:visible;mso-wrap-style:square;v-text-anchor:top" coordsize="76,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" path="m,105r,-5l1,87,6,69,17,51,34,33,54,17,70,5,76,,75,6,72,21,66,41,59,60,46,76,26,91,8,101,,105xm3,100l15,85,35,58,56,29,70,9e" filled="f" strokecolor="#1f1a17" strokeweight=".02122mm">
                  <v:path arrowok="t" o:connecttype="custom" o:connectlocs="0,1439;0,1434;1,1421;6,1403;17,1385;34,1367;54,1351;70,1339;76,1334;75,1340;72,1355;66,1375;59,1394;46,1410;26,1425;8,1435;0,1439;3,1434;15,1419;35,1392;56,1363;70,1343" o:connectangles="0,0,0,0,0,0,0,0,0,0,0,0,0,0,0,0,0,0,0,0,0,0"/>
                </v:shape>
                <v:shape id="Picture 383" o:spid="_x0000_s1170" type="#_x0000_t75" style="position:absolute;left:9922;top:1374;width:23;height: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">
                  <v:imagedata r:id="rId381" o:title=""/>
                </v:shape>
                <v:shape id="Freeform 384" o:spid="_x0000_s1171" style="position:absolute;left:9922;top:1374;width:23;height:45;visibility:visible;mso-wrap-style:square;v-text-anchor:top" coordsize="23,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" path="m4,45l3,40,,30,1,15,10,r5,2l23,8r,14l4,45xe" filled="f" strokecolor="#1f1a17" strokeweight=".02122mm">
                  <v:path arrowok="t" o:connecttype="custom" o:connectlocs="4,1420;3,1415;0,1405;1,1390;10,1375;15,1377;23,1383;23,1397;4,1420" o:connectangles="0,0,0,0,0,0,0,0,0"/>
                </v:shape>
                <v:shape id="Picture 385" o:spid="_x0000_s1172" type="#_x0000_t75" style="position:absolute;left:9924;top:1379;width:11;height:3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">
                  <v:imagedata r:id="rId382" o:title=""/>
                </v:shape>
                <v:shape id="Freeform 386" o:spid="_x0000_s1173" style="position:absolute;left:9924;top:1379;width:11;height:33;visibility:visible;mso-wrap-style:square;v-text-anchor:top" coordsize="11,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" path="m,32l3,26r7,-7l5,e" filled="f" strokecolor="#1f1a17" strokeweight=".02122mm">
                  <v:path arrowok="t" o:connecttype="custom" o:connectlocs="0,1412;3,1406;10,1399;5,1380" o:connectangles="0,0,0,0"/>
                </v:shape>
                <v:shape id="Picture 387" o:spid="_x0000_s1174" type="#_x0000_t75" style="position:absolute;left:9907;top:1286;width:45;height:1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">
                  <v:imagedata r:id="rId383" o:title=""/>
                </v:shape>
                <v:shape id="AutoShape 388" o:spid="_x0000_s1175" style="position:absolute;left:9907;top:1286;width:45;height:112;visibility:visible;mso-wrap-style:square;v-text-anchor:top" coordsize="45,1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" path="m4,111l2,106,,93,,76,5,58,15,39,28,21,40,6,45,,44,5,43,16,40,33,37,54,30,75,19,93,8,106r-4,5xm3,105l10,87,20,61,31,34,41,11e" filled="f" strokecolor="#1f1a17" strokeweight=".02122mm">
                  <v:path arrowok="t" o:connecttype="custom" o:connectlocs="4,1397;2,1392;0,1379;0,1362;5,1344;15,1325;28,1307;40,1292;45,1286;44,1291;43,1302;40,1319;37,1340;30,1361;19,1379;8,1392;4,1397;3,1391;10,1373;20,1347;31,1320;41,1297" o:connectangles="0,0,0,0,0,0,0,0,0,0,0,0,0,0,0,0,0,0,0,0,0,0"/>
                </v:shape>
                <v:shape id="Picture 389" o:spid="_x0000_s1176" type="#_x0000_t75" style="position:absolute;left:9888;top:1306;width:30;height:7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">
                  <v:imagedata r:id="rId384" o:title=""/>
                </v:shape>
                <v:shape id="AutoShape 390" o:spid="_x0000_s1177" style="position:absolute;left:9888;top:1306;width:30;height:71;visibility:visible;mso-wrap-style:square;v-text-anchor:top" coordsize="30,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" path="m14,71r,l29,57,26,37,21,23,16,11,12,3,10,,1,9,,25,2,39,7,54r5,12l14,71xm16,61r,-10l14,38,10,23,8,9e" filled="f" strokecolor="#1f1a17" strokeweight=".02122mm">
                  <v:path arrowok="t" o:connecttype="custom" o:connectlocs="14,1377;14,1377;29,1363;26,1343;21,1329;16,1317;12,1309;10,1306;10,1306;1,1315;0,1331;2,1345;7,1360;12,1372;14,1377;16,1367;16,1357;14,1344;10,1329;8,1315" o:connectangles="0,0,0,0,0,0,0,0,0,0,0,0,0,0,0,0,0,0,0,0"/>
                </v:shape>
                <v:shape id="Picture 391" o:spid="_x0000_s1178" type="#_x0000_t75" style="position:absolute;left:9798;top:1312;width:103;height: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">
                  <v:imagedata r:id="rId385" o:title=""/>
                </v:shape>
                <v:shape id="AutoShape 392" o:spid="_x0000_s1179" style="position:absolute;left:9798;top:1312;width:103;height:64;visibility:visible;mso-wrap-style:square;v-text-anchor:top" coordsize="103,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" path="m103,63r,l89,52,70,51,49,48,31,39,17,28,9,15,,,7,,8,8r5,4l26,13r16,2l59,21,75,32,89,46,99,58r4,5xm91,52l77,46,56,39,36,30,23,22e" filled="f" strokecolor="#1f1a17" strokeweight=".02122mm">
                  <v:path arrowok="t" o:connecttype="custom" o:connectlocs="103,1376;103,1376;89,1365;70,1364;49,1361;31,1352;17,1341;9,1328;0,1313;7,1313;8,1321;13,1325;26,1326;42,1328;59,1334;75,1345;89,1359;99,1371;103,1376;91,1365;77,1359;56,1352;36,1343;23,1335" o:connectangles="0,0,0,0,0,0,0,0,0,0,0,0,0,0,0,0,0,0,0,0,0,0,0,0"/>
                </v:shape>
                <v:shape id="Picture 393" o:spid="_x0000_s1180" type="#_x0000_t75" style="position:absolute;left:9744;top:1288;width:144;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">
                  <v:imagedata r:id="rId386" o:title=""/>
                </v:shape>
                <v:shape id="AutoShape 394" o:spid="_x0000_s1181" style="position:absolute;left:9744;top:1288;width:144;height:57;visibility:visible;mso-wrap-style:square;v-text-anchor:top" coordsize="144,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" path="m143,57r-3,-6l131,38,118,23,102,13,83,8,63,3,43,1,26,1,5,3,,,1,,9,4,20,9r10,6l42,23,61,34,82,44r16,5l112,51r15,2l138,56r5,1xm138,53l124,45,97,32,60,17,17,5e" filled="f" strokecolor="#1f1a17" strokeweight=".02122mm">
                  <v:path arrowok="t" o:connecttype="custom" o:connectlocs="143,1346;140,1340;131,1327;118,1312;102,1302;83,1297;63,1292;43,1290;26,1290;5,1292;5,1292;0,1289;1,1289;9,1293;20,1298;30,1304;42,1312;61,1323;82,1333;98,1338;112,1340;127,1342;138,1345;143,1346;138,1342;124,1334;97,1321;60,1306;17,1294" o:connectangles="0,0,0,0,0,0,0,0,0,0,0,0,0,0,0,0,0,0,0,0,0,0,0,0,0,0,0,0,0"/>
                </v:shape>
                <v:shape id="Picture 395" o:spid="_x0000_s1182" type="#_x0000_t75" style="position:absolute;left:9873;top:1209;width:70;height:1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">
                  <v:imagedata r:id="rId387" o:title=""/>
                </v:shape>
                <v:shape id="Freeform 396" o:spid="_x0000_s1183" style="position:absolute;left:9873;top:1209;width:70;height:113;visibility:visible;mso-wrap-style:square;v-text-anchor:top" coordsize="70,1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" path="m,105l23,47,68,r2,7l65,22,61,37,34,95,8,113,,105xe" filled="f" strokecolor="#1f1a17" strokeweight=".02122mm">
                  <v:path arrowok="t" o:connecttype="custom" o:connectlocs="0,1314;23,1256;68,1209;70,1216;65,1231;61,1246;34,1304;8,1322;0,1314" o:connectangles="0,0,0,0,0,0,0,0,0"/>
                </v:shape>
                <v:shape id="Picture 397" o:spid="_x0000_s1184" type="#_x0000_t75" style="position:absolute;left:9879;top:1213;width:63;height:1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">
                  <v:imagedata r:id="rId388" o:title=""/>
                </v:shape>
                <v:shape id="Freeform 398" o:spid="_x0000_s1185" style="position:absolute;left:9879;top:1213;width:63;height:100;visibility:visible;mso-wrap-style:square;v-text-anchor:top" coordsize="63,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" path="m,99l7,91r9,-9l25,70,34,54,43,36,51,19,58,6,63,e" filled="f" strokecolor="#1f1a17" strokeweight=".02122mm">
                  <v:path arrowok="t" o:connecttype="custom" o:connectlocs="0,1313;7,1305;16,1296;25,1284;34,1268;43,1250;51,1233;58,1220;63,1214" o:connectangles="0,0,0,0,0,0,0,0,0"/>
                </v:shape>
                <v:shape id="Picture 399" o:spid="_x0000_s1186" type="#_x0000_t75" style="position:absolute;left:9858;top:1178;width:45;height:1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">
                  <v:imagedata r:id="rId389" o:title=""/>
                </v:shape>
                <v:shape id="Freeform 400" o:spid="_x0000_s1187" style="position:absolute;left:9858;top:1178;width:45;height:116;visibility:visible;mso-wrap-style:square;v-text-anchor:top" coordsize="45,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" path="m3,115l2,102,,71,6,33,26,r4,6l39,24r6,23l44,71,34,90,20,104,8,112r-5,3xe" filled="f" strokecolor="#1f1a17" strokeweight=".02122mm">
                  <v:path arrowok="t" o:connecttype="custom" o:connectlocs="3,1294;2,1281;0,1250;6,1212;26,1179;30,1185;39,1203;45,1226;44,1250;34,1269;20,1283;8,1291;3,1294" o:connectangles="0,0,0,0,0,0,0,0,0,0,0,0,0"/>
                </v:shape>
                <v:shape id="Picture 401" o:spid="_x0000_s1188" type="#_x0000_t75" style="position:absolute;left:9863;top:1184;width:19;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">
                  <v:imagedata r:id="rId390" o:title=""/>
                </v:shape>
                <v:shape id="Freeform 402" o:spid="_x0000_s1189" style="position:absolute;left:9863;top:1184;width:19;height:105;visibility:visible;mso-wrap-style:square;v-text-anchor:top" coordsize="19,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" path="m18,r,10l17,23,16,37r,12l15,61,12,76,7,91,,104e" filled="f" strokecolor="#1f1a17" strokeweight=".02122mm">
                  <v:path arrowok="t" o:connecttype="custom" o:connectlocs="18,1185;18,1195;17,1208;16,1222;16,1234;15,1246;12,1261;7,1276;0,1289" o:connectangles="0,0,0,0,0,0,0,0,0"/>
                </v:shape>
                <v:shape id="Picture 403" o:spid="_x0000_s1190" type="#_x0000_t75" style="position:absolute;left:9745;top:1240;width:121;height:5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">
                  <v:imagedata r:id="rId391" o:title=""/>
                </v:shape>
                <v:shape id="AutoShape 404" o:spid="_x0000_s1191" style="position:absolute;left:9745;top:1240;width:121;height:55;visibility:visible;mso-wrap-style:square;v-text-anchor:top" coordsize="121,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" path="m116,53r4,1l111,43,95,28,77,19,61,16,49,12,41,8,38,7,14,2,,,17,7r8,10l34,25r12,9l59,41r12,4l83,46r12,l106,47r10,6xm110,46r-9,-7l90,38,74,32,58,26,50,19,41,15,33,11,28,7,13,6e" filled="f" strokecolor="#1f1a17" strokeweight=".02122mm">
                  <v:path arrowok="t" o:connecttype="custom" o:connectlocs="116,1294;120,1295;111,1284;95,1269;77,1260;61,1257;49,1253;41,1249;38,1248;38,1248;14,1243;0,1241;0,1241;17,1248;25,1258;34,1266;46,1275;59,1282;71,1286;83,1287;95,1287;106,1288;116,1294;110,1287;101,1280;90,1279;74,1273;58,1267;50,1260;41,1256;33,1252;28,1248;13,1247" o:connectangles="0,0,0,0,0,0,0,0,0,0,0,0,0,0,0,0,0,0,0,0,0,0,0,0,0,0,0,0,0,0,0,0,0"/>
                </v:shape>
                <v:shape id="Picture 405" o:spid="_x0000_s1192" type="#_x0000_t75" style="position:absolute;left:9833;top:1219;width:21;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">
                  <v:imagedata r:id="rId392" o:title=""/>
                </v:shape>
                <v:shape id="AutoShape 406" o:spid="_x0000_s1193" style="position:absolute;left:9833;top:1219;width:21;height:48;visibility:visible;mso-wrap-style:square;v-text-anchor:top" coordsize="21,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" path="m14,47l11,44,4,35,,20,6,r4,3l17,12r4,15l14,47xm6,l9,9r3,10l12,29,9,39e" filled="f" strokecolor="#1f1a17" strokeweight=".02122mm">
                  <v:path arrowok="t" o:connecttype="custom" o:connectlocs="14,1267;11,1264;4,1255;0,1240;6,1220;10,1223;17,1232;21,1247;14,1267;6,1220;9,1229;12,1239;12,1249;9,1259" o:connectangles="0,0,0,0,0,0,0,0,0,0,0,0,0,0"/>
                </v:shape>
                <v:shape id="Picture 407" o:spid="_x0000_s1194" type="#_x0000_t75" style="position:absolute;left:9715;top:1195;width:122;height: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">
                  <v:imagedata r:id="rId393" o:title=""/>
                </v:shape>
                <v:shape id="Freeform 408" o:spid="_x0000_s1195" style="position:absolute;left:9715;top:1195;width:122;height:57;visibility:visible;mso-wrap-style:square;v-text-anchor:top" coordsize="122,5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" path="m122,57l106,51,90,48,75,46,63,42,50,34,35,25,18,14,,,9,2,73,15r30,25l122,57xe" filled="f" strokecolor="#1f1a17" strokeweight=".02122mm">
                  <v:path arrowok="t" o:connecttype="custom" o:connectlocs="122,1252;106,1246;90,1243;75,1241;63,1237;50,1229;35,1220;18,1209;0,1195;9,1197;73,1210;103,1235;122,1252" o:connectangles="0,0,0,0,0,0,0,0,0,0,0,0,0"/>
                </v:shape>
                <v:shape id="Picture 409" o:spid="_x0000_s1196" type="#_x0000_t75" style="position:absolute;left:9718;top:1198;width:106;height: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">
                  <v:imagedata r:id="rId394" o:title=""/>
                </v:shape>
                <v:shape id="Freeform 410" o:spid="_x0000_s1197" style="position:absolute;left:9718;top:1198;width:106;height:48;visibility:visible;mso-wrap-style:square;v-text-anchor:top" coordsize="106,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" path="m106,48l48,20,27,11,8,4,,e" filled="f" strokecolor="#1f1a17" strokeweight=".02122mm">
                  <v:path arrowok="t" o:connecttype="custom" o:connectlocs="106,1246;48,1218;27,1209;8,1202;0,1198" o:connectangles="0,0,0,0,0"/>
                </v:shape>
                <v:shape id="Picture 411" o:spid="_x0000_s1198" type="#_x0000_t75" style="position:absolute;left:9814;top:1123;width:39;height: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">
                  <v:imagedata r:id="rId395" o:title=""/>
                </v:shape>
                <v:shape id="AutoShape 412" o:spid="_x0000_s1199" style="position:absolute;left:9814;top:1123;width:39;height:107;visibility:visible;mso-wrap-style:square;v-text-anchor:top" coordsize="39,10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" path="m11,106l7,93,2,80,,66,2,51,9,34,19,17,28,5,32,r2,3l37,14r1,18l36,56,30,80,21,95r-7,9l11,106xm6,100l13,79,21,48,29,17,32,e" filled="f" strokecolor="#1f1a17" strokeweight=".02122mm">
                  <v:path arrowok="t" o:connecttype="custom" o:connectlocs="11,1230;7,1217;2,1204;0,1190;2,1175;9,1158;19,1141;28,1129;32,1124;34,1127;37,1138;38,1156;36,1180;30,1204;21,1219;14,1228;11,1230;6,1224;13,1203;21,1172;29,1141;32,1124" o:connectangles="0,0,0,0,0,0,0,0,0,0,0,0,0,0,0,0,0,0,0,0,0,0"/>
                </v:shape>
                <v:shape id="Picture 413" o:spid="_x0000_s1200" type="#_x0000_t75" style="position:absolute;left:9772;top:1086;width:37;height: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">
                  <v:imagedata r:id="rId396" o:title=""/>
                </v:shape>
                <v:shape id="Freeform 414" o:spid="_x0000_s1201" style="position:absolute;left:9772;top:1086;width:37;height:105;visibility:visible;mso-wrap-style:square;v-text-anchor:top" coordsize="37,1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" path="m27,105l19,90,10,75,2,61,14,r2,5l22,19r7,18l35,53r2,16l33,86,29,99r-2,6xe" filled="f" strokecolor="#1f1a17" strokeweight=".02122mm">
                  <v:path arrowok="t" o:connecttype="custom" o:connectlocs="27,1192;19,1177;10,1162;2,1148;14,1087;16,1092;22,1106;29,1124;35,1140;37,1156;33,1173;29,1186;27,1192" o:connectangles="0,0,0,0,0,0,0,0,0,0,0,0,0"/>
                </v:shape>
                <v:shape id="Picture 415" o:spid="_x0000_s1202" type="#_x0000_t75" style="position:absolute;left:9786;top:1091;width:1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">
                  <v:imagedata r:id="rId397" o:title=""/>
                </v:shape>
                <v:shape id="Freeform 416" o:spid="_x0000_s1203" style="position:absolute;left:9786;top:1091;width:11;height:94;visibility:visible;mso-wrap-style:square;v-text-anchor:top" coordsize="1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" path="m,l6,69,8,82r2,11e" filled="f" strokecolor="#1f1a17" strokeweight=".02122mm">
                  <v:path arrowok="t" o:connecttype="custom" o:connectlocs="0,1092;6,1161;8,1174;10,1185" o:connectangles="0,0,0,0"/>
                </v:shape>
                <v:shape id="Picture 417" o:spid="_x0000_s1204" type="#_x0000_t75" style="position:absolute;left:9675;top:1143;width:116;height:4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">
                  <v:imagedata r:id="rId398" o:title=""/>
                </v:shape>
                <v:shape id="AutoShape 418" o:spid="_x0000_s1205" style="position:absolute;left:9675;top:1143;width:116;height:41;visibility:visible;mso-wrap-style:square;v-text-anchor:top" coordsize="116,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" path="m116,41l98,39,81,40r-14,l54,36,39,28,21,16,7,5,,,4,1,15,4,30,8r17,2l63,12r12,3l84,18r3,1l116,41xm106,38l95,35,83,33,71,30,60,26,45,20,25,11,8,3,,e" filled="f" strokecolor="#1f1a17" strokeweight=".02122mm">
                  <v:path arrowok="t" o:connecttype="custom" o:connectlocs="116,1184;98,1182;81,1183;67,1183;54,1179;39,1171;21,1159;7,1148;0,1143;4,1144;15,1147;30,1151;47,1153;63,1155;75,1158;84,1161;87,1162;116,1184;106,1181;95,1178;83,1176;71,1173;60,1169;45,1163;25,1154;8,1146;0,1143" o:connectangles="0,0,0,0,0,0,0,0,0,0,0,0,0,0,0,0,0,0,0,0,0,0,0,0,0,0,0"/>
                </v:shape>
                <v:shape id="Picture 419" o:spid="_x0000_s1206" type="#_x0000_t75" style="position:absolute;left:9665;top:1067;width:92;height: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">
                  <v:imagedata r:id="rId399" o:title=""/>
                </v:shape>
                <v:shape id="AutoShape 420" o:spid="_x0000_s1207" style="position:absolute;left:9665;top:1067;width:92;height:74;visibility:visible;mso-wrap-style:square;v-text-anchor:top" coordsize="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" path="m92,73r,l91,52,75,39,61,29,45,18,25,7,,,5,11,22,36,51,61,92,73xm87,70l75,59,51,40,25,20,6,4e" filled="f" strokecolor="#1f1a17" strokeweight=".02122mm">
                  <v:path arrowok="t" o:connecttype="custom" o:connectlocs="92,1141;92,1141;91,1120;75,1107;61,1097;45,1086;25,1075;0,1068;5,1079;22,1104;51,1129;92,1141;87,1138;75,1127;51,1108;25,1088;6,1072" o:connectangles="0,0,0,0,0,0,0,0,0,0,0,0,0,0,0,0,0"/>
                </v:shape>
                <v:shape id="Picture 421" o:spid="_x0000_s1208" type="#_x0000_t75" style="position:absolute;left:9804;top:117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">
                  <v:imagedata r:id="rId400" o:title=""/>
                </v:shape>
                <v:shape id="Freeform 422" o:spid="_x0000_s1209" style="position:absolute;left:9804;top:117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" path="m12,15l8,17,3,15,1,11,,8,1,3,5,2,10,r4,2l16,5r2,4l16,14r-4,1xe" filled="f" strokecolor="#1f1a17" strokeweight=".02122mm">
                  <v:path arrowok="t" o:connecttype="custom" o:connectlocs="12,1194;8,1196;3,1194;1,1190;0,1187;1,1182;5,1181;10,1179;14,1181;16,1184;18,1188;16,1193;12,1194" o:connectangles="0,0,0,0,0,0,0,0,0,0,0,0,0"/>
                </v:shape>
                <v:shape id="Picture 423" o:spid="_x0000_s1210" type="#_x0000_t75" style="position:absolute;left:9814;top:118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">
                  <v:imagedata r:id="rId401" o:title=""/>
                </v:shape>
                <v:shape id="Freeform 424" o:spid="_x0000_s1211" style="position:absolute;left:9814;top:118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" path="m13,16l9,18,4,16,2,12,,8,2,4,7,2,11,r4,2l17,6r2,4l17,14r-4,2xe" filled="f" strokecolor="#1f1a17" strokeweight=".02122mm">
                  <v:path arrowok="t" o:connecttype="custom" o:connectlocs="13,1199;9,1201;4,1199;2,1195;0,1191;2,1187;7,1185;11,1183;15,1185;17,1189;19,1193;17,1197;13,1199" o:connectangles="0,0,0,0,0,0,0,0,0,0,0,0,0"/>
                </v:shape>
                <v:shape id="Picture 425" o:spid="_x0000_s1212" type="#_x0000_t75" style="position:absolute;left:9804;top:1190;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">
                  <v:imagedata r:id="rId402" o:title=""/>
                </v:shape>
                <v:shape id="Freeform 426" o:spid="_x0000_s1213" style="position:absolute;left:9804;top:1190;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" path="m13,16l8,17,3,16,2,12,,8,2,4,6,2,10,r5,2l17,6r2,3l17,14r-4,2xe" filled="f" strokecolor="#1f1a17" strokeweight=".02122mm">
                  <v:path arrowok="t" o:connecttype="custom" o:connectlocs="13,1206;8,1207;3,1206;2,1202;0,1198;2,1194;6,1192;10,1190;15,1192;17,1196;19,1199;17,1204;13,1206" o:connectangles="0,0,0,0,0,0,0,0,0,0,0,0,0"/>
                </v:shape>
                <v:shape id="Picture 427" o:spid="_x0000_s1214" type="#_x0000_t75" style="position:absolute;left:9817;top:119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">
                  <v:imagedata r:id="rId403" o:title=""/>
                </v:shape>
                <v:shape id="Freeform 428" o:spid="_x0000_s1215" style="position:absolute;left:9817;top:119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" path="m12,15l8,17,4,15,2,11,,7,2,3,6,1,10,r5,1l17,5r2,4l17,13r-5,2xe" filled="f" strokecolor="#1f1a17" strokeweight=".02122mm">
                  <v:path arrowok="t" o:connecttype="custom" o:connectlocs="12,1214;8,1216;4,1214;2,1210;0,1206;2,1202;6,1200;10,1199;15,1200;17,1204;19,1208;17,1212;12,1214" o:connectangles="0,0,0,0,0,0,0,0,0,0,0,0,0"/>
                </v:shape>
                <v:shape id="Picture 429" o:spid="_x0000_s1216" type="#_x0000_t75" style="position:absolute;left:9862;top:1267;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">
                  <v:imagedata r:id="rId404" o:title=""/>
                </v:shape>
                <v:shape id="Freeform 430" o:spid="_x0000_s1217" style="position:absolute;left:9862;top:1267;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" path="m13,15l9,17,4,15,2,12,,8,2,3,6,1,11,r5,1l17,5r2,4l17,13r-4,2xe" filled="f" strokecolor="#1f1a17" strokeweight=".02122mm">
                  <v:path arrowok="t" o:connecttype="custom" o:connectlocs="13,1283;9,1285;4,1283;2,1280;0,1276;2,1271;6,1269;11,1268;16,1269;17,1273;19,1277;17,1281;13,1283" o:connectangles="0,0,0,0,0,0,0,0,0,0,0,0,0"/>
                </v:shape>
                <v:shape id="Picture 431" o:spid="_x0000_s1218" type="#_x0000_t75" style="position:absolute;left:9852;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">
                  <v:imagedata r:id="rId405" o:title=""/>
                </v:shape>
                <v:shape id="Freeform 432" o:spid="_x0000_s1219" style="position:absolute;left:9852;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" path="m13,16l9,17,4,16,2,12,,8,2,4,6,2,10,r5,2l17,6r2,4l17,14r-4,2xe" filled="f" strokecolor="#1f1a17" strokeweight=".02122mm">
                  <v:path arrowok="t" o:connecttype="custom" o:connectlocs="13,1295;9,1296;4,1295;2,1291;0,1287;2,1283;6,1281;10,1279;15,1281;17,1285;19,1289;17,1293;13,1295" o:connectangles="0,0,0,0,0,0,0,0,0,0,0,0,0"/>
                </v:shape>
                <v:shape id="Picture 433" o:spid="_x0000_s1220" type="#_x0000_t75" style="position:absolute;left:9866;top:1279;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">
                  <v:imagedata r:id="rId406" o:title=""/>
                </v:shape>
                <v:shape id="Freeform 434" o:spid="_x0000_s1221" style="position:absolute;left:9866;top:1279;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" path="m13,15l9,17,4,15,2,11,,7,3,3,7,1,11,r4,1l17,5r2,4l17,14r-4,1xe" filled="f" strokecolor="#1f1a17" strokeweight=".02122mm">
                  <v:path arrowok="t" o:connecttype="custom" o:connectlocs="13,1295;9,1297;4,1295;2,1291;0,1287;3,1283;7,1281;11,1280;15,1281;17,1285;19,1289;17,1294;13,1295" o:connectangles="0,0,0,0,0,0,0,0,0,0,0,0,0"/>
                </v:shape>
                <v:shape id="Picture 435" o:spid="_x0000_s1222" type="#_x0000_t75" style="position:absolute;left:9859;top:128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">
                  <v:imagedata r:id="rId407" o:title=""/>
                </v:shape>
                <v:shape id="Freeform 436" o:spid="_x0000_s1223" style="position:absolute;left:9859;top:128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" path="m12,15l8,17,3,15,1,11,,7,1,3,6,1,10,r5,1l16,5r2,4l16,13r-4,2xe" filled="f" strokecolor="#1f1a17" strokeweight=".02122mm">
                  <v:path arrowok="t" o:connecttype="custom" o:connectlocs="12,1304;8,1306;3,1304;1,1300;0,1296;1,1292;6,1290;10,1289;15,1290;16,1294;18,1298;16,1302;12,1304" o:connectangles="0,0,0,0,0,0,0,0,0,0,0,0,0"/>
                </v:shape>
                <v:shape id="Picture 437" o:spid="_x0000_s1224" type="#_x0000_t75" style="position:absolute;left:9874;top:129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">
                  <v:imagedata r:id="rId408" o:title=""/>
                </v:shape>
                <v:shape id="Freeform 438" o:spid="_x0000_s1225" style="position:absolute;left:9874;top:129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" path="m13,15l9,17,4,15,2,11,,8,2,3,6,1,11,r4,2l17,5r2,4l17,14r-4,1xe" filled="f" strokecolor="#1f1a17" strokeweight=".02122mm">
                  <v:path arrowok="t" o:connecttype="custom" o:connectlocs="13,1308;9,1310;4,1308;2,1304;0,1301;2,1296;6,1294;11,1293;15,1295;17,1298;19,1302;17,1307;13,1308" o:connectangles="0,0,0,0,0,0,0,0,0,0,0,0,0"/>
                </v:shape>
                <v:shape id="Picture 439" o:spid="_x0000_s1226" type="#_x0000_t75" style="position:absolute;left:9884;top:1345;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">
                  <v:imagedata r:id="rId409" o:title=""/>
                </v:shape>
                <v:shape id="Freeform 440" o:spid="_x0000_s1227" style="position:absolute;left:9884;top:1345;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" path="m13,16l8,18,4,16,2,12,,8,2,4,6,2,10,r5,2l17,6r2,4l17,14r-4,2xe" filled="f" strokecolor="#1f1a17" strokeweight=".02122mm">
                  <v:path arrowok="t" o:connecttype="custom" o:connectlocs="13,1361;8,1363;4,1361;2,1357;0,1353;2,1349;6,1347;10,1345;15,1347;17,1351;19,1355;17,1359;13,1361" o:connectangles="0,0,0,0,0,0,0,0,0,0,0,0,0"/>
                </v:shape>
                <v:shape id="Picture 441" o:spid="_x0000_s1228" type="#_x0000_t75" style="position:absolute;left:9896;top:135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">
                  <v:imagedata r:id="rId410" o:title=""/>
                </v:shape>
                <v:shape id="Freeform 442" o:spid="_x0000_s1229" style="position:absolute;left:9896;top:135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" path="m13,16l9,18,4,16,2,12,,8,2,4,6,2,10,r5,2l17,6r2,4l17,14r-4,2xe" filled="f" strokecolor="#1f1a17" strokeweight=".02122mm">
                  <v:path arrowok="t" o:connecttype="custom" o:connectlocs="13,1368;9,1370;4,1368;2,1364;0,1360;2,1356;6,1354;10,1352;15,1354;17,1358;19,1362;17,1366;13,1368" o:connectangles="0,0,0,0,0,0,0,0,0,0,0,0,0"/>
                </v:shape>
                <v:shape id="Picture 443" o:spid="_x0000_s1230" type="#_x0000_t75" style="position:absolute;left:9912;top:1402;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">
                  <v:imagedata r:id="rId411" o:title=""/>
                </v:shape>
                <v:shape id="Freeform 444" o:spid="_x0000_s1231" style="position:absolute;left:9912;top:1402;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" path="m13,16l9,17,4,15,2,12,,8,2,3,6,1,11,r4,2l17,5r2,4l17,14r-4,2xe" filled="f" strokecolor="#1f1a17" strokeweight=".02122mm">
                  <v:path arrowok="t" o:connecttype="custom" o:connectlocs="13,1419;9,1420;4,1418;2,1415;0,1411;2,1406;6,1404;11,1403;15,1405;17,1408;19,1412;17,1417;13,1419" o:connectangles="0,0,0,0,0,0,0,0,0,0,0,0,0"/>
                </v:shape>
                <v:shape id="Picture 445" o:spid="_x0000_s1232" type="#_x0000_t75" style="position:absolute;left:9903;top:1411;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">
                  <v:imagedata r:id="rId412" o:title=""/>
                </v:shape>
                <v:shape id="Freeform 446" o:spid="_x0000_s1233" style="position:absolute;left:9903;top:1411;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" path="m13,16l8,17,3,16,2,12,,8,2,3,6,2,10,r5,2l17,6r2,4l17,14r-4,2xe" filled="f" strokecolor="#1f1a17" strokeweight=".02122mm">
                  <v:path arrowok="t" o:connecttype="custom" o:connectlocs="13,1428;8,1429;3,1428;2,1424;0,1420;2,1415;6,1414;10,1412;15,1414;17,1418;19,1422;17,1426;13,1428" o:connectangles="0,0,0,0,0,0,0,0,0,0,0,0,0"/>
                </v:shape>
                <v:shape id="Picture 447" o:spid="_x0000_s1234" type="#_x0000_t75" style="position:absolute;left:9920;top:1412;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">
                  <v:imagedata r:id="rId401" o:title=""/>
                </v:shape>
                <v:shape id="Freeform 448" o:spid="_x0000_s1235" style="position:absolute;left:9920;top:1412;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" path="m13,15l9,17,4,15,2,11,,8,2,3,6,2,11,r4,2l17,5r2,4l17,14r-4,1xe" filled="f" strokecolor="#1f1a17" strokeweight=".02122mm">
                  <v:path arrowok="t" o:connecttype="custom" o:connectlocs="13,1428;9,1430;4,1428;2,1424;0,1421;2,1416;6,1415;11,1413;15,1415;17,1418;19,1422;17,1427;13,1428" o:connectangles="0,0,0,0,0,0,0,0,0,0,0,0,0"/>
                </v:shape>
                <v:shape id="Picture 449" o:spid="_x0000_s1236" type="#_x0000_t75" style="position:absolute;left:9913;top:1419;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">
                  <v:imagedata r:id="rId413" o:title=""/>
                </v:shape>
                <v:shape id="Freeform 450" o:spid="_x0000_s1237" style="position:absolute;left:9913;top:1419;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" path="m12,15l8,17,3,15,2,12,,8,2,3,6,1,10,r5,1l17,5r2,4l17,13r-5,2xe" filled="f" strokecolor="#1f1a17" strokeweight=".02122mm">
                  <v:path arrowok="t" o:connecttype="custom" o:connectlocs="12,1435;8,1437;3,1435;2,1432;0,1428;2,1423;6,1421;10,1420;15,1421;17,1425;19,1429;17,1433;12,1435" o:connectangles="0,0,0,0,0,0,0,0,0,0,0,0,0"/>
                </v:shape>
                <v:shape id="Picture 451" o:spid="_x0000_s1238" type="#_x0000_t75" style="position:absolute;left:9924;top:148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">
                  <v:imagedata r:id="rId414" o:title=""/>
                </v:shape>
                <v:shape id="Freeform 452" o:spid="_x0000_s1239" style="position:absolute;left:9924;top:148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" path="m12,15l8,17,3,15,1,11,,7,1,3,5,1,10,r4,1l16,5r2,4l16,13r-4,2xe" filled="f" strokecolor="#1f1a17" strokeweight=".02122mm">
                  <v:path arrowok="t" o:connecttype="custom" o:connectlocs="12,1504;8,1506;3,1504;1,1500;0,1496;1,1492;5,1490;10,1489;14,1490;16,1494;18,1498;16,1502;12,1504" o:connectangles="0,0,0,0,0,0,0,0,0,0,0,0,0"/>
                </v:shape>
                <v:shape id="Picture 453" o:spid="_x0000_s1240" type="#_x0000_t75" style="position:absolute;left:9942;top:149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">
                  <v:imagedata r:id="rId415" o:title=""/>
                </v:shape>
                <v:shape id="Freeform 454" o:spid="_x0000_s1241" style="position:absolute;left:9942;top:149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" path="m12,15l9,17,4,15,2,11,,7,2,3,6,1,10,r5,1l17,5r2,4l17,13r-5,2xe" filled="f" strokecolor="#1f1a17" strokeweight=".02122mm">
                  <v:path arrowok="t" o:connecttype="custom" o:connectlocs="12,1507;9,1509;4,1507;2,1503;0,1499;2,1495;6,1493;10,1492;15,1493;17,1497;19,1501;17,1505;12,1507" o:connectangles="0,0,0,0,0,0,0,0,0,0,0,0,0"/>
                </v:shape>
                <v:shape id="Picture 455" o:spid="_x0000_s1242" type="#_x0000_t75" style="position:absolute;left:9935;top:1523;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">
                  <v:imagedata r:id="rId416" o:title=""/>
                </v:shape>
                <v:shape id="Freeform 456" o:spid="_x0000_s1243" style="position:absolute;left:9935;top:1523;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" path="m13,16l9,18,4,16,2,12,,8,2,3,6,2,10,r5,2l17,6r2,4l17,14r-4,2xe" filled="f" strokecolor="#1f1a17" strokeweight=".02122mm">
                  <v:path arrowok="t" o:connecttype="custom" o:connectlocs="13,1539;9,1541;4,1539;2,1535;0,1531;2,1526;6,1525;10,1523;15,1525;17,1529;19,1533;17,1537;13,1539" o:connectangles="0,0,0,0,0,0,0,0,0,0,0,0,0"/>
                </v:shape>
                <v:shape id="Picture 457" o:spid="_x0000_s1244" type="#_x0000_t75" style="position:absolute;left:9938;top:1538;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">
                  <v:imagedata r:id="rId417" o:title=""/>
                </v:shape>
                <v:shape id="Freeform 458" o:spid="_x0000_s1245" style="position:absolute;left:9938;top:1538;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" path="m13,15l9,17,4,15,2,11,,7,3,3,7,1,11,r4,1l17,5r2,4l17,13r-4,2xe" filled="f" strokecolor="#1f1a17" strokeweight=".02122mm">
                  <v:path arrowok="t" o:connecttype="custom" o:connectlocs="13,1554;9,1556;4,1554;2,1550;0,1546;3,1542;7,1540;11,1539;15,1540;17,1544;19,1548;17,1552;13,1554" o:connectangles="0,0,0,0,0,0,0,0,0,0,0,0,0"/>
                </v:shape>
                <v:shape id="Picture 459" o:spid="_x0000_s1246" type="#_x0000_t75" style="position:absolute;left:9949;top:1548;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">
                  <v:imagedata r:id="rId418" o:title=""/>
                </v:shape>
                <v:shape id="Freeform 460" o:spid="_x0000_s1247" style="position:absolute;left:9949;top:1548;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" path="m12,16l8,18,3,16,1,12,,8,2,4,5,2,10,r5,2l16,6r2,4l16,14r-4,2xe" filled="f" strokecolor="#1f1a17" strokeweight=".02122mm">
                  <v:path arrowok="t" o:connecttype="custom" o:connectlocs="12,1564;8,1566;3,1564;1,1560;0,1556;2,1552;5,1550;10,1548;15,1550;16,1554;18,1558;16,1562;12,1564" o:connectangles="0,0,0,0,0,0,0,0,0,0,0,0,0"/>
                </v:shape>
                <v:shape id="Picture 461" o:spid="_x0000_s1248" type="#_x0000_t75" style="position:absolute;left:9955;top:1560;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">
                  <v:imagedata r:id="rId419" o:title=""/>
                </v:shape>
                <v:shape id="Freeform 462" o:spid="_x0000_s1249" style="position:absolute;left:9955;top:1560;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" path="m13,15l9,17,4,15,2,11,,8,2,3,6,1,10,r5,2l17,5r2,4l17,13r-4,2xe" filled="f" strokecolor="#1f1a17" strokeweight=".02122mm">
                  <v:path arrowok="t" o:connecttype="custom" o:connectlocs="13,1576;9,1578;4,1576;2,1572;0,1569;2,1564;6,1562;10,1561;15,1563;17,1566;19,1570;17,1574;13,1576" o:connectangles="0,0,0,0,0,0,0,0,0,0,0,0,0"/>
                </v:shape>
                <v:shape id="Picture 463" o:spid="_x0000_s1250" type="#_x0000_t75" style="position:absolute;left:9945;top:1614;width:20;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">
                  <v:imagedata r:id="rId420" o:title=""/>
                </v:shape>
                <v:shape id="Freeform 464" o:spid="_x0000_s1251" style="position:absolute;left:9945;top:1614;width:20;height:18;visibility:visible;mso-wrap-style:square;v-text-anchor:top" coordsize="20,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" path="m12,16l8,17,3,16,2,12,,8,2,3,6,2,10,r5,2l17,6r2,4l17,14r-5,2xe" filled="f" strokecolor="#1f1a17" strokeweight=".02122mm">
                  <v:path arrowok="t" o:connecttype="custom" o:connectlocs="12,1630;8,1631;3,1630;2,1626;0,1622;2,1617;6,1616;10,1614;15,1616;17,1620;19,1624;17,1628;12,1630" o:connectangles="0,0,0,0,0,0,0,0,0,0,0,0,0"/>
                </v:shape>
                <v:shape id="Picture 465" o:spid="_x0000_s1252" type="#_x0000_t75" style="position:absolute;left:9951;top:162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">
                  <v:imagedata r:id="rId421" o:title=""/>
                </v:shape>
                <v:shape id="Freeform 466" o:spid="_x0000_s1253" style="position:absolute;left:9951;top:162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" path="m12,15l8,17,3,15,2,11,,7,2,3,6,1,10,r5,1l17,5r1,4l16,13r-4,2xe" filled="f" strokecolor="#1f1a17" strokeweight=".02122mm">
                  <v:path arrowok="t" o:connecttype="custom" o:connectlocs="12,1639;8,1641;3,1639;2,1635;0,1631;2,1627;6,1625;10,1624;15,1625;17,1629;18,1633;16,1637;12,1639" o:connectangles="0,0,0,0,0,0,0,0,0,0,0,0,0"/>
                </v:shape>
                <v:shape id="Picture 467" o:spid="_x0000_s1254" type="#_x0000_t75" style="position:absolute;left:9963;top:1613;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">
                  <v:imagedata r:id="rId422" o:title=""/>
                </v:shape>
                <v:shape id="Freeform 468" o:spid="_x0000_s1255" style="position:absolute;left:9963;top:1613;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" path="m12,16l8,17,4,16,2,12,,8,2,4,6,2,10,r5,2l17,6r2,4l17,14r-5,2xe" filled="f" strokecolor="#1f1a17" strokeweight=".02122mm">
                  <v:path arrowok="t" o:connecttype="custom" o:connectlocs="12,1629;8,1630;4,1629;2,1625;0,1621;2,1617;6,1615;10,1613;15,1615;17,1619;19,1623;17,1627;12,1629" o:connectangles="0,0,0,0,0,0,0,0,0,0,0,0,0"/>
                </v:shape>
                <v:shape id="Picture 469" o:spid="_x0000_s1256" type="#_x0000_t75" style="position:absolute;left:9925;top:1737;width:19;height: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">
                  <v:imagedata r:id="rId423" o:title=""/>
                </v:shape>
                <v:shape id="Freeform 470" o:spid="_x0000_s1257" style="position:absolute;left:9925;top:1737;width:19;height:18;visibility:visible;mso-wrap-style:square;v-text-anchor:top" coordsize="19,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" path="m13,15l9,17,4,15,2,11,,7,2,3,6,1,10,r5,1l17,5r2,4l17,14r-4,1xe" filled="f" strokecolor="#1f1a17" strokeweight=".02122mm">
                  <v:path arrowok="t" o:connecttype="custom" o:connectlocs="13,1753;9,1755;4,1753;2,1749;0,1745;2,1741;6,1739;10,1738;15,1739;17,1743;19,1747;17,1752;13,1753" o:connectangles="0,0,0,0,0,0,0,0,0,0,0,0,0"/>
                </v:shape>
                <v:shape id="Picture 471" o:spid="_x0000_s1258" type="#_x0000_t75" style="position:absolute;left:9925;top:1751;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">
                  <v:imagedata r:id="rId424" o:title=""/>
                </v:shape>
                <v:shape id="Freeform 472" o:spid="_x0000_s1259" style="position:absolute;left:9925;top:1751;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" path="m13,15l9,17,4,15,2,11,,8,2,3,6,2,10,r5,2l17,5r2,4l17,14r-4,1xe" filled="f" strokecolor="#1f1a17" strokeweight=".02122mm">
                  <v:path arrowok="t" o:connecttype="custom" o:connectlocs="13,1766;9,1768;4,1766;2,1762;0,1759;2,1754;6,1753;10,1751;15,1753;17,1756;19,1760;17,1765;13,1766" o:connectangles="0,0,0,0,0,0,0,0,0,0,0,0,0"/>
                </v:shape>
                <v:shape id="Picture 473" o:spid="_x0000_s1260" type="#_x0000_t75" style="position:absolute;left:9933;top:1756;width:19;height: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">
                  <v:imagedata r:id="rId425" o:title=""/>
                </v:shape>
                <v:shape id="Freeform 474" o:spid="_x0000_s1261" style="position:absolute;left:9933;top:1756;width:19;height:17;visibility:visible;mso-wrap-style:square;v-text-anchor:top" coordsize="19,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" path="m12,16l9,17,4,16,2,12,,8,2,4,6,2,10,r5,2l17,6r2,4l17,14r-5,2xe" filled="f" strokecolor="#1f1a17" strokeweight=".02122mm">
                  <v:path arrowok="t" o:connecttype="custom" o:connectlocs="12,1772;9,1773;4,1772;2,1768;0,1764;2,1760;6,1758;10,1756;15,1758;17,1762;19,1766;17,1770;12,1772" o:connectangles="0,0,0,0,0,0,0,0,0,0,0,0,0"/>
                </v:shape>
                <v:shape id="Freeform 475" o:spid="_x0000_s1262"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" path="m196,61l91,55,6,38,,34,1,30r,-3l91,6,196,r54,2l346,14r45,13l391,30r,4l301,55r-51,5l196,61xe" fillcolor="#c8b100" stroked="f">
                  <v:path arrowok="t" o:connecttype="custom" o:connectlocs="196,1040;91,1034;6,1017;0,1013;1,1009;1,1006;91,985;196,979;250,981;346,993;391,1006;391,1009;391,1013;301,1034;250,1039;196,1040" o:connectangles="0,0,0,0,0,0,0,0,0,0,0,0,0,0,0,0"/>
                </v:shape>
                <v:shape id="Freeform 476" o:spid="_x0000_s1263" style="position:absolute;left:9210;top:978;width:391;height:62;visibility:visible;mso-wrap-style:square;v-text-anchor:top" coordsize="391,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" path="m196,61l91,55,6,38,,34,1,30r,-3l91,6,196,r54,2l346,14r45,13l391,30r,4l301,55r-51,5l196,61e" filled="f" strokeweight=".02694mm">
                  <v:path arrowok="t" o:connecttype="custom" o:connectlocs="196,1040;91,1034;6,1017;0,1013;1,1009;1,1006;91,985;196,979;250,981;346,993;391,1006;391,1009;391,1013;301,1034;250,1039;196,1040" o:connectangles="0,0,0,0,0,0,0,0,0,0,0,0,0,0,0,0"/>
                </v:shape>
                <v:shape id="Picture 477" o:spid="_x0000_s1264" type="#_x0000_t75" style="position:absolute;left:9230;top:991;width:351;height: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">
                  <v:imagedata r:id="rId426" o:title=""/>
                </v:shape>
                <v:shape id="Picture 478" o:spid="_x0000_s1265" type="#_x0000_t75" style="position:absolute;left:9069;top:607;width:672;height:4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">
                  <v:imagedata r:id="rId427" o:title=""/>
                </v:shape>
                <v:shape id="Freeform 479" o:spid="_x0000_s1266"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" path="m656,382l593,353,535,328,476,307,407,290,332,274,264,252,208,227,130,166,86,122,41,71,,16,,13,1,8,3,,44,56r44,51l132,151r78,61l267,237r68,22l409,276r69,17l538,314r58,24l659,367r-3,15xe" fillcolor="#4f793d" stroked="f">
                  <v:path arrowok="t" o:connecttype="custom" o:connectlocs="656,2249;593,2220;535,2195;476,2174;407,2157;332,2141;264,2119;208,2094;130,2033;86,1989;41,1938;0,1883;0,1880;1,1875;3,1867;44,1923;88,1974;132,2018;210,2079;267,2104;335,2126;409,2143;478,2160;538,2181;596,2205;659,2234;656,2249" o:connectangles="0,0,0,0,0,0,0,0,0,0,0,0,0,0,0,0,0,0,0,0,0,0,0,0,0,0,0"/>
                </v:shape>
                <v:shape id="Freeform 480" o:spid="_x0000_s1267" style="position:absolute;left:8936;top:1866;width:660;height:382;visibility:visible;mso-wrap-style:square;v-text-anchor:top" coordsize="660,3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" path="m,16l41,71r45,51l130,166r78,61l264,252r68,22l407,290r69,17l535,328r58,25l656,382r3,-15l596,338,538,314,478,293,409,276,335,259,267,237,210,212,132,151,88,107,44,56,3,,1,8,,13r,3xe" filled="f" strokeweight=".02106mm">
                  <v:path arrowok="t" o:connecttype="custom" o:connectlocs="0,1883;41,1938;86,1989;130,2033;208,2094;264,2119;332,2141;407,2157;476,2174;535,2195;593,2220;656,2249;659,2234;596,2205;538,2181;478,2160;409,2143;335,2126;267,2104;210,2079;132,2018;88,1974;44,1923;3,1867;1,1875;0,1880;0,1883" o:connectangles="0,0,0,0,0,0,0,0,0,0,0,0,0,0,0,0,0,0,0,0,0,0,0,0,0,0,0"/>
                </v:shape>
                <v:shape id="Picture 481" o:spid="_x0000_s1268" type="#_x0000_t75" style="position:absolute;left:9141;top:1757;width:150;height:2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">
                  <v:imagedata r:id="rId428" o:title=""/>
                </v:shape>
                <v:shape id="Freeform 482" o:spid="_x0000_s1269" style="position:absolute;left:9141;top:1757;width:150;height:204;visibility:visible;mso-wrap-style:square;v-text-anchor:top" coordsize="150,2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" path="m10,204l149,7,140,,,197r10,7xe" filled="f" strokeweight=".00333mm">
                  <v:path arrowok="t" o:connecttype="custom" o:connectlocs="10,1961;149,1764;140,1757;0,1954;10,1961" o:connectangles="0,0,0,0,0"/>
                </v:shape>
                <v:shape id="Picture 483" o:spid="_x0000_s1270" type="#_x0000_t75" style="position:absolute;left:9398;top:1863;width:13;height: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">
                  <v:imagedata r:id="rId429" o:title=""/>
                </v:shape>
                <v:shape id="Freeform 484" o:spid="_x0000_s1271" style="position:absolute;left:9398;top:1863;width:13;height:195;visibility:visible;mso-wrap-style:square;v-text-anchor:top" coordsize="13,1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" path="m12,194l12,1,1,,,194r12,xe" filled="f" strokeweight=".00347mm">
                  <v:path arrowok="t" o:connecttype="custom" o:connectlocs="12,2058;12,1865;1,1864;0,2058;12,2058" o:connectangles="0,0,0,0,0"/>
                </v:shape>
                <v:shape id="Freeform 485" o:spid="_x0000_s1272" style="position:absolute;left:9005;top:1544;width:204;height:13;visibility:visible;mso-wrap-style:square;v-text-anchor:top" coordsize="204,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" path="m,12l203,11,203,,,,,12xe" filled="f" strokeweight=".00325mm">
                  <v:path arrowok="t" o:connecttype="custom" o:connectlocs="0,1557;203,1556;203,1545;0,1545;0,1557" o:connectangles="0,0,0,0,0"/>
                </v:shape>
                <v:shape id="Freeform 486" o:spid="_x0000_s1273" style="position:absolute;left:9006;top:1633;width:209;height:13;visibility:visible;mso-wrap-style:square;v-text-anchor:top" coordsize="209,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" path="m,12l209,11,209,,,,,12xe" filled="f" strokeweight=".00331mm">
                  <v:path arrowok="t" o:connecttype="custom" o:connectlocs="0,1646;209,1645;209,1634;0,1634;0,1646" o:connectangles="0,0,0,0,0"/>
                </v:shape>
                <v:shape id="Picture 487" o:spid="_x0000_s1274" type="#_x0000_t75" style="position:absolute;left:9093;top:1231;width:596;height:7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">
                  <v:imagedata r:id="rId430" o:title=""/>
                </v:shape>
                <v:shape id="AutoShape 488" o:spid="_x0000_s1275" style="position:absolute;left:9093;top:1231;width:596;height:727;visibility:visible;mso-wrap-style:square;v-text-anchor:top" coordsize="596,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" path="m114,451r39,73l204,580r59,36l326,630r61,-12l438,582r35,-56l491,457r,-77l470,299,430,226,379,170,320,134,258,120r-61,12l145,168r-35,55l92,292r1,78l114,451xm545,263r27,80l590,421r6,74l587,563r-27,59l513,671r-70,36l362,726r-73,l222,707,163,671,112,621,69,557,34,481,9,394,,311,8,235,29,167,64,109,110,62,167,28,246,4,313,r55,12l414,40r39,41l487,134r30,61l545,263xe" filled="f" strokeweight=".03369mm">
                  <v:path arrowok="t" o:connecttype="custom" o:connectlocs="114,1683;153,1756;204,1812;263,1848;326,1862;387,1850;438,1814;473,1758;491,1689;491,1612;470,1531;430,1458;379,1402;320,1366;258,1352;197,1364;145,1400;110,1455;92,1524;93,1602;114,1683;545,1495;572,1575;590,1653;596,1727;587,1795;560,1854;513,1903;443,1939;362,1958;289,1958;222,1939;163,1903;112,1853;69,1789;34,1713;9,1626;0,1543;8,1467;29,1399;64,1341;110,1294;167,1260;246,1236;313,1232;368,1244;414,1272;453,1313;487,1366;517,1427;545,1495" o:connectangles="0,0,0,0,0,0,0,0,0,0,0,0,0,0,0,0,0,0,0,0,0,0,0,0,0,0,0,0,0,0,0,0,0,0,0,0,0,0,0,0,0,0,0,0,0,0,0,0,0,0,0"/>
                </v:shape>
                <v:shape id="Picture 489" o:spid="_x0000_s1276" type="#_x0000_t75" style="position:absolute;left:9139;top:1229;width:577;height:7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">
                  <v:imagedata r:id="rId431" o:title=""/>
                </v:shape>
                <v:shape id="AutoShape 490" o:spid="_x0000_s1277" style="position:absolute;left:9139;top:1229;width:577;height:716;visibility:visible;mso-wrap-style:square;v-text-anchor:top" coordsize="57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" path="m543,249r24,81l576,410r-5,76l552,556r-32,61l476,665r-55,34l359,715r-63,-2l232,692,172,656,117,606,70,542,32,467,9,386,,305,5,229,24,159,56,99,99,50,154,16,216,r64,3l343,23r61,36l459,110r47,63l543,249xm112,437r39,73l203,566r59,36l324,616r61,-12l437,568r35,-56l490,443r-1,-78l468,285,429,212,378,156,319,120,256,106r-61,12l144,154r-36,55l91,278r,78l112,437xe" filled="f" strokeweight=".01683mm">
                  <v:path arrowok="t" o:connecttype="custom" o:connectlocs="543,1478;567,1559;576,1639;571,1715;552,1785;520,1846;476,1894;421,1928;359,1944;296,1942;232,1921;172,1885;117,1835;70,1771;32,1696;9,1615;0,1534;5,1458;24,1388;56,1328;99,1279;154,1245;216,1229;280,1232;343,1252;404,1288;459,1339;506,1402;543,1478;112,1666;151,1739;203,1795;262,1831;324,1845;385,1833;437,1797;472,1741;490,1672;489,1594;468,1514;429,1441;378,1385;319,1349;256,1335;195,1347;144,1383;108,1438;91,1507;91,1585;112,1666" o:connectangles="0,0,0,0,0,0,0,0,0,0,0,0,0,0,0,0,0,0,0,0,0,0,0,0,0,0,0,0,0,0,0,0,0,0,0,0,0,0,0,0,0,0,0,0,0,0,0,0,0,0"/>
                </v:shape>
                <v:shape id="Picture 491" o:spid="_x0000_s1278" type="#_x0000_t75" style="position:absolute;left:9294;top:1221;width:380;height:5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">
                  <v:imagedata r:id="rId432" o:title=""/>
                </v:shape>
                <v:shape id="Freeform 492" o:spid="_x0000_s1279" style="position:absolute;left:9294;top:1221;width:380;height:531;visibility:visible;mso-wrap-style:square;v-text-anchor:top" coordsize="380,5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" path="m370,l,521r7,10l380,8,370,xe" filled="f" strokeweight=".00547mm">
                  <v:path arrowok="t" o:connecttype="custom" o:connectlocs="370,1221;0,1742;7,1752;380,1229;370,1221" o:connectangles="0,0,0,0,0"/>
                </v:shape>
                <v:shape id="Picture 493" o:spid="_x0000_s1280" type="#_x0000_t75" style="position:absolute;left:9102;top:2141;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">
                  <v:imagedata r:id="rId433" o:title=""/>
                </v:shape>
                <v:shape id="Freeform 494" o:spid="_x0000_s1281" style="position:absolute;left:9102;top:2141;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" path="m120,l70,50,37,55,21,53,3,51,,100,21,99r20,l101,85,120,63,120,xe" filled="f" strokeweight=".02106mm">
                  <v:path arrowok="t" o:connecttype="custom" o:connectlocs="120,2142;70,2192;37,2197;21,2195;3,2193;0,2242;21,2241;41,2241;101,2227;120,2205;120,2142" o:connectangles="0,0,0,0,0,0,0,0,0,0,0"/>
                </v:shape>
                <v:shape id="Picture 495" o:spid="_x0000_s1282" type="#_x0000_t75" style="position:absolute;left:9172;top:2146;width:52;height: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">
                  <v:imagedata r:id="rId434" o:title=""/>
                </v:shape>
                <v:shape id="Freeform 496" o:spid="_x0000_s1283" style="position:absolute;left:9172;top:2146;width:52;height:59;visibility:visible;mso-wrap-style:square;v-text-anchor:top" coordsize="52,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" path="m1,7l11,17r7,-2l24,10r11,l44,11r,-7l43,r9,9l51,59,43,49,32,51r-3,2l15,59,10,58,,56,1,7xe" filled="f" strokeweight=".02106mm">
                  <v:path arrowok="t" o:connecttype="custom" o:connectlocs="1,2153;11,2163;18,2161;24,2156;35,2156;44,2157;44,2150;43,2146;52,2155;51,2205;43,2195;32,2197;29,2199;15,2205;10,2204;0,2202;1,2153" o:connectangles="0,0,0,0,0,0,0,0,0,0,0,0,0,0,0,0,0"/>
                </v:shape>
                <v:shape id="Picture 497" o:spid="_x0000_s1284" type="#_x0000_t75" style="position:absolute;left:9586;top:2144;width:121;height:1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">
                  <v:imagedata r:id="rId435" o:title=""/>
                </v:shape>
                <v:shape id="Freeform 498" o:spid="_x0000_s1285" style="position:absolute;left:9586;top:2144;width:121;height:101;visibility:visible;mso-wrap-style:square;v-text-anchor:top" coordsize="121,1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" path="m,l49,50r34,5l99,53r18,-1l120,101,99,100,79,99,19,85,,64,,xe" filled="f" strokeweight=".02106mm">
                  <v:path arrowok="t" o:connecttype="custom" o:connectlocs="0,2144;49,2194;83,2199;99,2197;117,2196;120,2245;99,2244;79,2243;19,2229;0,2208;0,2144" o:connectangles="0,0,0,0,0,0,0,0,0,0,0"/>
                </v:shape>
                <v:shape id="Picture 499" o:spid="_x0000_s1286" type="#_x0000_t75" style="position:absolute;left:9586;top:2148;width:53;height: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">
                  <v:imagedata r:id="rId436" o:title=""/>
                </v:shape>
                <v:shape id="Freeform 500" o:spid="_x0000_s1287" style="position:absolute;left:9586;top:2148;width:53;height:61;visibility:visible;mso-wrap-style:square;v-text-anchor:top" coordsize="5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" path="m51,7l41,17,34,15,28,10r-11,l8,11,8,4,9,,,8,1,59,9,49r11,1l23,52r14,7l42,60,52,59,51,7xe" filled="f" strokeweight=".02106mm">
                  <v:path arrowok="t" o:connecttype="custom" o:connectlocs="51,2156;41,2166;34,2164;28,2159;17,2159;8,2160;8,2153;9,2149;0,2157;1,2208;9,2198;20,2199;23,2201;37,2208;42,2209;52,2208;51,2156" o:connectangles="0,0,0,0,0,0,0,0,0,0,0,0,0,0,0,0,0"/>
                </v:shape>
                <v:shape id="Picture 501" o:spid="_x0000_s1288" type="#_x0000_t75" style="position:absolute;left:9171;top:2119;width:212;height: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">
                  <v:imagedata r:id="rId437" o:title=""/>
                </v:shape>
                <v:shape id="Freeform 502" o:spid="_x0000_s1289" style="position:absolute;left:9171;top:2119;width:212;height:83;visibility:visible;mso-wrap-style:square;v-text-anchor:top" coordsize="212,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" path="m211,l198,3,179,7r-18,3l148,12r-20,l113,12,98,13,79,16,59,17,41,18,22,22,1,34,,83,19,74,39,71,60,70r22,l104,70r22,-3l147,64r21,-1l178,62r12,-3l201,57r10,-1l211,xe" filled="f" strokeweight=".02106mm">
                  <v:path arrowok="t" o:connecttype="custom" o:connectlocs="211,2119;198,2122;179,2126;161,2129;148,2131;128,2131;113,2131;98,2132;79,2135;59,2136;41,2137;22,2141;1,2153;0,2202;19,2193;39,2190;60,2189;82,2189;104,2189;126,2186;147,2183;168,2182;178,2181;190,2178;201,2176;211,2175;211,2119" o:connectangles="0,0,0,0,0,0,0,0,0,0,0,0,0,0,0,0,0,0,0,0,0,0,0,0,0,0,0"/>
                </v:shape>
                <v:shape id="Picture 503" o:spid="_x0000_s1290" type="#_x0000_t75" style="position:absolute;left:9369;top:2110;width:66;height:7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">
                  <v:imagedata r:id="rId438" o:title=""/>
                </v:shape>
                <v:shape id="Freeform 504" o:spid="_x0000_s1291" style="position:absolute;left:9369;top:2110;width:66;height:77;visibility:visible;mso-wrap-style:square;v-text-anchor:top" coordsize="66,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" path="m26,l39,,54,,65,7r,10l65,58r,10l54,76r-15,l26,76r-15,l,68,,58,,17,,7,11,,26,xe" filled="f" strokeweight=".02106mm">
                  <v:path arrowok="t" o:connecttype="custom" o:connectlocs="26,2111;39,2111;54,2111;65,2118;65,2128;65,2169;65,2179;54,2187;39,2187;26,2187;11,2187;0,2179;0,2169;0,2128;0,2118;11,2111;26,2111" o:connectangles="0,0,0,0,0,0,0,0,0,0,0,0,0,0,0,0,0"/>
                </v:shape>
                <v:shape id="Picture 505" o:spid="_x0000_s1292" type="#_x0000_t75" style="position:absolute;left:9398;top:1116;width:13;height:71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">
                  <v:imagedata r:id="rId439" o:title=""/>
                </v:shape>
                <v:shape id="Freeform 506" o:spid="_x0000_s1293" style="position:absolute;left:9398;top:1116;width:13;height:718;visibility:visible;mso-wrap-style:square;v-text-anchor:top" coordsize="13,7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" path="m,l,714r11,4l12,,,xe" filled="f" strokeweight=".00564mm">
                  <v:path arrowok="t" o:connecttype="custom" o:connectlocs="0,1116;0,1830;11,1834;12,1116;0,1116" o:connectangles="0,0,0,0,0"/>
                </v:shape>
                <v:shape id="Picture 507" o:spid="_x0000_s1294" type="#_x0000_t75" style="position:absolute;left:9426;top:2122;width:212;height: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">
                  <v:imagedata r:id="rId440" o:title=""/>
                </v:shape>
                <v:shape id="Freeform 508" o:spid="_x0000_s1295" style="position:absolute;left:9426;top:2122;width:212;height:86;visibility:visible;mso-wrap-style:square;v-text-anchor:top" coordsize="212,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" path="m,l13,2,32,6r18,4l63,11r20,l98,11r15,1l132,15r20,2l170,17r19,5l210,34r1,52l192,76,172,71,151,70,129,69r-22,l85,67,64,64,43,63,33,61,21,59,10,56,,56,,xe" filled="f" strokeweight=".02106mm">
                  <v:path arrowok="t" o:connecttype="custom" o:connectlocs="0,2122;13,2124;32,2128;50,2132;63,2133;83,2133;98,2133;113,2134;132,2137;152,2139;170,2139;189,2144;210,2156;211,2208;192,2198;172,2193;151,2192;129,2191;107,2191;85,2189;64,2186;43,2185;33,2183;21,2181;10,2178;0,2178;0,2122" o:connectangles="0,0,0,0,0,0,0,0,0,0,0,0,0,0,0,0,0,0,0,0,0,0,0,0,0,0,0"/>
                </v:shape>
                <v:shape id="AutoShape 509" o:spid="_x0000_s1296" style="position:absolute;left:9228;top:1544;width:578;height:102;visibility:visible;mso-wrap-style:square;v-text-anchor:top" coordsize="578,1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" path="m,12l577,11,577,,,,,12xm16,101r561,-1l577,89,13,89r3,12xe" filled="f" strokeweight=".00544mm">
                  <v:path arrowok="t" o:connecttype="custom" o:connectlocs="0,1557;577,1556;577,1545;0,1545;0,1557;16,1646;577,1645;577,1634;13,1634;16,1646" o:connectangles="0,0,0,0,0,0,0,0,0,0"/>
                </v:shape>
                <v:shape id="Picture 510" o:spid="_x0000_s1297" type="#_x0000_t75" style="position:absolute;left:8904;top:1060;width:234;height:1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">
                  <v:imagedata r:id="rId441" o:title=""/>
                </v:shape>
                <v:shape id="Freeform 511" o:spid="_x0000_s1298" style="position:absolute;left:8904;top:1060;width:234;height:187;visibility:visible;mso-wrap-style:square;v-text-anchor:top" coordsize="234,1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" path="m,186r6,-1l13,184r4,-2l25,180r5,l35,178r7,-2l48,176r6,-1l59,174r6,-1l72,171r6,-2l85,169r5,-2l96,165r6,l107,161r5,-3l118,156r5,-3l128,151r6,-4l139,143r5,-4l148,136r5,-4l158,129r3,-5l165,120r6,-3l174,111r3,-4l181,102r5,-3l188,93r4,-5l195,83r3,-5l201,74r3,-5l207,63r3,-6l213,52r2,-5l217,41r2,-5l221,31r1,-8l226,18r,-3l228,10,233,r-7,3l224,4r-6,1l216,5,212,3r-9,2l199,6r-6,1l187,8r-6,2l177,12r-6,1l167,15r-7,1l155,19r-4,2l144,23r-4,2l134,28r-5,2l125,32r-6,4l115,38r-5,2l103,43r-5,2l96,49r-5,4l86,58r-5,3l76,65r-5,4l68,74r-5,4l59,83r-4,5l51,93r-4,4l44,103r-4,5l36,113r-3,6l30,124r-3,6l24,135r-4,7l19,145r-3,7l14,159r-4,5l8,169r-3,5l3,180,,186e" filled="f" strokeweight=".01683mm">
                  <v:path arrowok="t" o:connecttype="custom" o:connectlocs="6,1246;17,1243;30,1241;42,1237;54,1236;65,1234;78,1230;90,1228;102,1226;112,1219;123,1214;134,1208;144,1200;153,1193;161,1185;171,1178;177,1168;186,1160;192,1149;198,1139;204,1130;210,1118;215,1108;219,1097;222,1084;226,1076;228,1071;226,1064;218,1066;212,1064;199,1067;187,1069;177,1073;167,1076;155,1080;144,1084;134,1089;125,1093;115,1099;103,1104;96,1110;86,1119;76,1126;68,1135;59,1144;51,1154;44,1164;36,1174;30,1185;24,1196;19,1206;14,1220;8,1230;3,1241;0,1247" o:connectangles="0,0,0,0,0,0,0,0,0,0,0,0,0,0,0,0,0,0,0,0,0,0,0,0,0,0,0,0,0,0,0,0,0,0,0,0,0,0,0,0,0,0,0,0,0,0,0,0,0,0,0,0,0,0,0"/>
                </v:shape>
                <v:shape id="Freeform 512" o:spid="_x0000_s1299" style="position:absolute;left:8905;top:1072;width:217;height:175;visibility:visible;mso-wrap-style:square;v-text-anchor:top" coordsize="217,1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" path="m217,l165,41,108,84,52,129,,173r,1l,175r1,-1l49,133,105,88,163,43,217,xe" fillcolor="#8eaa33" stroked="f">
                  <v:path arrowok="t" o:connecttype="custom" o:connectlocs="217,1072;165,1113;108,1156;52,1201;0,1245;0,1246;0,1247;1,1246;49,1205;105,1160;163,1115;217,1072" o:connectangles="0,0,0,0,0,0,0,0,0,0,0,0"/>
                </v:shape>
                <v:shape id="Picture 513" o:spid="_x0000_s1300" type="#_x0000_t75" style="position:absolute;left:8863;top:1068;width:148;height: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">
                  <v:imagedata r:id="rId442" o:title=""/>
                </v:shape>
                <v:shape id="Freeform 514" o:spid="_x0000_s1301" style="position:absolute;left:8863;top:1068;width:148;height:261;visibility:visible;mso-wrap-style:square;v-text-anchor:top" coordsize="148,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" path="m,260r5,-4l11,253r4,-3l21,245r4,-2l30,239r5,-4l41,232r4,-3l50,226r6,-3l61,219r5,-4l72,213r4,-5l81,204r5,-2l90,196r3,-4l98,188r4,-5l105,179r4,-6l112,167r3,-5l118,158r3,-6l124,147r2,-6l128,136r4,-4l133,125r1,-5l136,114r3,-5l139,103r2,-6l142,91r1,-6l144,80r1,-5l146,68r,-7l147,56r,-6l147,44r,-6l146,33r-1,-8l146,20r-1,-4l145,11r1,l146,r-6,5l139,7r-5,3l132,11r-4,-1l120,16r-3,2l112,21r-6,4l102,28r-4,5l93,35r-3,4l84,42r-3,4l78,50r-6,4l69,58r-5,5l61,66r-3,4l54,76r-3,3l47,83r-5,6l38,93r-1,3l34,102r-2,7l28,113r-3,5l22,125r-2,5l18,136r-2,6l14,148r-2,6l10,160r-1,6l8,172r-3,7l6,185r-1,6l4,197r-1,7l2,211r,4l2,222r1,7l1,235r,6l,247r,6l,260e" filled="f" strokeweight=".01683mm">
                  <v:path arrowok="t" o:connecttype="custom" o:connectlocs="5,1325;15,1319;25,1312;35,1304;45,1298;56,1292;66,1284;76,1277;86,1271;93,1261;102,1252;109,1242;115,1231;121,1221;126,1210;132,1201;134,1189;139,1178;141,1166;143,1154;145,1144;146,1130;147,1119;147,1107;145,1094;145,1085;146,1080;140,1074;134,1079;128,1079;117,1087;106,1094;98,1102;90,1108;81,1115;72,1123;64,1132;58,1139;51,1148;42,1158;37,1165;32,1178;25,1187;20,1199;16,1211;12,1223;9,1235;5,1248;5,1260;3,1273;2,1284;3,1298;1,1310;0,1322;0,1329" o:connectangles="0,0,0,0,0,0,0,0,0,0,0,0,0,0,0,0,0,0,0,0,0,0,0,0,0,0,0,0,0,0,0,0,0,0,0,0,0,0,0,0,0,0,0,0,0,0,0,0,0,0,0,0,0,0,0"/>
                </v:shape>
                <v:shape id="Freeform 515" o:spid="_x0000_s1302" style="position:absolute;left:8864;top:1085;width:136;height:243;visibility:visible;mso-wrap-style:square;v-text-anchor:top" coordsize="13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" path="m136,l103,57,67,119,31,181,,241r,2l1,243r1,-1l31,186,66,123,102,60,136,xe" fillcolor="#8eaa33" stroked="f">
                  <v:path arrowok="t" o:connecttype="custom" o:connectlocs="136,1085;103,1142;67,1204;31,1266;0,1326;0,1328;1,1328;2,1327;31,1271;66,1208;102,1145;136,1085" o:connectangles="0,0,0,0,0,0,0,0,0,0,0,0"/>
                </v:shape>
                <v:shape id="Picture 516" o:spid="_x0000_s1303" type="#_x0000_t75" style="position:absolute;left:8872;top:1162;width:222;height: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">
                  <v:imagedata r:id="rId443" o:title=""/>
                </v:shape>
                <v:shape id="Freeform 517" o:spid="_x0000_s1304" style="position:absolute;left:8872;top:1162;width:222;height:201;visibility:visible;mso-wrap-style:square;v-text-anchor:top" coordsize="222,2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" path="m,200r6,-1l13,197r4,-2l24,193r6,-1l35,190r7,-2l48,187r5,-1l58,184r7,-1l71,181r6,-2l84,178r4,-3l95,173r6,l105,169r5,-3l116,163r5,-4l125,157r6,-4l136,148r5,-4l145,141r4,-4l154,133r3,-5l161,124r5,-3l169,114r3,-4l175,105r5,-4l182,96r3,-5l189,85r2,-5l194,75r3,-4l199,65r3,-7l204,54r2,-6l208,42r2,-5l211,32r1,-8l215,19r,-4l217,11r,-1l221,r-7,4l212,5r-5,1l205,7,201,4r-9,3l188,8r-6,2l176,11r-6,2l166,16r-6,1l156,20r-7,1l145,24r-5,2l134,28r-4,3l124,34r-5,2l115,39r-5,4l106,45r-5,3l95,51r-6,3l87,57r-4,5l78,67r-4,3l69,74r-5,5l61,84r-5,5l53,93r-4,6l45,104r-4,5l38,114r-3,6l31,125r-2,6l27,137r-3,5l21,148r-3,7l17,158r-3,7l13,172r-4,5l7,183r-3,5l3,194,,200e" filled="f" strokeweight=".01683mm">
                  <v:path arrowok="t" o:connecttype="custom" o:connectlocs="6,1361;17,1357;30,1354;42,1350;53,1348;65,1345;77,1341;88,1337;101,1335;110,1328;121,1321;131,1315;141,1306;149,1299;157,1290;166,1283;172,1272;180,1263;185,1253;191,1242;197,1233;202,1220;206,1210;210,1199;212,1186;215,1177;217,1172;214,1166;207,1168;201,1166;188,1170;176,1173;166,1178;156,1182;145,1186;134,1190;124,1196;115,1201;106,1207;95,1213;87,1219;78,1229;69,1236;61,1246;53,1255;45,1266;38,1276;31,1287;27,1299;21,1310;17,1320;13,1334;7,1345;3,1356;0,1362" o:connectangles="0,0,0,0,0,0,0,0,0,0,0,0,0,0,0,0,0,0,0,0,0,0,0,0,0,0,0,0,0,0,0,0,0,0,0,0,0,0,0,0,0,0,0,0,0,0,0,0,0,0,0,0,0,0,0"/>
                </v:shape>
                <v:shape id="Freeform 518" o:spid="_x0000_s1305" style="position:absolute;left:8873;top:1174;width:206;height:188;visibility:visible;mso-wrap-style:square;v-text-anchor:top" coordsize="206,1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" path="m206,l156,44,102,91,49,139,,186r,1l,188r1,-1l47,143,100,95,155,46,206,xe" fillcolor="#8eaa33" stroked="f">
                  <v:path arrowok="t" o:connecttype="custom" o:connectlocs="206,1174;156,1218;102,1265;49,1313;0,1360;0,1361;0,1362;1,1361;47,1317;100,1269;155,1220;206,1174" o:connectangles="0,0,0,0,0,0,0,0,0,0,0,0"/>
                </v:shape>
                <v:shape id="Picture 519" o:spid="_x0000_s1306" type="#_x0000_t75" style="position:absolute;left:8835;top:1111;width:107;height:2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">
                  <v:imagedata r:id="rId444" o:title=""/>
                </v:shape>
                <v:shape id="Freeform 520" o:spid="_x0000_s1307" style="position:absolute;left:8835;top:1111;width:107;height:295;visibility:visible;mso-wrap-style:square;v-text-anchor:top" coordsize="107,2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" path="m24,294r4,-6l32,283r2,-4l39,273r3,-4l45,264r4,-6l53,254r4,-5l60,245r5,-5l68,235r4,-6l77,225r1,-5l82,214r4,-4l88,204r1,-6l93,193r2,-6l97,182r1,-7l100,169r1,-6l102,158r1,-6l104,146r-1,-6l104,134r2,-5l104,122r1,-6l104,111r1,-6l104,99r-1,-6l102,87r-1,-6l100,76r,-5l98,64,96,57,95,52,93,47,91,41,89,36,87,31,83,24r,-6l80,16,79,11r,-1l76,,72,7r,2l68,13r-1,2l62,16r-5,7l54,27r-3,4l47,36r-3,5l42,46r-4,4l36,55r-4,5l30,65r-2,4l24,75r-1,5l20,86r-2,5l16,95r-2,7l13,105r-3,6l7,118r-3,5l5,127r-1,6l4,140r-2,5l1,152,,159r,5l,171r,5l,183r,7l,196r2,6l2,208r,7l5,221r1,6l7,233r2,6l10,247r1,3l13,257r3,6l17,269r1,7l20,281r2,6l24,294r,-1l24,294e" filled="f" strokeweight=".01683mm">
                  <v:path arrowok="t" o:connecttype="custom" o:connectlocs="28,1400;34,1391;42,1381;49,1370;57,1361;65,1352;72,1341;78,1332;86,1322;89,1310;95,1299;98,1287;101,1275;103,1264;103,1252;106,1241;105,1228;105,1217;103,1205;101,1193;100,1183;96,1169;93,1159;89,1148;83,1136;80,1128;79,1122;72,1119;68,1125;62,1128;54,1139;47,1148;42,1158;36,1167;30,1177;24,1187;20,1198;16,1207;13,1217;7,1230;5,1239;4,1252;1,1264;0,1276;0,1288;0,1302;2,1314;2,1327;6,1339;9,1351;11,1362;16,1375;18,1388;22,1399;24,1405" o:connectangles="0,0,0,0,0,0,0,0,0,0,0,0,0,0,0,0,0,0,0,0,0,0,0,0,0,0,0,0,0,0,0,0,0,0,0,0,0,0,0,0,0,0,0,0,0,0,0,0,0,0,0,0,0,0,0"/>
                </v:shape>
                <v:shape id="Freeform 521" o:spid="_x0000_s1308" style="position:absolute;left:8858;top:1130;width:49;height:274;visibility:visible;mso-wrap-style:square;v-text-anchor:top" coordsize="49,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" path="m49,l37,65,23,135,10,206,,273r1,1l2,273r9,-63l23,140,37,68,49,xe" fillcolor="#8eaa33" stroked="f">
                  <v:path arrowok="t" o:connecttype="custom" o:connectlocs="49,1130;37,1195;23,1265;10,1336;0,1403;1,1404;1,1404;2,1403;11,1340;23,1270;37,1198;49,1130" o:connectangles="0,0,0,0,0,0,0,0,0,0,0,0"/>
                </v:shape>
                <v:shape id="Picture 522" o:spid="_x0000_s1309" type="#_x0000_t75" style="position:absolute;left:8841;top:1235;width:176;height: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">
                  <v:imagedata r:id="rId445" o:title=""/>
                </v:shape>
                <v:shape id="Freeform 523" o:spid="_x0000_s1310" style="position:absolute;left:8841;top:1235;width:176;height:243;visibility:visible;mso-wrap-style:square;v-text-anchor:top" coordsize="176,2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" path="m,243r6,-4l13,236r3,-2l23,230r5,-2l33,225r6,-3l44,219r5,-2l54,215r6,-3l65,209r6,-4l78,203r4,-3l87,196r6,-2l97,189r4,-4l106,182r5,-5l114,174r5,-6l123,163r3,-5l130,155r3,-6l137,145r2,-6l142,134r4,-4l148,123r2,-5l152,113r4,-5l157,102r2,-6l161,90r2,-5l164,80r2,-5l167,68r2,-7l170,56r,-5l171,44r,-5l172,33r-1,-8l173,20r-1,-3l173,12r,-1l175,r-6,5l167,7r-5,2l160,10,156,9r-8,5l144,15r-5,3l133,21r-5,3l124,28r-5,2l115,33r-6,3l105,39r-4,3l96,46r-4,4l87,54r-4,3l80,61r-5,5l72,68r-5,4l62,77r-5,3l56,84r-4,6l49,96r-4,4l41,105r-3,6l36,116r-4,5l30,127r-3,6l24,139r-2,5l20,150r-2,6l15,162r,6l13,175r-2,6l10,187r-2,7l8,198r-1,7l7,212r-2,6l3,224r-1,5l2,235,,243r1,-1l,243e" filled="f" strokeweight=".01683mm">
                  <v:path arrowok="t" o:connecttype="custom" o:connectlocs="6,1474;16,1469;28,1463;39,1457;49,1452;60,1447;71,1440;82,1435;93,1429;101,1420;111,1412;119,1403;126,1393;133,1384;139,1374;146,1365;150,1353;156,1343;159,1331;163,1320;166,1310;169,1296;170,1286;171,1274;171,1260;172,1252;173,1246;169,1240;162,1244;156,1244;144,1250;133,1256;124,1263;115,1268;105,1274;96,1281;87,1289;80,1296;72,1303;62,1312;56,1319;49,1331;41,1340;36,1351;30,1362;24,1374;20,1385;15,1397;13,1410;10,1422;8,1433;7,1447;3,1459;2,1470;1,1477" o:connectangles="0,0,0,0,0,0,0,0,0,0,0,0,0,0,0,0,0,0,0,0,0,0,0,0,0,0,0,0,0,0,0,0,0,0,0,0,0,0,0,0,0,0,0,0,0,0,0,0,0,0,0,0,0,0,0"/>
                </v:shape>
                <v:shape id="Freeform 524" o:spid="_x0000_s1311" style="position:absolute;left:8841;top:1250;width:163;height:226;visibility:visible;mso-wrap-style:square;v-text-anchor:top" coordsize="163,2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" path="m162,l123,52,80,109,38,168,,224r,1l1,225,37,172,79,114,122,55,162,xe" fillcolor="#8eaa33" stroked="f">
                  <v:path arrowok="t" o:connecttype="custom" o:connectlocs="162,1251;123,1303;80,1360;38,1419;0,1475;0,1476;0,1476;1,1476;37,1423;79,1365;122,1306;162,1251" o:connectangles="0,0,0,0,0,0,0,0,0,0,0,0"/>
                </v:shape>
                <v:shape id="Picture 525" o:spid="_x0000_s1312" type="#_x0000_t75" style="position:absolute;left:8782;top:1224;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">
                  <v:imagedata r:id="rId446" o:title=""/>
                </v:shape>
                <v:shape id="Freeform 526" o:spid="_x0000_s1313" style="position:absolute;left:8782;top:1224;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" path="m54,299r3,-6l61,286r1,-4l65,275r2,-4l70,265r2,-6l75,253r2,-5l80,244r3,-6l85,232r3,-7l92,220r1,-5l95,209r3,-5l98,197r1,-5l101,186r1,-7l103,175r,-8l103,161r,-6l103,150r-1,-7l103,137r-3,-5l100,126r1,-6l98,114r-1,-5l95,103r,-6l92,92,90,86,88,80,86,75,84,70,82,65,79,59,76,52,74,48,71,43,68,37,65,33,62,28,56,22,55,17,52,15,50,10,44,,42,8r,2l39,15r,2l34,19r-3,8l29,31r-3,5l23,42r-2,5l21,53r-3,5l17,63r-3,5l13,74r-1,4l10,85,9,90,7,96r-1,5l6,106r-1,7l4,117r-1,6l2,130,,136r2,3l2,146r1,7l3,158r-1,7l3,171r2,6l6,183r1,6l8,195r2,7l11,208r3,6l16,219r1,7l21,231r2,6l25,243r3,5l31,255r2,4l37,265r4,5l43,276r3,6l48,287r3,5l54,299r1,-1l54,299e" filled="f" strokeweight=".01683mm">
                  <v:path arrowok="t" o:connecttype="custom" o:connectlocs="57,1517;62,1506;67,1495;72,1483;77,1472;83,1462;88,1449;93,1439;98,1428;99,1416;102,1403;103,1391;103,1379;102,1367;100,1356;101,1344;97,1333;95,1321;90,1310;86,1299;82,1289;76,1276;71,1267;65,1257;56,1246;52,1239;50,1234;42,1232;39,1239;34,1243;29,1255;23,1266;21,1277;17,1287;13,1298;10,1309;7,1320;6,1330;4,1341;2,1354;2,1363;3,1377;2,1389;5,1401;7,1413;10,1426;14,1438;17,1450;23,1461;28,1472;33,1483;41,1494;46,1506;51,1516;55,1522" o:connectangles="0,0,0,0,0,0,0,0,0,0,0,0,0,0,0,0,0,0,0,0,0,0,0,0,0,0,0,0,0,0,0,0,0,0,0,0,0,0,0,0,0,0,0,0,0,0,0,0,0,0,0,0,0,0,0"/>
                </v:shape>
                <v:shape id="Freeform 527" o:spid="_x0000_s1314" style="position:absolute;left:8826;top:1243;width:11;height:278;visibility:visible;mso-wrap-style:square;v-text-anchor:top" coordsize="11,2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" path="m,l2,66r1,71l5,209r5,68l10,278r1,l11,277,7,214,4,142,2,69,,xe" fillcolor="#8eaa33" stroked="f">
                  <v:path arrowok="t" o:connecttype="custom" o:connectlocs="0,1243;2,1309;3,1380;5,1452;10,1520;10,1521;11,1521;11,1520;7,1457;4,1385;2,1312;0,1243" o:connectangles="0,0,0,0,0,0,0,0,0,0,0,0"/>
                </v:shape>
                <v:shape id="Picture 528" o:spid="_x0000_s1315" type="#_x0000_t75" style="position:absolute;left:8832;top:1323;width:130;height: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">
                  <v:imagedata r:id="rId447" o:title=""/>
                </v:shape>
                <v:shape id="Freeform 529" o:spid="_x0000_s1316" style="position:absolute;left:8832;top:1323;width:130;height:274;visibility:visible;mso-wrap-style:square;v-text-anchor:top" coordsize="130,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" path="m2,274r5,-5l13,265r3,-3l22,257r4,-3l30,250r5,-5l40,242r5,-4l49,235r6,-3l59,227r5,-5l70,219r3,-4l78,210r5,-3l86,202r3,-5l93,192r4,-5l99,183r4,-6l106,171r2,-6l111,161r2,-6l116,149r,-6l119,138r3,-5l122,126r1,-5l124,115r3,-5l126,104r1,-6l128,91r,-5l128,81r1,-6l129,69r,-7l129,56r,-5l128,44r-1,-5l127,33r-3,-7l125,20r-2,-3l124,12,123,r-5,7l117,9r-5,2l111,13r-5,l99,19r-3,3l91,25r-5,4l82,33r-3,5l74,41r-3,4l66,49r-3,4l60,57r-5,5l52,66r-4,5l45,75r-3,4l39,85r-3,3l33,93r-5,6l24,103r,4l22,113r-2,7l17,125r-3,5l12,137r-2,5l9,148r-2,6l6,161r-2,6l3,173r,6l2,185,,192r1,6l1,205,,211r1,6l,225r,3l1,236r1,6l1,249r,6l1,260r1,6l2,274r1,-1l2,274e" filled="f" strokeweight=".01683mm">
                  <v:path arrowok="t" o:connecttype="custom" o:connectlocs="7,1592;16,1585;26,1577;35,1568;45,1561;55,1555;64,1545;73,1538;83,1530;89,1520;97,1510;103,1500;108,1488;113,1478;116,1466;122,1456;123,1444;127,1433;127,1421;128,1409;129,1398;129,1385;129,1374;127,1362;124,1349;123,1340;124,1335;118,1330;112,1334;106,1336;96,1345;86,1352;79,1361;71,1368;63,1376;55,1385;48,1394;42,1402;36,1411;28,1422;24,1430;20,1443;14,1453;10,1465;7,1477;4,1490;3,1502;0,1515;1,1528;1,1540;0,1551;2,1565;1,1578;2,1589;3,1596" o:connectangles="0,0,0,0,0,0,0,0,0,0,0,0,0,0,0,0,0,0,0,0,0,0,0,0,0,0,0,0,0,0,0,0,0,0,0,0,0,0,0,0,0,0,0,0,0,0,0,0,0,0,0,0,0,0,0"/>
                </v:shape>
                <v:shape id="Freeform 530" o:spid="_x0000_s1317" style="position:absolute;left:8834;top:1340;width:113;height:255;visibility:visible;mso-wrap-style:square;v-text-anchor:top" coordsize="113,2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" path="m112,l84,60,54,124,25,190,,253r,1l1,253,25,195,53,129,84,62,112,xe" fillcolor="#8eaa33" stroked="f">
                  <v:path arrowok="t" o:connecttype="custom" o:connectlocs="112,1341;84,1401;54,1465;25,1531;0,1594;0,1595;0,1595;1,1594;25,1536;53,1470;84,1403;112,1341" o:connectangles="0,0,0,0,0,0,0,0,0,0,0,0"/>
                </v:shape>
                <v:shape id="Picture 531" o:spid="_x0000_s1318" type="#_x0000_t75" style="position:absolute;left:8750;top:1351;width:112;height:2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">
                  <v:imagedata r:id="rId448" o:title=""/>
                </v:shape>
                <v:shape id="Freeform 532" o:spid="_x0000_s1319" style="position:absolute;left:8750;top:1351;width:112;height:290;visibility:visible;mso-wrap-style:square;v-text-anchor:top" coordsize="112,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" path="m88,290r1,-7l91,276r1,-4l93,265r2,-5l96,254r1,-7l99,241r1,-5l101,231r3,-7l104,218r1,-7l108,205r,-5l109,193r2,-5l110,182r-1,-6l110,170r-1,-7l109,158r-1,-7l107,145r-2,-6l104,134r-2,-6l102,122r-4,-5l97,111r-1,-6l92,100,90,95,87,90,86,84,82,79,79,74,75,69,73,64,69,60,67,55,63,50,58,44,55,40,51,36,47,31,43,27,39,24,32,19,30,14,26,13,24,9,23,8,16,r,8l16,10r-2,5l14,18r-4,2l9,29,7,33,6,39,4,45,3,51r1,5l2,62r,5l,73r1,5l,83r,7l,95r,7l,107r,5l1,119r,3l1,128r,8l1,142r2,3l5,151r3,7l8,163r1,6l12,176r2,5l16,187r3,5l21,198r3,6l27,210r3,5l34,220r3,7l41,231r4,5l48,241r4,5l56,252r3,3l64,261r5,4l72,270r4,5l79,280r5,4l88,290r,-1l88,290e" filled="f" strokeweight=".01683mm">
                  <v:path arrowok="t" o:connecttype="custom" o:connectlocs="89,1635;92,1624;95,1612;97,1599;100,1588;104,1576;105,1563;108,1552;111,1540;109,1528;109,1515;108,1503;105,1491;102,1480;98,1469;96,1457;90,1447;86,1436;79,1426;73,1416;67,1407;58,1396;51,1388;43,1379;32,1371;26,1365;23,1360;16,1360;14,1367;10,1372;7,1385;4,1397;4,1408;2,1419;1,1430;0,1442;0,1454;0,1464;1,1474;1,1488;3,1497;8,1510;9,1521;14,1533;19,1544;24,1556;30,1567;37,1579;45,1588;52,1598;59,1607;69,1617;76,1627;84,1636;88,1641" o:connectangles="0,0,0,0,0,0,0,0,0,0,0,0,0,0,0,0,0,0,0,0,0,0,0,0,0,0,0,0,0,0,0,0,0,0,0,0,0,0,0,0,0,0,0,0,0,0,0,0,0,0,0,0,0,0,0"/>
                </v:shape>
                <v:shape id="Freeform 533" o:spid="_x0000_s1320" style="position:absolute;left:8771;top:1370;width:69;height:270;visibility:visible;mso-wrap-style:square;v-text-anchor:top" coordsize="69,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" path="m,l15,64r16,69l48,203r19,65l67,269r1,l68,268,51,207,33,137,16,66,,xe" fillcolor="#8eaa33" stroked="f">
                  <v:path arrowok="t" o:connecttype="custom" o:connectlocs="0,1371;15,1435;31,1504;48,1574;67,1639;67,1640;68,1640;68,1639;51,1578;33,1508;16,1437;0,1371" o:connectangles="0,0,0,0,0,0,0,0,0,0,0,0"/>
                </v:shape>
                <v:shape id="Picture 534" o:spid="_x0000_s1321" type="#_x0000_t75" style="position:absolute;left:8831;top:1422;width:108;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">
                  <v:imagedata r:id="rId449" o:title=""/>
                </v:shape>
                <v:shape id="Freeform 535" o:spid="_x0000_s1322" style="position:absolute;left:8831;top:1422;width:108;height:293;visibility:visible;mso-wrap-style:square;v-text-anchor:top" coordsize="108,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" path="m20,293r4,-6l29,282r2,-4l36,272r3,-4l43,264r4,-6l51,254r3,-5l58,245r5,-4l66,235r4,-6l75,225r2,-5l81,215r4,-4l87,205r2,-5l92,194r2,-6l96,184r2,-7l100,170r1,-5l103,160r1,-7l105,148r,-6l106,136r2,-6l106,124r1,-6l106,113r2,-7l106,100r,-5l105,88r,-5l104,78r-1,-6l102,66r-2,-7l99,54,98,48,96,42,94,37,92,32,88,25r,-6l85,16r,-5l84,11,82,,78,7r-1,3l73,13r-1,2l67,16r-5,7l59,27r-4,4l51,36r-3,5l46,46r-4,4l40,54r-4,5l34,64r-3,5l28,74r-2,5l23,85r-3,5l19,94r-3,7l15,104r-3,5l9,116r-3,5l7,125r-1,7l5,139r-2,5l2,150r-1,7l1,162,,169r,6l,181r,7l,194r1,6l1,206r,7l3,219r2,6l5,231r2,7l8,245r1,3l11,256r3,6l14,268r1,6l17,280r2,6l20,293r,-1l20,293e" filled="f" strokeweight=".01683mm">
                  <v:path arrowok="t" o:connecttype="custom" o:connectlocs="24,1709;31,1700;39,1690;47,1680;54,1671;63,1663;70,1651;77,1642;85,1633;89,1622;94,1610;98,1599;101,1587;104,1575;105,1564;108,1552;107,1540;108,1528;106,1517;105,1505;103,1494;100,1481;98,1470;94,1459;88,1447;85,1438;84,1433;78,1429;73,1435;67,1438;59,1449;51,1458;46,1468;40,1476;34,1486;28,1496;23,1507;19,1516;15,1526;9,1538;7,1547;5,1561;2,1572;1,1584;0,1597;0,1610;1,1622;1,1635;5,1647;7,1660;9,1670;14,1684;15,1696;19,1708;20,1714" o:connectangles="0,0,0,0,0,0,0,0,0,0,0,0,0,0,0,0,0,0,0,0,0,0,0,0,0,0,0,0,0,0,0,0,0,0,0,0,0,0,0,0,0,0,0,0,0,0,0,0,0,0,0,0,0,0,0"/>
                </v:shape>
                <v:shape id="Freeform 536" o:spid="_x0000_s1323" style="position:absolute;left:8852;top:1440;width:58;height:273;visibility:visible;mso-wrap-style:square;v-text-anchor:top" coordsize="58,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" path="m57,l43,64,27,134,11,204,,271r,1l1,272r1,-1l12,209,27,138,43,67,57,xe" fillcolor="#8eaa33" stroked="f">
                  <v:path arrowok="t" o:connecttype="custom" o:connectlocs="57,1441;43,1505;27,1575;11,1645;0,1712;0,1713;1,1713;2,1712;12,1650;27,1579;43,1508;57,1441" o:connectangles="0,0,0,0,0,0,0,0,0,0,0,0"/>
                </v:shape>
                <v:shape id="Picture 537" o:spid="_x0000_s1324" type="#_x0000_t75" style="position:absolute;left:8733;top:1489;width:136;height:2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">
                  <v:imagedata r:id="rId450" o:title=""/>
                </v:shape>
                <v:shape id="Freeform 538" o:spid="_x0000_s1325" style="position:absolute;left:8733;top:1489;width:136;height:269;visibility:visible;mso-wrap-style:square;v-text-anchor:top" coordsize="13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" path="m133,269r,-7l134,255r-1,-5l133,243r1,-5l133,232r,-7l134,219r,-5l134,208r1,-6l134,195r,-7l135,182r-1,-5l134,170r1,-6l132,158r-1,-5l130,147r-2,-6l127,136r-3,-7l121,123r-2,-5l117,113r-3,-6l112,102r-5,-4l105,92r-2,-5l98,82,95,78,91,74,88,68,83,64,80,60,75,55,71,51,67,48,64,44,59,39,53,35,49,31,45,28,39,25,34,21,30,19,23,16,19,11r-3,l12,7r-1,l3,,4,8r1,2l4,15r,3l1,21r,9l1,35r,6l,47r1,6l2,58r,6l3,68,2,75r2,5l5,85r,7l7,96r1,7l9,108r1,5l13,119r1,4l15,129r2,7l17,142r3,3l23,150r4,6l29,161r2,6l35,173r3,5l42,183r3,5l49,193r4,5l57,203r4,5l66,212r4,6l75,221r5,4l84,230r5,3l95,239r2,2l104,245r5,3l114,253r4,4l123,261r5,3l133,269r,-1l133,269e" filled="f" strokeweight=".01683mm">
                  <v:path arrowok="t" o:connecttype="custom" o:connectlocs="133,1751;133,1739;134,1727;133,1714;134,1703;135,1691;134,1677;134,1666;135,1653;131,1642;128,1630;124,1618;119,1607;114,1596;107,1587;103,1576;95,1567;88,1557;80,1549;71,1540;64,1533;53,1524;45,1517;34,1510;23,1505;16,1500;11,1496;4,1497;4,1504;1,1510;1,1524;0,1536;2,1547;3,1557;4,1569;5,1581;8,1592;10,1602;14,1612;17,1625;20,1634;27,1645;31,1656;38,1667;45,1677;53,1687;61,1697;70,1707;80,1714;89,1722;97,1730;109,1737;118,1746;128,1753;133,1757" o:connectangles="0,0,0,0,0,0,0,0,0,0,0,0,0,0,0,0,0,0,0,0,0,0,0,0,0,0,0,0,0,0,0,0,0,0,0,0,0,0,0,0,0,0,0,0,0,0,0,0,0,0,0,0,0,0,0"/>
                </v:shape>
                <v:shape id="Freeform 539" o:spid="_x0000_s1326" style="position:absolute;left:8743;top:1506;width:123;height:250;visibility:visible;mso-wrap-style:square;v-text-anchor:top" coordsize="123,2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" path="m,l28,59r30,65l90,189r31,60l122,249r1,l123,248,93,192,62,128,30,61,,xe" fillcolor="#8eaa33" stroked="f">
                  <v:path arrowok="t" o:connecttype="custom" o:connectlocs="0,1507;28,1566;58,1631;90,1696;121,1756;122,1756;123,1756;123,1755;93,1699;62,1635;30,1568;0,1507" o:connectangles="0,0,0,0,0,0,0,0,0,0,0,0"/>
                </v:shape>
                <v:shape id="Picture 540" o:spid="_x0000_s1327" type="#_x0000_t75" style="position:absolute;left:8845;top:1527;width:103;height: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">
                  <v:imagedata r:id="rId451" o:title=""/>
                </v:shape>
                <v:shape id="Freeform 541" o:spid="_x0000_s1328" style="position:absolute;left:8845;top:1527;width:103;height:299;visibility:visible;mso-wrap-style:square;v-text-anchor:top" coordsize="103,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" path="m49,298r3,-6l56,286r1,-4l60,275r3,-4l65,265r3,-6l71,254r3,-5l76,244r4,-5l82,232r3,-6l89,221r1,-5l93,210r3,-5l96,198r1,-5l99,187r1,-7l101,176r1,-7l102,162r,-6l102,151r,-7l102,139r-2,-6l100,127r1,-6l98,115r-1,-5l96,104r,-6l93,92,92,87,90,81,88,76,86,71,85,65,82,59,79,53,77,48,74,43,71,37,68,33,65,28,60,22,59,17,56,15,54,10,49,,46,7r,3l43,14r-1,2l38,18r-4,8l32,30r-3,5l26,41r-2,5l23,52r-3,4l19,61r-3,6l15,72r-1,5l11,83r-1,5l9,95r-2,5l7,104r-1,7l5,115r-2,6l2,128,,134r1,3l2,144r1,7l2,156r,7l2,169r1,6l4,181r1,6l6,194r2,6l9,206r2,6l13,218r1,7l18,230r2,6l22,241r3,6l28,254r1,3l33,264r4,5l38,276r3,5l43,286r3,6l49,298e" filled="f" strokeweight=".01683mm">
                  <v:path arrowok="t" o:connecttype="custom" o:connectlocs="52,1820;57,1810;63,1799;68,1787;74,1777;80,1767;85,1754;90,1744;96,1733;97,1721;100,1708;102,1697;102,1684;102,1672;100,1661;101,1649;97,1638;96,1626;92,1615;88,1604;85,1593;79,1581;74,1571;68,1561;60,1550;56,1543;54,1538;46,1535;43,1542;38,1546;32,1558;26,1569;23,1580;19,1589;15,1600;11,1611;9,1623;7,1632;5,1643;2,1656;1,1665;3,1679;2,1691;3,1703;5,1715;8,1728;11,1740;14,1753;20,1764;25,1775;29,1785;37,1797;41,1809;46,1820;49,1826" o:connectangles="0,0,0,0,0,0,0,0,0,0,0,0,0,0,0,0,0,0,0,0,0,0,0,0,0,0,0,0,0,0,0,0,0,0,0,0,0,0,0,0,0,0,0,0,0,0,0,0,0,0,0,0,0,0,0"/>
                </v:shape>
                <v:shape id="Freeform 542" o:spid="_x0000_s1329" style="position:absolute;left:8890;top:1546;width:5;height:279;visibility:visible;mso-wrap-style:square;v-text-anchor:top" coordsize="5,2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" path="m2,l1,65,,137r,72l3,277r,1l4,278r,-2l2,213,1,141,2,68,2,xe" fillcolor="#8eaa33" stroked="f">
                  <v:path arrowok="t" o:connecttype="custom" o:connectlocs="2,1547;1,1612;0,1684;0,1756;3,1824;3,1825;4,1825;4,1823;2,1760;1,1688;2,1615;2,1547" o:connectangles="0,0,0,0,0,0,0,0,0,0,0,0"/>
                </v:shape>
                <v:shape id="Picture 543" o:spid="_x0000_s1330" type="#_x0000_t75" style="position:absolute;left:8733;top:1630;width:184;height:2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">
                  <v:imagedata r:id="rId452" o:title=""/>
                </v:shape>
                <v:shape id="Freeform 544" o:spid="_x0000_s1331" style="position:absolute;left:8733;top:1630;width:184;height:236;visibility:visible;mso-wrap-style:square;v-text-anchor:top" coordsize="184,2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" path="m184,236r-1,-7l182,222r-2,-4l178,210r,-5l177,200r-2,-7l174,187r-1,-6l172,176r,-6l170,163r-2,-6l168,150r-2,-5l164,139r,-6l160,128r-3,-5l155,117r-3,-6l150,107r-4,-6l142,96r-3,-5l136,87r-5,-5l128,77r-5,-3l119,69r-3,-5l110,61r-4,-4l102,53,98,49,93,46,88,42,83,39,78,36,74,33,69,30,63,27,57,23,53,21,48,19,41,16,36,14,31,13,23,11,19,7,15,8,11,5r-1,l,,3,8r2,2l5,15r1,2l3,21r2,9l6,34r1,6l8,46r2,6l12,57r1,5l15,66r1,7l18,78r2,5l22,89r3,4l27,100r2,4l31,108r4,6l37,118r2,5l42,130r2,6l47,138r5,5l57,148r2,4l63,158r5,5l72,166r5,5l81,174r5,5l91,183r5,4l101,191r5,3l111,199r6,2l123,204r5,3l133,210r7,4l143,216r7,3l156,221r6,3l167,227r5,3l178,232r6,4l184,235r,1e" filled="f" strokeweight=".01683mm">
                  <v:path arrowok="t" o:connecttype="custom" o:connectlocs="183,1859;180,1848;178,1835;175,1823;173,1811;172,1800;168,1787;166,1775;164,1763;157,1753;152,1741;146,1731;139,1721;131,1712;123,1704;116,1694;106,1687;98,1679;88,1672;78,1666;69,1660;57,1653;48,1649;36,1644;23,1641;15,1638;10,1635;3,1638;5,1645;3,1651;6,1664;8,1676;12,1687;15,1696;18,1708;22,1719;27,1730;31,1738;37,1748;42,1760;47,1768;57,1778;63,1788;72,1796;81,1804;91,1813;101,1821;111,1829;123,1834;133,1840;143,1846;156,1851;167,1857;178,1862;184,1865" o:connectangles="0,0,0,0,0,0,0,0,0,0,0,0,0,0,0,0,0,0,0,0,0,0,0,0,0,0,0,0,0,0,0,0,0,0,0,0,0,0,0,0,0,0,0,0,0,0,0,0,0,0,0,0,0,0,0"/>
                </v:shape>
                <v:shape id="Freeform 545" o:spid="_x0000_s1332" style="position:absolute;left:8744;top:1645;width:172;height:219;visibility:visible;mso-wrap-style:square;v-text-anchor:top" coordsize="172,21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" path="m,l39,53r43,57l126,167r44,52l171,219r,-1l130,169,86,113,42,54,,xe" fillcolor="#8eaa33" stroked="f">
                  <v:path arrowok="t" o:connecttype="custom" o:connectlocs="0,1645;39,1698;82,1755;126,1812;170,1864;171,1864;171,1864;171,1863;130,1814;86,1758;42,1699;0,1645" o:connectangles="0,0,0,0,0,0,0,0,0,0,0,0"/>
                </v:shape>
                <v:shape id="Picture 546" o:spid="_x0000_s1333" type="#_x0000_t75" style="position:absolute;left:8876;top:1634;width:109;height:2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">
                  <v:imagedata r:id="rId453" o:title=""/>
                </v:shape>
                <v:shape id="Freeform 547" o:spid="_x0000_s1334" style="position:absolute;left:8876;top:1634;width:109;height:293;visibility:visible;mso-wrap-style:square;v-text-anchor:top" coordsize="109,2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" path="m83,292r1,-7l87,278r,-4l88,267r2,-5l92,256r1,-7l95,244r1,-6l98,233r2,-6l101,220r2,-6l106,208r-1,-5l107,196r2,-6l108,184r,-5l108,172r,-6l108,161r-1,-7l106,148r-1,-6l104,137r-2,-7l102,125r-4,-6l97,114r,-6l93,102,91,97,88,92,87,86,83,81,80,76,77,70,74,66,71,61,69,56,65,51,61,45,58,41,54,37,50,32,46,28,42,24,36,19,33,14,30,13,27,9r,-1l20,,19,8r1,2l18,15r-1,2l13,20r-2,9l10,33,9,38,7,45,6,50r,6l4,61r,5l2,72r,6l2,83,1,89r,5l1,101,,106r1,5l1,118r,4l1,128r,7l,141r2,3l4,150r3,7l7,162r1,7l10,175r2,6l14,187r3,5l19,198r3,6l24,210r3,5l30,221r3,6l37,231r4,6l44,242r4,5l52,253r3,3l59,262r5,4l67,272r4,5l74,281r4,5l83,292r,-1l83,292e" filled="f" strokeweight=".01683mm">
                  <v:path arrowok="t" o:connecttype="custom" o:connectlocs="84,1920;87,1909;90,1897;93,1884;96,1873;100,1862;103,1849;105,1838;109,1825;108,1814;108,1801;107,1789;105,1777;102,1765;98,1754;97,1743;91,1732;87,1721;80,1711;74,1701;69,1691;61,1680;54,1672;46,1663;36,1654;30,1648;27,1643;19,1643;18,1650;13,1655;10,1668;7,1680;6,1691;4,1701;2,1713;1,1724;1,1736;1,1746;1,1757;1,1770;2,1779;7,1792;8,1804;12,1816;17,1827;22,1839;27,1850;33,1862;41,1872;48,1882;55,1891;64,1901;71,1912;78,1921;83,1926" o:connectangles="0,0,0,0,0,0,0,0,0,0,0,0,0,0,0,0,0,0,0,0,0,0,0,0,0,0,0,0,0,0,0,0,0,0,0,0,0,0,0,0,0,0,0,0,0,0,0,0,0,0,0,0,0,0,0"/>
                </v:shape>
                <v:shape id="Freeform 548" o:spid="_x0000_s1335" style="position:absolute;left:8899;top:1653;width:60;height:272;visibility:visible;mso-wrap-style:square;v-text-anchor:top" coordsize="60,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" path="m,l13,65r14,70l42,206r16,65l59,272r1,l60,271,44,209,29,139,15,67,,xe" fillcolor="#8eaa33" stroked="f">
                  <v:path arrowok="t" o:connecttype="custom" o:connectlocs="0,1653;13,1718;27,1788;42,1859;58,1924;59,1925;60,1925;60,1924;44,1862;29,1792;15,1720;0,1653" o:connectangles="0,0,0,0,0,0,0,0,0,0,0,0"/>
                </v:shape>
                <v:shape id="Picture 549" o:spid="_x0000_s1336" type="#_x0000_t75" style="position:absolute;left:8760;top:1768;width:229;height:1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">
                  <v:imagedata r:id="rId454" o:title=""/>
                </v:shape>
                <v:shape id="Freeform 550" o:spid="_x0000_s1337" style="position:absolute;left:8760;top:1768;width:229;height:193;visibility:visible;mso-wrap-style:square;v-text-anchor:top" coordsize="229,1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" path="m229,192r-3,-5l224,180r-2,-4l218,169r-1,-5l214,159r-3,-6l209,147r-2,-5l205,137r-2,-7l200,125r-3,-6l196,112r-4,-4l190,102r-2,-6l183,92r-3,-4l176,82r-4,-4l169,74r-5,-5l159,64r-4,-4l151,57r-5,-4l141,49r-5,-2l131,43r-4,-5l121,37r-5,-3l111,31r-5,-4l100,26,95,23,89,21,84,19,79,17,74,15,68,13,61,11,56,10,51,9,44,8,38,7,33,6r-8,l20,4r-3,l12,3r-1,l,,5,7,7,9r1,4l9,16,8,20r4,8l13,32r2,6l17,44r3,5l24,53r1,6l29,62r2,7l34,73r3,4l40,83r4,3l47,92r3,4l53,100r5,5l61,108r3,5l69,119r3,5l75,125r5,4l86,133r4,4l95,141r5,4l105,148r6,3l116,154r6,4l127,161r5,3l139,166r5,2l150,172r6,l162,174r6,3l174,178r8,3l185,181r7,2l199,183r6,3l211,188r5,2l222,191r7,1e" filled="f" strokeweight=".01683mm">
                  <v:path arrowok="t" o:connecttype="custom" o:connectlocs="226,1955;222,1944;217,1932;211,1921;207,1910;203,1898;197,1887;192,1876;188,1864;180,1856;172,1846;164,1837;155,1828;146,1821;136,1815;127,1806;116,1802;106,1795;95,1791;84,1787;74,1783;61,1779;51,1777;38,1775;25,1774;17,1772;11,1771;5,1775;8,1781;8,1788;13,1800;17,1812;24,1821;29,1830;34,1841;40,1851;47,1860;53,1868;61,1876;69,1887;75,1893;86,1901;95,1909;105,1916;116,1922;127,1929;139,1934;150,1940;162,1942;174,1946;185,1949;199,1951;211,1956;222,1959;229,1960" o:connectangles="0,0,0,0,0,0,0,0,0,0,0,0,0,0,0,0,0,0,0,0,0,0,0,0,0,0,0,0,0,0,0,0,0,0,0,0,0,0,0,0,0,0,0,0,0,0,0,0,0,0,0,0,0,0,0"/>
                </v:shape>
                <v:shape id="Freeform 551" o:spid="_x0000_s1338" style="position:absolute;left:8774;top:1780;width:214;height:179;visibility:visible;mso-wrap-style:square;v-text-anchor:top" coordsize="214,1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" path="m,l50,43r53,47l158,137r54,41l213,179r,-1l213,177,163,138,108,92,52,44,,xe" fillcolor="#8eaa33" stroked="f">
                  <v:path arrowok="t" o:connecttype="custom" o:connectlocs="0,1781;50,1824;103,1871;158,1918;212,1959;213,1960;213,1959;213,1958;163,1919;108,1873;52,1825;0,1781" o:connectangles="0,0,0,0,0,0,0,0,0,0,0,0"/>
                </v:shape>
                <v:shape id="Picture 552" o:spid="_x0000_s1339" type="#_x0000_t75" style="position:absolute;left:8916;top:1738;width:131;height:2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">
                  <v:imagedata r:id="rId315" o:title=""/>
                </v:shape>
                <v:shape id="Freeform 553" o:spid="_x0000_s1340" style="position:absolute;left:8916;top:1738;width:131;height:273;visibility:visible;mso-wrap-style:square;v-text-anchor:top" coordsize="131,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" path="m126,273r,-7l127,259r-1,-5l126,247r1,-5l127,236r,-7l128,223r,-6l128,212r1,-6l129,199r,-7l131,186r-2,-5l129,174r1,-6l128,162r-2,-5l126,151r-2,-7l123,140r-2,-7l118,127r-2,-6l114,116r-3,-5l109,105r-4,-4l103,95r-2,-5l96,85,93,81,90,76,87,70,82,67,78,62,74,57,71,53,67,50,63,45,58,41,53,36,49,33,45,29,39,25,35,22,30,19,23,16,20,12,16,11,12,7,3,,4,8r1,2l4,15r1,3l1,21r,9l1,34,,40r,7l,52r1,6l,63r2,5l1,75r1,5l3,85r,7l5,96r1,7l6,108r2,5l10,119r1,4l11,129r2,7l14,142r2,3l19,151r4,6l25,162r2,6l30,174r4,5l37,184r3,5l44,194r4,6l51,205r5,4l60,214r4,5l69,223r4,4l78,232r4,4l88,241r3,2l97,248r5,3l106,256r5,5l115,264r5,4l126,273r-1,-1l126,273e" filled="f" strokeweight=".01683mm">
                  <v:path arrowok="t" o:connecttype="custom" o:connectlocs="126,2005;126,1993;127,1981;127,1968;128,1956;129,1945;129,1931;129,1920;130,1907;126,1896;124,1883;121,1872;116,1860;111,1850;105,1840;101,1829;93,1820;87,1809;78,1801;71,1792;63,1784;53,1775;45,1768;35,1761;23,1755;16,1750;12,1746;4,1747;4,1754;1,1760;1,1773;0,1786;1,1797;2,1807;2,1819;3,1831;6,1842;8,1852;11,1862;13,1875;16,1884;23,1896;27,1907;34,1918;40,1928;48,1939;56,1948;64,1958;73,1966;82,1975;91,1982;102,1990;111,2000;120,2007;125,2011" o:connectangles="0,0,0,0,0,0,0,0,0,0,0,0,0,0,0,0,0,0,0,0,0,0,0,0,0,0,0,0,0,0,0,0,0,0,0,0,0,0,0,0,0,0,0,0,0,0,0,0,0,0,0,0,0,0,0"/>
                </v:shape>
                <v:shape id="Freeform 554" o:spid="_x0000_s1341" style="position:absolute;left:8927;top:1756;width:115;height:254;visibility:visible;mso-wrap-style:square;v-text-anchor:top" coordsize="115,2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" path="m,l26,60r28,66l83,192r30,60l114,253r,-1l86,195,57,129,27,62,,xe" fillcolor="#8eaa33" stroked="f">
                  <v:path arrowok="t" o:connecttype="custom" o:connectlocs="0,1757;26,1817;54,1883;83,1949;113,2009;114,2010;114,2010;114,2009;86,1952;57,1886;27,1819;0,1757" o:connectangles="0,0,0,0,0,0,0,0,0,0,0,0"/>
                </v:shape>
                <v:shape id="Picture 555" o:spid="_x0000_s1342" type="#_x0000_t75" style="position:absolute;left:8815;top:1895;width:264;height:1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">
                  <v:imagedata r:id="rId314" o:title=""/>
                </v:shape>
                <v:shape id="Freeform 556" o:spid="_x0000_s1343" style="position:absolute;left:8815;top:1895;width:264;height:143;visibility:visible;mso-wrap-style:square;v-text-anchor:top" coordsize="264,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" path="m263,142r-3,-5l256,131r-4,-4l248,122r-3,-5l242,112r-5,-5l234,102r-3,-5l228,93r-3,-6l221,82r-4,-5l214,71r-4,-4l206,62r-3,-5l198,54r-5,-4l189,46r-6,-4l180,39r-6,-4l168,32r-5,-3l159,26r-6,-3l148,20r-6,-1l136,16r-4,-3l125,12r-5,-1l114,9,109,6r-6,l97,5,91,4,85,3,80,2,75,1r-7,l61,,56,,50,,44,,38,,33,1,25,2,20,1,16,3,11,2,,2,5,7,8,9r2,4l11,15r,5l16,27r3,4l22,35r3,6l29,45r5,4l36,54r4,2l44,62r4,4l51,69r5,5l60,77r5,5l68,85r4,3l78,92r3,3l85,99r6,4l95,108r4,l105,111r6,3l116,117r5,3l128,123r5,1l139,127r5,1l151,131r6,1l163,134r6,1l175,136r7,2l188,138r6,l200,139r7,1l214,141r4,l226,141r6,-1l238,141r6,1l250,142r6,l263,142e" filled="f" strokeweight=".01683mm">
                  <v:path arrowok="t" o:connecttype="custom" o:connectlocs="260,2033;252,2023;245,2013;237,2003;231,1993;225,1983;217,1973;210,1963;203,1953;193,1946;183,1938;174,1931;163,1925;153,1919;142,1915;132,1909;120,1907;109,1902;97,1901;85,1899;75,1897;61,1896;50,1896;38,1896;25,1898;16,1899;11,1898;5,1903;10,1909;11,1916;19,1927;25,1937;34,1945;40,1952;48,1962;56,1970;65,1978;72,1984;81,1991;91,1999;99,2004;111,2010;121,2016;133,2020;144,2024;157,2028;169,2031;182,2034;194,2034;207,2036;218,2037;232,2036;244,2038;256,2038;263,2038" o:connectangles="0,0,0,0,0,0,0,0,0,0,0,0,0,0,0,0,0,0,0,0,0,0,0,0,0,0,0,0,0,0,0,0,0,0,0,0,0,0,0,0,0,0,0,0,0,0,0,0,0,0,0,0,0,0,0"/>
                </v:shape>
                <v:shape id="Freeform 557" o:spid="_x0000_s1344" style="position:absolute;left:8832;top:1907;width:246;height:131;visibility:visible;mso-wrap-style:square;v-text-anchor:top" coordsize="246,1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" path="m,l58,32r62,35l184,101r61,30l246,131r,-1l245,129,188,102,125,68,61,33,,xe" fillcolor="#8eaa33" stroked="f">
                  <v:path arrowok="t" o:connecttype="custom" o:connectlocs="0,1907;58,1939;120,1974;184,2008;245,2038;246,2038;246,2037;245,2036;188,2009;125,1975;61,1940;0,1907" o:connectangles="0,0,0,0,0,0,0,0,0,0,0,0"/>
                </v:shape>
                <w10:wrap type="topAndBottom" anchorx="margin"/>
              </v:group>
            </w:pict>
          </mc:Fallback>
        </mc:AlternateContent>
      </w:r>
    </w:p>
    <w:p w14:paraId="7EB22438" w14:textId="77777777" w:rsidR="00960633" w:rsidRDefault="00960633" w:rsidP="00960633">
      <w:pPr>
        <w:pStyle w:val="Textoindependiente"/>
        <w:rPr>
          <w:rFonts w:ascii="Garamond"/>
          <w:b w:val="0"/>
          <w:sz w:val="20"/>
        </w:rPr>
      </w:pPr>
    </w:p>
    <w:p w14:paraId="1324631F" w14:textId="77777777" w:rsidR="00960633" w:rsidRDefault="00960633" w:rsidP="00960633">
      <w:pPr>
        <w:pStyle w:val="Textoindependiente"/>
        <w:rPr>
          <w:rFonts w:ascii="Garamond"/>
          <w:b w:val="0"/>
          <w:sz w:val="20"/>
        </w:rPr>
      </w:pPr>
    </w:p>
    <w:p w14:paraId="75FB4997" w14:textId="77777777" w:rsidR="00960633" w:rsidRDefault="00960633" w:rsidP="00960633">
      <w:pPr>
        <w:pStyle w:val="Textoindependiente"/>
        <w:rPr>
          <w:rFonts w:ascii="Garamond"/>
          <w:b w:val="0"/>
          <w:sz w:val="20"/>
        </w:rPr>
      </w:pPr>
    </w:p>
    <w:p w14:paraId="444321F0" w14:textId="77777777" w:rsidR="00960633" w:rsidRDefault="00960633" w:rsidP="00960633">
      <w:pPr>
        <w:pStyle w:val="Textoindependiente"/>
        <w:rPr>
          <w:rFonts w:ascii="Garamond"/>
          <w:b w:val="0"/>
          <w:sz w:val="20"/>
        </w:rPr>
      </w:pPr>
    </w:p>
    <w:p w14:paraId="5E79C63C" w14:textId="77777777" w:rsidR="00960633" w:rsidRDefault="00960633" w:rsidP="00960633">
      <w:pPr>
        <w:pStyle w:val="Textoindependiente"/>
        <w:rPr>
          <w:rFonts w:ascii="Garamond"/>
          <w:b w:val="0"/>
          <w:sz w:val="20"/>
        </w:rPr>
      </w:pPr>
    </w:p>
    <w:p w14:paraId="244824A7" w14:textId="77777777" w:rsidR="00960633" w:rsidRDefault="00960633" w:rsidP="00960633">
      <w:pPr>
        <w:pStyle w:val="Textoindependiente"/>
        <w:rPr>
          <w:rFonts w:ascii="Garamond"/>
          <w:b w:val="0"/>
          <w:sz w:val="20"/>
        </w:rPr>
      </w:pPr>
    </w:p>
    <w:p w14:paraId="7EB2E093" w14:textId="77777777" w:rsidR="00960633" w:rsidRDefault="00960633" w:rsidP="00960633">
      <w:pPr>
        <w:pStyle w:val="Textoindependiente"/>
        <w:rPr>
          <w:rFonts w:ascii="Garamond"/>
          <w:b w:val="0"/>
          <w:sz w:val="20"/>
        </w:rPr>
      </w:pPr>
    </w:p>
    <w:p w14:paraId="2F5E534D" w14:textId="77777777" w:rsidR="00960633" w:rsidRDefault="00960633" w:rsidP="00960633">
      <w:pPr>
        <w:pStyle w:val="Textoindependiente"/>
        <w:rPr>
          <w:rFonts w:ascii="Garamond"/>
          <w:b w:val="0"/>
          <w:sz w:val="20"/>
        </w:rPr>
      </w:pPr>
    </w:p>
    <w:p w14:paraId="50AE7A07" w14:textId="77777777" w:rsidR="00960633" w:rsidRDefault="00960633" w:rsidP="00960633">
      <w:pPr>
        <w:pStyle w:val="Textoindependiente"/>
        <w:rPr>
          <w:rFonts w:ascii="Garamond"/>
          <w:b w:val="0"/>
          <w:sz w:val="20"/>
        </w:rPr>
      </w:pPr>
    </w:p>
    <w:p w14:paraId="508C3C34" w14:textId="77777777" w:rsidR="00960633" w:rsidRDefault="00960633" w:rsidP="00960633">
      <w:pPr>
        <w:pStyle w:val="Textoindependiente"/>
        <w:spacing w:before="5"/>
        <w:rPr>
          <w:rFonts w:ascii="Garamond"/>
          <w:b w:val="0"/>
          <w:sz w:val="20"/>
        </w:rPr>
      </w:pPr>
    </w:p>
    <w:p w14:paraId="2EEE72AE" w14:textId="6A72B862"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Presentado por </w:t>
      </w:r>
      <w:r w:rsidR="007469E9" w:rsidRPr="007469E9">
        <w:rPr>
          <w:rFonts w:ascii="PMingLiU" w:eastAsia="Georgia" w:hAnsi="Georgia" w:cs="Georgia"/>
          <w:w w:val="105"/>
          <w:sz w:val="34"/>
        </w:rPr>
        <w:t>Manuel C. Le</w:t>
      </w:r>
      <w:r w:rsidR="007469E9" w:rsidRPr="007469E9">
        <w:rPr>
          <w:rFonts w:ascii="PMingLiU" w:eastAsia="Georgia" w:hAnsi="Georgia" w:cs="Georgia"/>
          <w:w w:val="105"/>
          <w:sz w:val="34"/>
        </w:rPr>
        <w:t>ó</w:t>
      </w:r>
      <w:r w:rsidR="007469E9" w:rsidRPr="007469E9">
        <w:rPr>
          <w:rFonts w:ascii="PMingLiU" w:eastAsia="Georgia" w:hAnsi="Georgia" w:cs="Georgia"/>
          <w:w w:val="105"/>
          <w:sz w:val="34"/>
        </w:rPr>
        <w:t>n Rivera</w:t>
      </w:r>
    </w:p>
    <w:p w14:paraId="0CB2443F" w14:textId="5C16E978" w:rsidR="00960633" w:rsidRPr="007469E9" w:rsidRDefault="00960633" w:rsidP="007469E9">
      <w:pPr>
        <w:widowControl w:val="0"/>
        <w:autoSpaceDE w:val="0"/>
        <w:autoSpaceDN w:val="0"/>
        <w:spacing w:before="18" w:after="0" w:line="457" w:lineRule="exact"/>
        <w:ind w:left="830" w:right="867"/>
        <w:jc w:val="center"/>
        <w:rPr>
          <w:rFonts w:ascii="PMingLiU" w:eastAsia="Georgia" w:hAnsi="Georgia" w:cs="Georgia"/>
          <w:w w:val="105"/>
          <w:sz w:val="34"/>
        </w:rPr>
      </w:pPr>
      <w:r w:rsidRPr="007469E9">
        <w:rPr>
          <w:rFonts w:ascii="PMingLiU" w:eastAsia="Georgia" w:hAnsi="Georgia" w:cs="Georgia"/>
          <w:w w:val="105"/>
          <w:sz w:val="34"/>
        </w:rPr>
        <w:t xml:space="preserve">en Universidad de Burgos </w:t>
      </w:r>
      <w:r w:rsidRPr="007469E9">
        <w:rPr>
          <w:rFonts w:ascii="PMingLiU" w:eastAsia="Georgia" w:hAnsi="Georgia" w:cs="Georgia"/>
          <w:w w:val="105"/>
          <w:sz w:val="34"/>
        </w:rPr>
        <w:t>—</w:t>
      </w:r>
      <w:r w:rsidRPr="007469E9">
        <w:rPr>
          <w:rFonts w:ascii="PMingLiU" w:eastAsia="Georgia" w:hAnsi="Georgia" w:cs="Georgia"/>
          <w:w w:val="105"/>
          <w:sz w:val="34"/>
        </w:rPr>
        <w:t xml:space="preserve"> 20 de enero de 2021 Tutor: </w:t>
      </w:r>
      <w:r w:rsidR="00A2423F">
        <w:rPr>
          <w:rFonts w:ascii="PMingLiU" w:eastAsia="Georgia" w:hAnsi="Georgia" w:cs="Georgia"/>
          <w:w w:val="105"/>
          <w:sz w:val="34"/>
        </w:rPr>
        <w:t>Mar</w:t>
      </w:r>
      <w:r w:rsidR="00A2423F">
        <w:rPr>
          <w:rFonts w:ascii="PMingLiU" w:eastAsia="Georgia" w:hAnsi="Georgia" w:cs="Georgia"/>
          <w:w w:val="105"/>
          <w:sz w:val="34"/>
        </w:rPr>
        <w:t>í</w:t>
      </w:r>
      <w:r w:rsidR="00A2423F">
        <w:rPr>
          <w:rFonts w:ascii="PMingLiU" w:eastAsia="Georgia" w:hAnsi="Georgia" w:cs="Georgia"/>
          <w:w w:val="105"/>
          <w:sz w:val="34"/>
        </w:rPr>
        <w:t>a Bel</w:t>
      </w:r>
      <w:r w:rsidR="00A2423F">
        <w:rPr>
          <w:rFonts w:ascii="PMingLiU" w:eastAsia="Georgia" w:hAnsi="Georgia" w:cs="Georgia"/>
          <w:w w:val="105"/>
          <w:sz w:val="34"/>
        </w:rPr>
        <w:t>é</w:t>
      </w:r>
      <w:r w:rsidR="00A2423F">
        <w:rPr>
          <w:rFonts w:ascii="PMingLiU" w:eastAsia="Georgia" w:hAnsi="Georgia" w:cs="Georgia"/>
          <w:w w:val="105"/>
          <w:sz w:val="34"/>
        </w:rPr>
        <w:t>n Vaquerizo Garc</w:t>
      </w:r>
      <w:r w:rsidR="00A2423F">
        <w:rPr>
          <w:rFonts w:ascii="PMingLiU" w:eastAsia="Georgia" w:hAnsi="Georgia" w:cs="Georgia"/>
          <w:w w:val="105"/>
          <w:sz w:val="34"/>
        </w:rPr>
        <w:t>í</w:t>
      </w:r>
      <w:r w:rsidR="00A2423F">
        <w:rPr>
          <w:rFonts w:ascii="PMingLiU" w:eastAsia="Georgia" w:hAnsi="Georgia" w:cs="Georgia"/>
          <w:w w:val="105"/>
          <w:sz w:val="34"/>
        </w:rPr>
        <w:t>a</w:t>
      </w:r>
    </w:p>
    <w:p w14:paraId="2DF0DFDB" w14:textId="77777777" w:rsidR="00960633" w:rsidRDefault="00960633" w:rsidP="00960633">
      <w:pPr>
        <w:sectPr w:rsidR="00960633" w:rsidSect="00960633">
          <w:headerReference w:type="default" r:id="rId455"/>
          <w:footerReference w:type="even" r:id="rId456"/>
          <w:footerReference w:type="first" r:id="rId457"/>
          <w:pgSz w:w="11906" w:h="16838"/>
          <w:pgMar w:top="1417" w:right="1701" w:bottom="1417" w:left="1701" w:header="708" w:footer="708" w:gutter="0"/>
          <w:cols w:space="708"/>
          <w:titlePg/>
          <w:docGrid w:linePitch="360"/>
        </w:sectPr>
      </w:pPr>
    </w:p>
    <w:p w14:paraId="0CC8AC87"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6432" behindDoc="1" locked="0" layoutInCell="1" allowOverlap="1" wp14:anchorId="30D443CE" wp14:editId="6B380F37">
                <wp:simplePos x="0" y="0"/>
                <wp:positionH relativeFrom="margin">
                  <wp:align>center</wp:align>
                </wp:positionH>
                <wp:positionV relativeFrom="paragraph">
                  <wp:posOffset>200025</wp:posOffset>
                </wp:positionV>
                <wp:extent cx="4669155" cy="1270"/>
                <wp:effectExtent l="0" t="0" r="0" b="0"/>
                <wp:wrapTopAndBottom/>
                <wp:docPr id="563" name="Forma libre: forma 56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7CF4621" id="Forma libre: forma 563" o:spid="_x0000_s1026" style="position:absolute;margin-left:0;margin-top:15.75pt;width:367.65pt;height:.1pt;z-index:-25165004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bCs/>
          <w:sz w:val="19"/>
          <w:szCs w:val="19"/>
        </w:rPr>
        <w:t xml:space="preserve">         </w:t>
      </w:r>
    </w:p>
    <w:p w14:paraId="098F73F7" w14:textId="0CB5A1E0" w:rsidR="00960633" w:rsidRPr="007469E9" w:rsidRDefault="00960633" w:rsidP="007469E9">
      <w:pPr>
        <w:widowControl w:val="0"/>
        <w:autoSpaceDE w:val="0"/>
        <w:autoSpaceDN w:val="0"/>
        <w:spacing w:before="27" w:after="0" w:line="240" w:lineRule="auto"/>
        <w:ind w:left="830" w:right="866"/>
        <w:jc w:val="center"/>
        <w:rPr>
          <w:rFonts w:ascii="Arial" w:eastAsia="Georgia" w:hAnsi="Georgia" w:cs="Georgia"/>
          <w:b/>
          <w:sz w:val="49"/>
        </w:rPr>
      </w:pPr>
      <w:r w:rsidRPr="007469E9">
        <w:rPr>
          <w:rFonts w:ascii="Arial" w:eastAsia="Georgia" w:hAnsi="Georgia" w:cs="Georgia"/>
          <w:b/>
          <w:sz w:val="49"/>
        </w:rPr>
        <w:t>Í</w:t>
      </w:r>
      <w:r w:rsidRPr="007469E9">
        <w:rPr>
          <w:rFonts w:ascii="Arial" w:eastAsia="Georgia" w:hAnsi="Georgia" w:cs="Georgia"/>
          <w:b/>
          <w:sz w:val="49"/>
        </w:rPr>
        <w:t>ndice General</w:t>
      </w:r>
    </w:p>
    <w:p w14:paraId="5F6071B1" w14:textId="2F0FC7C5" w:rsidR="00960633" w:rsidRDefault="007469E9" w:rsidP="00960633">
      <w:pPr>
        <w:pStyle w:val="Textoindependiente"/>
        <w:spacing w:before="6"/>
        <w:rPr>
          <w:rFonts w:ascii="Arial"/>
          <w:sz w:val="19"/>
        </w:rPr>
      </w:pPr>
      <w:r w:rsidRPr="007469E9">
        <w:rPr>
          <w:rFonts w:ascii="Arial"/>
          <w:b w:val="0"/>
          <w:noProof/>
          <w:sz w:val="49"/>
        </w:rPr>
        <mc:AlternateContent>
          <mc:Choice Requires="wps">
            <w:drawing>
              <wp:anchor distT="0" distB="0" distL="0" distR="0" simplePos="0" relativeHeight="251665408" behindDoc="1" locked="0" layoutInCell="1" allowOverlap="1" wp14:anchorId="7E2AEC07" wp14:editId="0B6FAFA7">
                <wp:simplePos x="0" y="0"/>
                <wp:positionH relativeFrom="margin">
                  <wp:align>center</wp:align>
                </wp:positionH>
                <wp:positionV relativeFrom="paragraph">
                  <wp:posOffset>102235</wp:posOffset>
                </wp:positionV>
                <wp:extent cx="4669155" cy="1270"/>
                <wp:effectExtent l="0" t="0" r="0" b="0"/>
                <wp:wrapTopAndBottom/>
                <wp:docPr id="564" name="Forma libre: forma 5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975610" id="Forma libre: forma 564" o:spid="_x0000_s1026" style="position:absolute;margin-left:0;margin-top:8.05pt;width:367.65pt;height:.1pt;z-index:-25165107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p w14:paraId="11F67E87" w14:textId="77777777" w:rsidR="00960633" w:rsidRDefault="00960633" w:rsidP="00960633"/>
    <w:p w14:paraId="2F010941" w14:textId="5F35A7A7" w:rsidR="0081645C" w:rsidRDefault="00960633">
      <w:pPr>
        <w:pStyle w:val="TDC1"/>
        <w:rPr>
          <w:rFonts w:asciiTheme="minorHAnsi" w:eastAsiaTheme="minorEastAsia" w:hAnsiTheme="minorHAnsi" w:cstheme="minorBidi"/>
          <w:kern w:val="2"/>
          <w:sz w:val="24"/>
          <w:szCs w:val="24"/>
          <w:lang w:eastAsia="es-ES"/>
          <w14:ligatures w14:val="standardContextual"/>
        </w:rPr>
      </w:pPr>
      <w:r>
        <w:fldChar w:fldCharType="begin"/>
      </w:r>
      <w:r>
        <w:instrText xml:space="preserve"> TOC \o "1-1" \h \z \t "Estilo1;2" </w:instrText>
      </w:r>
      <w:r>
        <w:fldChar w:fldCharType="separate"/>
      </w:r>
      <w:hyperlink w:anchor="_Toc196847449" w:history="1">
        <w:r w:rsidR="0081645C" w:rsidRPr="0057610E">
          <w:rPr>
            <w:rStyle w:val="Hipervnculo"/>
            <w:rFonts w:ascii="Arial"/>
            <w:b/>
          </w:rPr>
          <w:t>Plan de Proyecto Software</w:t>
        </w:r>
        <w:r w:rsidR="0081645C">
          <w:rPr>
            <w:webHidden/>
          </w:rPr>
          <w:tab/>
        </w:r>
        <w:r w:rsidR="0081645C">
          <w:rPr>
            <w:webHidden/>
          </w:rPr>
          <w:fldChar w:fldCharType="begin"/>
        </w:r>
        <w:r w:rsidR="0081645C">
          <w:rPr>
            <w:webHidden/>
          </w:rPr>
          <w:instrText xml:space="preserve"> PAGEREF _Toc196847449 \h </w:instrText>
        </w:r>
        <w:r w:rsidR="0081645C">
          <w:rPr>
            <w:webHidden/>
          </w:rPr>
        </w:r>
        <w:r w:rsidR="0081645C">
          <w:rPr>
            <w:webHidden/>
          </w:rPr>
          <w:fldChar w:fldCharType="separate"/>
        </w:r>
        <w:r w:rsidR="0081645C">
          <w:rPr>
            <w:webHidden/>
          </w:rPr>
          <w:t>1</w:t>
        </w:r>
        <w:r w:rsidR="0081645C">
          <w:rPr>
            <w:webHidden/>
          </w:rPr>
          <w:fldChar w:fldCharType="end"/>
        </w:r>
      </w:hyperlink>
    </w:p>
    <w:p w14:paraId="55CCC659" w14:textId="48270686"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50"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Introducción</w:t>
        </w:r>
        <w:r>
          <w:rPr>
            <w:noProof/>
            <w:webHidden/>
          </w:rPr>
          <w:tab/>
        </w:r>
        <w:r>
          <w:rPr>
            <w:noProof/>
            <w:webHidden/>
          </w:rPr>
          <w:fldChar w:fldCharType="begin"/>
        </w:r>
        <w:r>
          <w:rPr>
            <w:noProof/>
            <w:webHidden/>
          </w:rPr>
          <w:instrText xml:space="preserve"> PAGEREF _Toc196847450 \h </w:instrText>
        </w:r>
        <w:r>
          <w:rPr>
            <w:noProof/>
            <w:webHidden/>
          </w:rPr>
        </w:r>
        <w:r>
          <w:rPr>
            <w:noProof/>
            <w:webHidden/>
          </w:rPr>
          <w:fldChar w:fldCharType="separate"/>
        </w:r>
        <w:r>
          <w:rPr>
            <w:noProof/>
            <w:webHidden/>
          </w:rPr>
          <w:t>1</w:t>
        </w:r>
        <w:r>
          <w:rPr>
            <w:noProof/>
            <w:webHidden/>
          </w:rPr>
          <w:fldChar w:fldCharType="end"/>
        </w:r>
      </w:hyperlink>
    </w:p>
    <w:p w14:paraId="2BE225F7" w14:textId="6623B611"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51"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lanificación temporal</w:t>
        </w:r>
        <w:r>
          <w:rPr>
            <w:noProof/>
            <w:webHidden/>
          </w:rPr>
          <w:tab/>
        </w:r>
        <w:r>
          <w:rPr>
            <w:noProof/>
            <w:webHidden/>
          </w:rPr>
          <w:fldChar w:fldCharType="begin"/>
        </w:r>
        <w:r>
          <w:rPr>
            <w:noProof/>
            <w:webHidden/>
          </w:rPr>
          <w:instrText xml:space="preserve"> PAGEREF _Toc196847451 \h </w:instrText>
        </w:r>
        <w:r>
          <w:rPr>
            <w:noProof/>
            <w:webHidden/>
          </w:rPr>
        </w:r>
        <w:r>
          <w:rPr>
            <w:noProof/>
            <w:webHidden/>
          </w:rPr>
          <w:fldChar w:fldCharType="separate"/>
        </w:r>
        <w:r>
          <w:rPr>
            <w:noProof/>
            <w:webHidden/>
          </w:rPr>
          <w:t>1</w:t>
        </w:r>
        <w:r>
          <w:rPr>
            <w:noProof/>
            <w:webHidden/>
          </w:rPr>
          <w:fldChar w:fldCharType="end"/>
        </w:r>
      </w:hyperlink>
    </w:p>
    <w:p w14:paraId="1DD74235" w14:textId="0ADCEDCE"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52" w:history="1">
        <w:r w:rsidRPr="0057610E">
          <w:rPr>
            <w:rStyle w:val="Hipervnculo"/>
            <w:rFonts w:ascii="Arial"/>
            <w:b/>
          </w:rPr>
          <w:t>Estudio del Arte</w:t>
        </w:r>
        <w:r>
          <w:rPr>
            <w:webHidden/>
          </w:rPr>
          <w:tab/>
        </w:r>
        <w:r>
          <w:rPr>
            <w:webHidden/>
          </w:rPr>
          <w:fldChar w:fldCharType="begin"/>
        </w:r>
        <w:r>
          <w:rPr>
            <w:webHidden/>
          </w:rPr>
          <w:instrText xml:space="preserve"> PAGEREF _Toc196847452 \h </w:instrText>
        </w:r>
        <w:r>
          <w:rPr>
            <w:webHidden/>
          </w:rPr>
        </w:r>
        <w:r>
          <w:rPr>
            <w:webHidden/>
          </w:rPr>
          <w:fldChar w:fldCharType="separate"/>
        </w:r>
        <w:r>
          <w:rPr>
            <w:webHidden/>
          </w:rPr>
          <w:t>3</w:t>
        </w:r>
        <w:r>
          <w:rPr>
            <w:webHidden/>
          </w:rPr>
          <w:fldChar w:fldCharType="end"/>
        </w:r>
      </w:hyperlink>
    </w:p>
    <w:p w14:paraId="6613BE0C" w14:textId="21FC12FB"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53" w:history="1">
        <w:r w:rsidRPr="0057610E">
          <w:rPr>
            <w:rStyle w:val="Hipervnculo"/>
            <w:rFonts w:ascii="Arial"/>
            <w:b/>
          </w:rPr>
          <w:t>D-ID</w:t>
        </w:r>
        <w:r>
          <w:rPr>
            <w:webHidden/>
          </w:rPr>
          <w:tab/>
        </w:r>
        <w:r>
          <w:rPr>
            <w:webHidden/>
          </w:rPr>
          <w:fldChar w:fldCharType="begin"/>
        </w:r>
        <w:r>
          <w:rPr>
            <w:webHidden/>
          </w:rPr>
          <w:instrText xml:space="preserve"> PAGEREF _Toc196847453 \h </w:instrText>
        </w:r>
        <w:r>
          <w:rPr>
            <w:webHidden/>
          </w:rPr>
        </w:r>
        <w:r>
          <w:rPr>
            <w:webHidden/>
          </w:rPr>
          <w:fldChar w:fldCharType="separate"/>
        </w:r>
        <w:r>
          <w:rPr>
            <w:webHidden/>
          </w:rPr>
          <w:t>6</w:t>
        </w:r>
        <w:r>
          <w:rPr>
            <w:webHidden/>
          </w:rPr>
          <w:fldChar w:fldCharType="end"/>
        </w:r>
      </w:hyperlink>
    </w:p>
    <w:p w14:paraId="1E6EC78D" w14:textId="7B8018EE"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54"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54 \h </w:instrText>
        </w:r>
        <w:r>
          <w:rPr>
            <w:noProof/>
            <w:webHidden/>
          </w:rPr>
        </w:r>
        <w:r>
          <w:rPr>
            <w:noProof/>
            <w:webHidden/>
          </w:rPr>
          <w:fldChar w:fldCharType="separate"/>
        </w:r>
        <w:r>
          <w:rPr>
            <w:noProof/>
            <w:webHidden/>
          </w:rPr>
          <w:t>6</w:t>
        </w:r>
        <w:r>
          <w:rPr>
            <w:noProof/>
            <w:webHidden/>
          </w:rPr>
          <w:fldChar w:fldCharType="end"/>
        </w:r>
      </w:hyperlink>
    </w:p>
    <w:p w14:paraId="1AEA22FF" w14:textId="588C330D"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55"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455 \h </w:instrText>
        </w:r>
        <w:r>
          <w:rPr>
            <w:noProof/>
            <w:webHidden/>
          </w:rPr>
        </w:r>
        <w:r>
          <w:rPr>
            <w:noProof/>
            <w:webHidden/>
          </w:rPr>
          <w:fldChar w:fldCharType="separate"/>
        </w:r>
        <w:r>
          <w:rPr>
            <w:noProof/>
            <w:webHidden/>
          </w:rPr>
          <w:t>7</w:t>
        </w:r>
        <w:r>
          <w:rPr>
            <w:noProof/>
            <w:webHidden/>
          </w:rPr>
          <w:fldChar w:fldCharType="end"/>
        </w:r>
      </w:hyperlink>
    </w:p>
    <w:p w14:paraId="234D6203" w14:textId="5B884B7E"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56"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456 \h </w:instrText>
        </w:r>
        <w:r>
          <w:rPr>
            <w:noProof/>
            <w:webHidden/>
          </w:rPr>
        </w:r>
        <w:r>
          <w:rPr>
            <w:noProof/>
            <w:webHidden/>
          </w:rPr>
          <w:fldChar w:fldCharType="separate"/>
        </w:r>
        <w:r>
          <w:rPr>
            <w:noProof/>
            <w:webHidden/>
          </w:rPr>
          <w:t>7</w:t>
        </w:r>
        <w:r>
          <w:rPr>
            <w:noProof/>
            <w:webHidden/>
          </w:rPr>
          <w:fldChar w:fldCharType="end"/>
        </w:r>
      </w:hyperlink>
    </w:p>
    <w:p w14:paraId="6AB5CA9B" w14:textId="6C8DAAD5"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57"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del modelo talk</w:t>
        </w:r>
        <w:r>
          <w:rPr>
            <w:noProof/>
            <w:webHidden/>
          </w:rPr>
          <w:tab/>
        </w:r>
        <w:r>
          <w:rPr>
            <w:noProof/>
            <w:webHidden/>
          </w:rPr>
          <w:fldChar w:fldCharType="begin"/>
        </w:r>
        <w:r>
          <w:rPr>
            <w:noProof/>
            <w:webHidden/>
          </w:rPr>
          <w:instrText xml:space="preserve"> PAGEREF _Toc196847457 \h </w:instrText>
        </w:r>
        <w:r>
          <w:rPr>
            <w:noProof/>
            <w:webHidden/>
          </w:rPr>
        </w:r>
        <w:r>
          <w:rPr>
            <w:noProof/>
            <w:webHidden/>
          </w:rPr>
          <w:fldChar w:fldCharType="separate"/>
        </w:r>
        <w:r>
          <w:rPr>
            <w:noProof/>
            <w:webHidden/>
          </w:rPr>
          <w:t>7</w:t>
        </w:r>
        <w:r>
          <w:rPr>
            <w:noProof/>
            <w:webHidden/>
          </w:rPr>
          <w:fldChar w:fldCharType="end"/>
        </w:r>
      </w:hyperlink>
    </w:p>
    <w:p w14:paraId="5B2A7B04" w14:textId="4BD5213E"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58"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458 \h </w:instrText>
        </w:r>
        <w:r>
          <w:rPr>
            <w:noProof/>
            <w:webHidden/>
          </w:rPr>
        </w:r>
        <w:r>
          <w:rPr>
            <w:noProof/>
            <w:webHidden/>
          </w:rPr>
          <w:fldChar w:fldCharType="separate"/>
        </w:r>
        <w:r>
          <w:rPr>
            <w:noProof/>
            <w:webHidden/>
          </w:rPr>
          <w:t>8</w:t>
        </w:r>
        <w:r>
          <w:rPr>
            <w:noProof/>
            <w:webHidden/>
          </w:rPr>
          <w:fldChar w:fldCharType="end"/>
        </w:r>
      </w:hyperlink>
    </w:p>
    <w:p w14:paraId="07BE3913" w14:textId="528A11CC"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59" w:history="1">
        <w:r w:rsidRPr="0057610E">
          <w:rPr>
            <w:rStyle w:val="Hipervnculo"/>
            <w:rFonts w:ascii="Arial"/>
            <w:b/>
          </w:rPr>
          <w:t>Synthesia</w:t>
        </w:r>
        <w:r>
          <w:rPr>
            <w:webHidden/>
          </w:rPr>
          <w:tab/>
        </w:r>
        <w:r>
          <w:rPr>
            <w:webHidden/>
          </w:rPr>
          <w:fldChar w:fldCharType="begin"/>
        </w:r>
        <w:r>
          <w:rPr>
            <w:webHidden/>
          </w:rPr>
          <w:instrText xml:space="preserve"> PAGEREF _Toc196847459 \h </w:instrText>
        </w:r>
        <w:r>
          <w:rPr>
            <w:webHidden/>
          </w:rPr>
        </w:r>
        <w:r>
          <w:rPr>
            <w:webHidden/>
          </w:rPr>
          <w:fldChar w:fldCharType="separate"/>
        </w:r>
        <w:r>
          <w:rPr>
            <w:webHidden/>
          </w:rPr>
          <w:t>9</w:t>
        </w:r>
        <w:r>
          <w:rPr>
            <w:webHidden/>
          </w:rPr>
          <w:fldChar w:fldCharType="end"/>
        </w:r>
      </w:hyperlink>
    </w:p>
    <w:p w14:paraId="27A0419B" w14:textId="79D40727"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0"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60 \h </w:instrText>
        </w:r>
        <w:r>
          <w:rPr>
            <w:noProof/>
            <w:webHidden/>
          </w:rPr>
        </w:r>
        <w:r>
          <w:rPr>
            <w:noProof/>
            <w:webHidden/>
          </w:rPr>
          <w:fldChar w:fldCharType="separate"/>
        </w:r>
        <w:r>
          <w:rPr>
            <w:noProof/>
            <w:webHidden/>
          </w:rPr>
          <w:t>9</w:t>
        </w:r>
        <w:r>
          <w:rPr>
            <w:noProof/>
            <w:webHidden/>
          </w:rPr>
          <w:fldChar w:fldCharType="end"/>
        </w:r>
      </w:hyperlink>
    </w:p>
    <w:p w14:paraId="4A019786" w14:textId="270E9EB4"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1"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461 \h </w:instrText>
        </w:r>
        <w:r>
          <w:rPr>
            <w:noProof/>
            <w:webHidden/>
          </w:rPr>
        </w:r>
        <w:r>
          <w:rPr>
            <w:noProof/>
            <w:webHidden/>
          </w:rPr>
          <w:fldChar w:fldCharType="separate"/>
        </w:r>
        <w:r>
          <w:rPr>
            <w:noProof/>
            <w:webHidden/>
          </w:rPr>
          <w:t>9</w:t>
        </w:r>
        <w:r>
          <w:rPr>
            <w:noProof/>
            <w:webHidden/>
          </w:rPr>
          <w:fldChar w:fldCharType="end"/>
        </w:r>
      </w:hyperlink>
    </w:p>
    <w:p w14:paraId="3A1EBCB5" w14:textId="2C9EED08"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2"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462 \h </w:instrText>
        </w:r>
        <w:r>
          <w:rPr>
            <w:noProof/>
            <w:webHidden/>
          </w:rPr>
        </w:r>
        <w:r>
          <w:rPr>
            <w:noProof/>
            <w:webHidden/>
          </w:rPr>
          <w:fldChar w:fldCharType="separate"/>
        </w:r>
        <w:r>
          <w:rPr>
            <w:noProof/>
            <w:webHidden/>
          </w:rPr>
          <w:t>9</w:t>
        </w:r>
        <w:r>
          <w:rPr>
            <w:noProof/>
            <w:webHidden/>
          </w:rPr>
          <w:fldChar w:fldCharType="end"/>
        </w:r>
      </w:hyperlink>
    </w:p>
    <w:p w14:paraId="483A3B1A" w14:textId="3A0AD6FF"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3"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463 \h </w:instrText>
        </w:r>
        <w:r>
          <w:rPr>
            <w:noProof/>
            <w:webHidden/>
          </w:rPr>
        </w:r>
        <w:r>
          <w:rPr>
            <w:noProof/>
            <w:webHidden/>
          </w:rPr>
          <w:fldChar w:fldCharType="separate"/>
        </w:r>
        <w:r>
          <w:rPr>
            <w:noProof/>
            <w:webHidden/>
          </w:rPr>
          <w:t>9</w:t>
        </w:r>
        <w:r>
          <w:rPr>
            <w:noProof/>
            <w:webHidden/>
          </w:rPr>
          <w:fldChar w:fldCharType="end"/>
        </w:r>
      </w:hyperlink>
    </w:p>
    <w:p w14:paraId="7CFA3BFE" w14:textId="4D37F47B"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4"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464 \h </w:instrText>
        </w:r>
        <w:r>
          <w:rPr>
            <w:noProof/>
            <w:webHidden/>
          </w:rPr>
        </w:r>
        <w:r>
          <w:rPr>
            <w:noProof/>
            <w:webHidden/>
          </w:rPr>
          <w:fldChar w:fldCharType="separate"/>
        </w:r>
        <w:r>
          <w:rPr>
            <w:noProof/>
            <w:webHidden/>
          </w:rPr>
          <w:t>10</w:t>
        </w:r>
        <w:r>
          <w:rPr>
            <w:noProof/>
            <w:webHidden/>
          </w:rPr>
          <w:fldChar w:fldCharType="end"/>
        </w:r>
      </w:hyperlink>
    </w:p>
    <w:p w14:paraId="26DC8087" w14:textId="3AB5622E"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65" w:history="1">
        <w:r w:rsidRPr="0057610E">
          <w:rPr>
            <w:rStyle w:val="Hipervnculo"/>
            <w:rFonts w:ascii="Arial"/>
            <w:b/>
          </w:rPr>
          <w:t>HeyGen</w:t>
        </w:r>
        <w:r>
          <w:rPr>
            <w:webHidden/>
          </w:rPr>
          <w:tab/>
        </w:r>
        <w:r>
          <w:rPr>
            <w:webHidden/>
          </w:rPr>
          <w:fldChar w:fldCharType="begin"/>
        </w:r>
        <w:r>
          <w:rPr>
            <w:webHidden/>
          </w:rPr>
          <w:instrText xml:space="preserve"> PAGEREF _Toc196847465 \h </w:instrText>
        </w:r>
        <w:r>
          <w:rPr>
            <w:webHidden/>
          </w:rPr>
        </w:r>
        <w:r>
          <w:rPr>
            <w:webHidden/>
          </w:rPr>
          <w:fldChar w:fldCharType="separate"/>
        </w:r>
        <w:r>
          <w:rPr>
            <w:webHidden/>
          </w:rPr>
          <w:t>12</w:t>
        </w:r>
        <w:r>
          <w:rPr>
            <w:webHidden/>
          </w:rPr>
          <w:fldChar w:fldCharType="end"/>
        </w:r>
      </w:hyperlink>
    </w:p>
    <w:p w14:paraId="743B7B41" w14:textId="30D4B96F"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6"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66 \h </w:instrText>
        </w:r>
        <w:r>
          <w:rPr>
            <w:noProof/>
            <w:webHidden/>
          </w:rPr>
        </w:r>
        <w:r>
          <w:rPr>
            <w:noProof/>
            <w:webHidden/>
          </w:rPr>
          <w:fldChar w:fldCharType="separate"/>
        </w:r>
        <w:r>
          <w:rPr>
            <w:noProof/>
            <w:webHidden/>
          </w:rPr>
          <w:t>12</w:t>
        </w:r>
        <w:r>
          <w:rPr>
            <w:noProof/>
            <w:webHidden/>
          </w:rPr>
          <w:fldChar w:fldCharType="end"/>
        </w:r>
      </w:hyperlink>
    </w:p>
    <w:p w14:paraId="28F46001" w14:textId="2942DC3F"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7"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467 \h </w:instrText>
        </w:r>
        <w:r>
          <w:rPr>
            <w:noProof/>
            <w:webHidden/>
          </w:rPr>
        </w:r>
        <w:r>
          <w:rPr>
            <w:noProof/>
            <w:webHidden/>
          </w:rPr>
          <w:fldChar w:fldCharType="separate"/>
        </w:r>
        <w:r>
          <w:rPr>
            <w:noProof/>
            <w:webHidden/>
          </w:rPr>
          <w:t>12</w:t>
        </w:r>
        <w:r>
          <w:rPr>
            <w:noProof/>
            <w:webHidden/>
          </w:rPr>
          <w:fldChar w:fldCharType="end"/>
        </w:r>
      </w:hyperlink>
    </w:p>
    <w:p w14:paraId="4213D5B6" w14:textId="25C371C3"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8"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468 \h </w:instrText>
        </w:r>
        <w:r>
          <w:rPr>
            <w:noProof/>
            <w:webHidden/>
          </w:rPr>
        </w:r>
        <w:r>
          <w:rPr>
            <w:noProof/>
            <w:webHidden/>
          </w:rPr>
          <w:fldChar w:fldCharType="separate"/>
        </w:r>
        <w:r>
          <w:rPr>
            <w:noProof/>
            <w:webHidden/>
          </w:rPr>
          <w:t>12</w:t>
        </w:r>
        <w:r>
          <w:rPr>
            <w:noProof/>
            <w:webHidden/>
          </w:rPr>
          <w:fldChar w:fldCharType="end"/>
        </w:r>
      </w:hyperlink>
    </w:p>
    <w:p w14:paraId="0DFA8EAC" w14:textId="2BF523BB"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69"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469 \h </w:instrText>
        </w:r>
        <w:r>
          <w:rPr>
            <w:noProof/>
            <w:webHidden/>
          </w:rPr>
        </w:r>
        <w:r>
          <w:rPr>
            <w:noProof/>
            <w:webHidden/>
          </w:rPr>
          <w:fldChar w:fldCharType="separate"/>
        </w:r>
        <w:r>
          <w:rPr>
            <w:noProof/>
            <w:webHidden/>
          </w:rPr>
          <w:t>12</w:t>
        </w:r>
        <w:r>
          <w:rPr>
            <w:noProof/>
            <w:webHidden/>
          </w:rPr>
          <w:fldChar w:fldCharType="end"/>
        </w:r>
      </w:hyperlink>
    </w:p>
    <w:p w14:paraId="60401102" w14:textId="6F08076C"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70"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470 \h </w:instrText>
        </w:r>
        <w:r>
          <w:rPr>
            <w:noProof/>
            <w:webHidden/>
          </w:rPr>
        </w:r>
        <w:r>
          <w:rPr>
            <w:noProof/>
            <w:webHidden/>
          </w:rPr>
          <w:fldChar w:fldCharType="separate"/>
        </w:r>
        <w:r>
          <w:rPr>
            <w:noProof/>
            <w:webHidden/>
          </w:rPr>
          <w:t>13</w:t>
        </w:r>
        <w:r>
          <w:rPr>
            <w:noProof/>
            <w:webHidden/>
          </w:rPr>
          <w:fldChar w:fldCharType="end"/>
        </w:r>
      </w:hyperlink>
    </w:p>
    <w:p w14:paraId="14D9603B" w14:textId="0462A0F7"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71" w:history="1">
        <w:r w:rsidRPr="0057610E">
          <w:rPr>
            <w:rStyle w:val="Hipervnculo"/>
            <w:rFonts w:ascii="Arial"/>
            <w:b/>
          </w:rPr>
          <w:t>Elay</w:t>
        </w:r>
        <w:r>
          <w:rPr>
            <w:webHidden/>
          </w:rPr>
          <w:tab/>
        </w:r>
        <w:r>
          <w:rPr>
            <w:webHidden/>
          </w:rPr>
          <w:fldChar w:fldCharType="begin"/>
        </w:r>
        <w:r>
          <w:rPr>
            <w:webHidden/>
          </w:rPr>
          <w:instrText xml:space="preserve"> PAGEREF _Toc196847471 \h </w:instrText>
        </w:r>
        <w:r>
          <w:rPr>
            <w:webHidden/>
          </w:rPr>
        </w:r>
        <w:r>
          <w:rPr>
            <w:webHidden/>
          </w:rPr>
          <w:fldChar w:fldCharType="separate"/>
        </w:r>
        <w:r>
          <w:rPr>
            <w:webHidden/>
          </w:rPr>
          <w:t>14</w:t>
        </w:r>
        <w:r>
          <w:rPr>
            <w:webHidden/>
          </w:rPr>
          <w:fldChar w:fldCharType="end"/>
        </w:r>
      </w:hyperlink>
    </w:p>
    <w:p w14:paraId="724D7D7D" w14:textId="750C7595"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72"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72 \h </w:instrText>
        </w:r>
        <w:r>
          <w:rPr>
            <w:noProof/>
            <w:webHidden/>
          </w:rPr>
        </w:r>
        <w:r>
          <w:rPr>
            <w:noProof/>
            <w:webHidden/>
          </w:rPr>
          <w:fldChar w:fldCharType="separate"/>
        </w:r>
        <w:r>
          <w:rPr>
            <w:noProof/>
            <w:webHidden/>
          </w:rPr>
          <w:t>14</w:t>
        </w:r>
        <w:r>
          <w:rPr>
            <w:noProof/>
            <w:webHidden/>
          </w:rPr>
          <w:fldChar w:fldCharType="end"/>
        </w:r>
      </w:hyperlink>
    </w:p>
    <w:p w14:paraId="21D41E3F" w14:textId="18DFDB47"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73"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473 \h </w:instrText>
        </w:r>
        <w:r>
          <w:rPr>
            <w:noProof/>
            <w:webHidden/>
          </w:rPr>
        </w:r>
        <w:r>
          <w:rPr>
            <w:noProof/>
            <w:webHidden/>
          </w:rPr>
          <w:fldChar w:fldCharType="separate"/>
        </w:r>
        <w:r>
          <w:rPr>
            <w:noProof/>
            <w:webHidden/>
          </w:rPr>
          <w:t>14</w:t>
        </w:r>
        <w:r>
          <w:rPr>
            <w:noProof/>
            <w:webHidden/>
          </w:rPr>
          <w:fldChar w:fldCharType="end"/>
        </w:r>
      </w:hyperlink>
    </w:p>
    <w:p w14:paraId="619917D9" w14:textId="613897F3"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74"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474 \h </w:instrText>
        </w:r>
        <w:r>
          <w:rPr>
            <w:noProof/>
            <w:webHidden/>
          </w:rPr>
        </w:r>
        <w:r>
          <w:rPr>
            <w:noProof/>
            <w:webHidden/>
          </w:rPr>
          <w:fldChar w:fldCharType="separate"/>
        </w:r>
        <w:r>
          <w:rPr>
            <w:noProof/>
            <w:webHidden/>
          </w:rPr>
          <w:t>14</w:t>
        </w:r>
        <w:r>
          <w:rPr>
            <w:noProof/>
            <w:webHidden/>
          </w:rPr>
          <w:fldChar w:fldCharType="end"/>
        </w:r>
      </w:hyperlink>
    </w:p>
    <w:p w14:paraId="4934CC2E" w14:textId="3169F9D7"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75"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475 \h </w:instrText>
        </w:r>
        <w:r>
          <w:rPr>
            <w:noProof/>
            <w:webHidden/>
          </w:rPr>
        </w:r>
        <w:r>
          <w:rPr>
            <w:noProof/>
            <w:webHidden/>
          </w:rPr>
          <w:fldChar w:fldCharType="separate"/>
        </w:r>
        <w:r>
          <w:rPr>
            <w:noProof/>
            <w:webHidden/>
          </w:rPr>
          <w:t>14</w:t>
        </w:r>
        <w:r>
          <w:rPr>
            <w:noProof/>
            <w:webHidden/>
          </w:rPr>
          <w:fldChar w:fldCharType="end"/>
        </w:r>
      </w:hyperlink>
    </w:p>
    <w:p w14:paraId="0989CD37" w14:textId="08F07FDD"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76"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476 \h </w:instrText>
        </w:r>
        <w:r>
          <w:rPr>
            <w:noProof/>
            <w:webHidden/>
          </w:rPr>
        </w:r>
        <w:r>
          <w:rPr>
            <w:noProof/>
            <w:webHidden/>
          </w:rPr>
          <w:fldChar w:fldCharType="separate"/>
        </w:r>
        <w:r>
          <w:rPr>
            <w:noProof/>
            <w:webHidden/>
          </w:rPr>
          <w:t>15</w:t>
        </w:r>
        <w:r>
          <w:rPr>
            <w:noProof/>
            <w:webHidden/>
          </w:rPr>
          <w:fldChar w:fldCharType="end"/>
        </w:r>
      </w:hyperlink>
    </w:p>
    <w:p w14:paraId="06927BEB" w14:textId="4FAECCDC"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77" w:history="1">
        <w:r w:rsidRPr="0057610E">
          <w:rPr>
            <w:rStyle w:val="Hipervnculo"/>
            <w:rFonts w:ascii="Arial"/>
            <w:b/>
          </w:rPr>
          <w:t>VEED</w:t>
        </w:r>
        <w:r>
          <w:rPr>
            <w:webHidden/>
          </w:rPr>
          <w:tab/>
        </w:r>
        <w:r>
          <w:rPr>
            <w:webHidden/>
          </w:rPr>
          <w:fldChar w:fldCharType="begin"/>
        </w:r>
        <w:r>
          <w:rPr>
            <w:webHidden/>
          </w:rPr>
          <w:instrText xml:space="preserve"> PAGEREF _Toc196847477 \h </w:instrText>
        </w:r>
        <w:r>
          <w:rPr>
            <w:webHidden/>
          </w:rPr>
        </w:r>
        <w:r>
          <w:rPr>
            <w:webHidden/>
          </w:rPr>
          <w:fldChar w:fldCharType="separate"/>
        </w:r>
        <w:r>
          <w:rPr>
            <w:webHidden/>
          </w:rPr>
          <w:t>16</w:t>
        </w:r>
        <w:r>
          <w:rPr>
            <w:webHidden/>
          </w:rPr>
          <w:fldChar w:fldCharType="end"/>
        </w:r>
      </w:hyperlink>
    </w:p>
    <w:p w14:paraId="3CA89E0B" w14:textId="0D88D865"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78"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78 \h </w:instrText>
        </w:r>
        <w:r>
          <w:rPr>
            <w:noProof/>
            <w:webHidden/>
          </w:rPr>
        </w:r>
        <w:r>
          <w:rPr>
            <w:noProof/>
            <w:webHidden/>
          </w:rPr>
          <w:fldChar w:fldCharType="separate"/>
        </w:r>
        <w:r>
          <w:rPr>
            <w:noProof/>
            <w:webHidden/>
          </w:rPr>
          <w:t>16</w:t>
        </w:r>
        <w:r>
          <w:rPr>
            <w:noProof/>
            <w:webHidden/>
          </w:rPr>
          <w:fldChar w:fldCharType="end"/>
        </w:r>
      </w:hyperlink>
    </w:p>
    <w:p w14:paraId="2BC3E443" w14:textId="1C8AB611"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79"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479 \h </w:instrText>
        </w:r>
        <w:r>
          <w:rPr>
            <w:noProof/>
            <w:webHidden/>
          </w:rPr>
        </w:r>
        <w:r>
          <w:rPr>
            <w:noProof/>
            <w:webHidden/>
          </w:rPr>
          <w:fldChar w:fldCharType="separate"/>
        </w:r>
        <w:r>
          <w:rPr>
            <w:noProof/>
            <w:webHidden/>
          </w:rPr>
          <w:t>16</w:t>
        </w:r>
        <w:r>
          <w:rPr>
            <w:noProof/>
            <w:webHidden/>
          </w:rPr>
          <w:fldChar w:fldCharType="end"/>
        </w:r>
      </w:hyperlink>
    </w:p>
    <w:p w14:paraId="1518B722" w14:textId="3D00AF11"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80" w:history="1">
        <w:r w:rsidRPr="0057610E">
          <w:rPr>
            <w:rStyle w:val="Hipervnculo"/>
            <w:rFonts w:ascii="Arial"/>
            <w:b/>
          </w:rPr>
          <w:t>Colossyan</w:t>
        </w:r>
        <w:r>
          <w:rPr>
            <w:webHidden/>
          </w:rPr>
          <w:tab/>
        </w:r>
        <w:r>
          <w:rPr>
            <w:webHidden/>
          </w:rPr>
          <w:fldChar w:fldCharType="begin"/>
        </w:r>
        <w:r>
          <w:rPr>
            <w:webHidden/>
          </w:rPr>
          <w:instrText xml:space="preserve"> PAGEREF _Toc196847480 \h </w:instrText>
        </w:r>
        <w:r>
          <w:rPr>
            <w:webHidden/>
          </w:rPr>
        </w:r>
        <w:r>
          <w:rPr>
            <w:webHidden/>
          </w:rPr>
          <w:fldChar w:fldCharType="separate"/>
        </w:r>
        <w:r>
          <w:rPr>
            <w:webHidden/>
          </w:rPr>
          <w:t>17</w:t>
        </w:r>
        <w:r>
          <w:rPr>
            <w:webHidden/>
          </w:rPr>
          <w:fldChar w:fldCharType="end"/>
        </w:r>
      </w:hyperlink>
    </w:p>
    <w:p w14:paraId="70365031" w14:textId="4E39E347"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81"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81 \h </w:instrText>
        </w:r>
        <w:r>
          <w:rPr>
            <w:noProof/>
            <w:webHidden/>
          </w:rPr>
        </w:r>
        <w:r>
          <w:rPr>
            <w:noProof/>
            <w:webHidden/>
          </w:rPr>
          <w:fldChar w:fldCharType="separate"/>
        </w:r>
        <w:r>
          <w:rPr>
            <w:noProof/>
            <w:webHidden/>
          </w:rPr>
          <w:t>17</w:t>
        </w:r>
        <w:r>
          <w:rPr>
            <w:noProof/>
            <w:webHidden/>
          </w:rPr>
          <w:fldChar w:fldCharType="end"/>
        </w:r>
      </w:hyperlink>
    </w:p>
    <w:p w14:paraId="6EAF5485" w14:textId="7AED3C5A"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82"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482 \h </w:instrText>
        </w:r>
        <w:r>
          <w:rPr>
            <w:noProof/>
            <w:webHidden/>
          </w:rPr>
        </w:r>
        <w:r>
          <w:rPr>
            <w:noProof/>
            <w:webHidden/>
          </w:rPr>
          <w:fldChar w:fldCharType="separate"/>
        </w:r>
        <w:r>
          <w:rPr>
            <w:noProof/>
            <w:webHidden/>
          </w:rPr>
          <w:t>17</w:t>
        </w:r>
        <w:r>
          <w:rPr>
            <w:noProof/>
            <w:webHidden/>
          </w:rPr>
          <w:fldChar w:fldCharType="end"/>
        </w:r>
      </w:hyperlink>
    </w:p>
    <w:p w14:paraId="574A61BC" w14:textId="129107AA"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83"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483 \h </w:instrText>
        </w:r>
        <w:r>
          <w:rPr>
            <w:noProof/>
            <w:webHidden/>
          </w:rPr>
        </w:r>
        <w:r>
          <w:rPr>
            <w:noProof/>
            <w:webHidden/>
          </w:rPr>
          <w:fldChar w:fldCharType="separate"/>
        </w:r>
        <w:r>
          <w:rPr>
            <w:noProof/>
            <w:webHidden/>
          </w:rPr>
          <w:t>17</w:t>
        </w:r>
        <w:r>
          <w:rPr>
            <w:noProof/>
            <w:webHidden/>
          </w:rPr>
          <w:fldChar w:fldCharType="end"/>
        </w:r>
      </w:hyperlink>
    </w:p>
    <w:p w14:paraId="5B944708" w14:textId="644C2408"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84"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484 \h </w:instrText>
        </w:r>
        <w:r>
          <w:rPr>
            <w:noProof/>
            <w:webHidden/>
          </w:rPr>
        </w:r>
        <w:r>
          <w:rPr>
            <w:noProof/>
            <w:webHidden/>
          </w:rPr>
          <w:fldChar w:fldCharType="separate"/>
        </w:r>
        <w:r>
          <w:rPr>
            <w:noProof/>
            <w:webHidden/>
          </w:rPr>
          <w:t>17</w:t>
        </w:r>
        <w:r>
          <w:rPr>
            <w:noProof/>
            <w:webHidden/>
          </w:rPr>
          <w:fldChar w:fldCharType="end"/>
        </w:r>
      </w:hyperlink>
    </w:p>
    <w:p w14:paraId="6275E0A9" w14:textId="0C59D557"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85"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485 \h </w:instrText>
        </w:r>
        <w:r>
          <w:rPr>
            <w:noProof/>
            <w:webHidden/>
          </w:rPr>
        </w:r>
        <w:r>
          <w:rPr>
            <w:noProof/>
            <w:webHidden/>
          </w:rPr>
          <w:fldChar w:fldCharType="separate"/>
        </w:r>
        <w:r>
          <w:rPr>
            <w:noProof/>
            <w:webHidden/>
          </w:rPr>
          <w:t>18</w:t>
        </w:r>
        <w:r>
          <w:rPr>
            <w:noProof/>
            <w:webHidden/>
          </w:rPr>
          <w:fldChar w:fldCharType="end"/>
        </w:r>
      </w:hyperlink>
    </w:p>
    <w:p w14:paraId="5F389CAB" w14:textId="0AF43832"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86" w:history="1">
        <w:r w:rsidRPr="0057610E">
          <w:rPr>
            <w:rStyle w:val="Hipervnculo"/>
            <w:rFonts w:ascii="Arial"/>
            <w:b/>
          </w:rPr>
          <w:t>Speechify</w:t>
        </w:r>
        <w:r>
          <w:rPr>
            <w:webHidden/>
          </w:rPr>
          <w:tab/>
        </w:r>
        <w:r>
          <w:rPr>
            <w:webHidden/>
          </w:rPr>
          <w:fldChar w:fldCharType="begin"/>
        </w:r>
        <w:r>
          <w:rPr>
            <w:webHidden/>
          </w:rPr>
          <w:instrText xml:space="preserve"> PAGEREF _Toc196847486 \h </w:instrText>
        </w:r>
        <w:r>
          <w:rPr>
            <w:webHidden/>
          </w:rPr>
        </w:r>
        <w:r>
          <w:rPr>
            <w:webHidden/>
          </w:rPr>
          <w:fldChar w:fldCharType="separate"/>
        </w:r>
        <w:r>
          <w:rPr>
            <w:webHidden/>
          </w:rPr>
          <w:t>20</w:t>
        </w:r>
        <w:r>
          <w:rPr>
            <w:webHidden/>
          </w:rPr>
          <w:fldChar w:fldCharType="end"/>
        </w:r>
      </w:hyperlink>
    </w:p>
    <w:p w14:paraId="19DF2DD5" w14:textId="2DD8CFB2"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87"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87 \h </w:instrText>
        </w:r>
        <w:r>
          <w:rPr>
            <w:noProof/>
            <w:webHidden/>
          </w:rPr>
        </w:r>
        <w:r>
          <w:rPr>
            <w:noProof/>
            <w:webHidden/>
          </w:rPr>
          <w:fldChar w:fldCharType="separate"/>
        </w:r>
        <w:r>
          <w:rPr>
            <w:noProof/>
            <w:webHidden/>
          </w:rPr>
          <w:t>20</w:t>
        </w:r>
        <w:r>
          <w:rPr>
            <w:noProof/>
            <w:webHidden/>
          </w:rPr>
          <w:fldChar w:fldCharType="end"/>
        </w:r>
      </w:hyperlink>
    </w:p>
    <w:p w14:paraId="21EDF276" w14:textId="123E547C"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88"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488 \h </w:instrText>
        </w:r>
        <w:r>
          <w:rPr>
            <w:noProof/>
            <w:webHidden/>
          </w:rPr>
        </w:r>
        <w:r>
          <w:rPr>
            <w:noProof/>
            <w:webHidden/>
          </w:rPr>
          <w:fldChar w:fldCharType="separate"/>
        </w:r>
        <w:r>
          <w:rPr>
            <w:noProof/>
            <w:webHidden/>
          </w:rPr>
          <w:t>20</w:t>
        </w:r>
        <w:r>
          <w:rPr>
            <w:noProof/>
            <w:webHidden/>
          </w:rPr>
          <w:fldChar w:fldCharType="end"/>
        </w:r>
      </w:hyperlink>
    </w:p>
    <w:p w14:paraId="407B678B" w14:textId="26FB77B6"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89"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489 \h </w:instrText>
        </w:r>
        <w:r>
          <w:rPr>
            <w:noProof/>
            <w:webHidden/>
          </w:rPr>
        </w:r>
        <w:r>
          <w:rPr>
            <w:noProof/>
            <w:webHidden/>
          </w:rPr>
          <w:fldChar w:fldCharType="separate"/>
        </w:r>
        <w:r>
          <w:rPr>
            <w:noProof/>
            <w:webHidden/>
          </w:rPr>
          <w:t>20</w:t>
        </w:r>
        <w:r>
          <w:rPr>
            <w:noProof/>
            <w:webHidden/>
          </w:rPr>
          <w:fldChar w:fldCharType="end"/>
        </w:r>
      </w:hyperlink>
    </w:p>
    <w:p w14:paraId="59400EB2" w14:textId="06DC70BF"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90"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audio</w:t>
        </w:r>
        <w:r>
          <w:rPr>
            <w:noProof/>
            <w:webHidden/>
          </w:rPr>
          <w:tab/>
        </w:r>
        <w:r>
          <w:rPr>
            <w:noProof/>
            <w:webHidden/>
          </w:rPr>
          <w:fldChar w:fldCharType="begin"/>
        </w:r>
        <w:r>
          <w:rPr>
            <w:noProof/>
            <w:webHidden/>
          </w:rPr>
          <w:instrText xml:space="preserve"> PAGEREF _Toc196847490 \h </w:instrText>
        </w:r>
        <w:r>
          <w:rPr>
            <w:noProof/>
            <w:webHidden/>
          </w:rPr>
        </w:r>
        <w:r>
          <w:rPr>
            <w:noProof/>
            <w:webHidden/>
          </w:rPr>
          <w:fldChar w:fldCharType="separate"/>
        </w:r>
        <w:r>
          <w:rPr>
            <w:noProof/>
            <w:webHidden/>
          </w:rPr>
          <w:t>20</w:t>
        </w:r>
        <w:r>
          <w:rPr>
            <w:noProof/>
            <w:webHidden/>
          </w:rPr>
          <w:fldChar w:fldCharType="end"/>
        </w:r>
      </w:hyperlink>
    </w:p>
    <w:p w14:paraId="09809C48" w14:textId="4DD7FEB4"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91"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491 \h </w:instrText>
        </w:r>
        <w:r>
          <w:rPr>
            <w:noProof/>
            <w:webHidden/>
          </w:rPr>
        </w:r>
        <w:r>
          <w:rPr>
            <w:noProof/>
            <w:webHidden/>
          </w:rPr>
          <w:fldChar w:fldCharType="separate"/>
        </w:r>
        <w:r>
          <w:rPr>
            <w:noProof/>
            <w:webHidden/>
          </w:rPr>
          <w:t>20</w:t>
        </w:r>
        <w:r>
          <w:rPr>
            <w:noProof/>
            <w:webHidden/>
          </w:rPr>
          <w:fldChar w:fldCharType="end"/>
        </w:r>
      </w:hyperlink>
    </w:p>
    <w:p w14:paraId="25F832ED" w14:textId="5C69C4CC"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92" w:history="1">
        <w:r w:rsidRPr="0057610E">
          <w:rPr>
            <w:rStyle w:val="Hipervnculo"/>
            <w:rFonts w:ascii="Arial"/>
            <w:b/>
          </w:rPr>
          <w:t>Tavus</w:t>
        </w:r>
        <w:r>
          <w:rPr>
            <w:webHidden/>
          </w:rPr>
          <w:tab/>
        </w:r>
        <w:r>
          <w:rPr>
            <w:webHidden/>
          </w:rPr>
          <w:fldChar w:fldCharType="begin"/>
        </w:r>
        <w:r>
          <w:rPr>
            <w:webHidden/>
          </w:rPr>
          <w:instrText xml:space="preserve"> PAGEREF _Toc196847492 \h </w:instrText>
        </w:r>
        <w:r>
          <w:rPr>
            <w:webHidden/>
          </w:rPr>
        </w:r>
        <w:r>
          <w:rPr>
            <w:webHidden/>
          </w:rPr>
          <w:fldChar w:fldCharType="separate"/>
        </w:r>
        <w:r>
          <w:rPr>
            <w:webHidden/>
          </w:rPr>
          <w:t>22</w:t>
        </w:r>
        <w:r>
          <w:rPr>
            <w:webHidden/>
          </w:rPr>
          <w:fldChar w:fldCharType="end"/>
        </w:r>
      </w:hyperlink>
    </w:p>
    <w:p w14:paraId="3DC66D7D" w14:textId="4C21FDEE"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93"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93 \h </w:instrText>
        </w:r>
        <w:r>
          <w:rPr>
            <w:noProof/>
            <w:webHidden/>
          </w:rPr>
        </w:r>
        <w:r>
          <w:rPr>
            <w:noProof/>
            <w:webHidden/>
          </w:rPr>
          <w:fldChar w:fldCharType="separate"/>
        </w:r>
        <w:r>
          <w:rPr>
            <w:noProof/>
            <w:webHidden/>
          </w:rPr>
          <w:t>22</w:t>
        </w:r>
        <w:r>
          <w:rPr>
            <w:noProof/>
            <w:webHidden/>
          </w:rPr>
          <w:fldChar w:fldCharType="end"/>
        </w:r>
      </w:hyperlink>
    </w:p>
    <w:p w14:paraId="00632184" w14:textId="635C078B"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94"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494 \h </w:instrText>
        </w:r>
        <w:r>
          <w:rPr>
            <w:noProof/>
            <w:webHidden/>
          </w:rPr>
        </w:r>
        <w:r>
          <w:rPr>
            <w:noProof/>
            <w:webHidden/>
          </w:rPr>
          <w:fldChar w:fldCharType="separate"/>
        </w:r>
        <w:r>
          <w:rPr>
            <w:noProof/>
            <w:webHidden/>
          </w:rPr>
          <w:t>22</w:t>
        </w:r>
        <w:r>
          <w:rPr>
            <w:noProof/>
            <w:webHidden/>
          </w:rPr>
          <w:fldChar w:fldCharType="end"/>
        </w:r>
      </w:hyperlink>
    </w:p>
    <w:p w14:paraId="760974E7" w14:textId="05157362"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95"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495 \h </w:instrText>
        </w:r>
        <w:r>
          <w:rPr>
            <w:noProof/>
            <w:webHidden/>
          </w:rPr>
        </w:r>
        <w:r>
          <w:rPr>
            <w:noProof/>
            <w:webHidden/>
          </w:rPr>
          <w:fldChar w:fldCharType="separate"/>
        </w:r>
        <w:r>
          <w:rPr>
            <w:noProof/>
            <w:webHidden/>
          </w:rPr>
          <w:t>22</w:t>
        </w:r>
        <w:r>
          <w:rPr>
            <w:noProof/>
            <w:webHidden/>
          </w:rPr>
          <w:fldChar w:fldCharType="end"/>
        </w:r>
      </w:hyperlink>
    </w:p>
    <w:p w14:paraId="63D6CBB6" w14:textId="2AE5D961"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96"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496 \h </w:instrText>
        </w:r>
        <w:r>
          <w:rPr>
            <w:noProof/>
            <w:webHidden/>
          </w:rPr>
        </w:r>
        <w:r>
          <w:rPr>
            <w:noProof/>
            <w:webHidden/>
          </w:rPr>
          <w:fldChar w:fldCharType="separate"/>
        </w:r>
        <w:r>
          <w:rPr>
            <w:noProof/>
            <w:webHidden/>
          </w:rPr>
          <w:t>22</w:t>
        </w:r>
        <w:r>
          <w:rPr>
            <w:noProof/>
            <w:webHidden/>
          </w:rPr>
          <w:fldChar w:fldCharType="end"/>
        </w:r>
      </w:hyperlink>
    </w:p>
    <w:p w14:paraId="4251EED7" w14:textId="791FED83"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97"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497 \h </w:instrText>
        </w:r>
        <w:r>
          <w:rPr>
            <w:noProof/>
            <w:webHidden/>
          </w:rPr>
        </w:r>
        <w:r>
          <w:rPr>
            <w:noProof/>
            <w:webHidden/>
          </w:rPr>
          <w:fldChar w:fldCharType="separate"/>
        </w:r>
        <w:r>
          <w:rPr>
            <w:noProof/>
            <w:webHidden/>
          </w:rPr>
          <w:t>23</w:t>
        </w:r>
        <w:r>
          <w:rPr>
            <w:noProof/>
            <w:webHidden/>
          </w:rPr>
          <w:fldChar w:fldCharType="end"/>
        </w:r>
      </w:hyperlink>
    </w:p>
    <w:p w14:paraId="5C449342" w14:textId="1702E0E7"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498" w:history="1">
        <w:r w:rsidRPr="0057610E">
          <w:rPr>
            <w:rStyle w:val="Hipervnculo"/>
            <w:rFonts w:ascii="Arial"/>
            <w:b/>
          </w:rPr>
          <w:t>Runway</w:t>
        </w:r>
        <w:r>
          <w:rPr>
            <w:webHidden/>
          </w:rPr>
          <w:tab/>
        </w:r>
        <w:r>
          <w:rPr>
            <w:webHidden/>
          </w:rPr>
          <w:fldChar w:fldCharType="begin"/>
        </w:r>
        <w:r>
          <w:rPr>
            <w:webHidden/>
          </w:rPr>
          <w:instrText xml:space="preserve"> PAGEREF _Toc196847498 \h </w:instrText>
        </w:r>
        <w:r>
          <w:rPr>
            <w:webHidden/>
          </w:rPr>
        </w:r>
        <w:r>
          <w:rPr>
            <w:webHidden/>
          </w:rPr>
          <w:fldChar w:fldCharType="separate"/>
        </w:r>
        <w:r>
          <w:rPr>
            <w:webHidden/>
          </w:rPr>
          <w:t>24</w:t>
        </w:r>
        <w:r>
          <w:rPr>
            <w:webHidden/>
          </w:rPr>
          <w:fldChar w:fldCharType="end"/>
        </w:r>
      </w:hyperlink>
    </w:p>
    <w:p w14:paraId="4DD22D0F" w14:textId="1C0D0B58"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499" w:history="1">
        <w:r w:rsidRPr="0057610E">
          <w:rPr>
            <w:rStyle w:val="Hipervnculo"/>
            <w:noProof/>
          </w:rPr>
          <w:t>1.6</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499 \h </w:instrText>
        </w:r>
        <w:r>
          <w:rPr>
            <w:noProof/>
            <w:webHidden/>
          </w:rPr>
        </w:r>
        <w:r>
          <w:rPr>
            <w:noProof/>
            <w:webHidden/>
          </w:rPr>
          <w:fldChar w:fldCharType="separate"/>
        </w:r>
        <w:r>
          <w:rPr>
            <w:noProof/>
            <w:webHidden/>
          </w:rPr>
          <w:t>24</w:t>
        </w:r>
        <w:r>
          <w:rPr>
            <w:noProof/>
            <w:webHidden/>
          </w:rPr>
          <w:fldChar w:fldCharType="end"/>
        </w:r>
      </w:hyperlink>
    </w:p>
    <w:p w14:paraId="13176960" w14:textId="75840F1F"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0" w:history="1">
        <w:r w:rsidRPr="0057610E">
          <w:rPr>
            <w:rStyle w:val="Hipervnculo"/>
            <w:noProof/>
          </w:rPr>
          <w:t>1.7</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500 \h </w:instrText>
        </w:r>
        <w:r>
          <w:rPr>
            <w:noProof/>
            <w:webHidden/>
          </w:rPr>
        </w:r>
        <w:r>
          <w:rPr>
            <w:noProof/>
            <w:webHidden/>
          </w:rPr>
          <w:fldChar w:fldCharType="separate"/>
        </w:r>
        <w:r>
          <w:rPr>
            <w:noProof/>
            <w:webHidden/>
          </w:rPr>
          <w:t>24</w:t>
        </w:r>
        <w:r>
          <w:rPr>
            <w:noProof/>
            <w:webHidden/>
          </w:rPr>
          <w:fldChar w:fldCharType="end"/>
        </w:r>
      </w:hyperlink>
    </w:p>
    <w:p w14:paraId="043241F3" w14:textId="62568FCD"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1" w:history="1">
        <w:r w:rsidRPr="0057610E">
          <w:rPr>
            <w:rStyle w:val="Hipervnculo"/>
            <w:noProof/>
          </w:rPr>
          <w:t>1.8</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501 \h </w:instrText>
        </w:r>
        <w:r>
          <w:rPr>
            <w:noProof/>
            <w:webHidden/>
          </w:rPr>
        </w:r>
        <w:r>
          <w:rPr>
            <w:noProof/>
            <w:webHidden/>
          </w:rPr>
          <w:fldChar w:fldCharType="separate"/>
        </w:r>
        <w:r>
          <w:rPr>
            <w:noProof/>
            <w:webHidden/>
          </w:rPr>
          <w:t>24</w:t>
        </w:r>
        <w:r>
          <w:rPr>
            <w:noProof/>
            <w:webHidden/>
          </w:rPr>
          <w:fldChar w:fldCharType="end"/>
        </w:r>
      </w:hyperlink>
    </w:p>
    <w:p w14:paraId="1718B1FD" w14:textId="5E3790C9"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2" w:history="1">
        <w:r w:rsidRPr="0057610E">
          <w:rPr>
            <w:rStyle w:val="Hipervnculo"/>
            <w:noProof/>
          </w:rPr>
          <w:t>1.9</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502 \h </w:instrText>
        </w:r>
        <w:r>
          <w:rPr>
            <w:noProof/>
            <w:webHidden/>
          </w:rPr>
        </w:r>
        <w:r>
          <w:rPr>
            <w:noProof/>
            <w:webHidden/>
          </w:rPr>
          <w:fldChar w:fldCharType="separate"/>
        </w:r>
        <w:r>
          <w:rPr>
            <w:noProof/>
            <w:webHidden/>
          </w:rPr>
          <w:t>24</w:t>
        </w:r>
        <w:r>
          <w:rPr>
            <w:noProof/>
            <w:webHidden/>
          </w:rPr>
          <w:fldChar w:fldCharType="end"/>
        </w:r>
      </w:hyperlink>
    </w:p>
    <w:p w14:paraId="2970FEEB" w14:textId="78DCB109"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3" w:history="1">
        <w:r w:rsidRPr="0057610E">
          <w:rPr>
            <w:rStyle w:val="Hipervnculo"/>
            <w:noProof/>
          </w:rPr>
          <w:t>1.10</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503 \h </w:instrText>
        </w:r>
        <w:r>
          <w:rPr>
            <w:noProof/>
            <w:webHidden/>
          </w:rPr>
        </w:r>
        <w:r>
          <w:rPr>
            <w:noProof/>
            <w:webHidden/>
          </w:rPr>
          <w:fldChar w:fldCharType="separate"/>
        </w:r>
        <w:r>
          <w:rPr>
            <w:noProof/>
            <w:webHidden/>
          </w:rPr>
          <w:t>25</w:t>
        </w:r>
        <w:r>
          <w:rPr>
            <w:noProof/>
            <w:webHidden/>
          </w:rPr>
          <w:fldChar w:fldCharType="end"/>
        </w:r>
      </w:hyperlink>
    </w:p>
    <w:p w14:paraId="6EF04633" w14:textId="75EF5ACF"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04" w:history="1">
        <w:r w:rsidRPr="0057610E">
          <w:rPr>
            <w:rStyle w:val="Hipervnculo"/>
            <w:rFonts w:ascii="Arial"/>
            <w:b/>
          </w:rPr>
          <w:t>A2E</w:t>
        </w:r>
        <w:r>
          <w:rPr>
            <w:webHidden/>
          </w:rPr>
          <w:tab/>
        </w:r>
        <w:r>
          <w:rPr>
            <w:webHidden/>
          </w:rPr>
          <w:fldChar w:fldCharType="begin"/>
        </w:r>
        <w:r>
          <w:rPr>
            <w:webHidden/>
          </w:rPr>
          <w:instrText xml:space="preserve"> PAGEREF _Toc196847504 \h </w:instrText>
        </w:r>
        <w:r>
          <w:rPr>
            <w:webHidden/>
          </w:rPr>
        </w:r>
        <w:r>
          <w:rPr>
            <w:webHidden/>
          </w:rPr>
          <w:fldChar w:fldCharType="separate"/>
        </w:r>
        <w:r>
          <w:rPr>
            <w:webHidden/>
          </w:rPr>
          <w:t>26</w:t>
        </w:r>
        <w:r>
          <w:rPr>
            <w:webHidden/>
          </w:rPr>
          <w:fldChar w:fldCharType="end"/>
        </w:r>
      </w:hyperlink>
    </w:p>
    <w:p w14:paraId="12C201A6" w14:textId="2086E2C1"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5"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505 \h </w:instrText>
        </w:r>
        <w:r>
          <w:rPr>
            <w:noProof/>
            <w:webHidden/>
          </w:rPr>
        </w:r>
        <w:r>
          <w:rPr>
            <w:noProof/>
            <w:webHidden/>
          </w:rPr>
          <w:fldChar w:fldCharType="separate"/>
        </w:r>
        <w:r>
          <w:rPr>
            <w:noProof/>
            <w:webHidden/>
          </w:rPr>
          <w:t>26</w:t>
        </w:r>
        <w:r>
          <w:rPr>
            <w:noProof/>
            <w:webHidden/>
          </w:rPr>
          <w:fldChar w:fldCharType="end"/>
        </w:r>
      </w:hyperlink>
    </w:p>
    <w:p w14:paraId="37C5FF2B" w14:textId="789AA397"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6"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506 \h </w:instrText>
        </w:r>
        <w:r>
          <w:rPr>
            <w:noProof/>
            <w:webHidden/>
          </w:rPr>
        </w:r>
        <w:r>
          <w:rPr>
            <w:noProof/>
            <w:webHidden/>
          </w:rPr>
          <w:fldChar w:fldCharType="separate"/>
        </w:r>
        <w:r>
          <w:rPr>
            <w:noProof/>
            <w:webHidden/>
          </w:rPr>
          <w:t>26</w:t>
        </w:r>
        <w:r>
          <w:rPr>
            <w:noProof/>
            <w:webHidden/>
          </w:rPr>
          <w:fldChar w:fldCharType="end"/>
        </w:r>
      </w:hyperlink>
    </w:p>
    <w:p w14:paraId="41DAE17F" w14:textId="7F66F1FD"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7"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507 \h </w:instrText>
        </w:r>
        <w:r>
          <w:rPr>
            <w:noProof/>
            <w:webHidden/>
          </w:rPr>
        </w:r>
        <w:r>
          <w:rPr>
            <w:noProof/>
            <w:webHidden/>
          </w:rPr>
          <w:fldChar w:fldCharType="separate"/>
        </w:r>
        <w:r>
          <w:rPr>
            <w:noProof/>
            <w:webHidden/>
          </w:rPr>
          <w:t>26</w:t>
        </w:r>
        <w:r>
          <w:rPr>
            <w:noProof/>
            <w:webHidden/>
          </w:rPr>
          <w:fldChar w:fldCharType="end"/>
        </w:r>
      </w:hyperlink>
    </w:p>
    <w:p w14:paraId="0509ACEB" w14:textId="74BEBF8C"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8"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del modelo crear vídeo</w:t>
        </w:r>
        <w:r>
          <w:rPr>
            <w:noProof/>
            <w:webHidden/>
          </w:rPr>
          <w:tab/>
        </w:r>
        <w:r>
          <w:rPr>
            <w:noProof/>
            <w:webHidden/>
          </w:rPr>
          <w:fldChar w:fldCharType="begin"/>
        </w:r>
        <w:r>
          <w:rPr>
            <w:noProof/>
            <w:webHidden/>
          </w:rPr>
          <w:instrText xml:space="preserve"> PAGEREF _Toc196847508 \h </w:instrText>
        </w:r>
        <w:r>
          <w:rPr>
            <w:noProof/>
            <w:webHidden/>
          </w:rPr>
        </w:r>
        <w:r>
          <w:rPr>
            <w:noProof/>
            <w:webHidden/>
          </w:rPr>
          <w:fldChar w:fldCharType="separate"/>
        </w:r>
        <w:r>
          <w:rPr>
            <w:noProof/>
            <w:webHidden/>
          </w:rPr>
          <w:t>27</w:t>
        </w:r>
        <w:r>
          <w:rPr>
            <w:noProof/>
            <w:webHidden/>
          </w:rPr>
          <w:fldChar w:fldCharType="end"/>
        </w:r>
      </w:hyperlink>
    </w:p>
    <w:p w14:paraId="5F3B5670" w14:textId="06F56670"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09"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509 \h </w:instrText>
        </w:r>
        <w:r>
          <w:rPr>
            <w:noProof/>
            <w:webHidden/>
          </w:rPr>
        </w:r>
        <w:r>
          <w:rPr>
            <w:noProof/>
            <w:webHidden/>
          </w:rPr>
          <w:fldChar w:fldCharType="separate"/>
        </w:r>
        <w:r>
          <w:rPr>
            <w:noProof/>
            <w:webHidden/>
          </w:rPr>
          <w:t>27</w:t>
        </w:r>
        <w:r>
          <w:rPr>
            <w:noProof/>
            <w:webHidden/>
          </w:rPr>
          <w:fldChar w:fldCharType="end"/>
        </w:r>
      </w:hyperlink>
    </w:p>
    <w:p w14:paraId="026FE0D5" w14:textId="68418C38"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10" w:history="1">
        <w:r w:rsidRPr="0057610E">
          <w:rPr>
            <w:rStyle w:val="Hipervnculo"/>
            <w:rFonts w:ascii="Arial"/>
            <w:b/>
          </w:rPr>
          <w:t>AI Studios</w:t>
        </w:r>
        <w:r>
          <w:rPr>
            <w:webHidden/>
          </w:rPr>
          <w:tab/>
        </w:r>
        <w:r>
          <w:rPr>
            <w:webHidden/>
          </w:rPr>
          <w:fldChar w:fldCharType="begin"/>
        </w:r>
        <w:r>
          <w:rPr>
            <w:webHidden/>
          </w:rPr>
          <w:instrText xml:space="preserve"> PAGEREF _Toc196847510 \h </w:instrText>
        </w:r>
        <w:r>
          <w:rPr>
            <w:webHidden/>
          </w:rPr>
        </w:r>
        <w:r>
          <w:rPr>
            <w:webHidden/>
          </w:rPr>
          <w:fldChar w:fldCharType="separate"/>
        </w:r>
        <w:r>
          <w:rPr>
            <w:webHidden/>
          </w:rPr>
          <w:t>29</w:t>
        </w:r>
        <w:r>
          <w:rPr>
            <w:webHidden/>
          </w:rPr>
          <w:fldChar w:fldCharType="end"/>
        </w:r>
      </w:hyperlink>
    </w:p>
    <w:p w14:paraId="1910EC33" w14:textId="391DCD9B"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11"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511 \h </w:instrText>
        </w:r>
        <w:r>
          <w:rPr>
            <w:noProof/>
            <w:webHidden/>
          </w:rPr>
        </w:r>
        <w:r>
          <w:rPr>
            <w:noProof/>
            <w:webHidden/>
          </w:rPr>
          <w:fldChar w:fldCharType="separate"/>
        </w:r>
        <w:r>
          <w:rPr>
            <w:noProof/>
            <w:webHidden/>
          </w:rPr>
          <w:t>29</w:t>
        </w:r>
        <w:r>
          <w:rPr>
            <w:noProof/>
            <w:webHidden/>
          </w:rPr>
          <w:fldChar w:fldCharType="end"/>
        </w:r>
      </w:hyperlink>
    </w:p>
    <w:p w14:paraId="39422970" w14:textId="1C5F4ACE"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12"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512 \h </w:instrText>
        </w:r>
        <w:r>
          <w:rPr>
            <w:noProof/>
            <w:webHidden/>
          </w:rPr>
        </w:r>
        <w:r>
          <w:rPr>
            <w:noProof/>
            <w:webHidden/>
          </w:rPr>
          <w:fldChar w:fldCharType="separate"/>
        </w:r>
        <w:r>
          <w:rPr>
            <w:noProof/>
            <w:webHidden/>
          </w:rPr>
          <w:t>29</w:t>
        </w:r>
        <w:r>
          <w:rPr>
            <w:noProof/>
            <w:webHidden/>
          </w:rPr>
          <w:fldChar w:fldCharType="end"/>
        </w:r>
      </w:hyperlink>
    </w:p>
    <w:p w14:paraId="3A3C6E0D" w14:textId="4BDCEC1F"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13"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513 \h </w:instrText>
        </w:r>
        <w:r>
          <w:rPr>
            <w:noProof/>
            <w:webHidden/>
          </w:rPr>
        </w:r>
        <w:r>
          <w:rPr>
            <w:noProof/>
            <w:webHidden/>
          </w:rPr>
          <w:fldChar w:fldCharType="separate"/>
        </w:r>
        <w:r>
          <w:rPr>
            <w:noProof/>
            <w:webHidden/>
          </w:rPr>
          <w:t>29</w:t>
        </w:r>
        <w:r>
          <w:rPr>
            <w:noProof/>
            <w:webHidden/>
          </w:rPr>
          <w:fldChar w:fldCharType="end"/>
        </w:r>
      </w:hyperlink>
    </w:p>
    <w:p w14:paraId="3B56C3B0" w14:textId="3C959F7F"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14"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514 \h </w:instrText>
        </w:r>
        <w:r>
          <w:rPr>
            <w:noProof/>
            <w:webHidden/>
          </w:rPr>
        </w:r>
        <w:r>
          <w:rPr>
            <w:noProof/>
            <w:webHidden/>
          </w:rPr>
          <w:fldChar w:fldCharType="separate"/>
        </w:r>
        <w:r>
          <w:rPr>
            <w:noProof/>
            <w:webHidden/>
          </w:rPr>
          <w:t>29</w:t>
        </w:r>
        <w:r>
          <w:rPr>
            <w:noProof/>
            <w:webHidden/>
          </w:rPr>
          <w:fldChar w:fldCharType="end"/>
        </w:r>
      </w:hyperlink>
    </w:p>
    <w:p w14:paraId="0A9DFE0C" w14:textId="302C9F14"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15"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515 \h </w:instrText>
        </w:r>
        <w:r>
          <w:rPr>
            <w:noProof/>
            <w:webHidden/>
          </w:rPr>
        </w:r>
        <w:r>
          <w:rPr>
            <w:noProof/>
            <w:webHidden/>
          </w:rPr>
          <w:fldChar w:fldCharType="separate"/>
        </w:r>
        <w:r>
          <w:rPr>
            <w:noProof/>
            <w:webHidden/>
          </w:rPr>
          <w:t>32</w:t>
        </w:r>
        <w:r>
          <w:rPr>
            <w:noProof/>
            <w:webHidden/>
          </w:rPr>
          <w:fldChar w:fldCharType="end"/>
        </w:r>
      </w:hyperlink>
    </w:p>
    <w:p w14:paraId="6A27D44B" w14:textId="05E057A1"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16" w:history="1">
        <w:r w:rsidRPr="0057610E">
          <w:rPr>
            <w:rStyle w:val="Hipervnculo"/>
            <w:rFonts w:ascii="Arial"/>
            <w:b/>
          </w:rPr>
          <w:t>Akool</w:t>
        </w:r>
        <w:r>
          <w:rPr>
            <w:webHidden/>
          </w:rPr>
          <w:tab/>
        </w:r>
        <w:r>
          <w:rPr>
            <w:webHidden/>
          </w:rPr>
          <w:fldChar w:fldCharType="begin"/>
        </w:r>
        <w:r>
          <w:rPr>
            <w:webHidden/>
          </w:rPr>
          <w:instrText xml:space="preserve"> PAGEREF _Toc196847516 \h </w:instrText>
        </w:r>
        <w:r>
          <w:rPr>
            <w:webHidden/>
          </w:rPr>
        </w:r>
        <w:r>
          <w:rPr>
            <w:webHidden/>
          </w:rPr>
          <w:fldChar w:fldCharType="separate"/>
        </w:r>
        <w:r>
          <w:rPr>
            <w:webHidden/>
          </w:rPr>
          <w:t>33</w:t>
        </w:r>
        <w:r>
          <w:rPr>
            <w:webHidden/>
          </w:rPr>
          <w:fldChar w:fldCharType="end"/>
        </w:r>
      </w:hyperlink>
    </w:p>
    <w:p w14:paraId="15083B75" w14:textId="2C22B791"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17"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517 \h </w:instrText>
        </w:r>
        <w:r>
          <w:rPr>
            <w:noProof/>
            <w:webHidden/>
          </w:rPr>
        </w:r>
        <w:r>
          <w:rPr>
            <w:noProof/>
            <w:webHidden/>
          </w:rPr>
          <w:fldChar w:fldCharType="separate"/>
        </w:r>
        <w:r>
          <w:rPr>
            <w:noProof/>
            <w:webHidden/>
          </w:rPr>
          <w:t>33</w:t>
        </w:r>
        <w:r>
          <w:rPr>
            <w:noProof/>
            <w:webHidden/>
          </w:rPr>
          <w:fldChar w:fldCharType="end"/>
        </w:r>
      </w:hyperlink>
    </w:p>
    <w:p w14:paraId="77DDB4CB" w14:textId="181A114B"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18"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518 \h </w:instrText>
        </w:r>
        <w:r>
          <w:rPr>
            <w:noProof/>
            <w:webHidden/>
          </w:rPr>
        </w:r>
        <w:r>
          <w:rPr>
            <w:noProof/>
            <w:webHidden/>
          </w:rPr>
          <w:fldChar w:fldCharType="separate"/>
        </w:r>
        <w:r>
          <w:rPr>
            <w:noProof/>
            <w:webHidden/>
          </w:rPr>
          <w:t>33</w:t>
        </w:r>
        <w:r>
          <w:rPr>
            <w:noProof/>
            <w:webHidden/>
          </w:rPr>
          <w:fldChar w:fldCharType="end"/>
        </w:r>
      </w:hyperlink>
    </w:p>
    <w:p w14:paraId="0F6DBFEB" w14:textId="4BE753FF"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19"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519 \h </w:instrText>
        </w:r>
        <w:r>
          <w:rPr>
            <w:noProof/>
            <w:webHidden/>
          </w:rPr>
        </w:r>
        <w:r>
          <w:rPr>
            <w:noProof/>
            <w:webHidden/>
          </w:rPr>
          <w:fldChar w:fldCharType="separate"/>
        </w:r>
        <w:r>
          <w:rPr>
            <w:noProof/>
            <w:webHidden/>
          </w:rPr>
          <w:t>33</w:t>
        </w:r>
        <w:r>
          <w:rPr>
            <w:noProof/>
            <w:webHidden/>
          </w:rPr>
          <w:fldChar w:fldCharType="end"/>
        </w:r>
      </w:hyperlink>
    </w:p>
    <w:p w14:paraId="00684AB4" w14:textId="12DFCBEB"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20"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520 \h </w:instrText>
        </w:r>
        <w:r>
          <w:rPr>
            <w:noProof/>
            <w:webHidden/>
          </w:rPr>
        </w:r>
        <w:r>
          <w:rPr>
            <w:noProof/>
            <w:webHidden/>
          </w:rPr>
          <w:fldChar w:fldCharType="separate"/>
        </w:r>
        <w:r>
          <w:rPr>
            <w:noProof/>
            <w:webHidden/>
          </w:rPr>
          <w:t>34</w:t>
        </w:r>
        <w:r>
          <w:rPr>
            <w:noProof/>
            <w:webHidden/>
          </w:rPr>
          <w:fldChar w:fldCharType="end"/>
        </w:r>
      </w:hyperlink>
    </w:p>
    <w:p w14:paraId="3C0694F0" w14:textId="3B131774"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21"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521 \h </w:instrText>
        </w:r>
        <w:r>
          <w:rPr>
            <w:noProof/>
            <w:webHidden/>
          </w:rPr>
        </w:r>
        <w:r>
          <w:rPr>
            <w:noProof/>
            <w:webHidden/>
          </w:rPr>
          <w:fldChar w:fldCharType="separate"/>
        </w:r>
        <w:r>
          <w:rPr>
            <w:noProof/>
            <w:webHidden/>
          </w:rPr>
          <w:t>35</w:t>
        </w:r>
        <w:r>
          <w:rPr>
            <w:noProof/>
            <w:webHidden/>
          </w:rPr>
          <w:fldChar w:fldCharType="end"/>
        </w:r>
      </w:hyperlink>
    </w:p>
    <w:p w14:paraId="638C81D8" w14:textId="5F82F4EA"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22" w:history="1">
        <w:r w:rsidRPr="0057610E">
          <w:rPr>
            <w:rStyle w:val="Hipervnculo"/>
            <w:rFonts w:ascii="Arial"/>
            <w:b/>
          </w:rPr>
          <w:t>Vidnoz</w:t>
        </w:r>
        <w:r>
          <w:rPr>
            <w:webHidden/>
          </w:rPr>
          <w:tab/>
        </w:r>
        <w:r>
          <w:rPr>
            <w:webHidden/>
          </w:rPr>
          <w:fldChar w:fldCharType="begin"/>
        </w:r>
        <w:r>
          <w:rPr>
            <w:webHidden/>
          </w:rPr>
          <w:instrText xml:space="preserve"> PAGEREF _Toc196847522 \h </w:instrText>
        </w:r>
        <w:r>
          <w:rPr>
            <w:webHidden/>
          </w:rPr>
        </w:r>
        <w:r>
          <w:rPr>
            <w:webHidden/>
          </w:rPr>
          <w:fldChar w:fldCharType="separate"/>
        </w:r>
        <w:r>
          <w:rPr>
            <w:webHidden/>
          </w:rPr>
          <w:t>36</w:t>
        </w:r>
        <w:r>
          <w:rPr>
            <w:webHidden/>
          </w:rPr>
          <w:fldChar w:fldCharType="end"/>
        </w:r>
      </w:hyperlink>
    </w:p>
    <w:p w14:paraId="205E2EB6" w14:textId="4F5C5B0F"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23"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523 \h </w:instrText>
        </w:r>
        <w:r>
          <w:rPr>
            <w:noProof/>
            <w:webHidden/>
          </w:rPr>
        </w:r>
        <w:r>
          <w:rPr>
            <w:noProof/>
            <w:webHidden/>
          </w:rPr>
          <w:fldChar w:fldCharType="separate"/>
        </w:r>
        <w:r>
          <w:rPr>
            <w:noProof/>
            <w:webHidden/>
          </w:rPr>
          <w:t>36</w:t>
        </w:r>
        <w:r>
          <w:rPr>
            <w:noProof/>
            <w:webHidden/>
          </w:rPr>
          <w:fldChar w:fldCharType="end"/>
        </w:r>
      </w:hyperlink>
    </w:p>
    <w:p w14:paraId="5832BD87" w14:textId="725F57EB"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24"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524 \h </w:instrText>
        </w:r>
        <w:r>
          <w:rPr>
            <w:noProof/>
            <w:webHidden/>
          </w:rPr>
        </w:r>
        <w:r>
          <w:rPr>
            <w:noProof/>
            <w:webHidden/>
          </w:rPr>
          <w:fldChar w:fldCharType="separate"/>
        </w:r>
        <w:r>
          <w:rPr>
            <w:noProof/>
            <w:webHidden/>
          </w:rPr>
          <w:t>36</w:t>
        </w:r>
        <w:r>
          <w:rPr>
            <w:noProof/>
            <w:webHidden/>
          </w:rPr>
          <w:fldChar w:fldCharType="end"/>
        </w:r>
      </w:hyperlink>
    </w:p>
    <w:p w14:paraId="2D9DD3D6" w14:textId="2A7A5EEB"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25"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525 \h </w:instrText>
        </w:r>
        <w:r>
          <w:rPr>
            <w:noProof/>
            <w:webHidden/>
          </w:rPr>
        </w:r>
        <w:r>
          <w:rPr>
            <w:noProof/>
            <w:webHidden/>
          </w:rPr>
          <w:fldChar w:fldCharType="separate"/>
        </w:r>
        <w:r>
          <w:rPr>
            <w:noProof/>
            <w:webHidden/>
          </w:rPr>
          <w:t>36</w:t>
        </w:r>
        <w:r>
          <w:rPr>
            <w:noProof/>
            <w:webHidden/>
          </w:rPr>
          <w:fldChar w:fldCharType="end"/>
        </w:r>
      </w:hyperlink>
    </w:p>
    <w:p w14:paraId="1AD492E2" w14:textId="0856936E"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26"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526 \h </w:instrText>
        </w:r>
        <w:r>
          <w:rPr>
            <w:noProof/>
            <w:webHidden/>
          </w:rPr>
        </w:r>
        <w:r>
          <w:rPr>
            <w:noProof/>
            <w:webHidden/>
          </w:rPr>
          <w:fldChar w:fldCharType="separate"/>
        </w:r>
        <w:r>
          <w:rPr>
            <w:noProof/>
            <w:webHidden/>
          </w:rPr>
          <w:t>36</w:t>
        </w:r>
        <w:r>
          <w:rPr>
            <w:noProof/>
            <w:webHidden/>
          </w:rPr>
          <w:fldChar w:fldCharType="end"/>
        </w:r>
      </w:hyperlink>
    </w:p>
    <w:p w14:paraId="6813AF48" w14:textId="3C0E7B95"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27"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527 \h </w:instrText>
        </w:r>
        <w:r>
          <w:rPr>
            <w:noProof/>
            <w:webHidden/>
          </w:rPr>
        </w:r>
        <w:r>
          <w:rPr>
            <w:noProof/>
            <w:webHidden/>
          </w:rPr>
          <w:fldChar w:fldCharType="separate"/>
        </w:r>
        <w:r>
          <w:rPr>
            <w:noProof/>
            <w:webHidden/>
          </w:rPr>
          <w:t>37</w:t>
        </w:r>
        <w:r>
          <w:rPr>
            <w:noProof/>
            <w:webHidden/>
          </w:rPr>
          <w:fldChar w:fldCharType="end"/>
        </w:r>
      </w:hyperlink>
    </w:p>
    <w:p w14:paraId="56384C6C" w14:textId="1362CB36"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28" w:history="1">
        <w:r w:rsidRPr="0057610E">
          <w:rPr>
            <w:rStyle w:val="Hipervnculo"/>
            <w:rFonts w:ascii="Arial"/>
            <w:b/>
          </w:rPr>
          <w:t>Pipio</w:t>
        </w:r>
        <w:r>
          <w:rPr>
            <w:webHidden/>
          </w:rPr>
          <w:tab/>
        </w:r>
        <w:r>
          <w:rPr>
            <w:webHidden/>
          </w:rPr>
          <w:fldChar w:fldCharType="begin"/>
        </w:r>
        <w:r>
          <w:rPr>
            <w:webHidden/>
          </w:rPr>
          <w:instrText xml:space="preserve"> PAGEREF _Toc196847528 \h </w:instrText>
        </w:r>
        <w:r>
          <w:rPr>
            <w:webHidden/>
          </w:rPr>
        </w:r>
        <w:r>
          <w:rPr>
            <w:webHidden/>
          </w:rPr>
          <w:fldChar w:fldCharType="separate"/>
        </w:r>
        <w:r>
          <w:rPr>
            <w:webHidden/>
          </w:rPr>
          <w:t>38</w:t>
        </w:r>
        <w:r>
          <w:rPr>
            <w:webHidden/>
          </w:rPr>
          <w:fldChar w:fldCharType="end"/>
        </w:r>
      </w:hyperlink>
    </w:p>
    <w:p w14:paraId="48D8C152" w14:textId="7B5132CE"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29"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529 \h </w:instrText>
        </w:r>
        <w:r>
          <w:rPr>
            <w:noProof/>
            <w:webHidden/>
          </w:rPr>
        </w:r>
        <w:r>
          <w:rPr>
            <w:noProof/>
            <w:webHidden/>
          </w:rPr>
          <w:fldChar w:fldCharType="separate"/>
        </w:r>
        <w:r>
          <w:rPr>
            <w:noProof/>
            <w:webHidden/>
          </w:rPr>
          <w:t>38</w:t>
        </w:r>
        <w:r>
          <w:rPr>
            <w:noProof/>
            <w:webHidden/>
          </w:rPr>
          <w:fldChar w:fldCharType="end"/>
        </w:r>
      </w:hyperlink>
    </w:p>
    <w:p w14:paraId="3E7D4AD2" w14:textId="17E6F803"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0"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530 \h </w:instrText>
        </w:r>
        <w:r>
          <w:rPr>
            <w:noProof/>
            <w:webHidden/>
          </w:rPr>
        </w:r>
        <w:r>
          <w:rPr>
            <w:noProof/>
            <w:webHidden/>
          </w:rPr>
          <w:fldChar w:fldCharType="separate"/>
        </w:r>
        <w:r>
          <w:rPr>
            <w:noProof/>
            <w:webHidden/>
          </w:rPr>
          <w:t>38</w:t>
        </w:r>
        <w:r>
          <w:rPr>
            <w:noProof/>
            <w:webHidden/>
          </w:rPr>
          <w:fldChar w:fldCharType="end"/>
        </w:r>
      </w:hyperlink>
    </w:p>
    <w:p w14:paraId="67AC2092" w14:textId="4CBF363C"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1"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531 \h </w:instrText>
        </w:r>
        <w:r>
          <w:rPr>
            <w:noProof/>
            <w:webHidden/>
          </w:rPr>
        </w:r>
        <w:r>
          <w:rPr>
            <w:noProof/>
            <w:webHidden/>
          </w:rPr>
          <w:fldChar w:fldCharType="separate"/>
        </w:r>
        <w:r>
          <w:rPr>
            <w:noProof/>
            <w:webHidden/>
          </w:rPr>
          <w:t>38</w:t>
        </w:r>
        <w:r>
          <w:rPr>
            <w:noProof/>
            <w:webHidden/>
          </w:rPr>
          <w:fldChar w:fldCharType="end"/>
        </w:r>
      </w:hyperlink>
    </w:p>
    <w:p w14:paraId="516A696A" w14:textId="6E475A64"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2"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532 \h </w:instrText>
        </w:r>
        <w:r>
          <w:rPr>
            <w:noProof/>
            <w:webHidden/>
          </w:rPr>
        </w:r>
        <w:r>
          <w:rPr>
            <w:noProof/>
            <w:webHidden/>
          </w:rPr>
          <w:fldChar w:fldCharType="separate"/>
        </w:r>
        <w:r>
          <w:rPr>
            <w:noProof/>
            <w:webHidden/>
          </w:rPr>
          <w:t>38</w:t>
        </w:r>
        <w:r>
          <w:rPr>
            <w:noProof/>
            <w:webHidden/>
          </w:rPr>
          <w:fldChar w:fldCharType="end"/>
        </w:r>
      </w:hyperlink>
    </w:p>
    <w:p w14:paraId="7A5AE251" w14:textId="47F79002"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3"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533 \h </w:instrText>
        </w:r>
        <w:r>
          <w:rPr>
            <w:noProof/>
            <w:webHidden/>
          </w:rPr>
        </w:r>
        <w:r>
          <w:rPr>
            <w:noProof/>
            <w:webHidden/>
          </w:rPr>
          <w:fldChar w:fldCharType="separate"/>
        </w:r>
        <w:r>
          <w:rPr>
            <w:noProof/>
            <w:webHidden/>
          </w:rPr>
          <w:t>39</w:t>
        </w:r>
        <w:r>
          <w:rPr>
            <w:noProof/>
            <w:webHidden/>
          </w:rPr>
          <w:fldChar w:fldCharType="end"/>
        </w:r>
      </w:hyperlink>
    </w:p>
    <w:p w14:paraId="0BA94353" w14:textId="01E431C1"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34" w:history="1">
        <w:r w:rsidRPr="0057610E">
          <w:rPr>
            <w:rStyle w:val="Hipervnculo"/>
            <w:rFonts w:ascii="Arial"/>
            <w:b/>
          </w:rPr>
          <w:t>Creatify</w:t>
        </w:r>
        <w:r>
          <w:rPr>
            <w:webHidden/>
          </w:rPr>
          <w:tab/>
        </w:r>
        <w:r>
          <w:rPr>
            <w:webHidden/>
          </w:rPr>
          <w:fldChar w:fldCharType="begin"/>
        </w:r>
        <w:r>
          <w:rPr>
            <w:webHidden/>
          </w:rPr>
          <w:instrText xml:space="preserve"> PAGEREF _Toc196847534 \h </w:instrText>
        </w:r>
        <w:r>
          <w:rPr>
            <w:webHidden/>
          </w:rPr>
        </w:r>
        <w:r>
          <w:rPr>
            <w:webHidden/>
          </w:rPr>
          <w:fldChar w:fldCharType="separate"/>
        </w:r>
        <w:r>
          <w:rPr>
            <w:webHidden/>
          </w:rPr>
          <w:t>40</w:t>
        </w:r>
        <w:r>
          <w:rPr>
            <w:webHidden/>
          </w:rPr>
          <w:fldChar w:fldCharType="end"/>
        </w:r>
      </w:hyperlink>
    </w:p>
    <w:p w14:paraId="77889167" w14:textId="78A58C89"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5"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535 \h </w:instrText>
        </w:r>
        <w:r>
          <w:rPr>
            <w:noProof/>
            <w:webHidden/>
          </w:rPr>
        </w:r>
        <w:r>
          <w:rPr>
            <w:noProof/>
            <w:webHidden/>
          </w:rPr>
          <w:fldChar w:fldCharType="separate"/>
        </w:r>
        <w:r>
          <w:rPr>
            <w:noProof/>
            <w:webHidden/>
          </w:rPr>
          <w:t>40</w:t>
        </w:r>
        <w:r>
          <w:rPr>
            <w:noProof/>
            <w:webHidden/>
          </w:rPr>
          <w:fldChar w:fldCharType="end"/>
        </w:r>
      </w:hyperlink>
    </w:p>
    <w:p w14:paraId="4D3F1CD8" w14:textId="4F43DDD9"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6"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536 \h </w:instrText>
        </w:r>
        <w:r>
          <w:rPr>
            <w:noProof/>
            <w:webHidden/>
          </w:rPr>
        </w:r>
        <w:r>
          <w:rPr>
            <w:noProof/>
            <w:webHidden/>
          </w:rPr>
          <w:fldChar w:fldCharType="separate"/>
        </w:r>
        <w:r>
          <w:rPr>
            <w:noProof/>
            <w:webHidden/>
          </w:rPr>
          <w:t>40</w:t>
        </w:r>
        <w:r>
          <w:rPr>
            <w:noProof/>
            <w:webHidden/>
          </w:rPr>
          <w:fldChar w:fldCharType="end"/>
        </w:r>
      </w:hyperlink>
    </w:p>
    <w:p w14:paraId="09427133" w14:textId="326E5313"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7"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537 \h </w:instrText>
        </w:r>
        <w:r>
          <w:rPr>
            <w:noProof/>
            <w:webHidden/>
          </w:rPr>
        </w:r>
        <w:r>
          <w:rPr>
            <w:noProof/>
            <w:webHidden/>
          </w:rPr>
          <w:fldChar w:fldCharType="separate"/>
        </w:r>
        <w:r>
          <w:rPr>
            <w:noProof/>
            <w:webHidden/>
          </w:rPr>
          <w:t>40</w:t>
        </w:r>
        <w:r>
          <w:rPr>
            <w:noProof/>
            <w:webHidden/>
          </w:rPr>
          <w:fldChar w:fldCharType="end"/>
        </w:r>
      </w:hyperlink>
    </w:p>
    <w:p w14:paraId="54FD6620" w14:textId="20F7421D"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8"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538 \h </w:instrText>
        </w:r>
        <w:r>
          <w:rPr>
            <w:noProof/>
            <w:webHidden/>
          </w:rPr>
        </w:r>
        <w:r>
          <w:rPr>
            <w:noProof/>
            <w:webHidden/>
          </w:rPr>
          <w:fldChar w:fldCharType="separate"/>
        </w:r>
        <w:r>
          <w:rPr>
            <w:noProof/>
            <w:webHidden/>
          </w:rPr>
          <w:t>40</w:t>
        </w:r>
        <w:r>
          <w:rPr>
            <w:noProof/>
            <w:webHidden/>
          </w:rPr>
          <w:fldChar w:fldCharType="end"/>
        </w:r>
      </w:hyperlink>
    </w:p>
    <w:p w14:paraId="1843C719" w14:textId="3E314C80"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39"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539 \h </w:instrText>
        </w:r>
        <w:r>
          <w:rPr>
            <w:noProof/>
            <w:webHidden/>
          </w:rPr>
        </w:r>
        <w:r>
          <w:rPr>
            <w:noProof/>
            <w:webHidden/>
          </w:rPr>
          <w:fldChar w:fldCharType="separate"/>
        </w:r>
        <w:r>
          <w:rPr>
            <w:noProof/>
            <w:webHidden/>
          </w:rPr>
          <w:t>41</w:t>
        </w:r>
        <w:r>
          <w:rPr>
            <w:noProof/>
            <w:webHidden/>
          </w:rPr>
          <w:fldChar w:fldCharType="end"/>
        </w:r>
      </w:hyperlink>
    </w:p>
    <w:p w14:paraId="7B39CC04" w14:textId="7152FC74"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40" w:history="1">
        <w:r w:rsidRPr="0057610E">
          <w:rPr>
            <w:rStyle w:val="Hipervnculo"/>
            <w:rFonts w:ascii="Arial"/>
            <w:b/>
          </w:rPr>
          <w:t>Creatify</w:t>
        </w:r>
        <w:r>
          <w:rPr>
            <w:webHidden/>
          </w:rPr>
          <w:tab/>
        </w:r>
        <w:r>
          <w:rPr>
            <w:webHidden/>
          </w:rPr>
          <w:fldChar w:fldCharType="begin"/>
        </w:r>
        <w:r>
          <w:rPr>
            <w:webHidden/>
          </w:rPr>
          <w:instrText xml:space="preserve"> PAGEREF _Toc196847540 \h </w:instrText>
        </w:r>
        <w:r>
          <w:rPr>
            <w:webHidden/>
          </w:rPr>
        </w:r>
        <w:r>
          <w:rPr>
            <w:webHidden/>
          </w:rPr>
          <w:fldChar w:fldCharType="separate"/>
        </w:r>
        <w:r>
          <w:rPr>
            <w:webHidden/>
          </w:rPr>
          <w:t>42</w:t>
        </w:r>
        <w:r>
          <w:rPr>
            <w:webHidden/>
          </w:rPr>
          <w:fldChar w:fldCharType="end"/>
        </w:r>
      </w:hyperlink>
    </w:p>
    <w:p w14:paraId="7354AFA9" w14:textId="162DB810" w:rsidR="0081645C" w:rsidRDefault="0081645C">
      <w:pPr>
        <w:pStyle w:val="TDC2"/>
        <w:tabs>
          <w:tab w:val="left" w:pos="72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41" w:history="1">
        <w:r w:rsidRPr="0057610E">
          <w:rPr>
            <w:rStyle w:val="Hipervnculo"/>
            <w:noProof/>
          </w:rPr>
          <w:t>1.1</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Visión general</w:t>
        </w:r>
        <w:r>
          <w:rPr>
            <w:noProof/>
            <w:webHidden/>
          </w:rPr>
          <w:tab/>
        </w:r>
        <w:r>
          <w:rPr>
            <w:noProof/>
            <w:webHidden/>
          </w:rPr>
          <w:fldChar w:fldCharType="begin"/>
        </w:r>
        <w:r>
          <w:rPr>
            <w:noProof/>
            <w:webHidden/>
          </w:rPr>
          <w:instrText xml:space="preserve"> PAGEREF _Toc196847541 \h </w:instrText>
        </w:r>
        <w:r>
          <w:rPr>
            <w:noProof/>
            <w:webHidden/>
          </w:rPr>
        </w:r>
        <w:r>
          <w:rPr>
            <w:noProof/>
            <w:webHidden/>
          </w:rPr>
          <w:fldChar w:fldCharType="separate"/>
        </w:r>
        <w:r>
          <w:rPr>
            <w:noProof/>
            <w:webHidden/>
          </w:rPr>
          <w:t>42</w:t>
        </w:r>
        <w:r>
          <w:rPr>
            <w:noProof/>
            <w:webHidden/>
          </w:rPr>
          <w:fldChar w:fldCharType="end"/>
        </w:r>
      </w:hyperlink>
    </w:p>
    <w:p w14:paraId="12E3CA21" w14:textId="475CEEC2"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42" w:history="1">
        <w:r w:rsidRPr="0057610E">
          <w:rPr>
            <w:rStyle w:val="Hipervnculo"/>
            <w:noProof/>
          </w:rPr>
          <w:t>1.2</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Arquitectura general</w:t>
        </w:r>
        <w:r>
          <w:rPr>
            <w:noProof/>
            <w:webHidden/>
          </w:rPr>
          <w:tab/>
        </w:r>
        <w:r>
          <w:rPr>
            <w:noProof/>
            <w:webHidden/>
          </w:rPr>
          <w:fldChar w:fldCharType="begin"/>
        </w:r>
        <w:r>
          <w:rPr>
            <w:noProof/>
            <w:webHidden/>
          </w:rPr>
          <w:instrText xml:space="preserve"> PAGEREF _Toc196847542 \h </w:instrText>
        </w:r>
        <w:r>
          <w:rPr>
            <w:noProof/>
            <w:webHidden/>
          </w:rPr>
        </w:r>
        <w:r>
          <w:rPr>
            <w:noProof/>
            <w:webHidden/>
          </w:rPr>
          <w:fldChar w:fldCharType="separate"/>
        </w:r>
        <w:r>
          <w:rPr>
            <w:noProof/>
            <w:webHidden/>
          </w:rPr>
          <w:t>42</w:t>
        </w:r>
        <w:r>
          <w:rPr>
            <w:noProof/>
            <w:webHidden/>
          </w:rPr>
          <w:fldChar w:fldCharType="end"/>
        </w:r>
      </w:hyperlink>
    </w:p>
    <w:p w14:paraId="47CDFE79" w14:textId="0D88EE57"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43" w:history="1">
        <w:r w:rsidRPr="0057610E">
          <w:rPr>
            <w:rStyle w:val="Hipervnculo"/>
            <w:noProof/>
          </w:rPr>
          <w:t>1.3</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Funcionalidades principales</w:t>
        </w:r>
        <w:r>
          <w:rPr>
            <w:noProof/>
            <w:webHidden/>
          </w:rPr>
          <w:tab/>
        </w:r>
        <w:r>
          <w:rPr>
            <w:noProof/>
            <w:webHidden/>
          </w:rPr>
          <w:fldChar w:fldCharType="begin"/>
        </w:r>
        <w:r>
          <w:rPr>
            <w:noProof/>
            <w:webHidden/>
          </w:rPr>
          <w:instrText xml:space="preserve"> PAGEREF _Toc196847543 \h </w:instrText>
        </w:r>
        <w:r>
          <w:rPr>
            <w:noProof/>
            <w:webHidden/>
          </w:rPr>
        </w:r>
        <w:r>
          <w:rPr>
            <w:noProof/>
            <w:webHidden/>
          </w:rPr>
          <w:fldChar w:fldCharType="separate"/>
        </w:r>
        <w:r>
          <w:rPr>
            <w:noProof/>
            <w:webHidden/>
          </w:rPr>
          <w:t>42</w:t>
        </w:r>
        <w:r>
          <w:rPr>
            <w:noProof/>
            <w:webHidden/>
          </w:rPr>
          <w:fldChar w:fldCharType="end"/>
        </w:r>
      </w:hyperlink>
    </w:p>
    <w:p w14:paraId="44A8416C" w14:textId="1A20329F"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44" w:history="1">
        <w:r w:rsidRPr="0057610E">
          <w:rPr>
            <w:rStyle w:val="Hipervnculo"/>
            <w:noProof/>
          </w:rPr>
          <w:t>1.4</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Parámetros principales de creación de video</w:t>
        </w:r>
        <w:r>
          <w:rPr>
            <w:noProof/>
            <w:webHidden/>
          </w:rPr>
          <w:tab/>
        </w:r>
        <w:r>
          <w:rPr>
            <w:noProof/>
            <w:webHidden/>
          </w:rPr>
          <w:fldChar w:fldCharType="begin"/>
        </w:r>
        <w:r>
          <w:rPr>
            <w:noProof/>
            <w:webHidden/>
          </w:rPr>
          <w:instrText xml:space="preserve"> PAGEREF _Toc196847544 \h </w:instrText>
        </w:r>
        <w:r>
          <w:rPr>
            <w:noProof/>
            <w:webHidden/>
          </w:rPr>
        </w:r>
        <w:r>
          <w:rPr>
            <w:noProof/>
            <w:webHidden/>
          </w:rPr>
          <w:fldChar w:fldCharType="separate"/>
        </w:r>
        <w:r>
          <w:rPr>
            <w:noProof/>
            <w:webHidden/>
          </w:rPr>
          <w:t>42</w:t>
        </w:r>
        <w:r>
          <w:rPr>
            <w:noProof/>
            <w:webHidden/>
          </w:rPr>
          <w:fldChar w:fldCharType="end"/>
        </w:r>
      </w:hyperlink>
    </w:p>
    <w:p w14:paraId="05E2A16F" w14:textId="412707FC" w:rsidR="0081645C" w:rsidRDefault="0081645C">
      <w:pPr>
        <w:pStyle w:val="TDC2"/>
        <w:tabs>
          <w:tab w:val="left" w:pos="960"/>
          <w:tab w:val="right" w:leader="dot" w:pos="8494"/>
        </w:tabs>
        <w:rPr>
          <w:rFonts w:asciiTheme="minorHAnsi" w:eastAsiaTheme="minorEastAsia" w:hAnsiTheme="minorHAnsi" w:cstheme="minorBidi"/>
          <w:noProof/>
          <w:kern w:val="2"/>
          <w:sz w:val="24"/>
          <w:szCs w:val="24"/>
          <w:lang w:eastAsia="es-ES"/>
          <w14:ligatures w14:val="standardContextual"/>
        </w:rPr>
      </w:pPr>
      <w:hyperlink w:anchor="_Toc196847545" w:history="1">
        <w:r w:rsidRPr="0057610E">
          <w:rPr>
            <w:rStyle w:val="Hipervnculo"/>
            <w:noProof/>
          </w:rPr>
          <w:t>1.5</w:t>
        </w:r>
        <w:r>
          <w:rPr>
            <w:rFonts w:asciiTheme="minorHAnsi" w:eastAsiaTheme="minorEastAsia" w:hAnsiTheme="minorHAnsi" w:cstheme="minorBidi"/>
            <w:noProof/>
            <w:kern w:val="2"/>
            <w:sz w:val="24"/>
            <w:szCs w:val="24"/>
            <w:lang w:eastAsia="es-ES"/>
            <w14:ligatures w14:val="standardContextual"/>
          </w:rPr>
          <w:tab/>
        </w:r>
        <w:r w:rsidRPr="0057610E">
          <w:rPr>
            <w:rStyle w:val="Hipervnculo"/>
            <w:noProof/>
          </w:rPr>
          <w:t>Características técnicas</w:t>
        </w:r>
        <w:r>
          <w:rPr>
            <w:noProof/>
            <w:webHidden/>
          </w:rPr>
          <w:tab/>
        </w:r>
        <w:r>
          <w:rPr>
            <w:noProof/>
            <w:webHidden/>
          </w:rPr>
          <w:fldChar w:fldCharType="begin"/>
        </w:r>
        <w:r>
          <w:rPr>
            <w:noProof/>
            <w:webHidden/>
          </w:rPr>
          <w:instrText xml:space="preserve"> PAGEREF _Toc196847545 \h </w:instrText>
        </w:r>
        <w:r>
          <w:rPr>
            <w:noProof/>
            <w:webHidden/>
          </w:rPr>
        </w:r>
        <w:r>
          <w:rPr>
            <w:noProof/>
            <w:webHidden/>
          </w:rPr>
          <w:fldChar w:fldCharType="separate"/>
        </w:r>
        <w:r>
          <w:rPr>
            <w:noProof/>
            <w:webHidden/>
          </w:rPr>
          <w:t>43</w:t>
        </w:r>
        <w:r>
          <w:rPr>
            <w:noProof/>
            <w:webHidden/>
          </w:rPr>
          <w:fldChar w:fldCharType="end"/>
        </w:r>
      </w:hyperlink>
    </w:p>
    <w:p w14:paraId="6257C097" w14:textId="4345265C"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46" w:history="1">
        <w:r w:rsidRPr="0057610E">
          <w:rPr>
            <w:rStyle w:val="Hipervnculo"/>
            <w:rFonts w:ascii="Arial"/>
            <w:b/>
          </w:rPr>
          <w:t>Proveedores fuera de estudio</w:t>
        </w:r>
        <w:r>
          <w:rPr>
            <w:webHidden/>
          </w:rPr>
          <w:tab/>
        </w:r>
        <w:r>
          <w:rPr>
            <w:webHidden/>
          </w:rPr>
          <w:fldChar w:fldCharType="begin"/>
        </w:r>
        <w:r>
          <w:rPr>
            <w:webHidden/>
          </w:rPr>
          <w:instrText xml:space="preserve"> PAGEREF _Toc196847546 \h </w:instrText>
        </w:r>
        <w:r>
          <w:rPr>
            <w:webHidden/>
          </w:rPr>
        </w:r>
        <w:r>
          <w:rPr>
            <w:webHidden/>
          </w:rPr>
          <w:fldChar w:fldCharType="separate"/>
        </w:r>
        <w:r>
          <w:rPr>
            <w:webHidden/>
          </w:rPr>
          <w:t>44</w:t>
        </w:r>
        <w:r>
          <w:rPr>
            <w:webHidden/>
          </w:rPr>
          <w:fldChar w:fldCharType="end"/>
        </w:r>
      </w:hyperlink>
    </w:p>
    <w:p w14:paraId="5B845392" w14:textId="4EE40C31" w:rsidR="0081645C" w:rsidRDefault="0081645C">
      <w:pPr>
        <w:pStyle w:val="TDC1"/>
        <w:rPr>
          <w:rFonts w:asciiTheme="minorHAnsi" w:eastAsiaTheme="minorEastAsia" w:hAnsiTheme="minorHAnsi" w:cstheme="minorBidi"/>
          <w:kern w:val="2"/>
          <w:sz w:val="24"/>
          <w:szCs w:val="24"/>
          <w:lang w:eastAsia="es-ES"/>
          <w14:ligatures w14:val="standardContextual"/>
        </w:rPr>
      </w:pPr>
      <w:hyperlink w:anchor="_Toc196847547" w:history="1">
        <w:r w:rsidRPr="0057610E">
          <w:rPr>
            <w:rStyle w:val="Hipervnculo"/>
            <w:rFonts w:ascii="Arial"/>
            <w:b/>
          </w:rPr>
          <w:t>Bibliograf</w:t>
        </w:r>
        <w:r w:rsidRPr="0057610E">
          <w:rPr>
            <w:rStyle w:val="Hipervnculo"/>
            <w:rFonts w:ascii="Arial"/>
            <w:b/>
          </w:rPr>
          <w:t>í</w:t>
        </w:r>
        <w:r w:rsidRPr="0057610E">
          <w:rPr>
            <w:rStyle w:val="Hipervnculo"/>
            <w:rFonts w:ascii="Arial"/>
            <w:b/>
          </w:rPr>
          <w:t>a</w:t>
        </w:r>
        <w:r>
          <w:rPr>
            <w:webHidden/>
          </w:rPr>
          <w:tab/>
        </w:r>
        <w:r>
          <w:rPr>
            <w:webHidden/>
          </w:rPr>
          <w:fldChar w:fldCharType="begin"/>
        </w:r>
        <w:r>
          <w:rPr>
            <w:webHidden/>
          </w:rPr>
          <w:instrText xml:space="preserve"> PAGEREF _Toc196847547 \h </w:instrText>
        </w:r>
        <w:r>
          <w:rPr>
            <w:webHidden/>
          </w:rPr>
        </w:r>
        <w:r>
          <w:rPr>
            <w:webHidden/>
          </w:rPr>
          <w:fldChar w:fldCharType="separate"/>
        </w:r>
        <w:r>
          <w:rPr>
            <w:webHidden/>
          </w:rPr>
          <w:t>45</w:t>
        </w:r>
        <w:r>
          <w:rPr>
            <w:webHidden/>
          </w:rPr>
          <w:fldChar w:fldCharType="end"/>
        </w:r>
      </w:hyperlink>
    </w:p>
    <w:p w14:paraId="5F70A897" w14:textId="7E86E565" w:rsidR="00960633" w:rsidRDefault="00960633" w:rsidP="00960633">
      <w:r>
        <w:fldChar w:fldCharType="end"/>
      </w:r>
    </w:p>
    <w:p w14:paraId="00008000" w14:textId="77777777" w:rsidR="00960633" w:rsidRDefault="00960633" w:rsidP="00960633"/>
    <w:p w14:paraId="2E3B3CFE" w14:textId="77777777" w:rsidR="00960633" w:rsidRDefault="00960633" w:rsidP="00960633"/>
    <w:p w14:paraId="319FB092" w14:textId="77777777" w:rsidR="00960633" w:rsidRDefault="00960633" w:rsidP="00960633">
      <w:pPr>
        <w:sectPr w:rsidR="00960633" w:rsidSect="00960633">
          <w:headerReference w:type="first" r:id="rId458"/>
          <w:pgSz w:w="11906" w:h="16838"/>
          <w:pgMar w:top="1417" w:right="1701" w:bottom="1417" w:left="1701" w:header="708" w:footer="708" w:gutter="0"/>
          <w:cols w:space="708"/>
          <w:titlePg/>
          <w:docGrid w:linePitch="360"/>
        </w:sectPr>
      </w:pPr>
    </w:p>
    <w:p w14:paraId="56459F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8480" behindDoc="1" locked="0" layoutInCell="1" allowOverlap="1" wp14:anchorId="59097869" wp14:editId="5B5D3F4A">
                <wp:simplePos x="0" y="0"/>
                <wp:positionH relativeFrom="page">
                  <wp:posOffset>1407795</wp:posOffset>
                </wp:positionH>
                <wp:positionV relativeFrom="paragraph">
                  <wp:posOffset>152400</wp:posOffset>
                </wp:positionV>
                <wp:extent cx="4669155" cy="1270"/>
                <wp:effectExtent l="0" t="0" r="0" b="0"/>
                <wp:wrapTopAndBottom/>
                <wp:docPr id="587" name="Forma libre: forma 58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29F887" id="Forma libre: forma 587" o:spid="_x0000_s1026" style="position:absolute;margin-left:110.85pt;margin-top:12pt;width:367.65pt;height:.1pt;z-index:-25164800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8073EF0" w14:textId="504F3E32"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noProof/>
          <w:sz w:val="49"/>
        </w:rPr>
        <mc:AlternateContent>
          <mc:Choice Requires="wps">
            <w:drawing>
              <wp:anchor distT="0" distB="0" distL="0" distR="0" simplePos="0" relativeHeight="251667456" behindDoc="1" locked="0" layoutInCell="1" allowOverlap="1" wp14:anchorId="2351F059" wp14:editId="0B11F42F">
                <wp:simplePos x="0" y="0"/>
                <wp:positionH relativeFrom="margin">
                  <wp:align>center</wp:align>
                </wp:positionH>
                <wp:positionV relativeFrom="paragraph">
                  <wp:posOffset>519430</wp:posOffset>
                </wp:positionV>
                <wp:extent cx="4669155" cy="1270"/>
                <wp:effectExtent l="0" t="0" r="0" b="0"/>
                <wp:wrapTopAndBottom/>
                <wp:docPr id="588" name="Forma libre: forma 58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40D3C24" id="Forma libre: forma 588" o:spid="_x0000_s1026" style="position:absolute;margin-left:0;margin-top:40.9pt;width:367.65pt;height:.1pt;z-index:-2516490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B94133">
        <w:rPr>
          <w:rFonts w:ascii="Arial" w:eastAsia="Georgia" w:hAnsi="Georgia" w:cs="Georgia"/>
          <w:b/>
          <w:sz w:val="49"/>
        </w:rPr>
        <w:t>Í</w:t>
      </w:r>
      <w:r w:rsidRPr="00B94133">
        <w:rPr>
          <w:rFonts w:ascii="Arial" w:eastAsia="Georgia" w:hAnsi="Georgia" w:cs="Georgia"/>
          <w:b/>
          <w:sz w:val="49"/>
        </w:rPr>
        <w:t>ndice de Figuras</w:t>
      </w:r>
    </w:p>
    <w:p w14:paraId="59065F0B" w14:textId="7C57D339" w:rsidR="00960633" w:rsidRDefault="00960633" w:rsidP="00960633">
      <w:pPr>
        <w:pStyle w:val="Textoindependiente"/>
        <w:spacing w:before="6"/>
        <w:rPr>
          <w:rFonts w:ascii="Arial"/>
          <w:sz w:val="19"/>
        </w:rPr>
      </w:pPr>
    </w:p>
    <w:p w14:paraId="64790B60" w14:textId="77777777" w:rsidR="00960633" w:rsidRDefault="00960633" w:rsidP="00960633"/>
    <w:p w14:paraId="6F7F6C0E" w14:textId="028C3BF5"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Figura;1" </w:instrText>
      </w:r>
      <w:r w:rsidRPr="00E51955">
        <w:rPr>
          <w:b/>
          <w:bCs/>
          <w:u w:val="single"/>
        </w:rPr>
        <w:fldChar w:fldCharType="separate"/>
      </w:r>
      <w:hyperlink w:anchor="_Toc194511389" w:history="1">
        <w:r w:rsidR="00E51955" w:rsidRPr="00E51955">
          <w:rPr>
            <w:rStyle w:val="Hipervnculo"/>
            <w:b/>
            <w:bCs/>
            <w:lang w:val="en-US"/>
          </w:rPr>
          <w:t>Figura A1: Milestone Burndown - Sprint 1</w:t>
        </w:r>
        <w:r w:rsidR="00E51955" w:rsidRPr="00E51955">
          <w:rPr>
            <w:b/>
            <w:bCs/>
            <w:webHidden/>
          </w:rPr>
          <w:tab/>
        </w:r>
        <w:r w:rsidR="00E51955" w:rsidRPr="00E51955">
          <w:rPr>
            <w:webHidden/>
          </w:rPr>
          <w:fldChar w:fldCharType="begin"/>
        </w:r>
        <w:r w:rsidR="00E51955" w:rsidRPr="00E51955">
          <w:rPr>
            <w:webHidden/>
          </w:rPr>
          <w:instrText xml:space="preserve"> PAGEREF _Toc194511389 \h </w:instrText>
        </w:r>
        <w:r w:rsidR="00E51955" w:rsidRPr="00E51955">
          <w:rPr>
            <w:webHidden/>
          </w:rPr>
        </w:r>
        <w:r w:rsidR="00E51955" w:rsidRPr="00E51955">
          <w:rPr>
            <w:webHidden/>
          </w:rPr>
          <w:fldChar w:fldCharType="separate"/>
        </w:r>
        <w:r w:rsidR="00E51955" w:rsidRPr="00E51955">
          <w:rPr>
            <w:webHidden/>
          </w:rPr>
          <w:t>2</w:t>
        </w:r>
        <w:r w:rsidR="00E51955" w:rsidRPr="00E51955">
          <w:rPr>
            <w:webHidden/>
          </w:rPr>
          <w:fldChar w:fldCharType="end"/>
        </w:r>
      </w:hyperlink>
    </w:p>
    <w:p w14:paraId="06615238" w14:textId="0109E0B3" w:rsidR="00E51955" w:rsidRPr="00E51955" w:rsidRDefault="00E51955">
      <w:pPr>
        <w:pStyle w:val="TDC1"/>
        <w:rPr>
          <w:rFonts w:asciiTheme="minorHAnsi" w:eastAsiaTheme="minorEastAsia" w:hAnsiTheme="minorHAnsi" w:cstheme="minorBidi"/>
          <w:b/>
          <w:bCs/>
          <w:kern w:val="2"/>
          <w:sz w:val="24"/>
          <w:szCs w:val="24"/>
          <w:u w:val="single"/>
          <w:lang w:eastAsia="es-ES"/>
          <w14:ligatures w14:val="standardContextual"/>
        </w:rPr>
      </w:pPr>
      <w:hyperlink w:anchor="_Toc194511390" w:history="1">
        <w:r w:rsidRPr="00E51955">
          <w:rPr>
            <w:rStyle w:val="Hipervnculo"/>
            <w:b/>
            <w:bCs/>
          </w:rPr>
          <w:t>Figura A2: Issues - Sprint 1</w:t>
        </w:r>
        <w:r w:rsidRPr="00E51955">
          <w:rPr>
            <w:b/>
            <w:bCs/>
            <w:webHidden/>
          </w:rPr>
          <w:tab/>
        </w:r>
        <w:r w:rsidRPr="00E51955">
          <w:rPr>
            <w:webHidden/>
          </w:rPr>
          <w:fldChar w:fldCharType="begin"/>
        </w:r>
        <w:r w:rsidRPr="00E51955">
          <w:rPr>
            <w:webHidden/>
          </w:rPr>
          <w:instrText xml:space="preserve"> PAGEREF _Toc194511390 \h </w:instrText>
        </w:r>
        <w:r w:rsidRPr="00E51955">
          <w:rPr>
            <w:webHidden/>
          </w:rPr>
        </w:r>
        <w:r w:rsidRPr="00E51955">
          <w:rPr>
            <w:webHidden/>
          </w:rPr>
          <w:fldChar w:fldCharType="separate"/>
        </w:r>
        <w:r w:rsidRPr="00E51955">
          <w:rPr>
            <w:webHidden/>
          </w:rPr>
          <w:t>2</w:t>
        </w:r>
        <w:r w:rsidRPr="00E51955">
          <w:rPr>
            <w:webHidden/>
          </w:rPr>
          <w:fldChar w:fldCharType="end"/>
        </w:r>
      </w:hyperlink>
    </w:p>
    <w:p w14:paraId="354AD96C" w14:textId="5E9BEF01" w:rsidR="00960633" w:rsidRPr="00E51955" w:rsidRDefault="00960633" w:rsidP="00960633">
      <w:pPr>
        <w:rPr>
          <w:b/>
          <w:bCs/>
          <w:u w:val="single"/>
        </w:rPr>
      </w:pPr>
      <w:r w:rsidRPr="00E51955">
        <w:rPr>
          <w:b/>
          <w:bCs/>
          <w:u w:val="single"/>
        </w:rPr>
        <w:fldChar w:fldCharType="end"/>
      </w:r>
    </w:p>
    <w:p w14:paraId="1383C679" w14:textId="77777777" w:rsidR="00960633" w:rsidRDefault="00960633" w:rsidP="00960633">
      <w:pPr>
        <w:sectPr w:rsidR="00960633" w:rsidSect="00960633">
          <w:headerReference w:type="first" r:id="rId459"/>
          <w:pgSz w:w="11906" w:h="16838"/>
          <w:pgMar w:top="1417" w:right="1701" w:bottom="1417" w:left="1701" w:header="708" w:footer="708" w:gutter="0"/>
          <w:cols w:space="708"/>
          <w:titlePg/>
          <w:docGrid w:linePitch="360"/>
        </w:sectPr>
      </w:pPr>
    </w:p>
    <w:p w14:paraId="4161D95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0528" behindDoc="1" locked="0" layoutInCell="1" allowOverlap="1" wp14:anchorId="1B7C605D" wp14:editId="0D8993AC">
                <wp:simplePos x="0" y="0"/>
                <wp:positionH relativeFrom="page">
                  <wp:posOffset>1407795</wp:posOffset>
                </wp:positionH>
                <wp:positionV relativeFrom="paragraph">
                  <wp:posOffset>152400</wp:posOffset>
                </wp:positionV>
                <wp:extent cx="4669155" cy="1270"/>
                <wp:effectExtent l="0" t="0" r="0" b="0"/>
                <wp:wrapTopAndBottom/>
                <wp:docPr id="589" name="Forma libre: forma 58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DB34E64" id="Forma libre: forma 589" o:spid="_x0000_s1026" style="position:absolute;margin-left:110.85pt;margin-top:12pt;width:367.65pt;height:.1pt;z-index:-251645952;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61DAA53B" w14:textId="7291B545" w:rsidR="00960633" w:rsidRPr="00B94133" w:rsidRDefault="00960633" w:rsidP="00B94133">
      <w:pPr>
        <w:widowControl w:val="0"/>
        <w:autoSpaceDE w:val="0"/>
        <w:autoSpaceDN w:val="0"/>
        <w:spacing w:before="27" w:after="0" w:line="240" w:lineRule="auto"/>
        <w:ind w:left="830" w:right="866"/>
        <w:jc w:val="center"/>
        <w:rPr>
          <w:rFonts w:ascii="Arial" w:eastAsia="Georgia" w:hAnsi="Georgia" w:cs="Georgia"/>
          <w:b/>
          <w:sz w:val="49"/>
        </w:rPr>
      </w:pPr>
      <w:r w:rsidRPr="00B94133">
        <w:rPr>
          <w:rFonts w:ascii="Arial" w:eastAsia="Georgia" w:hAnsi="Georgia" w:cs="Georgia"/>
          <w:b/>
          <w:sz w:val="49"/>
        </w:rPr>
        <w:t>Í</w:t>
      </w:r>
      <w:r w:rsidRPr="00B94133">
        <w:rPr>
          <w:rFonts w:ascii="Arial" w:eastAsia="Georgia" w:hAnsi="Georgia" w:cs="Georgia"/>
          <w:b/>
          <w:sz w:val="49"/>
        </w:rPr>
        <w:t>ndice de Tablas</w:t>
      </w:r>
    </w:p>
    <w:p w14:paraId="1C01BA1A" w14:textId="1C1C7632" w:rsidR="00960633" w:rsidRDefault="00B94133" w:rsidP="00960633">
      <w:pPr>
        <w:pStyle w:val="Textoindependiente"/>
        <w:spacing w:before="6"/>
        <w:rPr>
          <w:rFonts w:ascii="Arial"/>
          <w:sz w:val="19"/>
        </w:rPr>
      </w:pPr>
      <w:r>
        <w:rPr>
          <w:noProof/>
        </w:rPr>
        <mc:AlternateContent>
          <mc:Choice Requires="wps">
            <w:drawing>
              <wp:anchor distT="0" distB="0" distL="0" distR="0" simplePos="0" relativeHeight="251669504" behindDoc="1" locked="0" layoutInCell="1" allowOverlap="1" wp14:anchorId="71F2F6B0" wp14:editId="70A54A3E">
                <wp:simplePos x="0" y="0"/>
                <wp:positionH relativeFrom="margin">
                  <wp:posOffset>355600</wp:posOffset>
                </wp:positionH>
                <wp:positionV relativeFrom="paragraph">
                  <wp:posOffset>151130</wp:posOffset>
                </wp:positionV>
                <wp:extent cx="4669155" cy="1270"/>
                <wp:effectExtent l="0" t="0" r="0" b="0"/>
                <wp:wrapTopAndBottom/>
                <wp:docPr id="590" name="Forma libre: forma 5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40CD1F" id="Forma libre: forma 590" o:spid="_x0000_s1026" style="position:absolute;margin-left:28pt;margin-top:11.9pt;width:367.65pt;height:.1pt;z-index:-2516469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094D3FFB" w14:textId="5E6D2475" w:rsidR="00960633" w:rsidRDefault="00960633" w:rsidP="00960633"/>
    <w:p w14:paraId="5B211EDA" w14:textId="7C37E212" w:rsidR="00E51955" w:rsidRPr="00E51955" w:rsidRDefault="00960633">
      <w:pPr>
        <w:pStyle w:val="TDC1"/>
        <w:rPr>
          <w:rFonts w:asciiTheme="minorHAnsi" w:eastAsiaTheme="minorEastAsia" w:hAnsiTheme="minorHAnsi" w:cstheme="minorBidi"/>
          <w:b/>
          <w:bCs/>
          <w:kern w:val="2"/>
          <w:sz w:val="24"/>
          <w:szCs w:val="24"/>
          <w:u w:val="single"/>
          <w:lang w:eastAsia="es-ES"/>
          <w14:ligatures w14:val="standardContextual"/>
        </w:rPr>
      </w:pPr>
      <w:r w:rsidRPr="00E51955">
        <w:rPr>
          <w:b/>
          <w:bCs/>
          <w:u w:val="single"/>
        </w:rPr>
        <w:fldChar w:fldCharType="begin"/>
      </w:r>
      <w:r w:rsidRPr="00E51955">
        <w:rPr>
          <w:b/>
          <w:bCs/>
          <w:u w:val="single"/>
        </w:rPr>
        <w:instrText xml:space="preserve"> TOC \h \z \t "Leyenda tabla;1" </w:instrText>
      </w:r>
      <w:r w:rsidRPr="00E51955">
        <w:rPr>
          <w:b/>
          <w:bCs/>
          <w:u w:val="single"/>
        </w:rPr>
        <w:fldChar w:fldCharType="separate"/>
      </w:r>
      <w:hyperlink w:anchor="_Toc194511409" w:history="1">
        <w:r w:rsidR="00E51955" w:rsidRPr="00E51955">
          <w:rPr>
            <w:rStyle w:val="Hipervnculo"/>
            <w:b/>
            <w:bCs/>
          </w:rPr>
          <w:t>Tabla A1: Tareas - Sprint 1</w:t>
        </w:r>
        <w:r w:rsidR="00E51955" w:rsidRPr="00E51955">
          <w:rPr>
            <w:b/>
            <w:bCs/>
            <w:webHidden/>
          </w:rPr>
          <w:tab/>
        </w:r>
        <w:r w:rsidR="00E51955" w:rsidRPr="00E51955">
          <w:rPr>
            <w:webHidden/>
          </w:rPr>
          <w:fldChar w:fldCharType="begin"/>
        </w:r>
        <w:r w:rsidR="00E51955" w:rsidRPr="00E51955">
          <w:rPr>
            <w:webHidden/>
          </w:rPr>
          <w:instrText xml:space="preserve"> PAGEREF _Toc194511409 \h </w:instrText>
        </w:r>
        <w:r w:rsidR="00E51955" w:rsidRPr="00E51955">
          <w:rPr>
            <w:webHidden/>
          </w:rPr>
        </w:r>
        <w:r w:rsidR="00E51955" w:rsidRPr="00E51955">
          <w:rPr>
            <w:webHidden/>
          </w:rPr>
          <w:fldChar w:fldCharType="separate"/>
        </w:r>
        <w:r w:rsidR="00E51955" w:rsidRPr="00E51955">
          <w:rPr>
            <w:webHidden/>
          </w:rPr>
          <w:t>3</w:t>
        </w:r>
        <w:r w:rsidR="00E51955" w:rsidRPr="00E51955">
          <w:rPr>
            <w:webHidden/>
          </w:rPr>
          <w:fldChar w:fldCharType="end"/>
        </w:r>
      </w:hyperlink>
    </w:p>
    <w:p w14:paraId="5CC1CCE8" w14:textId="20A979B9" w:rsidR="00960633" w:rsidRPr="00E51955" w:rsidRDefault="00960633" w:rsidP="00960633">
      <w:pPr>
        <w:spacing w:line="360" w:lineRule="auto"/>
        <w:rPr>
          <w:b/>
          <w:bCs/>
          <w:u w:val="single"/>
        </w:rPr>
      </w:pPr>
      <w:r w:rsidRPr="00E51955">
        <w:rPr>
          <w:b/>
          <w:bCs/>
          <w:u w:val="single"/>
        </w:rPr>
        <w:fldChar w:fldCharType="end"/>
      </w:r>
    </w:p>
    <w:p w14:paraId="11DED3F9" w14:textId="77777777" w:rsidR="00960633" w:rsidRDefault="00960633" w:rsidP="00960633"/>
    <w:p w14:paraId="2C76BC51" w14:textId="77777777" w:rsidR="00960633" w:rsidRDefault="00960633" w:rsidP="00960633"/>
    <w:p w14:paraId="6223467E" w14:textId="77777777" w:rsidR="00960633" w:rsidRDefault="00960633" w:rsidP="00960633"/>
    <w:p w14:paraId="7E542C28" w14:textId="77777777" w:rsidR="00960633" w:rsidRDefault="00960633" w:rsidP="00960633"/>
    <w:p w14:paraId="7E2EF94E" w14:textId="77777777" w:rsidR="00960633" w:rsidRDefault="00960633" w:rsidP="00960633"/>
    <w:p w14:paraId="6B1F326C" w14:textId="77777777" w:rsidR="00960633" w:rsidRDefault="00960633" w:rsidP="00960633"/>
    <w:p w14:paraId="26DE5AA3" w14:textId="77777777" w:rsidR="00960633" w:rsidRDefault="00960633" w:rsidP="00960633"/>
    <w:p w14:paraId="3B47ED5E" w14:textId="77777777" w:rsidR="00960633" w:rsidRDefault="00960633" w:rsidP="00960633"/>
    <w:p w14:paraId="5169F3EF" w14:textId="77777777" w:rsidR="00960633" w:rsidRDefault="00960633" w:rsidP="00960633"/>
    <w:p w14:paraId="68BFE7EC" w14:textId="77777777" w:rsidR="00960633" w:rsidRDefault="00960633" w:rsidP="00960633"/>
    <w:p w14:paraId="2531293E" w14:textId="77777777" w:rsidR="00960633" w:rsidRDefault="00960633" w:rsidP="00960633">
      <w:pPr>
        <w:sectPr w:rsidR="00960633" w:rsidSect="00960633">
          <w:headerReference w:type="even" r:id="rId460"/>
          <w:headerReference w:type="default" r:id="rId461"/>
          <w:footerReference w:type="even" r:id="rId462"/>
          <w:footerReference w:type="default" r:id="rId463"/>
          <w:headerReference w:type="first" r:id="rId464"/>
          <w:pgSz w:w="11906" w:h="16838"/>
          <w:pgMar w:top="1417" w:right="1701" w:bottom="1417" w:left="1701" w:header="708" w:footer="708" w:gutter="0"/>
          <w:pgNumType w:start="0"/>
          <w:cols w:space="708"/>
          <w:titlePg/>
          <w:docGrid w:linePitch="360"/>
        </w:sectPr>
      </w:pPr>
    </w:p>
    <w:p w14:paraId="6A080790" w14:textId="77777777" w:rsidR="00960633" w:rsidRPr="00C835E2" w:rsidRDefault="00960633" w:rsidP="00960633">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64384" behindDoc="1" locked="0" layoutInCell="1" allowOverlap="1" wp14:anchorId="2EEAC051" wp14:editId="7EE0AB34">
                <wp:simplePos x="0" y="0"/>
                <wp:positionH relativeFrom="page">
                  <wp:posOffset>1407795</wp:posOffset>
                </wp:positionH>
                <wp:positionV relativeFrom="paragraph">
                  <wp:posOffset>152400</wp:posOffset>
                </wp:positionV>
                <wp:extent cx="4669155" cy="1270"/>
                <wp:effectExtent l="0" t="0" r="0" b="0"/>
                <wp:wrapTopAndBottom/>
                <wp:docPr id="559" name="Forma libre: forma 55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7B1DF2F" id="Forma libre: forma 559" o:spid="_x0000_s1026" style="position:absolute;margin-left:110.85pt;margin-top:12pt;width:367.65pt;height:.1pt;z-index:-25165209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0" w:name="_Toc196847449"/>
    <w:p w14:paraId="0BEE9A47" w14:textId="30A0A854" w:rsidR="00960633" w:rsidRPr="007469E9" w:rsidRDefault="00960633" w:rsidP="007469E9">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63360" behindDoc="1" locked="0" layoutInCell="1" allowOverlap="1" wp14:anchorId="0C14EA8C" wp14:editId="1E666746">
                <wp:simplePos x="0" y="0"/>
                <wp:positionH relativeFrom="margin">
                  <wp:align>center</wp:align>
                </wp:positionH>
                <wp:positionV relativeFrom="paragraph">
                  <wp:posOffset>553085</wp:posOffset>
                </wp:positionV>
                <wp:extent cx="4669155" cy="1270"/>
                <wp:effectExtent l="0" t="0" r="0" b="0"/>
                <wp:wrapTopAndBottom/>
                <wp:docPr id="558" name="Forma libre: forma 55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82332A" id="Forma libre: forma 558" o:spid="_x0000_s1026" style="position:absolute;margin-left:0;margin-top:43.55pt;width:367.65pt;height:.1pt;z-index:-2516531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eastAsia="Georgia" w:hAnsi="Georgia" w:cs="Georgia"/>
          <w:b/>
          <w:color w:val="auto"/>
          <w:sz w:val="49"/>
          <w:szCs w:val="22"/>
        </w:rPr>
        <w:t>Plan de Proyecto Software</w:t>
      </w:r>
      <w:bookmarkEnd w:id="0"/>
    </w:p>
    <w:p w14:paraId="7BD6A284" w14:textId="6A14878A" w:rsidR="00960633" w:rsidRDefault="00960633" w:rsidP="00960633">
      <w:pPr>
        <w:pStyle w:val="Textoindependiente"/>
        <w:spacing w:before="6"/>
        <w:rPr>
          <w:rFonts w:ascii="Arial"/>
          <w:sz w:val="19"/>
        </w:rPr>
      </w:pPr>
    </w:p>
    <w:p w14:paraId="74258D8C" w14:textId="77777777" w:rsidR="00960633" w:rsidRDefault="00960633" w:rsidP="00960633">
      <w:pPr>
        <w:pStyle w:val="Textoindependiente"/>
        <w:rPr>
          <w:rFonts w:ascii="Arial"/>
          <w:sz w:val="20"/>
        </w:rPr>
      </w:pPr>
    </w:p>
    <w:p w14:paraId="5FB42DC4" w14:textId="77777777" w:rsidR="00960633" w:rsidRDefault="00960633" w:rsidP="00960633">
      <w:pPr>
        <w:pStyle w:val="Textoindependiente"/>
        <w:rPr>
          <w:rFonts w:ascii="Arial"/>
          <w:sz w:val="20"/>
        </w:rPr>
      </w:pPr>
    </w:p>
    <w:p w14:paraId="1E4CA66D" w14:textId="77777777" w:rsidR="00960633" w:rsidRDefault="00960633" w:rsidP="00960633">
      <w:pPr>
        <w:pStyle w:val="Textoindependiente"/>
        <w:rPr>
          <w:rFonts w:ascii="Arial"/>
          <w:sz w:val="20"/>
        </w:rPr>
      </w:pPr>
    </w:p>
    <w:p w14:paraId="7D995E7D" w14:textId="77777777" w:rsidR="00960633" w:rsidRPr="007469E9" w:rsidRDefault="00960633" w:rsidP="00960633">
      <w:pPr>
        <w:pStyle w:val="Estilo1"/>
        <w:numPr>
          <w:ilvl w:val="0"/>
          <w:numId w:val="1"/>
        </w:numPr>
        <w:rPr>
          <w:rFonts w:ascii="Georgia" w:eastAsia="Georgia" w:hAnsi="Georgia" w:cs="Georgia"/>
        </w:rPr>
      </w:pPr>
      <w:bookmarkStart w:id="1" w:name="_Toc196847450"/>
      <w:r w:rsidRPr="007469E9">
        <w:rPr>
          <w:rFonts w:ascii="Georgia" w:eastAsia="Georgia" w:hAnsi="Georgia" w:cs="Georgia"/>
        </w:rPr>
        <w:t>Introducción</w:t>
      </w:r>
      <w:bookmarkEnd w:id="1"/>
    </w:p>
    <w:p w14:paraId="3D4FA1E5" w14:textId="04AA1BD0"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 xml:space="preserve">En este primer apartado se detalla cómo se ha planificado el desarrollo del proyecto titulado </w:t>
      </w:r>
      <w:r>
        <w:rPr>
          <w:rFonts w:ascii="Georgia" w:eastAsia="Georgia" w:hAnsi="Georgia" w:cs="Georgia"/>
        </w:rPr>
        <w:t>“Avatar</w:t>
      </w:r>
      <w:r w:rsidRPr="007C4ACC">
        <w:rPr>
          <w:rFonts w:ascii="Georgia" w:eastAsia="Georgia" w:hAnsi="Georgia" w:cs="Georgia"/>
        </w:rPr>
        <w:t>”.</w:t>
      </w:r>
    </w:p>
    <w:p w14:paraId="3302B17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Este proyecto tiene como objetivo realizar un estudio del estado del arte de las principales tecnologías existentes en el mercado que permiten generar avatares virtuales realistas a partir de texto o voz, así como desarrollar una aplicación funcional que, mediante razonamiento basado en casos (CBR), recomiende la API más adecuada según los requisitos del usuario.</w:t>
      </w:r>
    </w:p>
    <w:p w14:paraId="095F3C49" w14:textId="77777777" w:rsidR="007C4ACC" w:rsidRPr="007C4ACC" w:rsidRDefault="007C4ACC" w:rsidP="007C4ACC">
      <w:pPr>
        <w:pStyle w:val="Prrafodelista"/>
        <w:spacing w:after="0" w:line="360" w:lineRule="auto"/>
        <w:ind w:left="0" w:firstLine="426"/>
        <w:jc w:val="both"/>
        <w:rPr>
          <w:rFonts w:ascii="Georgia" w:eastAsia="Georgia" w:hAnsi="Georgia" w:cs="Georgia"/>
        </w:rPr>
      </w:pPr>
      <w:r w:rsidRPr="007C4ACC">
        <w:rPr>
          <w:rFonts w:ascii="Georgia" w:eastAsia="Georgia" w:hAnsi="Georgia" w:cs="Georgia"/>
        </w:rPr>
        <w:t>La planificación incluye tanto una fase de investigación tecnológica como otra de desarrollo práctico en un entorno controlado, utilizando contenedores Docker para facilitar la portabilidad del proyecto, y herramientas de control de versiones para el seguimiento del desarrollo. Asimismo, se tendrá en cuenta la viabilidad técnica y económica, estableciendo estimaciones de tiempo, costes y beneficios que podría aportar la solución propuesta.</w:t>
      </w:r>
    </w:p>
    <w:p w14:paraId="0561AAFF"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0EE99D81" w14:textId="77777777" w:rsidR="00960633" w:rsidRPr="007469E9" w:rsidRDefault="00960633" w:rsidP="00960633">
      <w:pPr>
        <w:pStyle w:val="Estilo1"/>
        <w:numPr>
          <w:ilvl w:val="0"/>
          <w:numId w:val="1"/>
        </w:numPr>
        <w:rPr>
          <w:rFonts w:ascii="Georgia" w:eastAsia="Georgia" w:hAnsi="Georgia" w:cs="Georgia"/>
        </w:rPr>
      </w:pPr>
      <w:bookmarkStart w:id="2" w:name="_Toc196847451"/>
      <w:r w:rsidRPr="007469E9">
        <w:rPr>
          <w:rFonts w:ascii="Georgia" w:eastAsia="Georgia" w:hAnsi="Georgia" w:cs="Georgia"/>
        </w:rPr>
        <w:t>Planificación temporal</w:t>
      </w:r>
      <w:bookmarkEnd w:id="2"/>
    </w:p>
    <w:p w14:paraId="4093BD49"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urante las primeras reuniones de orientación, se identificaron los pasos iniciales necesarios para abordar correctamente el desarrollo del proyecto. Como metodología de trabajo, se optó por utilizar SCRUM, de forma que se establecen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iterativos y funcionales en los que se planifican tareas concretas con entregables parciales.</w:t>
      </w:r>
    </w:p>
    <w:p w14:paraId="7ED1753A"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 xml:space="preserve">Desde el comienzo del proyecto se ha creado un repositorio en GitHub, donde se gestionará todo el código fuente, documentación y versiones del sistema. Para una organización visual y ágil de las tareas, se ha incorporado la extensión </w:t>
      </w:r>
      <w:proofErr w:type="spellStart"/>
      <w:r w:rsidRPr="00B94133">
        <w:rPr>
          <w:rFonts w:ascii="Georgia" w:eastAsia="Georgia" w:hAnsi="Georgia" w:cs="Georgia"/>
        </w:rPr>
        <w:t>ZenHub</w:t>
      </w:r>
      <w:proofErr w:type="spellEnd"/>
      <w:r w:rsidRPr="00B94133">
        <w:rPr>
          <w:rFonts w:ascii="Georgia" w:eastAsia="Georgia" w:hAnsi="Georgia" w:cs="Georgia"/>
        </w:rPr>
        <w:t xml:space="preserve">, que permite definir Issues, agruparlas por </w:t>
      </w:r>
      <w:proofErr w:type="spellStart"/>
      <w:r w:rsidRPr="00B94133">
        <w:rPr>
          <w:rFonts w:ascii="Georgia" w:eastAsia="Georgia" w:hAnsi="Georgia" w:cs="Georgia"/>
        </w:rPr>
        <w:t>Sprints</w:t>
      </w:r>
      <w:proofErr w:type="spellEnd"/>
      <w:r w:rsidRPr="00B94133">
        <w:rPr>
          <w:rFonts w:ascii="Georgia" w:eastAsia="Georgia" w:hAnsi="Georgia" w:cs="Georgia"/>
        </w:rPr>
        <w:t xml:space="preserve"> y realizar un seguimiento del avance mediante su sistema de </w:t>
      </w:r>
      <w:proofErr w:type="spellStart"/>
      <w:r w:rsidRPr="00B94133">
        <w:rPr>
          <w:rFonts w:ascii="Georgia" w:eastAsia="Georgia" w:hAnsi="Georgia" w:cs="Georgia"/>
        </w:rPr>
        <w:t>Boards</w:t>
      </w:r>
      <w:proofErr w:type="spellEnd"/>
      <w:r w:rsidRPr="00B94133">
        <w:rPr>
          <w:rFonts w:ascii="Georgia" w:eastAsia="Georgia" w:hAnsi="Georgia" w:cs="Georgia"/>
        </w:rPr>
        <w:t>.</w:t>
      </w:r>
    </w:p>
    <w:p w14:paraId="448B3EDC" w14:textId="77777777" w:rsidR="00B94133" w:rsidRPr="00B94133" w:rsidRDefault="00B94133" w:rsidP="00B94133">
      <w:pPr>
        <w:pStyle w:val="Prrafodelista"/>
        <w:spacing w:after="0" w:line="360" w:lineRule="auto"/>
        <w:ind w:left="0" w:firstLine="426"/>
        <w:jc w:val="both"/>
        <w:rPr>
          <w:rFonts w:ascii="Georgia" w:eastAsia="Georgia" w:hAnsi="Georgia" w:cs="Georgia"/>
        </w:rPr>
      </w:pPr>
      <w:r w:rsidRPr="00B94133">
        <w:rPr>
          <w:rFonts w:ascii="Georgia" w:eastAsia="Georgia" w:hAnsi="Georgia" w:cs="Georgia"/>
        </w:rPr>
        <w:t>Cada sprint se inicia con una reunión de planificación en la que se definen las funcionalidades a implementar. El enfoque busca que en cada iteración se obtenga un prototipo funcional —aunque incompleto—, asegurando así una entrega incremental y continua del producto, susceptible de mejora progresiva.</w:t>
      </w:r>
    </w:p>
    <w:p w14:paraId="42902FD4"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3087A9EA" w14:textId="77777777" w:rsidR="00960633" w:rsidRPr="007469E9" w:rsidRDefault="00960633" w:rsidP="007469E9">
      <w:pPr>
        <w:pStyle w:val="Prrafodelista"/>
        <w:spacing w:after="0" w:line="360" w:lineRule="auto"/>
        <w:ind w:left="0" w:firstLine="426"/>
        <w:jc w:val="both"/>
        <w:rPr>
          <w:rFonts w:ascii="Georgia" w:eastAsia="Georgia" w:hAnsi="Georgia" w:cs="Georgia"/>
        </w:rPr>
      </w:pPr>
      <w:r w:rsidRPr="007469E9">
        <w:rPr>
          <w:rFonts w:ascii="Georgia" w:eastAsia="Georgia" w:hAnsi="Georgia" w:cs="Georgia"/>
        </w:rPr>
        <w:br w:type="page"/>
      </w:r>
    </w:p>
    <w:p w14:paraId="5F8E3DF0" w14:textId="6F498A0D" w:rsidR="00960633" w:rsidRPr="00B94133" w:rsidRDefault="00960633" w:rsidP="007469E9">
      <w:pPr>
        <w:pStyle w:val="Prrafodelista"/>
        <w:spacing w:after="0" w:line="360" w:lineRule="auto"/>
        <w:ind w:left="0" w:firstLine="426"/>
        <w:jc w:val="both"/>
        <w:rPr>
          <w:rFonts w:ascii="Georgia" w:eastAsia="Georgia" w:hAnsi="Georgia" w:cs="Georgia"/>
          <w:b/>
          <w:bCs/>
        </w:rPr>
      </w:pPr>
      <w:r w:rsidRPr="00B94133">
        <w:rPr>
          <w:rFonts w:ascii="Georgia" w:eastAsia="Georgia" w:hAnsi="Georgia" w:cs="Georgia"/>
          <w:b/>
          <w:bCs/>
        </w:rPr>
        <w:lastRenderedPageBreak/>
        <w:t xml:space="preserve">SPRINT 1 – </w:t>
      </w:r>
      <w:r w:rsidR="005E532A">
        <w:rPr>
          <w:rFonts w:ascii="Georgia" w:eastAsia="Georgia" w:hAnsi="Georgia" w:cs="Georgia"/>
          <w:b/>
          <w:bCs/>
        </w:rPr>
        <w:t>25</w:t>
      </w:r>
      <w:r w:rsidRPr="00B94133">
        <w:rPr>
          <w:rFonts w:ascii="Georgia" w:eastAsia="Georgia" w:hAnsi="Georgia" w:cs="Georgia"/>
          <w:b/>
          <w:bCs/>
        </w:rPr>
        <w:t>/</w:t>
      </w:r>
      <w:r w:rsidR="005E532A">
        <w:rPr>
          <w:rFonts w:ascii="Georgia" w:eastAsia="Georgia" w:hAnsi="Georgia" w:cs="Georgia"/>
          <w:b/>
          <w:bCs/>
        </w:rPr>
        <w:t>03</w:t>
      </w:r>
      <w:r w:rsidRPr="00B94133">
        <w:rPr>
          <w:rFonts w:ascii="Georgia" w:eastAsia="Georgia" w:hAnsi="Georgia" w:cs="Georgia"/>
          <w:b/>
          <w:bCs/>
        </w:rPr>
        <w:t>/202</w:t>
      </w:r>
      <w:r w:rsidR="005E532A">
        <w:rPr>
          <w:rFonts w:ascii="Georgia" w:eastAsia="Georgia" w:hAnsi="Georgia" w:cs="Georgia"/>
          <w:b/>
          <w:bCs/>
        </w:rPr>
        <w:t>5</w:t>
      </w:r>
      <w:r w:rsidRPr="00B94133">
        <w:rPr>
          <w:rFonts w:ascii="Georgia" w:eastAsia="Georgia" w:hAnsi="Georgia" w:cs="Georgia"/>
          <w:b/>
          <w:bCs/>
        </w:rPr>
        <w:t xml:space="preserve"> – </w:t>
      </w:r>
      <w:r w:rsidR="005E532A">
        <w:rPr>
          <w:rFonts w:ascii="Georgia" w:eastAsia="Georgia" w:hAnsi="Georgia" w:cs="Georgia"/>
          <w:b/>
          <w:bCs/>
        </w:rPr>
        <w:t>02</w:t>
      </w:r>
      <w:r w:rsidRPr="00B94133">
        <w:rPr>
          <w:rFonts w:ascii="Georgia" w:eastAsia="Georgia" w:hAnsi="Georgia" w:cs="Georgia"/>
          <w:b/>
          <w:bCs/>
        </w:rPr>
        <w:t>/</w:t>
      </w:r>
      <w:r w:rsidR="005E532A">
        <w:rPr>
          <w:rFonts w:ascii="Georgia" w:eastAsia="Georgia" w:hAnsi="Georgia" w:cs="Georgia"/>
          <w:b/>
          <w:bCs/>
        </w:rPr>
        <w:t>04</w:t>
      </w:r>
      <w:r w:rsidRPr="00B94133">
        <w:rPr>
          <w:rFonts w:ascii="Georgia" w:eastAsia="Georgia" w:hAnsi="Georgia" w:cs="Georgia"/>
          <w:b/>
          <w:bCs/>
        </w:rPr>
        <w:t>/202</w:t>
      </w:r>
      <w:r w:rsidR="005E532A">
        <w:rPr>
          <w:rFonts w:ascii="Georgia" w:eastAsia="Georgia" w:hAnsi="Georgia" w:cs="Georgia"/>
          <w:b/>
          <w:bCs/>
        </w:rPr>
        <w:t>5</w:t>
      </w:r>
    </w:p>
    <w:p w14:paraId="6EEB0869" w14:textId="2C9DE11D" w:rsidR="00960633" w:rsidRPr="007469E9" w:rsidRDefault="00B94133" w:rsidP="007469E9">
      <w:pPr>
        <w:pStyle w:val="Prrafodelista"/>
        <w:spacing w:after="0" w:line="360" w:lineRule="auto"/>
        <w:ind w:left="0" w:firstLine="426"/>
        <w:jc w:val="both"/>
        <w:rPr>
          <w:rFonts w:ascii="Georgia" w:eastAsia="Georgia" w:hAnsi="Georgia" w:cs="Georgia"/>
        </w:rPr>
      </w:pPr>
      <w:r>
        <w:rPr>
          <w:rFonts w:ascii="Georgia" w:eastAsia="Georgia" w:hAnsi="Georgia" w:cs="Georgia"/>
        </w:rPr>
        <w:t xml:space="preserve">Durante esta primera iteración, más corta que el resto, se ha orientado a establecer un entorno de trabajo funcional, con herramientas acordes a las necesidades del proyecto tanto para la gestión como para el desarrollo </w:t>
      </w:r>
      <w:proofErr w:type="gramStart"/>
      <w:r>
        <w:rPr>
          <w:rFonts w:ascii="Georgia" w:eastAsia="Georgia" w:hAnsi="Georgia" w:cs="Georgia"/>
        </w:rPr>
        <w:t>del mismo</w:t>
      </w:r>
      <w:proofErr w:type="gramEnd"/>
      <w:r>
        <w:rPr>
          <w:rFonts w:ascii="Georgia" w:eastAsia="Georgia" w:hAnsi="Georgia" w:cs="Georgia"/>
        </w:rPr>
        <w:t>.</w:t>
      </w:r>
    </w:p>
    <w:p w14:paraId="49AE9762"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p w14:paraId="49F27287" w14:textId="65D1E579"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405D3EB4" wp14:editId="67B34CE6">
            <wp:extent cx="5400040" cy="2058035"/>
            <wp:effectExtent l="0" t="0" r="0" b="0"/>
            <wp:docPr id="1887343038" name="Imagen 1" descr="Gráfico, Gráfico de líneas&#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343038" name="Imagen 1" descr="Gráfico, Gráfico de líneas&#10;&#10;El contenido generado por IA puede ser incorrecto."/>
                    <pic:cNvPicPr/>
                  </pic:nvPicPr>
                  <pic:blipFill>
                    <a:blip r:embed="rId465"/>
                    <a:stretch>
                      <a:fillRect/>
                    </a:stretch>
                  </pic:blipFill>
                  <pic:spPr>
                    <a:xfrm>
                      <a:off x="0" y="0"/>
                      <a:ext cx="5400040" cy="2058035"/>
                    </a:xfrm>
                    <a:prstGeom prst="rect">
                      <a:avLst/>
                    </a:prstGeom>
                  </pic:spPr>
                </pic:pic>
              </a:graphicData>
            </a:graphic>
          </wp:inline>
        </w:drawing>
      </w:r>
    </w:p>
    <w:p w14:paraId="75207C68" w14:textId="109A198B" w:rsidR="00960633" w:rsidRPr="00E51955" w:rsidRDefault="00960633" w:rsidP="00E51955">
      <w:pPr>
        <w:pStyle w:val="LeyendaFigura"/>
        <w:rPr>
          <w:lang w:val="en-US"/>
        </w:rPr>
      </w:pPr>
      <w:bookmarkStart w:id="3" w:name="_Toc194511389"/>
      <w:r w:rsidRPr="00E51955">
        <w:rPr>
          <w:lang w:val="en-US"/>
        </w:rPr>
        <w:t xml:space="preserve">Figura A1: </w:t>
      </w:r>
      <w:r w:rsidR="00E51955">
        <w:rPr>
          <w:lang w:val="en-US"/>
        </w:rPr>
        <w:t>Milestone Burndown</w:t>
      </w:r>
      <w:r w:rsidRPr="00E51955">
        <w:rPr>
          <w:lang w:val="en-US"/>
        </w:rPr>
        <w:t xml:space="preserve"> - Sprint 1</w:t>
      </w:r>
      <w:bookmarkEnd w:id="3"/>
    </w:p>
    <w:p w14:paraId="7A519A0A" w14:textId="77777777" w:rsidR="00960633" w:rsidRPr="00E51955" w:rsidRDefault="00960633" w:rsidP="007469E9">
      <w:pPr>
        <w:pStyle w:val="Prrafodelista"/>
        <w:spacing w:after="0" w:line="360" w:lineRule="auto"/>
        <w:ind w:left="0" w:firstLine="426"/>
        <w:jc w:val="both"/>
        <w:rPr>
          <w:rFonts w:ascii="Georgia" w:eastAsia="Georgia" w:hAnsi="Georgia" w:cs="Georgia"/>
          <w:lang w:val="en-US"/>
        </w:rPr>
      </w:pPr>
    </w:p>
    <w:p w14:paraId="278F6001" w14:textId="490560A8" w:rsidR="00960633" w:rsidRPr="007469E9" w:rsidRDefault="00E51955" w:rsidP="007469E9">
      <w:pPr>
        <w:pStyle w:val="Prrafodelista"/>
        <w:spacing w:after="0" w:line="360" w:lineRule="auto"/>
        <w:ind w:left="0" w:firstLine="426"/>
        <w:jc w:val="both"/>
        <w:rPr>
          <w:rFonts w:ascii="Georgia" w:eastAsia="Georgia" w:hAnsi="Georgia" w:cs="Georgia"/>
        </w:rPr>
      </w:pPr>
      <w:r w:rsidRPr="00E51955">
        <w:rPr>
          <w:rFonts w:ascii="Georgia" w:eastAsia="Georgia" w:hAnsi="Georgia" w:cs="Georgia"/>
          <w:noProof/>
        </w:rPr>
        <w:drawing>
          <wp:inline distT="0" distB="0" distL="0" distR="0" wp14:anchorId="6E59ECC9" wp14:editId="7CF92266">
            <wp:extent cx="4677428" cy="2705478"/>
            <wp:effectExtent l="0" t="0" r="0" b="0"/>
            <wp:docPr id="808025679" name="Imagen 1" descr="Interfaz de usuario gráfica, Texto, Aplicación, Chat o mensaje de 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025679" name="Imagen 1" descr="Interfaz de usuario gráfica, Texto, Aplicación, Chat o mensaje de texto&#10;&#10;El contenido generado por IA puede ser incorrecto."/>
                    <pic:cNvPicPr/>
                  </pic:nvPicPr>
                  <pic:blipFill>
                    <a:blip r:embed="rId466"/>
                    <a:stretch>
                      <a:fillRect/>
                    </a:stretch>
                  </pic:blipFill>
                  <pic:spPr>
                    <a:xfrm>
                      <a:off x="0" y="0"/>
                      <a:ext cx="4677428" cy="2705478"/>
                    </a:xfrm>
                    <a:prstGeom prst="rect">
                      <a:avLst/>
                    </a:prstGeom>
                  </pic:spPr>
                </pic:pic>
              </a:graphicData>
            </a:graphic>
          </wp:inline>
        </w:drawing>
      </w:r>
    </w:p>
    <w:p w14:paraId="4262CF45" w14:textId="77777777" w:rsidR="00960633" w:rsidRPr="007469E9" w:rsidRDefault="00960633" w:rsidP="00E51955">
      <w:pPr>
        <w:pStyle w:val="LeyendaFigura"/>
      </w:pPr>
      <w:bookmarkStart w:id="4" w:name="_Toc194511390"/>
      <w:r w:rsidRPr="007469E9">
        <w:t>Figura A2: Issues - Sprint 1</w:t>
      </w:r>
      <w:bookmarkEnd w:id="4"/>
    </w:p>
    <w:p w14:paraId="63B659CA" w14:textId="77777777" w:rsidR="00960633" w:rsidRPr="007469E9" w:rsidRDefault="00960633" w:rsidP="007469E9">
      <w:pPr>
        <w:pStyle w:val="Prrafodelista"/>
        <w:spacing w:after="0" w:line="360" w:lineRule="auto"/>
        <w:ind w:left="0" w:firstLine="426"/>
        <w:jc w:val="both"/>
        <w:rPr>
          <w:rFonts w:ascii="Georgia" w:eastAsia="Georgia" w:hAnsi="Georgia" w:cs="Georgia"/>
        </w:rPr>
      </w:pPr>
    </w:p>
    <w:tbl>
      <w:tblPr>
        <w:tblStyle w:val="Tablaconcuadrcula"/>
        <w:tblW w:w="0" w:type="auto"/>
        <w:jc w:val="center"/>
        <w:tblLook w:val="04A0" w:firstRow="1" w:lastRow="0" w:firstColumn="1" w:lastColumn="0" w:noHBand="0" w:noVBand="1"/>
      </w:tblPr>
      <w:tblGrid>
        <w:gridCol w:w="1372"/>
        <w:gridCol w:w="3259"/>
        <w:gridCol w:w="2123"/>
      </w:tblGrid>
      <w:tr w:rsidR="00960633" w:rsidRPr="007469E9" w14:paraId="1C9CA44B" w14:textId="77777777" w:rsidTr="00D36767">
        <w:trPr>
          <w:trHeight w:val="340"/>
          <w:jc w:val="center"/>
        </w:trPr>
        <w:tc>
          <w:tcPr>
            <w:tcW w:w="988" w:type="dxa"/>
            <w:shd w:val="clear" w:color="auto" w:fill="747474" w:themeFill="background2" w:themeFillShade="80"/>
            <w:vAlign w:val="center"/>
          </w:tcPr>
          <w:p w14:paraId="659F7E69"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REA</w:t>
            </w:r>
          </w:p>
        </w:tc>
        <w:tc>
          <w:tcPr>
            <w:tcW w:w="3259" w:type="dxa"/>
            <w:shd w:val="clear" w:color="auto" w:fill="747474" w:themeFill="background2" w:themeFillShade="80"/>
            <w:vAlign w:val="center"/>
          </w:tcPr>
          <w:p w14:paraId="32C16EC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NOMBRE DE LA TAREA</w:t>
            </w:r>
          </w:p>
        </w:tc>
        <w:tc>
          <w:tcPr>
            <w:tcW w:w="2123" w:type="dxa"/>
            <w:shd w:val="clear" w:color="auto" w:fill="747474" w:themeFill="background2" w:themeFillShade="80"/>
            <w:vAlign w:val="center"/>
          </w:tcPr>
          <w:p w14:paraId="41C423C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TAG</w:t>
            </w:r>
          </w:p>
        </w:tc>
      </w:tr>
      <w:tr w:rsidR="00960633" w:rsidRPr="007469E9" w14:paraId="02B62AB4" w14:textId="77777777" w:rsidTr="00D36767">
        <w:trPr>
          <w:trHeight w:val="306"/>
          <w:jc w:val="center"/>
        </w:trPr>
        <w:tc>
          <w:tcPr>
            <w:tcW w:w="988" w:type="dxa"/>
            <w:vMerge w:val="restart"/>
            <w:vAlign w:val="center"/>
          </w:tcPr>
          <w:p w14:paraId="40578A6B"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1</w:t>
            </w:r>
          </w:p>
        </w:tc>
        <w:tc>
          <w:tcPr>
            <w:tcW w:w="3259" w:type="dxa"/>
            <w:vMerge w:val="restart"/>
            <w:vAlign w:val="center"/>
          </w:tcPr>
          <w:p w14:paraId="7965F50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Elegir editor de texto para la memoria</w:t>
            </w:r>
          </w:p>
        </w:tc>
        <w:tc>
          <w:tcPr>
            <w:tcW w:w="2123" w:type="dxa"/>
            <w:shd w:val="clear" w:color="auto" w:fill="E99695"/>
            <w:vAlign w:val="center"/>
          </w:tcPr>
          <w:p w14:paraId="5776C6D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Decisión</w:t>
            </w:r>
          </w:p>
        </w:tc>
      </w:tr>
      <w:tr w:rsidR="00960633" w:rsidRPr="007469E9" w14:paraId="734DCD67" w14:textId="77777777" w:rsidTr="00D36767">
        <w:trPr>
          <w:trHeight w:val="306"/>
          <w:jc w:val="center"/>
        </w:trPr>
        <w:tc>
          <w:tcPr>
            <w:tcW w:w="988" w:type="dxa"/>
            <w:vMerge/>
            <w:vAlign w:val="center"/>
          </w:tcPr>
          <w:p w14:paraId="2190E8A6"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4F39F70E"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0E8A16"/>
            <w:vAlign w:val="center"/>
          </w:tcPr>
          <w:p w14:paraId="7DC7C14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3C5DDD2B" w14:textId="77777777" w:rsidTr="00D36767">
        <w:trPr>
          <w:jc w:val="center"/>
        </w:trPr>
        <w:tc>
          <w:tcPr>
            <w:tcW w:w="988" w:type="dxa"/>
            <w:vAlign w:val="center"/>
          </w:tcPr>
          <w:p w14:paraId="0ACDCCC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2</w:t>
            </w:r>
          </w:p>
        </w:tc>
        <w:tc>
          <w:tcPr>
            <w:tcW w:w="3259" w:type="dxa"/>
            <w:vAlign w:val="center"/>
          </w:tcPr>
          <w:p w14:paraId="14349D9F"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Buscar trabajos relacionados</w:t>
            </w:r>
          </w:p>
        </w:tc>
        <w:tc>
          <w:tcPr>
            <w:tcW w:w="2123" w:type="dxa"/>
            <w:shd w:val="clear" w:color="auto" w:fill="0E8A16"/>
            <w:vAlign w:val="center"/>
          </w:tcPr>
          <w:p w14:paraId="418F9542"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r w:rsidR="00960633" w:rsidRPr="007469E9" w14:paraId="766DAC14" w14:textId="77777777" w:rsidTr="00D36767">
        <w:trPr>
          <w:jc w:val="center"/>
        </w:trPr>
        <w:tc>
          <w:tcPr>
            <w:tcW w:w="988" w:type="dxa"/>
            <w:vAlign w:val="center"/>
          </w:tcPr>
          <w:p w14:paraId="77FA8C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lastRenderedPageBreak/>
              <w:t>#3</w:t>
            </w:r>
          </w:p>
        </w:tc>
        <w:tc>
          <w:tcPr>
            <w:tcW w:w="3259" w:type="dxa"/>
            <w:vAlign w:val="center"/>
          </w:tcPr>
          <w:p w14:paraId="61EAB26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rear y configurar repositorio</w:t>
            </w:r>
          </w:p>
        </w:tc>
        <w:tc>
          <w:tcPr>
            <w:tcW w:w="2123" w:type="dxa"/>
            <w:shd w:val="clear" w:color="auto" w:fill="FEF2C0"/>
            <w:vAlign w:val="center"/>
          </w:tcPr>
          <w:p w14:paraId="03C9F94D"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7D6E2B1B" w14:textId="77777777" w:rsidTr="00D36767">
        <w:trPr>
          <w:trHeight w:val="204"/>
          <w:jc w:val="center"/>
        </w:trPr>
        <w:tc>
          <w:tcPr>
            <w:tcW w:w="988" w:type="dxa"/>
            <w:vMerge w:val="restart"/>
            <w:vAlign w:val="center"/>
          </w:tcPr>
          <w:p w14:paraId="686F6271"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4</w:t>
            </w:r>
          </w:p>
        </w:tc>
        <w:tc>
          <w:tcPr>
            <w:tcW w:w="3259" w:type="dxa"/>
            <w:vMerge w:val="restart"/>
            <w:vAlign w:val="center"/>
          </w:tcPr>
          <w:p w14:paraId="1420678A"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 de Zotero</w:t>
            </w:r>
          </w:p>
        </w:tc>
        <w:tc>
          <w:tcPr>
            <w:tcW w:w="2123" w:type="dxa"/>
            <w:shd w:val="clear" w:color="auto" w:fill="FEF2C0"/>
            <w:vAlign w:val="center"/>
          </w:tcPr>
          <w:p w14:paraId="3A30CE7C"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Configuración</w:t>
            </w:r>
          </w:p>
        </w:tc>
      </w:tr>
      <w:tr w:rsidR="00960633" w:rsidRPr="007469E9" w14:paraId="2F5D4DDF" w14:textId="77777777" w:rsidTr="00D36767">
        <w:trPr>
          <w:trHeight w:val="204"/>
          <w:jc w:val="center"/>
        </w:trPr>
        <w:tc>
          <w:tcPr>
            <w:tcW w:w="988" w:type="dxa"/>
            <w:vMerge/>
            <w:vAlign w:val="center"/>
          </w:tcPr>
          <w:p w14:paraId="0678B6A1"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3259" w:type="dxa"/>
            <w:vMerge/>
            <w:vAlign w:val="center"/>
          </w:tcPr>
          <w:p w14:paraId="6002EFDD" w14:textId="77777777" w:rsidR="00960633" w:rsidRPr="007469E9" w:rsidRDefault="00960633" w:rsidP="007469E9">
            <w:pPr>
              <w:pStyle w:val="Prrafodelista"/>
              <w:spacing w:line="360" w:lineRule="auto"/>
              <w:ind w:left="0" w:firstLine="426"/>
              <w:jc w:val="both"/>
              <w:rPr>
                <w:rFonts w:ascii="Georgia" w:eastAsia="Georgia" w:hAnsi="Georgia" w:cs="Georgia"/>
              </w:rPr>
            </w:pPr>
          </w:p>
        </w:tc>
        <w:tc>
          <w:tcPr>
            <w:tcW w:w="2123" w:type="dxa"/>
            <w:shd w:val="clear" w:color="auto" w:fill="B60205"/>
            <w:vAlign w:val="center"/>
          </w:tcPr>
          <w:p w14:paraId="6BB8E605"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stalación</w:t>
            </w:r>
          </w:p>
        </w:tc>
      </w:tr>
      <w:tr w:rsidR="00960633" w:rsidRPr="007469E9" w14:paraId="070FA540" w14:textId="77777777" w:rsidTr="00D36767">
        <w:trPr>
          <w:jc w:val="center"/>
        </w:trPr>
        <w:tc>
          <w:tcPr>
            <w:tcW w:w="988" w:type="dxa"/>
            <w:vAlign w:val="center"/>
          </w:tcPr>
          <w:p w14:paraId="298127D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5</w:t>
            </w:r>
          </w:p>
        </w:tc>
        <w:tc>
          <w:tcPr>
            <w:tcW w:w="3259" w:type="dxa"/>
            <w:vAlign w:val="center"/>
          </w:tcPr>
          <w:p w14:paraId="5AE18BE3"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Uso de herramientas</w:t>
            </w:r>
          </w:p>
        </w:tc>
        <w:tc>
          <w:tcPr>
            <w:tcW w:w="2123" w:type="dxa"/>
            <w:shd w:val="clear" w:color="auto" w:fill="0E8A16"/>
            <w:vAlign w:val="center"/>
          </w:tcPr>
          <w:p w14:paraId="19C07330" w14:textId="77777777" w:rsidR="00960633" w:rsidRPr="007469E9" w:rsidRDefault="00960633" w:rsidP="007469E9">
            <w:pPr>
              <w:pStyle w:val="Prrafodelista"/>
              <w:spacing w:line="360" w:lineRule="auto"/>
              <w:ind w:left="0" w:firstLine="426"/>
              <w:jc w:val="both"/>
              <w:rPr>
                <w:rFonts w:ascii="Georgia" w:eastAsia="Georgia" w:hAnsi="Georgia" w:cs="Georgia"/>
              </w:rPr>
            </w:pPr>
            <w:r w:rsidRPr="007469E9">
              <w:rPr>
                <w:rFonts w:ascii="Georgia" w:eastAsia="Georgia" w:hAnsi="Georgia" w:cs="Georgia"/>
              </w:rPr>
              <w:t>Investigación</w:t>
            </w:r>
          </w:p>
        </w:tc>
      </w:tr>
    </w:tbl>
    <w:p w14:paraId="7E432D30" w14:textId="77777777" w:rsidR="00960633" w:rsidRDefault="00960633" w:rsidP="00E51955">
      <w:pPr>
        <w:pStyle w:val="Leyendatabla"/>
      </w:pPr>
      <w:bookmarkStart w:id="5" w:name="_Toc194511409"/>
      <w:r w:rsidRPr="007469E9">
        <w:t>Tabla A1: Tareas - Sprint 1</w:t>
      </w:r>
      <w:bookmarkEnd w:id="5"/>
    </w:p>
    <w:p w14:paraId="56FC8F71" w14:textId="77777777" w:rsidR="00EE3EDD" w:rsidRDefault="00EE3EDD" w:rsidP="00EE3EDD">
      <w:pPr>
        <w:pStyle w:val="Estilo1"/>
      </w:pPr>
    </w:p>
    <w:p w14:paraId="1A4D829F" w14:textId="77777777" w:rsidR="00EE3EDD" w:rsidRDefault="00EE3EDD" w:rsidP="00EE3EDD">
      <w:pPr>
        <w:pStyle w:val="Estilo1"/>
      </w:pPr>
    </w:p>
    <w:p w14:paraId="40683C46" w14:textId="77777777" w:rsidR="00EE3EDD" w:rsidRDefault="00EE3EDD" w:rsidP="00EE3EDD">
      <w:pPr>
        <w:pStyle w:val="Estilo1"/>
      </w:pPr>
    </w:p>
    <w:p w14:paraId="32A4CAFE" w14:textId="77777777" w:rsidR="00EE3EDD" w:rsidRDefault="00EE3EDD" w:rsidP="00EE3EDD">
      <w:pPr>
        <w:pStyle w:val="Estilo1"/>
      </w:pPr>
    </w:p>
    <w:p w14:paraId="29FF722E" w14:textId="77777777" w:rsidR="00EE3EDD" w:rsidRDefault="00EE3EDD" w:rsidP="00EE3EDD">
      <w:pPr>
        <w:pStyle w:val="Estilo1"/>
      </w:pPr>
    </w:p>
    <w:p w14:paraId="7B739AF7" w14:textId="77777777" w:rsidR="00EE3EDD" w:rsidRDefault="00EE3EDD" w:rsidP="00EE3EDD">
      <w:pPr>
        <w:pStyle w:val="Estilo1"/>
      </w:pPr>
    </w:p>
    <w:p w14:paraId="13217C25" w14:textId="77777777" w:rsidR="00EE3EDD" w:rsidRDefault="00EE3EDD" w:rsidP="00EE3EDD">
      <w:pPr>
        <w:pStyle w:val="Estilo1"/>
      </w:pPr>
    </w:p>
    <w:p w14:paraId="6B30A4A1" w14:textId="77777777" w:rsidR="00EE3EDD" w:rsidRDefault="00EE3EDD" w:rsidP="00EE3EDD">
      <w:pPr>
        <w:pStyle w:val="Estilo1"/>
      </w:pPr>
    </w:p>
    <w:p w14:paraId="6924568F" w14:textId="77777777" w:rsidR="00EE3EDD" w:rsidRDefault="00EE3EDD" w:rsidP="00EE3EDD">
      <w:pPr>
        <w:pStyle w:val="Estilo1"/>
      </w:pPr>
    </w:p>
    <w:p w14:paraId="1C64578F" w14:textId="77777777" w:rsidR="00EE3EDD" w:rsidRDefault="00EE3EDD" w:rsidP="00EE3EDD">
      <w:pPr>
        <w:pStyle w:val="Estilo1"/>
      </w:pPr>
    </w:p>
    <w:p w14:paraId="537A2495" w14:textId="77777777" w:rsidR="00EE3EDD" w:rsidRDefault="00EE3EDD" w:rsidP="00EE3EDD">
      <w:pPr>
        <w:pStyle w:val="Estilo1"/>
      </w:pPr>
    </w:p>
    <w:p w14:paraId="44552AEE" w14:textId="77777777" w:rsidR="00EE3EDD" w:rsidRDefault="00EE3EDD" w:rsidP="00EE3EDD">
      <w:pPr>
        <w:pStyle w:val="Estilo1"/>
      </w:pPr>
    </w:p>
    <w:p w14:paraId="0947CB25" w14:textId="77777777" w:rsidR="00EE3EDD" w:rsidRDefault="00EE3EDD" w:rsidP="00EE3EDD">
      <w:pPr>
        <w:pStyle w:val="Estilo1"/>
      </w:pPr>
    </w:p>
    <w:p w14:paraId="642B1E96" w14:textId="77777777" w:rsidR="00EE3EDD" w:rsidRDefault="00EE3EDD" w:rsidP="00EE3EDD">
      <w:pPr>
        <w:pStyle w:val="Estilo1"/>
      </w:pPr>
    </w:p>
    <w:p w14:paraId="6F4F21D8" w14:textId="77777777" w:rsidR="00D33EE7" w:rsidRPr="00C835E2" w:rsidRDefault="00D33EE7" w:rsidP="00D33EE7">
      <w:pPr>
        <w:spacing w:before="27" w:after="240"/>
        <w:ind w:left="708" w:right="866"/>
        <w:rPr>
          <w:rFonts w:ascii="Arial"/>
          <w:bCs/>
          <w:sz w:val="19"/>
          <w:szCs w:val="19"/>
        </w:rPr>
      </w:pPr>
      <w:r>
        <w:rPr>
          <w:noProof/>
        </w:rPr>
        <mc:AlternateContent>
          <mc:Choice Requires="wps">
            <w:drawing>
              <wp:anchor distT="0" distB="0" distL="0" distR="0" simplePos="0" relativeHeight="251687936" behindDoc="1" locked="0" layoutInCell="1" allowOverlap="1" wp14:anchorId="4D13BFD2" wp14:editId="09B2BA9A">
                <wp:simplePos x="0" y="0"/>
                <wp:positionH relativeFrom="page">
                  <wp:posOffset>1407795</wp:posOffset>
                </wp:positionH>
                <wp:positionV relativeFrom="paragraph">
                  <wp:posOffset>152400</wp:posOffset>
                </wp:positionV>
                <wp:extent cx="4669155" cy="1270"/>
                <wp:effectExtent l="0" t="0" r="0" b="0"/>
                <wp:wrapTopAndBottom/>
                <wp:docPr id="1367559490" name="Forma libre: forma 136755949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BC6AC64" id="Forma libre: forma 1367559490" o:spid="_x0000_s1026" style="position:absolute;margin-left:110.85pt;margin-top:12pt;width:367.65pt;height:.1pt;z-index:-25162854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p w14:paraId="49D247AA" w14:textId="77B705B7" w:rsidR="00D33EE7" w:rsidRPr="007469E9" w:rsidRDefault="00D33EE7" w:rsidP="00D33EE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6" w:name="_Toc196847452"/>
      <w:r>
        <w:rPr>
          <w:rFonts w:ascii="Arial" w:eastAsia="Georgia" w:hAnsi="Georgia" w:cs="Georgia"/>
          <w:b/>
          <w:color w:val="auto"/>
          <w:sz w:val="49"/>
          <w:szCs w:val="22"/>
        </w:rPr>
        <w:t>Estudio del Arte</w:t>
      </w:r>
      <w:bookmarkEnd w:id="6"/>
    </w:p>
    <w:p w14:paraId="231429B0" w14:textId="108ED449" w:rsidR="00D33EE7" w:rsidRDefault="00D33EE7" w:rsidP="00D33EE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86912" behindDoc="1" locked="0" layoutInCell="1" allowOverlap="1" wp14:anchorId="28AD5B39" wp14:editId="2A199715">
                <wp:simplePos x="0" y="0"/>
                <wp:positionH relativeFrom="margin">
                  <wp:posOffset>320939</wp:posOffset>
                </wp:positionH>
                <wp:positionV relativeFrom="paragraph">
                  <wp:posOffset>195580</wp:posOffset>
                </wp:positionV>
                <wp:extent cx="4669155" cy="1270"/>
                <wp:effectExtent l="0" t="0" r="0" b="0"/>
                <wp:wrapTopAndBottom/>
                <wp:docPr id="889411298" name="Forma libre: forma 88941129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DA2F731" id="Forma libre: forma 889411298" o:spid="_x0000_s1026" style="position:absolute;margin-left:25.25pt;margin-top:15.4pt;width:367.65pt;height:.1pt;z-index:-251629568;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5790121D" w14:textId="77777777" w:rsidR="00D33EE7" w:rsidRDefault="00D33EE7" w:rsidP="00D33EE7">
      <w:pPr>
        <w:pStyle w:val="Textoindependiente"/>
        <w:rPr>
          <w:rFonts w:ascii="Arial"/>
          <w:sz w:val="20"/>
        </w:rPr>
      </w:pPr>
    </w:p>
    <w:p w14:paraId="75EBEA9C" w14:textId="77777777" w:rsidR="00D33EE7" w:rsidRDefault="00D33EE7" w:rsidP="00EE3EDD"/>
    <w:p w14:paraId="0A4476FA"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 xml:space="preserve">El presente trabajo se fundamenta en la metodología de Razonamiento Basado en Casos (CBR), que permite realizar comparaciones inteligentes entre tecnologías a partir </w:t>
      </w:r>
      <w:r w:rsidRPr="00820B0E">
        <w:rPr>
          <w:rFonts w:ascii="Georgia" w:eastAsia="Georgia" w:hAnsi="Georgia" w:cs="Georgia"/>
        </w:rPr>
        <w:lastRenderedPageBreak/>
        <w:t>de casos previos y criterios de decisión estructurados. En este contexto, cada proveedor de API se considera un caso, y se analizan bajo un conjunto común de características técnicas que sirven como parámetros de comparación.</w:t>
      </w:r>
    </w:p>
    <w:p w14:paraId="16B097A6" w14:textId="77777777"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 xml:space="preserve">Sin embargo, durante el proceso de búsqueda y documentación, se ha comprobado que no todos los proveedores publican información de forma homogénea. Algunas funcionalidades son </w:t>
      </w:r>
      <w:proofErr w:type="gramStart"/>
      <w:r w:rsidRPr="00820B0E">
        <w:rPr>
          <w:rFonts w:ascii="Georgia" w:eastAsia="Georgia" w:hAnsi="Georgia" w:cs="Georgia"/>
        </w:rPr>
        <w:t>promocionadas</w:t>
      </w:r>
      <w:proofErr w:type="gramEnd"/>
      <w:r w:rsidRPr="00820B0E">
        <w:rPr>
          <w:rFonts w:ascii="Georgia" w:eastAsia="Georgia" w:hAnsi="Georgia" w:cs="Georgia"/>
        </w:rPr>
        <w:t xml:space="preserve"> pero no documentadas en detalle, otras están limitadas a determinados planes sin especificación clara, y en muchos casos no existe un acceso público completo a sus capacidades técnicas (por ejemplo, en </w:t>
      </w:r>
      <w:proofErr w:type="spellStart"/>
      <w:r w:rsidRPr="00820B0E">
        <w:rPr>
          <w:rFonts w:ascii="Georgia" w:eastAsia="Georgia" w:hAnsi="Georgia" w:cs="Georgia"/>
        </w:rPr>
        <w:t>APIs</w:t>
      </w:r>
      <w:proofErr w:type="spellEnd"/>
      <w:r w:rsidRPr="00820B0E">
        <w:rPr>
          <w:rFonts w:ascii="Georgia" w:eastAsia="Georgia" w:hAnsi="Georgia" w:cs="Georgia"/>
        </w:rPr>
        <w:t xml:space="preserve"> comerciales como </w:t>
      </w:r>
      <w:proofErr w:type="spellStart"/>
      <w:r w:rsidRPr="00820B0E">
        <w:rPr>
          <w:rFonts w:ascii="Georgia" w:eastAsia="Georgia" w:hAnsi="Georgia" w:cs="Georgia"/>
        </w:rPr>
        <w:t>Synthesia</w:t>
      </w:r>
      <w:proofErr w:type="spellEnd"/>
      <w:r w:rsidRPr="00820B0E">
        <w:rPr>
          <w:rFonts w:ascii="Georgia" w:eastAsia="Georgia" w:hAnsi="Georgia" w:cs="Georgia"/>
        </w:rPr>
        <w:t xml:space="preserve"> o </w:t>
      </w:r>
      <w:proofErr w:type="spellStart"/>
      <w:r w:rsidRPr="00820B0E">
        <w:rPr>
          <w:rFonts w:ascii="Georgia" w:eastAsia="Georgia" w:hAnsi="Georgia" w:cs="Georgia"/>
        </w:rPr>
        <w:t>HeyGen</w:t>
      </w:r>
      <w:proofErr w:type="spellEnd"/>
      <w:r w:rsidRPr="00820B0E">
        <w:rPr>
          <w:rFonts w:ascii="Georgia" w:eastAsia="Georgia" w:hAnsi="Georgia" w:cs="Georgia"/>
        </w:rPr>
        <w:t>). Esto genera una dificultad añadida para normalizar los datos y establecer criterios comparativos sólidos.</w:t>
      </w:r>
    </w:p>
    <w:p w14:paraId="68F7CFF5" w14:textId="2AD95236" w:rsidR="00820B0E" w:rsidRPr="00820B0E" w:rsidRDefault="00820B0E" w:rsidP="00820B0E">
      <w:pPr>
        <w:pStyle w:val="Prrafodelista"/>
        <w:spacing w:after="0" w:line="360" w:lineRule="auto"/>
        <w:ind w:left="0" w:firstLine="426"/>
        <w:jc w:val="both"/>
        <w:rPr>
          <w:rFonts w:ascii="Georgia" w:eastAsia="Georgia" w:hAnsi="Georgia" w:cs="Georgia"/>
        </w:rPr>
      </w:pPr>
      <w:r w:rsidRPr="00820B0E">
        <w:rPr>
          <w:rFonts w:ascii="Georgia" w:eastAsia="Georgia" w:hAnsi="Georgia" w:cs="Georgia"/>
        </w:rPr>
        <w:t>Por ello, se ha diseñado una plantilla de características técnicas, que guía la recopilación y análisis de la información. Estas características han sido elegidas por su relevancia en entornos reales de uso e integración técnica, y constituyen la base del estudio:</w:t>
      </w:r>
    </w:p>
    <w:p w14:paraId="1090475D" w14:textId="77777777" w:rsidR="00820B0E" w:rsidRDefault="00820B0E" w:rsidP="00820B0E">
      <w:pPr>
        <w:pStyle w:val="Prrafodelista"/>
        <w:spacing w:after="0" w:line="360" w:lineRule="auto"/>
        <w:ind w:left="0" w:firstLine="426"/>
        <w:jc w:val="both"/>
        <w:rPr>
          <w:rFonts w:ascii="Georgia" w:eastAsia="Georgia" w:hAnsi="Georgia" w:cs="Georgia"/>
        </w:rPr>
      </w:pPr>
    </w:p>
    <w:p w14:paraId="7F3F56A4" w14:textId="2DD6C8F4"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Precios (paquete anual, precio mensual)</w:t>
      </w:r>
      <w:r w:rsidRPr="00820B0E">
        <w:rPr>
          <w:rFonts w:ascii="Georgia" w:eastAsia="Georgia" w:hAnsi="Georgia" w:cs="Georgia"/>
        </w:rPr>
        <w:t>: análisis del coste base mensual y anual según el plan mínimo disponible para desarrolladores o empresas.</w:t>
      </w:r>
      <w:r>
        <w:rPr>
          <w:rFonts w:ascii="Georgia" w:eastAsia="Georgia" w:hAnsi="Georgia" w:cs="Georgia"/>
        </w:rPr>
        <w:t xml:space="preserve"> En ocasiones vendrán como créditos que podrán contratarse de forma opcional para aumentar los minutos de vídeo.</w:t>
      </w:r>
    </w:p>
    <w:p w14:paraId="416727D1" w14:textId="5339078E" w:rsidR="003B7590" w:rsidRPr="003B7590" w:rsidRDefault="00820B0E" w:rsidP="003B7590">
      <w:pPr>
        <w:pStyle w:val="Prrafodelista"/>
        <w:numPr>
          <w:ilvl w:val="0"/>
          <w:numId w:val="10"/>
        </w:numPr>
        <w:spacing w:after="0" w:line="360" w:lineRule="auto"/>
        <w:jc w:val="both"/>
        <w:rPr>
          <w:rFonts w:ascii="Georgia" w:eastAsia="Georgia" w:hAnsi="Georgia" w:cs="Georgia"/>
        </w:rPr>
      </w:pPr>
      <w:r>
        <w:rPr>
          <w:rFonts w:ascii="Georgia" w:eastAsia="Georgia" w:hAnsi="Georgia" w:cs="Georgia"/>
          <w:b/>
          <w:bCs/>
        </w:rPr>
        <w:t xml:space="preserve">Tiempo de vídeo consumible al mes: </w:t>
      </w:r>
      <w:r>
        <w:rPr>
          <w:rFonts w:ascii="Georgia" w:eastAsia="Georgia" w:hAnsi="Georgia" w:cs="Georgia"/>
        </w:rPr>
        <w:t xml:space="preserve">minutos de vídeo generables con avatares dentro del plan contratado. </w:t>
      </w:r>
    </w:p>
    <w:p w14:paraId="107EE899" w14:textId="0797E164" w:rsidR="00820B0E" w:rsidRPr="00820B0E" w:rsidRDefault="00820B0E" w:rsidP="00D36767">
      <w:pPr>
        <w:pStyle w:val="Prrafodelista"/>
        <w:numPr>
          <w:ilvl w:val="0"/>
          <w:numId w:val="10"/>
        </w:numPr>
        <w:spacing w:after="0" w:line="360" w:lineRule="auto"/>
        <w:jc w:val="both"/>
      </w:pPr>
      <w:r w:rsidRPr="003B7590">
        <w:rPr>
          <w:rFonts w:ascii="Georgia" w:eastAsia="Georgia" w:hAnsi="Georgia" w:cs="Georgia"/>
          <w:b/>
          <w:bCs/>
        </w:rPr>
        <w:t xml:space="preserve">Tiempo d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consumible al mes: </w:t>
      </w:r>
      <w:r w:rsidRPr="003B7590">
        <w:rPr>
          <w:rFonts w:ascii="Georgia" w:eastAsia="Georgia" w:hAnsi="Georgia" w:cs="Georgia"/>
        </w:rPr>
        <w:t>minutos disponibles para vídeo en tiempo real (si el proveedor lo permite).</w:t>
      </w:r>
    </w:p>
    <w:p w14:paraId="6FADE622" w14:textId="31332711" w:rsidR="00820B0E" w:rsidRPr="007F1B59"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w:t>
      </w:r>
      <w:proofErr w:type="spellStart"/>
      <w:r w:rsidRPr="003B7590">
        <w:rPr>
          <w:rFonts w:ascii="Georgia" w:eastAsia="Georgia" w:hAnsi="Georgia" w:cs="Georgia"/>
          <w:b/>
          <w:bCs/>
        </w:rPr>
        <w:t>streaming</w:t>
      </w:r>
      <w:proofErr w:type="spellEnd"/>
      <w:r w:rsidRPr="003B7590">
        <w:rPr>
          <w:rFonts w:ascii="Georgia" w:eastAsia="Georgia" w:hAnsi="Georgia" w:cs="Georgia"/>
          <w:b/>
          <w:bCs/>
        </w:rPr>
        <w:t xml:space="preserve">: </w:t>
      </w:r>
      <w:r w:rsidRPr="003B7590">
        <w:rPr>
          <w:rFonts w:ascii="Georgia" w:eastAsia="Georgia" w:hAnsi="Georgia" w:cs="Georgia"/>
        </w:rPr>
        <w:t>indica si la API ofrece generación de vídeo sincronizado en tiempo real.</w:t>
      </w:r>
    </w:p>
    <w:p w14:paraId="16996BAB" w14:textId="4E3BC940" w:rsidR="007F1B59" w:rsidRPr="007F1B59" w:rsidRDefault="007F1B59" w:rsidP="00D36767">
      <w:pPr>
        <w:pStyle w:val="Prrafodelista"/>
        <w:numPr>
          <w:ilvl w:val="0"/>
          <w:numId w:val="10"/>
        </w:numPr>
        <w:spacing w:after="0" w:line="360" w:lineRule="auto"/>
        <w:jc w:val="both"/>
        <w:rPr>
          <w:rFonts w:ascii="Georgia" w:eastAsia="Georgia" w:hAnsi="Georgia" w:cs="Georgia"/>
          <w:b/>
          <w:bCs/>
        </w:rPr>
      </w:pPr>
      <w:proofErr w:type="spellStart"/>
      <w:r w:rsidRPr="007F1B59">
        <w:rPr>
          <w:rFonts w:ascii="Georgia" w:eastAsia="Georgia" w:hAnsi="Georgia" w:cs="Georgia"/>
          <w:b/>
          <w:bCs/>
        </w:rPr>
        <w:t>Streaming</w:t>
      </w:r>
      <w:proofErr w:type="spellEnd"/>
      <w:r w:rsidRPr="007F1B59">
        <w:rPr>
          <w:rFonts w:ascii="Georgia" w:eastAsia="Georgia" w:hAnsi="Georgia" w:cs="Georgia"/>
          <w:b/>
          <w:bCs/>
        </w:rPr>
        <w:t xml:space="preserve"> con SDK: </w:t>
      </w:r>
      <w:r w:rsidRPr="007F1B59">
        <w:rPr>
          <w:rFonts w:ascii="Georgia" w:eastAsia="Georgia" w:hAnsi="Georgia" w:cs="Georgia"/>
        </w:rPr>
        <w:t xml:space="preserve">La API ofrece unas herramientas de integración en el proyecto para </w:t>
      </w:r>
      <w:proofErr w:type="spellStart"/>
      <w:r w:rsidRPr="007F1B59">
        <w:rPr>
          <w:rFonts w:ascii="Georgia" w:eastAsia="Georgia" w:hAnsi="Georgia" w:cs="Georgia"/>
        </w:rPr>
        <w:t>Streaming</w:t>
      </w:r>
      <w:proofErr w:type="spellEnd"/>
      <w:r w:rsidRPr="007F1B59">
        <w:rPr>
          <w:rFonts w:ascii="Georgia" w:eastAsia="Georgia" w:hAnsi="Georgia" w:cs="Georgia"/>
        </w:rPr>
        <w:t>.</w:t>
      </w:r>
    </w:p>
    <w:p w14:paraId="4AE77AFD" w14:textId="77777777"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3B7590">
        <w:rPr>
          <w:rFonts w:ascii="Georgia" w:eastAsia="Georgia" w:hAnsi="Georgia" w:cs="Georgia"/>
          <w:b/>
          <w:bCs/>
        </w:rPr>
        <w:t xml:space="preserve">Tiene traducción de vídeo: </w:t>
      </w:r>
      <w:r w:rsidRPr="003B7590">
        <w:rPr>
          <w:rFonts w:ascii="Georgia" w:eastAsia="Georgia" w:hAnsi="Georgia" w:cs="Georgia"/>
        </w:rPr>
        <w:t xml:space="preserve">evalúa si es posible traducir y </w:t>
      </w:r>
      <w:proofErr w:type="spellStart"/>
      <w:r w:rsidRPr="003B7590">
        <w:rPr>
          <w:rFonts w:ascii="Georgia" w:eastAsia="Georgia" w:hAnsi="Georgia" w:cs="Georgia"/>
        </w:rPr>
        <w:t>re-generar</w:t>
      </w:r>
      <w:proofErr w:type="spellEnd"/>
      <w:r w:rsidRPr="003B7590">
        <w:rPr>
          <w:rFonts w:ascii="Georgia" w:eastAsia="Georgia" w:hAnsi="Georgia" w:cs="Georgia"/>
        </w:rPr>
        <w:t xml:space="preserve"> vídeos manteniendo la sincronización labial.</w:t>
      </w:r>
    </w:p>
    <w:p w14:paraId="19A6E5C1" w14:textId="77777777" w:rsidR="003B7590" w:rsidRPr="003B7590" w:rsidRDefault="003B7590" w:rsidP="003B7590">
      <w:pPr>
        <w:pStyle w:val="Prrafodelista"/>
        <w:numPr>
          <w:ilvl w:val="0"/>
          <w:numId w:val="10"/>
        </w:numPr>
        <w:spacing w:after="0" w:line="360" w:lineRule="auto"/>
        <w:jc w:val="both"/>
        <w:rPr>
          <w:rFonts w:ascii="Georgia" w:eastAsia="Georgia" w:hAnsi="Georgia" w:cs="Georgia"/>
        </w:rPr>
      </w:pPr>
      <w:r w:rsidRPr="003B7590">
        <w:rPr>
          <w:rFonts w:ascii="Georgia" w:eastAsia="Georgia" w:hAnsi="Georgia" w:cs="Georgia"/>
          <w:b/>
          <w:bCs/>
        </w:rPr>
        <w:t xml:space="preserve">Resolución del vídeo basado en foto: </w:t>
      </w:r>
      <w:r w:rsidRPr="003B7590">
        <w:rPr>
          <w:rFonts w:ascii="Georgia" w:eastAsia="Georgia" w:hAnsi="Georgia" w:cs="Georgia"/>
        </w:rPr>
        <w:t>calidad de salida cuando el avatar es generado a partir de una imagen fija (por ejemplo, rostro frontal JPG/PNG).</w:t>
      </w:r>
    </w:p>
    <w:p w14:paraId="14A33DA4" w14:textId="7DF70E5C" w:rsidR="003B7590"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Resolución del vídeo basado en foto: </w:t>
      </w:r>
      <w:r w:rsidRPr="00820B0E">
        <w:rPr>
          <w:rFonts w:ascii="Georgia" w:eastAsia="Georgia" w:hAnsi="Georgia" w:cs="Georgia"/>
        </w:rPr>
        <w:t>calidad de salida cuando el avatar es generado a partir de una imagen fija (por ejemplo, rostro frontal JPG/PNG).</w:t>
      </w:r>
    </w:p>
    <w:p w14:paraId="7C43AEE8" w14:textId="3B073CD8" w:rsidR="00820B0E" w:rsidRPr="003B7590"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Resolución máxima de vídeo: </w:t>
      </w:r>
      <w:r w:rsidRPr="00820B0E">
        <w:rPr>
          <w:rFonts w:ascii="Georgia" w:eastAsia="Georgia" w:hAnsi="Georgia" w:cs="Georgia"/>
        </w:rPr>
        <w:t>resolución de exportación permitida en la API (720p, 1080p, 4K, etc.).</w:t>
      </w:r>
    </w:p>
    <w:p w14:paraId="6DF74FAF" w14:textId="6929BDB3" w:rsidR="00820B0E" w:rsidRPr="003B7590"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Tiempo máximo de vídeo: </w:t>
      </w:r>
      <w:r w:rsidRPr="00820B0E">
        <w:rPr>
          <w:rFonts w:ascii="Georgia" w:eastAsia="Georgia" w:hAnsi="Georgia" w:cs="Georgia"/>
        </w:rPr>
        <w:t>duración máxima por cada solicitud.</w:t>
      </w:r>
    </w:p>
    <w:p w14:paraId="43B8E236" w14:textId="08DA8B2B"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lastRenderedPageBreak/>
        <w:t xml:space="preserve">Sincronización labial: </w:t>
      </w:r>
      <w:r w:rsidRPr="00820B0E">
        <w:rPr>
          <w:rFonts w:ascii="Georgia" w:eastAsia="Georgia" w:hAnsi="Georgia" w:cs="Georgia"/>
        </w:rPr>
        <w:t xml:space="preserve">grado de precisión con el que el avatar mueve los labios </w:t>
      </w:r>
      <w:proofErr w:type="gramStart"/>
      <w:r w:rsidRPr="00820B0E">
        <w:rPr>
          <w:rFonts w:ascii="Georgia" w:eastAsia="Georgia" w:hAnsi="Georgia" w:cs="Georgia"/>
        </w:rPr>
        <w:t>en relación al</w:t>
      </w:r>
      <w:proofErr w:type="gramEnd"/>
      <w:r w:rsidRPr="00820B0E">
        <w:rPr>
          <w:rFonts w:ascii="Georgia" w:eastAsia="Georgia" w:hAnsi="Georgia" w:cs="Georgia"/>
        </w:rPr>
        <w:t xml:space="preserve"> audio</w:t>
      </w:r>
      <w:r w:rsidR="003B7590">
        <w:rPr>
          <w:rFonts w:ascii="Georgia" w:eastAsia="Georgia" w:hAnsi="Georgia" w:cs="Georgia"/>
        </w:rPr>
        <w:t xml:space="preserve"> (Baja, Media o Alta).</w:t>
      </w:r>
    </w:p>
    <w:p w14:paraId="578BCD4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Número de avatares disponibles: </w:t>
      </w:r>
      <w:r w:rsidRPr="00820B0E">
        <w:rPr>
          <w:rFonts w:ascii="Georgia" w:eastAsia="Georgia" w:hAnsi="Georgia" w:cs="Georgia"/>
        </w:rPr>
        <w:t>cantidad de presentadores o modelos humanos listos para usar.</w:t>
      </w:r>
    </w:p>
    <w:p w14:paraId="55F3AF8A"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Avatares personales: </w:t>
      </w:r>
      <w:r w:rsidRPr="00820B0E">
        <w:rPr>
          <w:rFonts w:ascii="Georgia" w:eastAsia="Georgia" w:hAnsi="Georgia" w:cs="Georgia"/>
        </w:rPr>
        <w:t>posibilidad de crear avatares personalizados a partir de imagen o grabación.</w:t>
      </w:r>
    </w:p>
    <w:p w14:paraId="670587B6"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oces (proveedores): </w:t>
      </w:r>
      <w:r w:rsidRPr="00820B0E">
        <w:rPr>
          <w:rFonts w:ascii="Georgia" w:eastAsia="Georgia" w:hAnsi="Georgia" w:cs="Georgia"/>
        </w:rPr>
        <w:t>número de voces disponibles y variedad de proveedores de TTS soportados.</w:t>
      </w:r>
    </w:p>
    <w:p w14:paraId="22436965"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xpresiones del avatar: </w:t>
      </w:r>
      <w:r w:rsidRPr="00820B0E">
        <w:rPr>
          <w:rFonts w:ascii="Georgia" w:eastAsia="Georgia" w:hAnsi="Georgia" w:cs="Georgia"/>
        </w:rPr>
        <w:t>soporte para emociones visuales como alegría, neutralidad, tristeza o entusiasmo.</w:t>
      </w:r>
    </w:p>
    <w:p w14:paraId="1BEA29D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lonado de voz: </w:t>
      </w:r>
      <w:r w:rsidRPr="00820B0E">
        <w:rPr>
          <w:rFonts w:ascii="Georgia" w:eastAsia="Georgia" w:hAnsi="Georgia" w:cs="Georgia"/>
        </w:rPr>
        <w:t>funcionalidad para generar una voz IA personalizada a partir de muestras reales.</w:t>
      </w:r>
    </w:p>
    <w:p w14:paraId="6710CAE7"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b/>
          <w:bCs/>
        </w:rPr>
      </w:pPr>
      <w:r w:rsidRPr="00820B0E">
        <w:rPr>
          <w:rFonts w:ascii="Georgia" w:eastAsia="Georgia" w:hAnsi="Georgia" w:cs="Georgia"/>
          <w:b/>
          <w:bCs/>
        </w:rPr>
        <w:t xml:space="preserve">Idiomas soportados: </w:t>
      </w:r>
      <w:r w:rsidRPr="00820B0E">
        <w:rPr>
          <w:rFonts w:ascii="Georgia" w:eastAsia="Georgia" w:hAnsi="Georgia" w:cs="Georgia"/>
        </w:rPr>
        <w:t>número de idiomas y dialectos disponibles para la generación de voz.</w:t>
      </w:r>
    </w:p>
    <w:p w14:paraId="138FE8F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Entrada alternativa: </w:t>
      </w:r>
      <w:r w:rsidRPr="00820B0E">
        <w:rPr>
          <w:rFonts w:ascii="Georgia" w:eastAsia="Georgia" w:hAnsi="Georgia" w:cs="Georgia"/>
        </w:rPr>
        <w:t>posibilidad de subir un archivo de audio propio en lugar de usar texto.</w:t>
      </w:r>
    </w:p>
    <w:p w14:paraId="3F0CC323"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Licencia y uso comercial: </w:t>
      </w:r>
      <w:r w:rsidRPr="00820B0E">
        <w:rPr>
          <w:rFonts w:ascii="Georgia" w:eastAsia="Georgia" w:hAnsi="Georgia" w:cs="Georgia"/>
        </w:rPr>
        <w:t>condiciones legales para utilizar los vídeos generados con fines empresariales, de marketing o distribución.</w:t>
      </w:r>
    </w:p>
    <w:p w14:paraId="092738EF"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Calidad de la API (documentación): </w:t>
      </w:r>
      <w:r w:rsidRPr="00820B0E">
        <w:rPr>
          <w:rFonts w:ascii="Georgia" w:eastAsia="Georgia" w:hAnsi="Georgia" w:cs="Georgia"/>
        </w:rPr>
        <w:t>valoración de la documentación oficial, ejemplos, claridad y recursos para desarrolladores.</w:t>
      </w:r>
    </w:p>
    <w:p w14:paraId="1E6A2581" w14:textId="77777777" w:rsidR="00820B0E" w:rsidRPr="00820B0E" w:rsidRDefault="00820B0E" w:rsidP="003B7590">
      <w:pPr>
        <w:pStyle w:val="Prrafodelista"/>
        <w:numPr>
          <w:ilvl w:val="0"/>
          <w:numId w:val="10"/>
        </w:numPr>
        <w:spacing w:after="0" w:line="360" w:lineRule="auto"/>
        <w:jc w:val="both"/>
        <w:rPr>
          <w:rFonts w:ascii="Georgia" w:eastAsia="Georgia" w:hAnsi="Georgia" w:cs="Georgia"/>
        </w:rPr>
      </w:pPr>
      <w:r w:rsidRPr="00820B0E">
        <w:rPr>
          <w:rFonts w:ascii="Georgia" w:eastAsia="Georgia" w:hAnsi="Georgia" w:cs="Georgia"/>
          <w:b/>
          <w:bCs/>
        </w:rPr>
        <w:t xml:space="preserve">Velocidad de generación de vídeo: </w:t>
      </w:r>
      <w:r w:rsidRPr="00820B0E">
        <w:rPr>
          <w:rFonts w:ascii="Georgia" w:eastAsia="Georgia" w:hAnsi="Georgia" w:cs="Georgia"/>
        </w:rPr>
        <w:t>tiempo estimado entre el envío de la solicitud y la recepción del vídeo final.</w:t>
      </w:r>
    </w:p>
    <w:p w14:paraId="692D9177" w14:textId="77777777" w:rsidR="00820B0E" w:rsidRPr="00820B0E" w:rsidRDefault="00820B0E" w:rsidP="00820B0E">
      <w:pPr>
        <w:rPr>
          <w:rFonts w:ascii="Georgia" w:hAnsi="Georgia"/>
        </w:rPr>
      </w:pPr>
    </w:p>
    <w:p w14:paraId="076E263F" w14:textId="076C89A8" w:rsidR="00D33EE7" w:rsidRDefault="00820B0E" w:rsidP="003B7590">
      <w:pPr>
        <w:pStyle w:val="Prrafodelista"/>
        <w:spacing w:after="0" w:line="360" w:lineRule="auto"/>
        <w:ind w:left="0" w:firstLine="426"/>
        <w:jc w:val="both"/>
        <w:rPr>
          <w:rFonts w:ascii="Georgia" w:eastAsia="Georgia" w:hAnsi="Georgia" w:cs="Georgia"/>
        </w:rPr>
      </w:pPr>
      <w:r w:rsidRPr="003B7590">
        <w:rPr>
          <w:rFonts w:ascii="Georgia" w:eastAsia="Georgia" w:hAnsi="Georgia" w:cs="Georgia"/>
        </w:rPr>
        <w:t>Estas variables permiten construir una base de casos estructurada, con la que se podrá razonar de forma objetiva qué proveedor se adapta mejor a distintos escenarios definidos. A pesar de las dificultades para recopilar datos totalmente uniformes, el enfoque CBR facilita la toma de decisiones al comparar soluciones existentes bajo un marco técnico y funcional común.</w:t>
      </w:r>
    </w:p>
    <w:p w14:paraId="276118A3" w14:textId="127CCEF6" w:rsidR="0040113B" w:rsidRDefault="0040113B" w:rsidP="0040113B">
      <w:pPr>
        <w:pStyle w:val="Prrafodelista"/>
        <w:spacing w:after="0" w:line="360" w:lineRule="auto"/>
        <w:ind w:left="0" w:firstLine="426"/>
        <w:jc w:val="both"/>
        <w:rPr>
          <w:rFonts w:ascii="Georgia" w:eastAsia="Georgia" w:hAnsi="Georgia" w:cs="Georgia"/>
        </w:rPr>
      </w:pPr>
      <w:r w:rsidRPr="0040113B">
        <w:rPr>
          <w:rFonts w:ascii="Georgia" w:eastAsia="Georgia" w:hAnsi="Georgia" w:cs="Georgia"/>
        </w:rPr>
        <w:t xml:space="preserve">Para la identificación y selección de las </w:t>
      </w:r>
      <w:proofErr w:type="spellStart"/>
      <w:r w:rsidRPr="0040113B">
        <w:rPr>
          <w:rFonts w:ascii="Georgia" w:eastAsia="Georgia" w:hAnsi="Georgia" w:cs="Georgia"/>
        </w:rPr>
        <w:t>APIs</w:t>
      </w:r>
      <w:proofErr w:type="spellEnd"/>
      <w:r w:rsidRPr="0040113B">
        <w:rPr>
          <w:rFonts w:ascii="Georgia" w:eastAsia="Georgia" w:hAnsi="Georgia" w:cs="Georgia"/>
        </w:rPr>
        <w:t xml:space="preserve"> más relevantes </w:t>
      </w:r>
      <w:r w:rsidR="00920DA3">
        <w:rPr>
          <w:rFonts w:ascii="Georgia" w:eastAsia="Georgia" w:hAnsi="Georgia" w:cs="Georgia"/>
        </w:rPr>
        <w:t xml:space="preserve">de 2025 </w:t>
      </w:r>
      <w:r w:rsidRPr="0040113B">
        <w:rPr>
          <w:rFonts w:ascii="Georgia" w:eastAsia="Georgia" w:hAnsi="Georgia" w:cs="Georgia"/>
        </w:rPr>
        <w:t>disponibles en el mercado actual, se ha realizado un proceso de exploración documental y análisis técnico a través de fuentes especializadas. Entre las referencias utilizadas destaca</w:t>
      </w:r>
      <w:r w:rsidR="00920DA3">
        <w:rPr>
          <w:rFonts w:ascii="Georgia" w:eastAsia="Georgia" w:hAnsi="Georgia" w:cs="Georgia"/>
        </w:rPr>
        <w:t>n</w:t>
      </w:r>
      <w:r w:rsidRPr="0040113B">
        <w:rPr>
          <w:rFonts w:ascii="Georgia" w:eastAsia="Georgia" w:hAnsi="Georgia" w:cs="Georgia"/>
        </w:rPr>
        <w:t xml:space="preserve"> </w:t>
      </w:r>
      <w:r w:rsidR="00920DA3">
        <w:rPr>
          <w:rFonts w:ascii="Georgia" w:eastAsia="Georgia" w:hAnsi="Georgia" w:cs="Georgia"/>
        </w:rPr>
        <w:t>las</w:t>
      </w:r>
      <w:r w:rsidRPr="0040113B">
        <w:rPr>
          <w:rFonts w:ascii="Georgia" w:eastAsia="Georgia" w:hAnsi="Georgia" w:cs="Georgia"/>
        </w:rPr>
        <w:t xml:space="preserve"> </w:t>
      </w:r>
      <w:r w:rsidR="00920DA3">
        <w:rPr>
          <w:rFonts w:ascii="Georgia" w:eastAsia="Georgia" w:hAnsi="Georgia" w:cs="Georgia"/>
        </w:rPr>
        <w:t>siguientes</w:t>
      </w:r>
      <w:r w:rsidRPr="0040113B">
        <w:rPr>
          <w:rFonts w:ascii="Georgia" w:eastAsia="Georgia" w:hAnsi="Georgia" w:cs="Georgia"/>
        </w:rPr>
        <w:t>:</w:t>
      </w:r>
    </w:p>
    <w:p w14:paraId="29FDAAEB" w14:textId="782DB991" w:rsidR="009D6FF8" w:rsidRPr="009D6FF8" w:rsidRDefault="00920DA3" w:rsidP="00D36767">
      <w:pPr>
        <w:pStyle w:val="Prrafodelista"/>
        <w:numPr>
          <w:ilvl w:val="0"/>
          <w:numId w:val="12"/>
        </w:numPr>
        <w:spacing w:after="0" w:line="360" w:lineRule="auto"/>
        <w:jc w:val="both"/>
        <w:rPr>
          <w:rFonts w:ascii="Georgia" w:eastAsia="Georgia" w:hAnsi="Georgia" w:cs="Georgia"/>
        </w:rPr>
      </w:pPr>
      <w:r w:rsidRPr="009D6FF8">
        <w:rPr>
          <w:rFonts w:ascii="Georgia" w:eastAsia="Georgia" w:hAnsi="Georgia" w:cs="Georgia"/>
          <w:b/>
          <w:bCs/>
        </w:rPr>
        <w:t xml:space="preserve">13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to</w:t>
      </w:r>
      <w:proofErr w:type="spellEnd"/>
      <w:r w:rsidRPr="009D6FF8">
        <w:rPr>
          <w:rFonts w:ascii="Georgia" w:eastAsia="Georgia" w:hAnsi="Georgia" w:cs="Georgia"/>
          <w:b/>
          <w:bCs/>
        </w:rPr>
        <w:t xml:space="preserve"> explore in 2025: </w:t>
      </w:r>
      <w:hyperlink r:id="rId467" w:history="1">
        <w:r w:rsidR="009D6FF8" w:rsidRPr="00A51591">
          <w:rPr>
            <w:rStyle w:val="Hipervnculo"/>
          </w:rPr>
          <w:t>https://www.heygen.com/blog/ai-avatar-generator</w:t>
        </w:r>
      </w:hyperlink>
    </w:p>
    <w:p w14:paraId="1B4643A5" w14:textId="453C00F6" w:rsidR="00920DA3" w:rsidRPr="009D6FF8" w:rsidRDefault="00F125EA" w:rsidP="00D36767">
      <w:pPr>
        <w:pStyle w:val="Prrafodelista"/>
        <w:numPr>
          <w:ilvl w:val="0"/>
          <w:numId w:val="12"/>
        </w:numPr>
        <w:spacing w:after="0" w:line="360" w:lineRule="auto"/>
        <w:jc w:val="both"/>
        <w:rPr>
          <w:rFonts w:ascii="Georgia" w:eastAsia="Georgia" w:hAnsi="Georgia" w:cs="Georgia"/>
        </w:rPr>
      </w:pPr>
      <w:proofErr w:type="spellStart"/>
      <w:r w:rsidRPr="009D6FF8">
        <w:rPr>
          <w:rFonts w:ascii="Georgia" w:eastAsia="Georgia" w:hAnsi="Georgia" w:cs="Georgia"/>
          <w:b/>
          <w:bCs/>
        </w:rPr>
        <w:t>The</w:t>
      </w:r>
      <w:proofErr w:type="spellEnd"/>
      <w:r w:rsidRPr="009D6FF8">
        <w:rPr>
          <w:rFonts w:ascii="Georgia" w:eastAsia="Georgia" w:hAnsi="Georgia" w:cs="Georgia"/>
          <w:b/>
          <w:bCs/>
        </w:rPr>
        <w:t xml:space="preserve"> 15 </w:t>
      </w:r>
      <w:proofErr w:type="spellStart"/>
      <w:r w:rsidRPr="009D6FF8">
        <w:rPr>
          <w:rFonts w:ascii="Georgia" w:eastAsia="Georgia" w:hAnsi="Georgia" w:cs="Georgia"/>
          <w:b/>
          <w:bCs/>
        </w:rPr>
        <w:t>best</w:t>
      </w:r>
      <w:proofErr w:type="spellEnd"/>
      <w:r w:rsidRPr="009D6FF8">
        <w:rPr>
          <w:rFonts w:ascii="Georgia" w:eastAsia="Georgia" w:hAnsi="Georgia" w:cs="Georgia"/>
          <w:b/>
          <w:bCs/>
        </w:rPr>
        <w:t xml:space="preserve"> AI Avatar </w:t>
      </w:r>
      <w:proofErr w:type="spellStart"/>
      <w:r w:rsidRPr="009D6FF8">
        <w:rPr>
          <w:rFonts w:ascii="Georgia" w:eastAsia="Georgia" w:hAnsi="Georgia" w:cs="Georgia"/>
          <w:b/>
          <w:bCs/>
        </w:rPr>
        <w:t>Generators</w:t>
      </w:r>
      <w:proofErr w:type="spellEnd"/>
      <w:r w:rsidRPr="009D6FF8">
        <w:rPr>
          <w:rFonts w:ascii="Georgia" w:eastAsia="Georgia" w:hAnsi="Georgia" w:cs="Georgia"/>
          <w:b/>
          <w:bCs/>
        </w:rPr>
        <w:t xml:space="preserve"> </w:t>
      </w:r>
      <w:proofErr w:type="spellStart"/>
      <w:r w:rsidRPr="009D6FF8">
        <w:rPr>
          <w:rFonts w:ascii="Georgia" w:eastAsia="Georgia" w:hAnsi="Georgia" w:cs="Georgia"/>
          <w:b/>
          <w:bCs/>
        </w:rPr>
        <w:t>of</w:t>
      </w:r>
      <w:proofErr w:type="spellEnd"/>
      <w:r w:rsidRPr="009D6FF8">
        <w:rPr>
          <w:rFonts w:ascii="Georgia" w:eastAsia="Georgia" w:hAnsi="Georgia" w:cs="Georgia"/>
          <w:b/>
          <w:bCs/>
        </w:rPr>
        <w:t xml:space="preserve"> 2025</w:t>
      </w:r>
      <w:r w:rsidRPr="009D6FF8">
        <w:rPr>
          <w:rFonts w:ascii="Georgia" w:eastAsia="Georgia" w:hAnsi="Georgia" w:cs="Georgia"/>
        </w:rPr>
        <w:t xml:space="preserve">: </w:t>
      </w:r>
      <w:hyperlink r:id="rId468" w:history="1">
        <w:r w:rsidRPr="009D6FF8">
          <w:rPr>
            <w:rStyle w:val="Hipervnculo"/>
            <w:rFonts w:ascii="Georgia" w:eastAsia="Georgia" w:hAnsi="Georgia" w:cs="Georgia"/>
          </w:rPr>
          <w:t>https://www.d-id.com/blog/best-ai-avatar-generators/</w:t>
        </w:r>
      </w:hyperlink>
    </w:p>
    <w:p w14:paraId="248C5AFB" w14:textId="0992F39E"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lastRenderedPageBreak/>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w:t>
      </w:r>
      <w:proofErr w:type="spellEnd"/>
      <w:r w:rsidRPr="00F125EA">
        <w:rPr>
          <w:rFonts w:ascii="Georgia" w:eastAsia="Georgia" w:hAnsi="Georgia" w:cs="Georgia"/>
          <w:b/>
          <w:bCs/>
        </w:rPr>
        <w:t xml:space="preserve">: Top 19 </w:t>
      </w:r>
      <w:proofErr w:type="spellStart"/>
      <w:r w:rsidRPr="00F125EA">
        <w:rPr>
          <w:rFonts w:ascii="Georgia" w:eastAsia="Georgia" w:hAnsi="Georgia" w:cs="Georgia"/>
          <w:b/>
          <w:bCs/>
        </w:rPr>
        <w:t>pick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69" w:history="1">
        <w:r w:rsidRPr="002813DD">
          <w:rPr>
            <w:rStyle w:val="Hipervnculo"/>
            <w:rFonts w:ascii="Georgia" w:eastAsia="Georgia" w:hAnsi="Georgia" w:cs="Georgia"/>
          </w:rPr>
          <w:t>https://www.synthesia.io/post/best-ai-avatar-generator</w:t>
        </w:r>
      </w:hyperlink>
    </w:p>
    <w:p w14:paraId="52DEE3E0" w14:textId="0F9E449D"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 xml:space="preserve">7 </w:t>
      </w: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rs</w:t>
      </w:r>
      <w:proofErr w:type="spellEnd"/>
      <w:r w:rsidRPr="00F125EA">
        <w:rPr>
          <w:rFonts w:ascii="Georgia" w:eastAsia="Georgia" w:hAnsi="Georgia" w:cs="Georgia"/>
          <w:b/>
          <w:bCs/>
        </w:rPr>
        <w:t xml:space="preserve"> </w:t>
      </w:r>
      <w:proofErr w:type="spellStart"/>
      <w:r w:rsidRPr="00F125EA">
        <w:rPr>
          <w:rFonts w:ascii="Georgia" w:eastAsia="Georgia" w:hAnsi="Georgia" w:cs="Georgia"/>
          <w:b/>
          <w:bCs/>
        </w:rPr>
        <w:t>of</w:t>
      </w:r>
      <w:proofErr w:type="spellEnd"/>
      <w:r w:rsidRPr="00F125EA">
        <w:rPr>
          <w:rFonts w:ascii="Georgia" w:eastAsia="Georgia" w:hAnsi="Georgia" w:cs="Georgia"/>
          <w:b/>
          <w:bCs/>
        </w:rPr>
        <w:t xml:space="preserve"> 2025</w:t>
      </w:r>
      <w:r>
        <w:rPr>
          <w:rFonts w:ascii="Georgia" w:eastAsia="Georgia" w:hAnsi="Georgia" w:cs="Georgia"/>
        </w:rPr>
        <w:t xml:space="preserve">: </w:t>
      </w:r>
      <w:hyperlink r:id="rId470" w:history="1">
        <w:r w:rsidRPr="002813DD">
          <w:rPr>
            <w:rStyle w:val="Hipervnculo"/>
            <w:rFonts w:ascii="Georgia" w:eastAsia="Georgia" w:hAnsi="Georgia" w:cs="Georgia"/>
          </w:rPr>
          <w:t>https://www.synthesia.io/post/best-ai-avatar-generator</w:t>
        </w:r>
      </w:hyperlink>
    </w:p>
    <w:p w14:paraId="38879E03" w14:textId="7ADB520B"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sidRPr="00F125EA">
        <w:rPr>
          <w:rFonts w:ascii="Georgia" w:eastAsia="Georgia" w:hAnsi="Georgia" w:cs="Georgia"/>
          <w:b/>
          <w:bCs/>
        </w:rPr>
        <w:t>Best</w:t>
      </w:r>
      <w:proofErr w:type="spellEnd"/>
      <w:r w:rsidRPr="00F125EA">
        <w:rPr>
          <w:rFonts w:ascii="Georgia" w:eastAsia="Georgia" w:hAnsi="Georgia" w:cs="Georgia"/>
          <w:b/>
          <w:bCs/>
        </w:rPr>
        <w:t xml:space="preserve"> AI Avatar </w:t>
      </w:r>
      <w:proofErr w:type="spellStart"/>
      <w:r w:rsidRPr="00F125EA">
        <w:rPr>
          <w:rFonts w:ascii="Georgia" w:eastAsia="Georgia" w:hAnsi="Georgia" w:cs="Georgia"/>
          <w:b/>
          <w:bCs/>
        </w:rPr>
        <w:t>Generato</w:t>
      </w:r>
      <w:r w:rsidR="006541F7">
        <w:rPr>
          <w:rFonts w:ascii="Georgia" w:eastAsia="Georgia" w:hAnsi="Georgia" w:cs="Georgia"/>
          <w:b/>
          <w:bCs/>
        </w:rPr>
        <w:t>r</w:t>
      </w:r>
      <w:r w:rsidRPr="00F125EA">
        <w:rPr>
          <w:rFonts w:ascii="Georgia" w:eastAsia="Georgia" w:hAnsi="Georgia" w:cs="Georgia"/>
          <w:b/>
          <w:bCs/>
        </w:rPr>
        <w:t>s</w:t>
      </w:r>
      <w:proofErr w:type="spellEnd"/>
      <w:r w:rsidRPr="00F125EA">
        <w:rPr>
          <w:rFonts w:ascii="Georgia" w:eastAsia="Georgia" w:hAnsi="Georgia" w:cs="Georgia"/>
          <w:b/>
          <w:bCs/>
        </w:rPr>
        <w:t xml:space="preserve"> in 2025</w:t>
      </w:r>
      <w:r>
        <w:rPr>
          <w:rFonts w:ascii="Georgia" w:eastAsia="Georgia" w:hAnsi="Georgia" w:cs="Georgia"/>
        </w:rPr>
        <w:t xml:space="preserve">: </w:t>
      </w:r>
      <w:hyperlink r:id="rId471" w:history="1">
        <w:r w:rsidRPr="002813DD">
          <w:rPr>
            <w:rStyle w:val="Hipervnculo"/>
            <w:rFonts w:ascii="Georgia" w:eastAsia="Georgia" w:hAnsi="Georgia" w:cs="Georgia"/>
          </w:rPr>
          <w:t>https://www.vozo.ai/blogs/best-ai-avatar-generators</w:t>
        </w:r>
      </w:hyperlink>
    </w:p>
    <w:p w14:paraId="594A6D76" w14:textId="40D52176" w:rsidR="00F125EA" w:rsidRDefault="00F125EA" w:rsidP="0040113B">
      <w:pPr>
        <w:pStyle w:val="Prrafodelista"/>
        <w:numPr>
          <w:ilvl w:val="0"/>
          <w:numId w:val="12"/>
        </w:numPr>
        <w:spacing w:after="0" w:line="360" w:lineRule="auto"/>
        <w:jc w:val="both"/>
        <w:rPr>
          <w:rFonts w:ascii="Georgia" w:eastAsia="Georgia" w:hAnsi="Georgia" w:cs="Georgia"/>
        </w:rPr>
      </w:pPr>
      <w:r w:rsidRPr="00F125EA">
        <w:rPr>
          <w:rFonts w:ascii="Georgia" w:eastAsia="Georgia" w:hAnsi="Georgia" w:cs="Georgia"/>
          <w:b/>
          <w:bCs/>
        </w:rPr>
        <w:t xml:space="preserve">5 </w:t>
      </w:r>
      <w:proofErr w:type="gramStart"/>
      <w:r w:rsidRPr="00F125EA">
        <w:rPr>
          <w:rFonts w:ascii="Georgia" w:eastAsia="Georgia" w:hAnsi="Georgia" w:cs="Georgia"/>
          <w:b/>
          <w:bCs/>
        </w:rPr>
        <w:t>Generadores</w:t>
      </w:r>
      <w:proofErr w:type="gramEnd"/>
      <w:r w:rsidRPr="00F125EA">
        <w:rPr>
          <w:rFonts w:ascii="Georgia" w:eastAsia="Georgia" w:hAnsi="Georgia" w:cs="Georgia"/>
          <w:b/>
          <w:bCs/>
        </w:rPr>
        <w:t xml:space="preserve"> de Vídeo con IA Gratuitos para Probar en 2025 – Aquí está mi experiencia honesta como creador de contenido</w:t>
      </w:r>
      <w:r>
        <w:rPr>
          <w:rFonts w:ascii="Georgia" w:eastAsia="Georgia" w:hAnsi="Georgia" w:cs="Georgia"/>
        </w:rPr>
        <w:t xml:space="preserve">: </w:t>
      </w:r>
      <w:hyperlink r:id="rId472" w:history="1">
        <w:r w:rsidRPr="002813DD">
          <w:rPr>
            <w:rStyle w:val="Hipervnculo"/>
            <w:rFonts w:ascii="Georgia" w:eastAsia="Georgia" w:hAnsi="Georgia" w:cs="Georgia"/>
          </w:rPr>
          <w:t>https://www.reddit.com/r/AIToolTesting/comments/1hm5gpr/5_free_ai_video_generators_to_try_in_2025_heres/</w:t>
        </w:r>
      </w:hyperlink>
    </w:p>
    <w:p w14:paraId="53B7EF07" w14:textId="37F104D3"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Best</w:t>
      </w:r>
      <w:proofErr w:type="spellEnd"/>
      <w:r>
        <w:rPr>
          <w:rFonts w:ascii="Georgia" w:eastAsia="Georgia" w:hAnsi="Georgia" w:cs="Georgia"/>
          <w:b/>
          <w:bCs/>
        </w:rPr>
        <w:t xml:space="preserve"> AI </w:t>
      </w:r>
      <w:proofErr w:type="spellStart"/>
      <w:r>
        <w:rPr>
          <w:rFonts w:ascii="Georgia" w:eastAsia="Georgia" w:hAnsi="Georgia" w:cs="Georgia"/>
          <w:b/>
          <w:bCs/>
        </w:rPr>
        <w:t>Avatars</w:t>
      </w:r>
      <w:proofErr w:type="spellEnd"/>
      <w:r>
        <w:rPr>
          <w:rFonts w:ascii="Georgia" w:eastAsia="Georgia" w:hAnsi="Georgia" w:cs="Georgia"/>
          <w:b/>
          <w:bCs/>
        </w:rPr>
        <w:t xml:space="preserve"> </w:t>
      </w:r>
      <w:proofErr w:type="spellStart"/>
      <w:r>
        <w:rPr>
          <w:rFonts w:ascii="Georgia" w:eastAsia="Georgia" w:hAnsi="Georgia" w:cs="Georgia"/>
          <w:b/>
          <w:bCs/>
        </w:rPr>
        <w:t>for</w:t>
      </w:r>
      <w:proofErr w:type="spellEnd"/>
      <w:r>
        <w:rPr>
          <w:rFonts w:ascii="Georgia" w:eastAsia="Georgia" w:hAnsi="Georgia" w:cs="Georgia"/>
          <w:b/>
          <w:bCs/>
        </w:rPr>
        <w:t xml:space="preserve"> Video Marketing </w:t>
      </w:r>
      <w:proofErr w:type="spellStart"/>
      <w:r>
        <w:rPr>
          <w:rFonts w:ascii="Georgia" w:eastAsia="Georgia" w:hAnsi="Georgia" w:cs="Georgia"/>
          <w:b/>
          <w:bCs/>
        </w:rPr>
        <w:t>Compared</w:t>
      </w:r>
      <w:proofErr w:type="spellEnd"/>
      <w:r>
        <w:rPr>
          <w:rFonts w:ascii="Georgia" w:eastAsia="Georgia" w:hAnsi="Georgia" w:cs="Georgia"/>
          <w:b/>
          <w:bCs/>
        </w:rPr>
        <w:t xml:space="preserve"> in 2025:</w:t>
      </w:r>
      <w:r>
        <w:rPr>
          <w:rFonts w:ascii="Georgia" w:eastAsia="Georgia" w:hAnsi="Georgia" w:cs="Georgia"/>
        </w:rPr>
        <w:t xml:space="preserve"> </w:t>
      </w:r>
      <w:hyperlink r:id="rId473" w:history="1">
        <w:r w:rsidRPr="002813DD">
          <w:rPr>
            <w:rStyle w:val="Hipervnculo"/>
            <w:rFonts w:ascii="Georgia" w:eastAsia="Georgia" w:hAnsi="Georgia" w:cs="Georgia"/>
          </w:rPr>
          <w:t>https://www.outmost.studio/post/best-ai-avatars-for-video-marketing-reviewed-in-2025</w:t>
        </w:r>
      </w:hyperlink>
    </w:p>
    <w:p w14:paraId="4C905332" w14:textId="16293242" w:rsidR="00F125EA" w:rsidRDefault="00F125EA"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w:t>
      </w:r>
      <w:proofErr w:type="spellStart"/>
      <w:r>
        <w:rPr>
          <w:rFonts w:ascii="Georgia" w:eastAsia="Georgia" w:hAnsi="Georgia" w:cs="Georgia"/>
          <w:b/>
          <w:bCs/>
        </w:rPr>
        <w:t>best</w:t>
      </w:r>
      <w:proofErr w:type="spellEnd"/>
      <w:r>
        <w:rPr>
          <w:rFonts w:ascii="Georgia" w:eastAsia="Georgia" w:hAnsi="Georgia" w:cs="Georgia"/>
          <w:b/>
          <w:bCs/>
        </w:rPr>
        <w:t xml:space="preserve"> avatar </w:t>
      </w:r>
      <w:proofErr w:type="spellStart"/>
      <w:r>
        <w:rPr>
          <w:rFonts w:ascii="Georgia" w:eastAsia="Georgia" w:hAnsi="Georgia" w:cs="Georgia"/>
          <w:b/>
          <w:bCs/>
        </w:rPr>
        <w:t>generators</w:t>
      </w:r>
      <w:proofErr w:type="spellEnd"/>
      <w:r>
        <w:rPr>
          <w:rFonts w:ascii="Georgia" w:eastAsia="Georgia" w:hAnsi="Georgia" w:cs="Georgia"/>
          <w:b/>
          <w:bCs/>
        </w:rPr>
        <w:t xml:space="preserve"> in 2025:</w:t>
      </w:r>
      <w:r>
        <w:rPr>
          <w:rFonts w:ascii="Georgia" w:eastAsia="Georgia" w:hAnsi="Georgia" w:cs="Georgia"/>
        </w:rPr>
        <w:t xml:space="preserve"> </w:t>
      </w:r>
      <w:hyperlink r:id="rId474" w:history="1">
        <w:r w:rsidRPr="002813DD">
          <w:rPr>
            <w:rStyle w:val="Hipervnculo"/>
            <w:rFonts w:ascii="Georgia" w:eastAsia="Georgia" w:hAnsi="Georgia" w:cs="Georgia"/>
          </w:rPr>
          <w:t>https://www.producthunt.com/categories/avatar-generators?order=best_rated</w:t>
        </w:r>
      </w:hyperlink>
    </w:p>
    <w:p w14:paraId="66142564" w14:textId="2AEB7652" w:rsidR="00F125EA" w:rsidRDefault="006541F7"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Top AI Avatar </w:t>
      </w:r>
      <w:proofErr w:type="spellStart"/>
      <w:r>
        <w:rPr>
          <w:rFonts w:ascii="Georgia" w:eastAsia="Georgia" w:hAnsi="Georgia" w:cs="Georgia"/>
          <w:b/>
          <w:bCs/>
        </w:rPr>
        <w:t>Creators</w:t>
      </w:r>
      <w:proofErr w:type="spellEnd"/>
      <w:r>
        <w:rPr>
          <w:rFonts w:ascii="Georgia" w:eastAsia="Georgia" w:hAnsi="Georgia" w:cs="Georgia"/>
          <w:b/>
          <w:bCs/>
        </w:rPr>
        <w:t xml:space="preserve"> </w:t>
      </w:r>
      <w:proofErr w:type="spellStart"/>
      <w:r>
        <w:rPr>
          <w:rFonts w:ascii="Georgia" w:eastAsia="Georgia" w:hAnsi="Georgia" w:cs="Georgia"/>
          <w:b/>
          <w:bCs/>
        </w:rPr>
        <w:t>You</w:t>
      </w:r>
      <w:proofErr w:type="spellEnd"/>
      <w:r>
        <w:rPr>
          <w:rFonts w:ascii="Georgia" w:eastAsia="Georgia" w:hAnsi="Georgia" w:cs="Georgia"/>
          <w:b/>
          <w:bCs/>
        </w:rPr>
        <w:t xml:space="preserve"> </w:t>
      </w:r>
      <w:proofErr w:type="spellStart"/>
      <w:r>
        <w:rPr>
          <w:rFonts w:ascii="Georgia" w:eastAsia="Georgia" w:hAnsi="Georgia" w:cs="Georgia"/>
          <w:b/>
          <w:bCs/>
        </w:rPr>
        <w:t>Nee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5" w:history="1">
        <w:r w:rsidR="00BF4526" w:rsidRPr="00AA413F">
          <w:rPr>
            <w:rStyle w:val="Hipervnculo"/>
            <w:rFonts w:ascii="Georgia" w:eastAsia="Georgia" w:hAnsi="Georgia" w:cs="Georgia"/>
          </w:rPr>
          <w:t>https://magicshot.ai/blog/top-ai-avatar-creators/</w:t>
        </w:r>
      </w:hyperlink>
    </w:p>
    <w:p w14:paraId="1FFA5744" w14:textId="6AFCF955" w:rsidR="00BF4526" w:rsidRDefault="00BF4526"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Cuál es el mejor generador de avatares con IA?</w:t>
      </w:r>
      <w:r>
        <w:rPr>
          <w:rFonts w:ascii="Georgia" w:eastAsia="Georgia" w:hAnsi="Georgia" w:cs="Georgia"/>
        </w:rPr>
        <w:t xml:space="preserve"> </w:t>
      </w:r>
      <w:proofErr w:type="gramStart"/>
      <w:r>
        <w:rPr>
          <w:rFonts w:ascii="Georgia" w:eastAsia="Georgia" w:hAnsi="Georgia" w:cs="Georgia"/>
          <w:b/>
          <w:bCs/>
        </w:rPr>
        <w:t>Nuestra 19 propuestas</w:t>
      </w:r>
      <w:proofErr w:type="gramEnd"/>
      <w:r>
        <w:rPr>
          <w:rFonts w:ascii="Georgia" w:eastAsia="Georgia" w:hAnsi="Georgia" w:cs="Georgia"/>
          <w:b/>
          <w:bCs/>
        </w:rPr>
        <w:t xml:space="preserve"> para 2025: </w:t>
      </w:r>
      <w:hyperlink r:id="rId476" w:history="1">
        <w:r w:rsidRPr="00AA413F">
          <w:rPr>
            <w:rStyle w:val="Hipervnculo"/>
            <w:rFonts w:ascii="Georgia" w:eastAsia="Georgia" w:hAnsi="Georgia" w:cs="Georgia"/>
          </w:rPr>
          <w:t>https://www.synthesia.io/es/post/mejores-generadores-de-avatares-con-ia</w:t>
        </w:r>
      </w:hyperlink>
      <w:r>
        <w:rPr>
          <w:rFonts w:ascii="Georgia" w:eastAsia="Georgia" w:hAnsi="Georgia" w:cs="Georgia"/>
        </w:rPr>
        <w:t xml:space="preserve"> </w:t>
      </w:r>
    </w:p>
    <w:p w14:paraId="522902C8" w14:textId="06EC4542" w:rsidR="001007C9" w:rsidRDefault="001007C9" w:rsidP="0040113B">
      <w:pPr>
        <w:pStyle w:val="Prrafodelista"/>
        <w:numPr>
          <w:ilvl w:val="0"/>
          <w:numId w:val="12"/>
        </w:numPr>
        <w:spacing w:after="0" w:line="360" w:lineRule="auto"/>
        <w:jc w:val="both"/>
        <w:rPr>
          <w:rFonts w:ascii="Georgia" w:eastAsia="Georgia" w:hAnsi="Georgia" w:cs="Georgia"/>
        </w:rPr>
      </w:pPr>
      <w:r w:rsidRPr="001007C9">
        <w:rPr>
          <w:rFonts w:ascii="Georgia" w:eastAsia="Georgia" w:hAnsi="Georgia" w:cs="Georgia"/>
          <w:b/>
          <w:bCs/>
        </w:rPr>
        <w:t xml:space="preserve">10 </w:t>
      </w:r>
      <w:proofErr w:type="spellStart"/>
      <w:r w:rsidRPr="001007C9">
        <w:rPr>
          <w:rFonts w:ascii="Georgia" w:eastAsia="Georgia" w:hAnsi="Georgia" w:cs="Georgia"/>
          <w:b/>
          <w:bCs/>
        </w:rPr>
        <w:t>Best</w:t>
      </w:r>
      <w:proofErr w:type="spellEnd"/>
      <w:r w:rsidRPr="001007C9">
        <w:rPr>
          <w:rFonts w:ascii="Georgia" w:eastAsia="Georgia" w:hAnsi="Georgia" w:cs="Georgia"/>
          <w:b/>
          <w:bCs/>
        </w:rPr>
        <w:t xml:space="preserve"> AI Avatar </w:t>
      </w:r>
      <w:proofErr w:type="spellStart"/>
      <w:r w:rsidRPr="001007C9">
        <w:rPr>
          <w:rFonts w:ascii="Georgia" w:eastAsia="Georgia" w:hAnsi="Georgia" w:cs="Georgia"/>
          <w:b/>
          <w:bCs/>
        </w:rPr>
        <w:t>Generators</w:t>
      </w:r>
      <w:proofErr w:type="spellEnd"/>
      <w:r w:rsidRPr="001007C9">
        <w:rPr>
          <w:rFonts w:ascii="Georgia" w:eastAsia="Georgia" w:hAnsi="Georgia" w:cs="Georgia"/>
          <w:b/>
          <w:bCs/>
        </w:rPr>
        <w:t xml:space="preserve"> (April 2025):</w:t>
      </w:r>
      <w:r>
        <w:rPr>
          <w:rFonts w:ascii="Georgia" w:eastAsia="Georgia" w:hAnsi="Georgia" w:cs="Georgia"/>
        </w:rPr>
        <w:t xml:space="preserve"> </w:t>
      </w:r>
      <w:hyperlink r:id="rId477" w:history="1">
        <w:r w:rsidRPr="00DA643E">
          <w:rPr>
            <w:rStyle w:val="Hipervnculo"/>
            <w:rFonts w:ascii="Georgia" w:eastAsia="Georgia" w:hAnsi="Georgia" w:cs="Georgia"/>
          </w:rPr>
          <w:t>https://www.unite.ai/best-ai-avatar-generators/</w:t>
        </w:r>
      </w:hyperlink>
      <w:r>
        <w:rPr>
          <w:rFonts w:ascii="Georgia" w:eastAsia="Georgia" w:hAnsi="Georgia" w:cs="Georgia"/>
        </w:rPr>
        <w:t xml:space="preserve"> </w:t>
      </w:r>
    </w:p>
    <w:p w14:paraId="770BEFBB" w14:textId="1AA62EEA" w:rsidR="0073527C" w:rsidRDefault="0073527C" w:rsidP="0040113B">
      <w:pPr>
        <w:pStyle w:val="Prrafodelista"/>
        <w:numPr>
          <w:ilvl w:val="0"/>
          <w:numId w:val="12"/>
        </w:numPr>
        <w:spacing w:after="0" w:line="360" w:lineRule="auto"/>
        <w:jc w:val="both"/>
        <w:rPr>
          <w:rFonts w:ascii="Georgia" w:eastAsia="Georgia" w:hAnsi="Georgia" w:cs="Georgia"/>
        </w:rPr>
      </w:pPr>
      <w:proofErr w:type="spellStart"/>
      <w:r>
        <w:rPr>
          <w:rFonts w:ascii="Georgia" w:eastAsia="Georgia" w:hAnsi="Georgia" w:cs="Georgia"/>
          <w:b/>
          <w:bCs/>
        </w:rPr>
        <w:t>The</w:t>
      </w:r>
      <w:proofErr w:type="spellEnd"/>
      <w:r>
        <w:rPr>
          <w:rFonts w:ascii="Georgia" w:eastAsia="Georgia" w:hAnsi="Georgia" w:cs="Georgia"/>
          <w:b/>
          <w:bCs/>
        </w:rPr>
        <w:t xml:space="preserve"> 18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Free &amp; </w:t>
      </w:r>
      <w:proofErr w:type="spellStart"/>
      <w:r>
        <w:rPr>
          <w:rFonts w:ascii="Georgia" w:eastAsia="Georgia" w:hAnsi="Georgia" w:cs="Georgia"/>
          <w:b/>
          <w:bCs/>
        </w:rPr>
        <w:t>Paid</w:t>
      </w:r>
      <w:proofErr w:type="spellEnd"/>
      <w:r>
        <w:rPr>
          <w:rFonts w:ascii="Georgia" w:eastAsia="Georgia" w:hAnsi="Georgia" w:cs="Georgia"/>
          <w:b/>
          <w:bCs/>
        </w:rPr>
        <w:t xml:space="preserve">) </w:t>
      </w:r>
      <w:proofErr w:type="spellStart"/>
      <w:r>
        <w:rPr>
          <w:rFonts w:ascii="Georgia" w:eastAsia="Georgia" w:hAnsi="Georgia" w:cs="Georgia"/>
          <w:b/>
          <w:bCs/>
        </w:rPr>
        <w:t>to</w:t>
      </w:r>
      <w:proofErr w:type="spellEnd"/>
      <w:r>
        <w:rPr>
          <w:rFonts w:ascii="Georgia" w:eastAsia="Georgia" w:hAnsi="Georgia" w:cs="Georgia"/>
          <w:b/>
          <w:bCs/>
        </w:rPr>
        <w:t xml:space="preserve"> Try in 2025:</w:t>
      </w:r>
      <w:r>
        <w:rPr>
          <w:rFonts w:ascii="Georgia" w:eastAsia="Georgia" w:hAnsi="Georgia" w:cs="Georgia"/>
        </w:rPr>
        <w:t xml:space="preserve"> </w:t>
      </w:r>
      <w:hyperlink r:id="rId478" w:history="1">
        <w:r w:rsidRPr="00714160">
          <w:rPr>
            <w:rStyle w:val="Hipervnculo"/>
            <w:rFonts w:ascii="Georgia" w:eastAsia="Georgia" w:hAnsi="Georgia" w:cs="Georgia"/>
          </w:rPr>
          <w:t>https://www.synthesia.io/post/best-ai-video-generators</w:t>
        </w:r>
      </w:hyperlink>
      <w:r>
        <w:rPr>
          <w:rFonts w:ascii="Georgia" w:eastAsia="Georgia" w:hAnsi="Georgia" w:cs="Georgia"/>
        </w:rPr>
        <w:t xml:space="preserve"> </w:t>
      </w:r>
    </w:p>
    <w:p w14:paraId="244FA395" w14:textId="67456105" w:rsidR="008831C5" w:rsidRDefault="008831C5" w:rsidP="0040113B">
      <w:pPr>
        <w:pStyle w:val="Prrafodelista"/>
        <w:numPr>
          <w:ilvl w:val="0"/>
          <w:numId w:val="12"/>
        </w:numPr>
        <w:spacing w:after="0" w:line="360" w:lineRule="auto"/>
        <w:jc w:val="both"/>
        <w:rPr>
          <w:rFonts w:ascii="Georgia" w:eastAsia="Georgia" w:hAnsi="Georgia" w:cs="Georgia"/>
        </w:rPr>
      </w:pPr>
      <w:r>
        <w:rPr>
          <w:rFonts w:ascii="Georgia" w:eastAsia="Georgia" w:hAnsi="Georgia" w:cs="Georgia"/>
          <w:b/>
          <w:bCs/>
        </w:rPr>
        <w:t xml:space="preserve">11 </w:t>
      </w:r>
      <w:proofErr w:type="spellStart"/>
      <w:r>
        <w:rPr>
          <w:rFonts w:ascii="Georgia" w:eastAsia="Georgia" w:hAnsi="Georgia" w:cs="Georgia"/>
          <w:b/>
          <w:bCs/>
        </w:rPr>
        <w:t>Best</w:t>
      </w:r>
      <w:proofErr w:type="spellEnd"/>
      <w:r>
        <w:rPr>
          <w:rFonts w:ascii="Georgia" w:eastAsia="Georgia" w:hAnsi="Georgia" w:cs="Georgia"/>
          <w:b/>
          <w:bCs/>
        </w:rPr>
        <w:t xml:space="preserve"> AI Video </w:t>
      </w:r>
      <w:proofErr w:type="spellStart"/>
      <w:r>
        <w:rPr>
          <w:rFonts w:ascii="Georgia" w:eastAsia="Georgia" w:hAnsi="Georgia" w:cs="Georgia"/>
          <w:b/>
          <w:bCs/>
        </w:rPr>
        <w:t>Generatos</w:t>
      </w:r>
      <w:proofErr w:type="spellEnd"/>
      <w:r>
        <w:rPr>
          <w:rFonts w:ascii="Georgia" w:eastAsia="Georgia" w:hAnsi="Georgia" w:cs="Georgia"/>
          <w:b/>
          <w:bCs/>
        </w:rPr>
        <w:t xml:space="preserve"> in 2025:</w:t>
      </w:r>
      <w:r>
        <w:rPr>
          <w:rFonts w:ascii="Georgia" w:eastAsia="Georgia" w:hAnsi="Georgia" w:cs="Georgia"/>
        </w:rPr>
        <w:t xml:space="preserve"> </w:t>
      </w:r>
      <w:hyperlink r:id="rId479" w:history="1">
        <w:r w:rsidRPr="00FB22CC">
          <w:rPr>
            <w:rStyle w:val="Hipervnculo"/>
            <w:rFonts w:ascii="Georgia" w:eastAsia="Georgia" w:hAnsi="Georgia" w:cs="Georgia"/>
          </w:rPr>
          <w:t>https://www.zebracat.ai/post/11-best-ai-video-generators-in-2025</w:t>
        </w:r>
      </w:hyperlink>
      <w:r>
        <w:rPr>
          <w:rFonts w:ascii="Georgia" w:eastAsia="Georgia" w:hAnsi="Georgia" w:cs="Georgia"/>
        </w:rPr>
        <w:t xml:space="preserve"> </w:t>
      </w:r>
    </w:p>
    <w:p w14:paraId="6FBC2F95" w14:textId="6F44E24A" w:rsidR="00EE3EDD" w:rsidRPr="00C835E2" w:rsidRDefault="00EE3EDD" w:rsidP="00EE3EDD">
      <w:pPr>
        <w:spacing w:before="27" w:after="240"/>
        <w:ind w:left="708" w:right="866"/>
        <w:rPr>
          <w:rFonts w:ascii="Arial"/>
          <w:bCs/>
          <w:sz w:val="19"/>
          <w:szCs w:val="19"/>
        </w:rPr>
      </w:pPr>
      <w:r>
        <w:rPr>
          <w:noProof/>
        </w:rPr>
        <mc:AlternateContent>
          <mc:Choice Requires="wps">
            <w:drawing>
              <wp:anchor distT="0" distB="0" distL="0" distR="0" simplePos="0" relativeHeight="251673600" behindDoc="1" locked="0" layoutInCell="1" allowOverlap="1" wp14:anchorId="548BC1BC" wp14:editId="472275E5">
                <wp:simplePos x="0" y="0"/>
                <wp:positionH relativeFrom="page">
                  <wp:posOffset>1391892</wp:posOffset>
                </wp:positionH>
                <wp:positionV relativeFrom="paragraph">
                  <wp:posOffset>184205</wp:posOffset>
                </wp:positionV>
                <wp:extent cx="4669155" cy="1270"/>
                <wp:effectExtent l="0" t="0" r="0" b="0"/>
                <wp:wrapTopAndBottom/>
                <wp:docPr id="920720940" name="Forma libre: forma 92072094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D68CF0F" id="Forma libre: forma 920720940" o:spid="_x0000_s1026" style="position:absolute;margin-left:109.6pt;margin-top:14.5pt;width:367.65pt;height:.1pt;z-index:-251642880;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p>
    <w:bookmarkStart w:id="7" w:name="_Toc196847453"/>
    <w:p w14:paraId="217A5A85" w14:textId="0FE213AB" w:rsidR="00EE3EDD" w:rsidRPr="007469E9" w:rsidRDefault="00EE3EDD" w:rsidP="00EE3EDD">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2576" behindDoc="1" locked="0" layoutInCell="1" allowOverlap="1" wp14:anchorId="1FA1758B" wp14:editId="10270F45">
                <wp:simplePos x="0" y="0"/>
                <wp:positionH relativeFrom="margin">
                  <wp:align>center</wp:align>
                </wp:positionH>
                <wp:positionV relativeFrom="paragraph">
                  <wp:posOffset>553085</wp:posOffset>
                </wp:positionV>
                <wp:extent cx="4669155" cy="1270"/>
                <wp:effectExtent l="0" t="0" r="0" b="0"/>
                <wp:wrapTopAndBottom/>
                <wp:docPr id="135026313" name="Forma libre: forma 1350263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82EF7B7" id="Forma libre: forma 135026313" o:spid="_x0000_s1026" style="position:absolute;margin-left:0;margin-top:43.55pt;width:367.65pt;height:.1pt;z-index:-2516439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D-ID</w:t>
      </w:r>
      <w:bookmarkEnd w:id="7"/>
    </w:p>
    <w:p w14:paraId="6DEF6FAA" w14:textId="77777777" w:rsidR="00EE3EDD" w:rsidRDefault="00EE3EDD" w:rsidP="00EE3EDD">
      <w:pPr>
        <w:pStyle w:val="Textoindependiente"/>
        <w:spacing w:before="6"/>
        <w:rPr>
          <w:rFonts w:ascii="Arial"/>
          <w:sz w:val="19"/>
        </w:rPr>
      </w:pPr>
    </w:p>
    <w:p w14:paraId="159BB450" w14:textId="77777777" w:rsidR="00EE3EDD" w:rsidRDefault="00EE3EDD" w:rsidP="00EE3EDD">
      <w:pPr>
        <w:pStyle w:val="Textoindependiente"/>
        <w:rPr>
          <w:rFonts w:ascii="Arial"/>
          <w:sz w:val="20"/>
        </w:rPr>
      </w:pPr>
    </w:p>
    <w:p w14:paraId="116115BE" w14:textId="77777777" w:rsidR="00EE3EDD" w:rsidRDefault="00EE3EDD" w:rsidP="00EE3EDD">
      <w:pPr>
        <w:pStyle w:val="Textoindependiente"/>
        <w:rPr>
          <w:rFonts w:ascii="Arial"/>
          <w:sz w:val="20"/>
        </w:rPr>
      </w:pPr>
    </w:p>
    <w:p w14:paraId="35DE9F13" w14:textId="0615B636" w:rsidR="00EE3EDD" w:rsidRPr="00EE3EDD" w:rsidRDefault="00EE3EDD" w:rsidP="00EE3EDD">
      <w:pPr>
        <w:pStyle w:val="Estilo1"/>
        <w:numPr>
          <w:ilvl w:val="0"/>
          <w:numId w:val="3"/>
        </w:numPr>
        <w:rPr>
          <w:rFonts w:ascii="Georgia" w:eastAsia="Georgia" w:hAnsi="Georgia" w:cs="Georgia"/>
        </w:rPr>
      </w:pPr>
      <w:bookmarkStart w:id="8" w:name="_Toc196847454"/>
      <w:r w:rsidRPr="00EE3EDD">
        <w:rPr>
          <w:rFonts w:ascii="Georgia" w:eastAsia="Georgia" w:hAnsi="Georgia" w:cs="Georgia"/>
        </w:rPr>
        <w:t>Visión general</w:t>
      </w:r>
      <w:bookmarkEnd w:id="8"/>
    </w:p>
    <w:p w14:paraId="38896269" w14:textId="77777777" w:rsidR="00EE3EDD" w:rsidRPr="00EE3EDD" w:rsidRDefault="00EE3EDD" w:rsidP="00EE3EDD">
      <w:pPr>
        <w:pStyle w:val="Prrafodelista"/>
        <w:spacing w:after="0" w:line="360" w:lineRule="auto"/>
        <w:ind w:left="0" w:firstLine="426"/>
        <w:jc w:val="both"/>
        <w:rPr>
          <w:rFonts w:ascii="Georgia" w:eastAsia="Georgia" w:hAnsi="Georgia" w:cs="Georgia"/>
        </w:rPr>
      </w:pPr>
      <w:r w:rsidRPr="00EE3EDD">
        <w:rPr>
          <w:rFonts w:ascii="Georgia" w:eastAsia="Georgia" w:hAnsi="Georgia" w:cs="Georgia"/>
        </w:rPr>
        <w:t xml:space="preserve">La API de D-ID proporciona una interfaz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orientada a la generación de contenido audiovisual mediante avatares virtuales animados a partir de una imagen estática (fotografía de rostro o torso) y una fuente de voz (texto o audio). Su arquitectura </w:t>
      </w:r>
      <w:r w:rsidRPr="00EE3EDD">
        <w:rPr>
          <w:rFonts w:ascii="Georgia" w:eastAsia="Georgia" w:hAnsi="Georgia" w:cs="Georgia"/>
        </w:rPr>
        <w:lastRenderedPageBreak/>
        <w:t>está diseñada para ofrecer servicios escalables de síntesis de vídeo con soporte multilingüe, personalización de voz y animación facial automática.</w:t>
      </w:r>
    </w:p>
    <w:p w14:paraId="09912D11" w14:textId="1B644F33" w:rsidR="00EE3EDD" w:rsidRPr="00EE3EDD" w:rsidRDefault="00EE3EDD" w:rsidP="00EE3EDD"/>
    <w:p w14:paraId="217A8D44" w14:textId="3585F60B" w:rsidR="00EE3EDD" w:rsidRPr="00EE3EDD" w:rsidRDefault="00EE3EDD" w:rsidP="00EE3EDD">
      <w:pPr>
        <w:pStyle w:val="Estilo1"/>
        <w:numPr>
          <w:ilvl w:val="0"/>
          <w:numId w:val="3"/>
        </w:numPr>
        <w:rPr>
          <w:rFonts w:ascii="Georgia" w:eastAsia="Georgia" w:hAnsi="Georgia" w:cs="Georgia"/>
        </w:rPr>
      </w:pPr>
      <w:bookmarkStart w:id="9" w:name="_Toc196847455"/>
      <w:r w:rsidRPr="00EE3EDD">
        <w:rPr>
          <w:rFonts w:ascii="Georgia" w:eastAsia="Georgia" w:hAnsi="Georgia" w:cs="Georgia"/>
        </w:rPr>
        <w:t>Arquitectura general</w:t>
      </w:r>
      <w:bookmarkEnd w:id="9"/>
    </w:p>
    <w:p w14:paraId="758A23FF"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F93D39D" w14:textId="77777777"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7F3E085F" w14:textId="4E17D4F2" w:rsidR="00C337E9" w:rsidRPr="00EE3EDD" w:rsidRDefault="00C337E9" w:rsidP="00EE3EDD">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80" w:history="1">
        <w:r w:rsidRPr="003A2609">
          <w:rPr>
            <w:rStyle w:val="Hipervnculo"/>
            <w:rFonts w:ascii="Georgia" w:eastAsia="Georgia" w:hAnsi="Georgia" w:cs="Georgia"/>
          </w:rPr>
          <w:t>https://docs.d-id.com/reference/get-started</w:t>
        </w:r>
      </w:hyperlink>
      <w:r>
        <w:rPr>
          <w:rFonts w:ascii="Georgia" w:eastAsia="Georgia" w:hAnsi="Georgia" w:cs="Georgia"/>
        </w:rPr>
        <w:t xml:space="preserve"> </w:t>
      </w:r>
    </w:p>
    <w:p w14:paraId="752A101D" w14:textId="71F7C1F3" w:rsidR="00EE3EDD" w:rsidRDefault="00EE3EDD" w:rsidP="00EE3EDD">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1" w:history="1">
        <w:r w:rsidR="00C337E9" w:rsidRPr="003A2609">
          <w:rPr>
            <w:rStyle w:val="Hipervnculo"/>
            <w:rFonts w:ascii="Georgia" w:eastAsia="Georgia" w:hAnsi="Georgia" w:cs="Georgia"/>
          </w:rPr>
          <w:t>https://api.d-id.com</w:t>
        </w:r>
      </w:hyperlink>
    </w:p>
    <w:p w14:paraId="2947A6AA" w14:textId="4C6C94AA" w:rsidR="00C337E9" w:rsidRPr="00EE3EDD" w:rsidRDefault="00C337E9" w:rsidP="00EE3EDD">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4.2.1 </w:t>
      </w:r>
    </w:p>
    <w:p w14:paraId="69B91FD2" w14:textId="77777777" w:rsidR="00EE3EDD" w:rsidRPr="00EE3EDD" w:rsidRDefault="00EE3EDD" w:rsidP="00EE3EDD">
      <w:pPr>
        <w:numPr>
          <w:ilvl w:val="0"/>
          <w:numId w:val="2"/>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 imágenes JPEG/PNG, audio opcional</w:t>
      </w:r>
    </w:p>
    <w:p w14:paraId="7E069BB8" w14:textId="37AB9A38" w:rsidR="00EE3EDD" w:rsidRPr="00EE3EDD" w:rsidRDefault="00EE3EDD" w:rsidP="00EE3EDD"/>
    <w:p w14:paraId="5E90D947" w14:textId="006705E7" w:rsidR="00EE3EDD" w:rsidRDefault="00EE3EDD" w:rsidP="00EE3EDD">
      <w:pPr>
        <w:pStyle w:val="Estilo1"/>
        <w:numPr>
          <w:ilvl w:val="0"/>
          <w:numId w:val="3"/>
        </w:numPr>
        <w:rPr>
          <w:rFonts w:ascii="Georgia" w:eastAsia="Georgia" w:hAnsi="Georgia" w:cs="Georgia"/>
        </w:rPr>
      </w:pPr>
      <w:bookmarkStart w:id="10" w:name="_Toc196847456"/>
      <w:r w:rsidRPr="00EE3EDD">
        <w:rPr>
          <w:rFonts w:ascii="Georgia" w:eastAsia="Georgia" w:hAnsi="Georgia" w:cs="Georgia"/>
        </w:rPr>
        <w:t>Funcionalidades principales</w:t>
      </w:r>
      <w:bookmarkEnd w:id="10"/>
    </w:p>
    <w:tbl>
      <w:tblPr>
        <w:tblStyle w:val="Tabladecuadrcula4"/>
        <w:tblW w:w="9070" w:type="dxa"/>
        <w:tblLayout w:type="fixed"/>
        <w:tblLook w:val="04A0" w:firstRow="1" w:lastRow="0" w:firstColumn="1" w:lastColumn="0" w:noHBand="0" w:noVBand="1"/>
      </w:tblPr>
      <w:tblGrid>
        <w:gridCol w:w="3539"/>
        <w:gridCol w:w="5531"/>
      </w:tblGrid>
      <w:tr w:rsidR="00A2423F" w:rsidRPr="00EE3EDD" w14:paraId="1A2B320B" w14:textId="77777777" w:rsidTr="00A2423F">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5EC674F" w14:textId="77777777" w:rsidR="00EE3EDD" w:rsidRPr="00EE3EDD" w:rsidRDefault="00EE3EDD" w:rsidP="00560868">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09443ED5" w14:textId="77777777" w:rsidR="00EE3EDD" w:rsidRPr="00EE3EDD" w:rsidRDefault="00EE3EDD" w:rsidP="00560868">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2423F" w:rsidRPr="00EE3EDD" w14:paraId="76C82F90"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062BA07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p>
        </w:tc>
        <w:tc>
          <w:tcPr>
            <w:tcW w:w="5531" w:type="dxa"/>
            <w:vAlign w:val="bottom"/>
            <w:hideMark/>
          </w:tcPr>
          <w:p w14:paraId="52B7F894"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Genera un video a partir de imagen + texto o audio</w:t>
            </w:r>
          </w:p>
        </w:tc>
      </w:tr>
      <w:tr w:rsidR="00A2423F" w:rsidRPr="00EE3EDD" w14:paraId="10098CC4"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8D5936E"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talks</w:t>
            </w:r>
            <w:proofErr w:type="spellEnd"/>
            <w:r w:rsidRPr="00EE3EDD">
              <w:rPr>
                <w:rFonts w:ascii="Georgia" w:eastAsia="Georgia" w:hAnsi="Georgia" w:cs="Georgia"/>
              </w:rPr>
              <w:t>/{id}</w:t>
            </w:r>
          </w:p>
        </w:tc>
        <w:tc>
          <w:tcPr>
            <w:tcW w:w="5531" w:type="dxa"/>
            <w:vAlign w:val="bottom"/>
            <w:hideMark/>
          </w:tcPr>
          <w:p w14:paraId="3485E75C" w14:textId="77777777"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Recupera el estado o resultado de un video generado</w:t>
            </w:r>
          </w:p>
        </w:tc>
      </w:tr>
      <w:tr w:rsidR="00F05BA6" w:rsidRPr="00EE3EDD" w14:paraId="0EDFADED"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9A9A43C" w14:textId="1D7E8F1A" w:rsidR="00F05BA6" w:rsidRPr="00EE3EDD" w:rsidRDefault="00F05BA6" w:rsidP="00560868">
            <w:pPr>
              <w:jc w:val="both"/>
              <w:rPr>
                <w:rFonts w:ascii="Georgia" w:eastAsia="Georgia" w:hAnsi="Georgia" w:cs="Georgia"/>
              </w:rPr>
            </w:pPr>
            <w:r>
              <w:rPr>
                <w:rFonts w:ascii="Georgia" w:eastAsia="Georgia" w:hAnsi="Georgia" w:cs="Georgia"/>
              </w:rPr>
              <w:t>POST /clips</w:t>
            </w:r>
          </w:p>
        </w:tc>
        <w:tc>
          <w:tcPr>
            <w:tcW w:w="5531" w:type="dxa"/>
            <w:vAlign w:val="bottom"/>
          </w:tcPr>
          <w:p w14:paraId="3C0E6258" w14:textId="02E0C4B2" w:rsidR="00F05BA6" w:rsidRPr="00EE3EDD" w:rsidRDefault="00F05BA6"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vídeo </w:t>
            </w:r>
            <w:r w:rsidR="0011406C">
              <w:rPr>
                <w:rFonts w:ascii="Georgia" w:eastAsia="Georgia" w:hAnsi="Georgia" w:cs="Georgia"/>
              </w:rPr>
              <w:t>de calidad a partir de avatares premium o personalizados.</w:t>
            </w:r>
          </w:p>
        </w:tc>
      </w:tr>
      <w:tr w:rsidR="00A2423F" w:rsidRPr="00EE3EDD" w14:paraId="40C416DB"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969F499"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Pr="00EE3EDD">
              <w:rPr>
                <w:rFonts w:ascii="Georgia" w:eastAsia="Georgia" w:hAnsi="Georgia" w:cs="Georgia"/>
              </w:rPr>
              <w:t>talks</w:t>
            </w:r>
            <w:proofErr w:type="spellEnd"/>
            <w:r w:rsidRPr="00EE3EDD">
              <w:rPr>
                <w:rFonts w:ascii="Georgia" w:eastAsia="Georgia" w:hAnsi="Georgia" w:cs="Georgia"/>
              </w:rPr>
              <w:t>/</w:t>
            </w:r>
            <w:proofErr w:type="spellStart"/>
            <w:r w:rsidRPr="00EE3EDD">
              <w:rPr>
                <w:rFonts w:ascii="Georgia" w:eastAsia="Georgia" w:hAnsi="Georgia" w:cs="Georgia"/>
              </w:rPr>
              <w:t>streams</w:t>
            </w:r>
            <w:proofErr w:type="spellEnd"/>
          </w:p>
        </w:tc>
        <w:tc>
          <w:tcPr>
            <w:tcW w:w="5531" w:type="dxa"/>
            <w:vAlign w:val="bottom"/>
            <w:hideMark/>
          </w:tcPr>
          <w:p w14:paraId="50D970AA" w14:textId="4DA9262A" w:rsidR="00EE3EDD" w:rsidRPr="00EE3EDD" w:rsidRDefault="00EE3EDD"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sidRPr="00EE3EDD">
              <w:rPr>
                <w:rFonts w:ascii="Georgia" w:eastAsia="Georgia" w:hAnsi="Georgia" w:cs="Georgia"/>
              </w:rPr>
              <w:t>Genera animación en tiempo real (</w:t>
            </w:r>
            <w:proofErr w:type="spellStart"/>
            <w:r w:rsidRPr="00EE3EDD">
              <w:rPr>
                <w:rFonts w:ascii="Georgia" w:eastAsia="Georgia" w:hAnsi="Georgia" w:cs="Georgia"/>
              </w:rPr>
              <w:t>streaming</w:t>
            </w:r>
            <w:proofErr w:type="spellEnd"/>
            <w:r w:rsidRPr="00EE3EDD">
              <w:rPr>
                <w:rFonts w:ascii="Georgia" w:eastAsia="Georgia" w:hAnsi="Georgia" w:cs="Georgia"/>
              </w:rPr>
              <w:t xml:space="preserve"> interactivo)</w:t>
            </w:r>
            <w:r w:rsidR="005B7B8A">
              <w:rPr>
                <w:rFonts w:ascii="Georgia" w:eastAsia="Georgia" w:hAnsi="Georgia" w:cs="Georgia"/>
              </w:rPr>
              <w:t xml:space="preserve"> tomando como base una imagen.</w:t>
            </w:r>
          </w:p>
        </w:tc>
      </w:tr>
      <w:tr w:rsidR="005B7B8A" w:rsidRPr="00EE3EDD" w14:paraId="44D17C25"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68BEAAF8" w14:textId="3DF5C227" w:rsidR="005B7B8A" w:rsidRPr="00EE3EDD" w:rsidRDefault="005B7B8A" w:rsidP="00560868">
            <w:pPr>
              <w:jc w:val="both"/>
              <w:rPr>
                <w:rFonts w:ascii="Georgia" w:eastAsia="Georgia" w:hAnsi="Georgia" w:cs="Georgia"/>
              </w:rPr>
            </w:pPr>
            <w:r>
              <w:rPr>
                <w:rFonts w:ascii="Georgia" w:eastAsia="Georgia" w:hAnsi="Georgia" w:cs="Georgia"/>
              </w:rPr>
              <w:t>POST /clips/</w:t>
            </w:r>
            <w:proofErr w:type="spellStart"/>
            <w:r>
              <w:rPr>
                <w:rFonts w:ascii="Georgia" w:eastAsia="Georgia" w:hAnsi="Georgia" w:cs="Georgia"/>
              </w:rPr>
              <w:t>streams</w:t>
            </w:r>
            <w:proofErr w:type="spellEnd"/>
          </w:p>
        </w:tc>
        <w:tc>
          <w:tcPr>
            <w:tcW w:w="5531" w:type="dxa"/>
            <w:vAlign w:val="bottom"/>
          </w:tcPr>
          <w:p w14:paraId="75B1E600" w14:textId="7749D927" w:rsidR="005B7B8A" w:rsidRPr="00EE3EDD" w:rsidRDefault="005B7B8A" w:rsidP="00560868">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Genera animación en tiempo real (</w:t>
            </w:r>
            <w:proofErr w:type="spellStart"/>
            <w:r>
              <w:rPr>
                <w:rFonts w:ascii="Georgia" w:eastAsia="Georgia" w:hAnsi="Georgia" w:cs="Georgia"/>
              </w:rPr>
              <w:t>streaming</w:t>
            </w:r>
            <w:proofErr w:type="spellEnd"/>
            <w:r>
              <w:rPr>
                <w:rFonts w:ascii="Georgia" w:eastAsia="Georgia" w:hAnsi="Georgia" w:cs="Georgia"/>
              </w:rPr>
              <w:t xml:space="preserve"> interactivo) de alta calidad para asistentes virtuales (Premium).</w:t>
            </w:r>
          </w:p>
        </w:tc>
      </w:tr>
      <w:tr w:rsidR="00A2423F" w:rsidRPr="00EE3EDD" w14:paraId="2F8859B3" w14:textId="77777777" w:rsidTr="00A2423F">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3DAD9505" w14:textId="32F7D849"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POST /</w:t>
            </w:r>
            <w:proofErr w:type="spellStart"/>
            <w:r w:rsidR="00F05BA6">
              <w:rPr>
                <w:rFonts w:ascii="Georgia" w:eastAsia="Georgia" w:hAnsi="Georgia" w:cs="Georgia"/>
              </w:rPr>
              <w:t>translations</w:t>
            </w:r>
            <w:proofErr w:type="spellEnd"/>
          </w:p>
        </w:tc>
        <w:tc>
          <w:tcPr>
            <w:tcW w:w="5531" w:type="dxa"/>
            <w:vAlign w:val="bottom"/>
            <w:hideMark/>
          </w:tcPr>
          <w:p w14:paraId="473AA2E7" w14:textId="3389C88F" w:rsidR="00EE3EDD" w:rsidRPr="00EE3EDD" w:rsidRDefault="00F05BA6" w:rsidP="00560868">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Traduce un video a otros idiomas</w:t>
            </w:r>
          </w:p>
        </w:tc>
      </w:tr>
      <w:tr w:rsidR="00A2423F" w:rsidRPr="00EE3EDD" w14:paraId="1AF23491" w14:textId="77777777" w:rsidTr="00A2423F">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4F5D4932" w14:textId="77777777" w:rsidR="00EE3EDD" w:rsidRPr="00EE3EDD" w:rsidRDefault="00EE3EDD" w:rsidP="00560868">
            <w:pPr>
              <w:spacing w:after="160" w:line="259" w:lineRule="auto"/>
              <w:jc w:val="both"/>
              <w:rPr>
                <w:rFonts w:ascii="Georgia" w:eastAsia="Georgia" w:hAnsi="Georgia" w:cs="Georgia"/>
              </w:rPr>
            </w:pPr>
            <w:r w:rsidRPr="00EE3EDD">
              <w:rPr>
                <w:rFonts w:ascii="Georgia" w:eastAsia="Georgia" w:hAnsi="Georgia" w:cs="Georgia"/>
              </w:rPr>
              <w:t>GET /</w:t>
            </w:r>
            <w:proofErr w:type="spellStart"/>
            <w:r w:rsidRPr="00EE3EDD">
              <w:rPr>
                <w:rFonts w:ascii="Georgia" w:eastAsia="Georgia" w:hAnsi="Georgia" w:cs="Georgia"/>
              </w:rPr>
              <w:t>voices</w:t>
            </w:r>
            <w:proofErr w:type="spellEnd"/>
            <w:r w:rsidRPr="00EE3EDD">
              <w:rPr>
                <w:rFonts w:ascii="Georgia" w:eastAsia="Georgia" w:hAnsi="Georgia" w:cs="Georgia"/>
              </w:rPr>
              <w:t xml:space="preserve"> / GET /</w:t>
            </w:r>
            <w:proofErr w:type="spellStart"/>
            <w:r w:rsidRPr="00EE3EDD">
              <w:rPr>
                <w:rFonts w:ascii="Georgia" w:eastAsia="Georgia" w:hAnsi="Georgia" w:cs="Georgia"/>
              </w:rPr>
              <w:t>presets</w:t>
            </w:r>
            <w:proofErr w:type="spellEnd"/>
          </w:p>
        </w:tc>
        <w:tc>
          <w:tcPr>
            <w:tcW w:w="5531" w:type="dxa"/>
            <w:vAlign w:val="bottom"/>
            <w:hideMark/>
          </w:tcPr>
          <w:p w14:paraId="48CDD1B0" w14:textId="77777777" w:rsidR="00EE3EDD" w:rsidRPr="00EE3EDD" w:rsidRDefault="00EE3EDD" w:rsidP="00560868">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Consulta voces TTS y modelos de avatares disponibles</w:t>
            </w:r>
          </w:p>
        </w:tc>
      </w:tr>
    </w:tbl>
    <w:p w14:paraId="73FF5D26" w14:textId="6ECBFCB4" w:rsidR="00AC7472" w:rsidRDefault="00AC7472" w:rsidP="00AC7472">
      <w:pPr>
        <w:pStyle w:val="Leyendatabla"/>
      </w:pPr>
      <w:r w:rsidRPr="007469E9">
        <w:t>Tabla A</w:t>
      </w:r>
      <w:r>
        <w:t>1</w:t>
      </w:r>
      <w:r w:rsidRPr="007469E9">
        <w:t xml:space="preserve">: </w:t>
      </w:r>
      <w:r>
        <w:t>Métodos D-ID</w:t>
      </w:r>
      <w:r w:rsidR="00C337E9">
        <w:t xml:space="preserve"> Vídeos</w:t>
      </w:r>
    </w:p>
    <w:p w14:paraId="17AF87BC" w14:textId="63F4936C" w:rsidR="00AC7472" w:rsidRPr="00AC7472" w:rsidRDefault="00EE3EDD" w:rsidP="00EE3EDD">
      <w:pPr>
        <w:pStyle w:val="Estilo1"/>
        <w:numPr>
          <w:ilvl w:val="0"/>
          <w:numId w:val="3"/>
        </w:numPr>
        <w:rPr>
          <w:rFonts w:ascii="Georgia" w:eastAsia="Georgia" w:hAnsi="Georgia" w:cs="Georgia"/>
        </w:rPr>
      </w:pPr>
      <w:bookmarkStart w:id="11" w:name="_Toc196847457"/>
      <w:r w:rsidRPr="00EE3EDD">
        <w:rPr>
          <w:rFonts w:ascii="Georgia" w:eastAsia="Georgia" w:hAnsi="Georgia" w:cs="Georgia"/>
        </w:rPr>
        <w:t xml:space="preserve">Parámetros del modelo </w:t>
      </w:r>
      <w:proofErr w:type="spellStart"/>
      <w:r w:rsidRPr="00EE3EDD">
        <w:rPr>
          <w:rFonts w:ascii="Georgia" w:eastAsia="Georgia" w:hAnsi="Georgia" w:cs="Georgia"/>
        </w:rPr>
        <w:t>talk</w:t>
      </w:r>
      <w:bookmarkEnd w:id="11"/>
      <w:proofErr w:type="spellEnd"/>
    </w:p>
    <w:p w14:paraId="0A48AB55"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d-id.com/</w:t>
      </w:r>
      <w:proofErr w:type="spellStart"/>
      <w:r>
        <w:rPr>
          <w:rFonts w:ascii="Courier New" w:hAnsi="Courier New" w:cs="Courier New"/>
          <w:color w:val="808080"/>
          <w:sz w:val="20"/>
          <w:szCs w:val="20"/>
          <w:highlight w:val="white"/>
        </w:rPr>
        <w:t>tal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0E19CF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A509032"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FB8926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D6254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061122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702114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asic YzNCaGJXSmhaekl3TURCQVoyMWhhV3d1WTI5dDpibVdMdHVoVTN1WkJiYURsY2dCSXc='</w:t>
      </w:r>
    </w:p>
    <w:p w14:paraId="255E741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3995EC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DD5641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ource_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id-public-bucket.s3.us-west-2.amazonaws.com/alice.jpg'</w:t>
      </w:r>
      <w:r>
        <w:rPr>
          <w:rFonts w:ascii="Courier New" w:hAnsi="Courier New" w:cs="Courier New"/>
          <w:b/>
          <w:bCs/>
          <w:color w:val="000080"/>
          <w:sz w:val="20"/>
          <w:szCs w:val="20"/>
          <w:highlight w:val="white"/>
        </w:rPr>
        <w:t>,</w:t>
      </w:r>
    </w:p>
    <w:p w14:paraId="1E6C920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A022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4A2AC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7FBCB166"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vider</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yp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icrosof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ara'</w:t>
      </w:r>
      <w:r>
        <w:rPr>
          <w:rFonts w:ascii="Courier New" w:hAnsi="Courier New" w:cs="Courier New"/>
          <w:b/>
          <w:bCs/>
          <w:color w:val="000080"/>
          <w:sz w:val="20"/>
          <w:szCs w:val="20"/>
          <w:highlight w:val="white"/>
        </w:rPr>
        <w:t>},</w:t>
      </w:r>
    </w:p>
    <w:p w14:paraId="04EE88EC"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king</w:t>
      </w:r>
      <w:proofErr w:type="spellEnd"/>
      <w:r>
        <w:rPr>
          <w:rFonts w:ascii="Courier New" w:hAnsi="Courier New" w:cs="Courier New"/>
          <w:color w:val="808080"/>
          <w:sz w:val="20"/>
          <w:szCs w:val="20"/>
          <w:highlight w:val="white"/>
        </w:rPr>
        <w:t xml:space="preserve"> videos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s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with</w:t>
      </w:r>
      <w:proofErr w:type="spellEnd"/>
      <w:r>
        <w:rPr>
          <w:rFonts w:ascii="Courier New" w:hAnsi="Courier New" w:cs="Courier New"/>
          <w:color w:val="808080"/>
          <w:sz w:val="20"/>
          <w:szCs w:val="20"/>
          <w:highlight w:val="white"/>
        </w:rPr>
        <w:t xml:space="preserve"> D-ID'</w:t>
      </w:r>
      <w:r>
        <w:rPr>
          <w:rFonts w:ascii="Courier New" w:hAnsi="Courier New" w:cs="Courier New"/>
          <w:b/>
          <w:bCs/>
          <w:color w:val="000080"/>
          <w:sz w:val="20"/>
          <w:szCs w:val="20"/>
          <w:highlight w:val="white"/>
        </w:rPr>
        <w:t>,</w:t>
      </w:r>
    </w:p>
    <w:p w14:paraId="4E078ABE"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sm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p>
    <w:p w14:paraId="12628008"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7D660AF"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onfig</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fluen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2648191B"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6F7DA21"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D77FC1A"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
    <w:p w14:paraId="5F0F62A9"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C48D8D7"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proofErr w:type="gramEnd"/>
      <w:r>
        <w:rPr>
          <w:rFonts w:ascii="Courier New" w:hAnsi="Courier New" w:cs="Courier New"/>
          <w:b/>
          <w:bCs/>
          <w:color w:val="000080"/>
          <w:sz w:val="20"/>
          <w:szCs w:val="20"/>
          <w:highlight w:val="white"/>
        </w:rPr>
        <w:t>())</w:t>
      </w:r>
    </w:p>
    <w:p w14:paraId="41B39C14" w14:textId="77777777" w:rsidR="0011406C" w:rsidRDefault="0011406C" w:rsidP="0011406C">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22777B5E" w14:textId="77777777" w:rsidR="0011406C" w:rsidRDefault="0011406C" w:rsidP="0011406C">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E6F43AC" w14:textId="77777777" w:rsidR="00AC7472" w:rsidRDefault="00AC7472" w:rsidP="00EE3EDD"/>
    <w:p w14:paraId="77474CEA" w14:textId="72F0F747" w:rsidR="00EE3EDD" w:rsidRPr="00EE3EDD" w:rsidRDefault="00EE3EDD" w:rsidP="00560868">
      <w:pPr>
        <w:pStyle w:val="Estilo1"/>
        <w:numPr>
          <w:ilvl w:val="0"/>
          <w:numId w:val="3"/>
        </w:numPr>
        <w:rPr>
          <w:rFonts w:ascii="Georgia" w:eastAsia="Georgia" w:hAnsi="Georgia" w:cs="Georgia"/>
        </w:rPr>
      </w:pPr>
      <w:bookmarkStart w:id="12" w:name="_Toc196847458"/>
      <w:r w:rsidRPr="00EE3EDD">
        <w:rPr>
          <w:rFonts w:ascii="Georgia" w:eastAsia="Georgia" w:hAnsi="Georgia" w:cs="Georgia"/>
        </w:rPr>
        <w:t>Características técnicas</w:t>
      </w:r>
      <w:bookmarkEnd w:id="12"/>
    </w:p>
    <w:tbl>
      <w:tblPr>
        <w:tblStyle w:val="Tabladecuadrcula4"/>
        <w:tblW w:w="0" w:type="auto"/>
        <w:tblCellMar>
          <w:top w:w="28" w:type="dxa"/>
          <w:bottom w:w="28" w:type="dxa"/>
        </w:tblCellMar>
        <w:tblLook w:val="04A0" w:firstRow="1" w:lastRow="0" w:firstColumn="1" w:lastColumn="0" w:noHBand="0" w:noVBand="1"/>
      </w:tblPr>
      <w:tblGrid>
        <w:gridCol w:w="3134"/>
        <w:gridCol w:w="1776"/>
        <w:gridCol w:w="1808"/>
        <w:gridCol w:w="1776"/>
      </w:tblGrid>
      <w:tr w:rsidR="00AD29F0" w:rsidRPr="00EE3EDD" w14:paraId="32A0AD4E" w14:textId="2FEF3643" w:rsidTr="003A630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F292E88" w14:textId="2E0B4E82" w:rsidR="00AD29F0" w:rsidRPr="00EE3EDD" w:rsidRDefault="00DD6E0B" w:rsidP="003A6305">
            <w:pPr>
              <w:rPr>
                <w:rFonts w:ascii="Georgia" w:eastAsia="Georgia" w:hAnsi="Georgia" w:cs="Georgia"/>
                <w:b w:val="0"/>
                <w:bCs w:val="0"/>
                <w:sz w:val="24"/>
                <w:szCs w:val="24"/>
              </w:rPr>
            </w:pPr>
            <w:bookmarkStart w:id="13" w:name="_Hlk196848044"/>
            <w:r>
              <w:rPr>
                <w:rFonts w:ascii="Georgia" w:eastAsia="Georgia" w:hAnsi="Georgia" w:cs="Georgia"/>
                <w:sz w:val="24"/>
                <w:szCs w:val="24"/>
              </w:rPr>
              <w:t>Parámetro</w:t>
            </w:r>
          </w:p>
        </w:tc>
        <w:tc>
          <w:tcPr>
            <w:tcW w:w="0" w:type="auto"/>
            <w:vAlign w:val="center"/>
          </w:tcPr>
          <w:p w14:paraId="316FF8CF" w14:textId="103F5327"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Build</w:t>
            </w:r>
            <w:proofErr w:type="spellEnd"/>
          </w:p>
        </w:tc>
        <w:tc>
          <w:tcPr>
            <w:tcW w:w="0" w:type="auto"/>
            <w:vAlign w:val="center"/>
          </w:tcPr>
          <w:p w14:paraId="0A726BCF" w14:textId="596E0123"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Launch</w:t>
            </w:r>
            <w:proofErr w:type="spellEnd"/>
          </w:p>
        </w:tc>
        <w:tc>
          <w:tcPr>
            <w:tcW w:w="0" w:type="auto"/>
            <w:vAlign w:val="center"/>
          </w:tcPr>
          <w:p w14:paraId="07016F9A" w14:textId="1D32AB2F" w:rsidR="00AD29F0" w:rsidRPr="00EE3EDD" w:rsidRDefault="00AD29F0" w:rsidP="003A6305">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AD29F0" w:rsidRPr="00EE3EDD" w14:paraId="1B121D44" w14:textId="5D23107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25577C" w14:textId="668CAE2E"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r>
              <w:rPr>
                <w:rFonts w:ascii="Georgia" w:eastAsia="Georgia" w:hAnsi="Georgia" w:cs="Georgia"/>
                <w:sz w:val="18"/>
                <w:szCs w:val="18"/>
              </w:rPr>
              <w:t>)</w:t>
            </w:r>
          </w:p>
        </w:tc>
        <w:tc>
          <w:tcPr>
            <w:tcW w:w="0" w:type="auto"/>
            <w:vAlign w:val="center"/>
          </w:tcPr>
          <w:p w14:paraId="7F8D32A3" w14:textId="6C0D6F7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63 €</w:t>
            </w:r>
          </w:p>
        </w:tc>
        <w:tc>
          <w:tcPr>
            <w:tcW w:w="0" w:type="auto"/>
            <w:vAlign w:val="center"/>
          </w:tcPr>
          <w:p w14:paraId="7AC2F2C8" w14:textId="2A8AA9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1 €</w:t>
            </w:r>
          </w:p>
        </w:tc>
        <w:tc>
          <w:tcPr>
            <w:tcW w:w="0" w:type="auto"/>
            <w:vAlign w:val="center"/>
          </w:tcPr>
          <w:p w14:paraId="253B241C" w14:textId="25509E81"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1.60€</w:t>
            </w:r>
          </w:p>
        </w:tc>
      </w:tr>
      <w:tr w:rsidR="00AD29F0" w:rsidRPr="00EE3EDD" w14:paraId="25897F11"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68B4421D" w14:textId="5300831C" w:rsidR="00AD29F0" w:rsidRDefault="00AD29F0" w:rsidP="003A6305">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07EB1AD3" w14:textId="3E4CFE5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minutos</w:t>
            </w:r>
          </w:p>
        </w:tc>
        <w:tc>
          <w:tcPr>
            <w:tcW w:w="0" w:type="auto"/>
            <w:vAlign w:val="center"/>
          </w:tcPr>
          <w:p w14:paraId="6170C1E1" w14:textId="7C66D5C6"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 minutos</w:t>
            </w:r>
          </w:p>
        </w:tc>
        <w:tc>
          <w:tcPr>
            <w:tcW w:w="0" w:type="auto"/>
            <w:vAlign w:val="center"/>
          </w:tcPr>
          <w:p w14:paraId="3DCABB8A" w14:textId="702D801E"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0 minutos</w:t>
            </w:r>
          </w:p>
        </w:tc>
      </w:tr>
      <w:tr w:rsidR="00AD29F0" w:rsidRPr="00EE3EDD" w14:paraId="03B973EC"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AF6968" w14:textId="3686AD8A" w:rsidR="00AD29F0" w:rsidRDefault="00AD29F0" w:rsidP="003A6305">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7601567" w14:textId="55D35B6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2 minutos</w:t>
            </w:r>
          </w:p>
        </w:tc>
        <w:tc>
          <w:tcPr>
            <w:tcW w:w="0" w:type="auto"/>
            <w:vAlign w:val="center"/>
          </w:tcPr>
          <w:p w14:paraId="3C21FDE4" w14:textId="5D2C87E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90 minutos</w:t>
            </w:r>
          </w:p>
        </w:tc>
        <w:tc>
          <w:tcPr>
            <w:tcW w:w="0" w:type="auto"/>
            <w:vAlign w:val="center"/>
          </w:tcPr>
          <w:p w14:paraId="7F15D5D6" w14:textId="6C80A85B"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0 minutos</w:t>
            </w:r>
          </w:p>
        </w:tc>
      </w:tr>
      <w:tr w:rsidR="00AD29F0" w:rsidRPr="00EE3EDD" w14:paraId="11130C43" w14:textId="68E50436"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20F973DA"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91C84DC" w14:textId="44C1E697"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99E74DF" w14:textId="2373262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4DF74BE" w14:textId="59EC99D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D6E0B" w:rsidRPr="00EE3EDD" w14:paraId="2F27E61E"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46C2DA" w14:textId="4FA9BE8F" w:rsidR="00DD6E0B" w:rsidRPr="007F78E7" w:rsidRDefault="00DD6E0B" w:rsidP="003A6305">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EAE23D4" w14:textId="3F577769"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9A12E98" w14:textId="37FCEB4A"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78547FF" w14:textId="4A615BF7" w:rsidR="00DD6E0B" w:rsidRDefault="00DD6E0B"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D07A4" w:rsidRPr="00EE3EDD" w14:paraId="02CFBA6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3E62A00A" w14:textId="37CDC224" w:rsidR="008D07A4" w:rsidRPr="007F78E7" w:rsidRDefault="008D07A4" w:rsidP="003A6305">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68A26491" w14:textId="474153CE"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38F8ECB6" w14:textId="481F51C4"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09DDA62" w14:textId="15EB63AC" w:rsidR="008D07A4" w:rsidRDefault="008D07A4"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29F0" w:rsidRPr="00EE3EDD" w14:paraId="1E51225D" w14:textId="220C885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00DF7C" w14:textId="06936BDA"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 xml:space="preserve">videos de avatar basado en foto </w:t>
            </w:r>
            <w:r w:rsidRPr="007F78E7">
              <w:rPr>
                <w:rFonts w:ascii="Georgia" w:eastAsia="Georgia" w:hAnsi="Georgia" w:cs="Georgia"/>
                <w:sz w:val="18"/>
                <w:szCs w:val="18"/>
              </w:rPr>
              <w:fldChar w:fldCharType="begin"/>
            </w:r>
            <w:r w:rsidRPr="007F78E7">
              <w:rPr>
                <w:rFonts w:ascii="Georgia" w:eastAsia="Georgia" w:hAnsi="Georgia" w:cs="Georgia"/>
                <w:sz w:val="18"/>
                <w:szCs w:val="18"/>
              </w:rPr>
              <w:instrText xml:space="preserve"> ADDIN ZOTERO_ITEM CSL_CITATION {"citationID":"8ECrCuUR","properties":{"formattedCitation":"(D-ID Technical Support, 2024)","plainCitation":"(D-ID Technical Support, 2024)","noteIndex":0},"citationItems":[{"id":3,"uris":["http://zotero.org/users/local/Td0UMtth/items/9QBL96B5"],"itemData":{"id":3,"type":"post","container-title":"Specify output resolution","title":"Especificar Resolución de salida","URL":"https://docs.d-id.com/discuss/65cd0e2ad51b9a0017a6b182","author":[{"literal":"D-ID Technical Support"}],"accessed":{"date-parts":[["2025",4,3]]},"issued":{"date-parts":[["2024"]]}}}],"schema":"https://github.com/citation-style-language/schema/raw/master/csl-citation.json"} </w:instrText>
            </w:r>
            <w:r w:rsidRPr="007F78E7">
              <w:rPr>
                <w:rFonts w:ascii="Georgia" w:eastAsia="Georgia" w:hAnsi="Georgia" w:cs="Georgia"/>
                <w:sz w:val="18"/>
                <w:szCs w:val="18"/>
              </w:rPr>
              <w:fldChar w:fldCharType="separate"/>
            </w:r>
            <w:r w:rsidRPr="007F78E7">
              <w:rPr>
                <w:rFonts w:ascii="Georgia" w:hAnsi="Georgia"/>
                <w:sz w:val="18"/>
                <w:szCs w:val="18"/>
              </w:rPr>
              <w:t>(</w:t>
            </w:r>
            <w:r w:rsidRPr="007F78E7">
              <w:rPr>
                <w:rFonts w:ascii="Georgia" w:hAnsi="Georgia"/>
                <w:color w:val="0070C0"/>
                <w:sz w:val="18"/>
                <w:szCs w:val="18"/>
              </w:rPr>
              <w:t xml:space="preserve">D-ID </w:t>
            </w:r>
            <w:proofErr w:type="spellStart"/>
            <w:r w:rsidRPr="007F78E7">
              <w:rPr>
                <w:rFonts w:ascii="Georgia" w:hAnsi="Georgia"/>
                <w:color w:val="0070C0"/>
                <w:sz w:val="18"/>
                <w:szCs w:val="18"/>
              </w:rPr>
              <w:t>Technical</w:t>
            </w:r>
            <w:proofErr w:type="spellEnd"/>
            <w:r w:rsidRPr="007F78E7">
              <w:rPr>
                <w:rFonts w:ascii="Georgia" w:hAnsi="Georgia"/>
                <w:color w:val="0070C0"/>
                <w:sz w:val="18"/>
                <w:szCs w:val="18"/>
              </w:rPr>
              <w:t xml:space="preserve"> </w:t>
            </w:r>
            <w:proofErr w:type="spellStart"/>
            <w:r w:rsidRPr="007F78E7">
              <w:rPr>
                <w:rFonts w:ascii="Georgia" w:hAnsi="Georgia"/>
                <w:color w:val="0070C0"/>
                <w:sz w:val="18"/>
                <w:szCs w:val="18"/>
              </w:rPr>
              <w:t>Support</w:t>
            </w:r>
            <w:proofErr w:type="spellEnd"/>
            <w:r w:rsidRPr="007F78E7">
              <w:rPr>
                <w:rFonts w:ascii="Georgia" w:hAnsi="Georgia"/>
                <w:color w:val="0070C0"/>
                <w:sz w:val="18"/>
                <w:szCs w:val="18"/>
              </w:rPr>
              <w:t>, 2024</w:t>
            </w:r>
            <w:r w:rsidRPr="007F78E7">
              <w:rPr>
                <w:rFonts w:ascii="Georgia" w:hAnsi="Georgia"/>
                <w:sz w:val="18"/>
                <w:szCs w:val="18"/>
              </w:rPr>
              <w:t>)</w:t>
            </w:r>
            <w:r w:rsidRPr="007F78E7">
              <w:rPr>
                <w:rFonts w:ascii="Georgia" w:eastAsia="Georgia" w:hAnsi="Georgia" w:cs="Georgia"/>
                <w:sz w:val="18"/>
                <w:szCs w:val="18"/>
              </w:rPr>
              <w:fldChar w:fldCharType="end"/>
            </w:r>
          </w:p>
        </w:tc>
        <w:tc>
          <w:tcPr>
            <w:tcW w:w="0" w:type="auto"/>
            <w:vAlign w:val="center"/>
          </w:tcPr>
          <w:p w14:paraId="28086DFF" w14:textId="154ABF6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34947A8" w14:textId="1D88C89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6B55D" w14:textId="2383C63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29F0" w:rsidRPr="00EE3EDD" w14:paraId="36D2AA3D" w14:textId="28F88921"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9A00A73" w14:textId="2AA4FC2E"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828C144" w14:textId="39A2F36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0240DBEC" w14:textId="13903DDF"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61B17062" w14:textId="350608A4"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AD29F0" w:rsidRPr="00EE3EDD" w14:paraId="01AAAFF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97B259" w14:textId="43E77DC9"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6607772" w14:textId="2F8E19D6"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DD326CE" w14:textId="6E344D1A"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884973C" w14:textId="51C72A34"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AD29F0" w:rsidRPr="00EE3EDD" w14:paraId="4AE8D2E3" w14:textId="327307F2"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989F2D" w14:textId="1FEEDB51" w:rsidR="00AD29F0" w:rsidRPr="007F78E7" w:rsidRDefault="003A6305" w:rsidP="003A6305">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92F30BF" w14:textId="1947B56A"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5C71972B" w14:textId="166DD243"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02049101" w14:textId="0E281322" w:rsidR="00AD29F0" w:rsidRPr="009D437A"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AD29F0" w:rsidRPr="00EE3EDD" w14:paraId="1ED904AC" w14:textId="043B8EC9"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EF1A37" w14:textId="77777777" w:rsidR="00AD29F0" w:rsidRPr="007F78E7" w:rsidRDefault="00AD29F0" w:rsidP="003A6305">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1940B9CB" w14:textId="1722711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0 (sólo avatares de foto)</w:t>
            </w:r>
          </w:p>
        </w:tc>
        <w:tc>
          <w:tcPr>
            <w:tcW w:w="0" w:type="auto"/>
            <w:vAlign w:val="center"/>
          </w:tcPr>
          <w:p w14:paraId="6D541BD7" w14:textId="2229F9B5"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c>
          <w:tcPr>
            <w:tcW w:w="0" w:type="auto"/>
            <w:vAlign w:val="center"/>
          </w:tcPr>
          <w:p w14:paraId="7BE16A11" w14:textId="0357B770"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1</w:t>
            </w:r>
          </w:p>
        </w:tc>
      </w:tr>
      <w:tr w:rsidR="00AD29F0" w:rsidRPr="00EE3EDD" w14:paraId="77197F55" w14:textId="77777777"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53CAADF9" w14:textId="23D38EB3"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6C0F5BCC" w14:textId="5865E09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24419CAB" w14:textId="3BABAAD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042413D5" w14:textId="048431AC"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AD29F0" w:rsidRPr="00EE3EDD" w14:paraId="44486ACE" w14:textId="11AF161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6950F02" w14:textId="77777777"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06F8DB44" w14:textId="1C3304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441BFB77" w14:textId="569E792D"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04EF27BB" w14:textId="293B2D18"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AD29F0" w:rsidRPr="00EE3EDD" w14:paraId="3709D8FB" w14:textId="72E6A14D"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01432964" w14:textId="58FC3339" w:rsidR="00AD29F0" w:rsidRPr="007F78E7" w:rsidRDefault="00AD29F0" w:rsidP="003A6305">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63ACC13" w14:textId="5DBA8BAB"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8486BC7" w14:textId="588CFC0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c>
          <w:tcPr>
            <w:tcW w:w="0" w:type="auto"/>
            <w:vAlign w:val="center"/>
          </w:tcPr>
          <w:p w14:paraId="14C701C8" w14:textId="33ADA1BD"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7F78E7">
              <w:rPr>
                <w:rFonts w:ascii="Georgia" w:eastAsia="Georgia" w:hAnsi="Georgia" w:cs="Georgia"/>
                <w:sz w:val="18"/>
                <w:szCs w:val="18"/>
              </w:rPr>
              <w:t xml:space="preserve">Neutral, Feliz, </w:t>
            </w:r>
            <w:r>
              <w:rPr>
                <w:rFonts w:ascii="Georgia" w:eastAsia="Georgia" w:hAnsi="Georgia" w:cs="Georgia"/>
                <w:sz w:val="18"/>
                <w:szCs w:val="18"/>
              </w:rPr>
              <w:t>Serio</w:t>
            </w:r>
            <w:r w:rsidRPr="007F78E7">
              <w:rPr>
                <w:rFonts w:ascii="Georgia" w:eastAsia="Georgia" w:hAnsi="Georgia" w:cs="Georgia"/>
                <w:sz w:val="18"/>
                <w:szCs w:val="18"/>
              </w:rPr>
              <w:t>, Sorpresa</w:t>
            </w:r>
          </w:p>
        </w:tc>
      </w:tr>
      <w:tr w:rsidR="00AD29F0" w:rsidRPr="00EE3EDD" w14:paraId="761D9741" w14:textId="77777777"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AD7DA9" w14:textId="43920F71"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8A76DA" w14:textId="728BA15A"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5FE7120" w14:textId="5E98B14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voz</w:t>
            </w:r>
          </w:p>
        </w:tc>
        <w:tc>
          <w:tcPr>
            <w:tcW w:w="0" w:type="auto"/>
            <w:vAlign w:val="center"/>
          </w:tcPr>
          <w:p w14:paraId="5D4689B4" w14:textId="223FE03B"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 voces</w:t>
            </w:r>
          </w:p>
        </w:tc>
      </w:tr>
      <w:tr w:rsidR="00AD29F0" w:rsidRPr="00EE3EDD" w14:paraId="77A801CF" w14:textId="429262C5"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BB982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63BC37B0" w14:textId="570A9228"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1EA8E608" w14:textId="45C194E9"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c>
          <w:tcPr>
            <w:tcW w:w="0" w:type="auto"/>
            <w:vAlign w:val="center"/>
          </w:tcPr>
          <w:p w14:paraId="04E40313" w14:textId="2E7A981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9 lenguajes</w:t>
            </w:r>
          </w:p>
        </w:tc>
      </w:tr>
      <w:tr w:rsidR="00AD29F0" w:rsidRPr="00EE3EDD" w14:paraId="340D51E6" w14:textId="3A56ABC5"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5A6028"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8EBF4D4" w14:textId="060ED68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FC1CDBC" w14:textId="4E3BA19C"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2A08836D" w14:textId="367E98D3" w:rsidR="00AD29F0" w:rsidRPr="007F78E7"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29F0" w:rsidRPr="00EE3EDD" w14:paraId="6BF3B2AF" w14:textId="23A6C4CA" w:rsidTr="003A6305">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0BA36B" w14:textId="77777777" w:rsidR="00AD29F0" w:rsidRPr="007F78E7" w:rsidRDefault="00AD29F0" w:rsidP="003A6305">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502197F" w14:textId="3732D1A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48E4166B" w14:textId="66FFC1A2"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FD84B34" w14:textId="4EB0080E" w:rsidR="00AD29F0" w:rsidRPr="007F78E7"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29F0" w:rsidRPr="00EE3EDD" w14:paraId="4C49D1B7" w14:textId="4980DE04" w:rsidTr="003A630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C6DAE5" w14:textId="4682EA3B" w:rsidR="00AD29F0" w:rsidRPr="007F78E7" w:rsidRDefault="00AD29F0" w:rsidP="003A6305">
            <w:pPr>
              <w:rPr>
                <w:rFonts w:ascii="Georgia" w:eastAsia="Georgia" w:hAnsi="Georgia" w:cs="Georgia"/>
                <w:sz w:val="18"/>
                <w:szCs w:val="18"/>
              </w:rPr>
            </w:pPr>
            <w:r>
              <w:rPr>
                <w:rFonts w:ascii="Georgia" w:eastAsia="Georgia" w:hAnsi="Georgia" w:cs="Georgia"/>
                <w:sz w:val="18"/>
                <w:szCs w:val="18"/>
              </w:rPr>
              <w:t>Calidad API</w:t>
            </w:r>
            <w:r w:rsidR="005406E3">
              <w:rPr>
                <w:rFonts w:ascii="Georgia" w:eastAsia="Georgia" w:hAnsi="Georgia" w:cs="Georgia"/>
                <w:sz w:val="18"/>
                <w:szCs w:val="18"/>
              </w:rPr>
              <w:t xml:space="preserve"> (Documentación)</w:t>
            </w:r>
          </w:p>
        </w:tc>
        <w:tc>
          <w:tcPr>
            <w:tcW w:w="0" w:type="auto"/>
            <w:vAlign w:val="center"/>
          </w:tcPr>
          <w:p w14:paraId="7D52E359" w14:textId="62EA8622"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C99E773" w14:textId="5A28A163"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FD22ABF" w14:textId="63C44767" w:rsidR="00AD29F0" w:rsidRDefault="00AD29F0" w:rsidP="003A6305">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AD29F0" w:rsidRPr="00EE3EDD" w14:paraId="493B8E6C" w14:textId="6CBEE5C8" w:rsidTr="003A6305">
        <w:tc>
          <w:tcPr>
            <w:cnfStyle w:val="001000000000" w:firstRow="0" w:lastRow="0" w:firstColumn="1" w:lastColumn="0" w:oddVBand="0" w:evenVBand="0" w:oddHBand="0" w:evenHBand="0" w:firstRowFirstColumn="0" w:firstRowLastColumn="0" w:lastRowFirstColumn="0" w:lastRowLastColumn="0"/>
            <w:tcW w:w="0" w:type="auto"/>
            <w:vAlign w:val="center"/>
          </w:tcPr>
          <w:p w14:paraId="46FF43A7" w14:textId="700A8E28" w:rsidR="00AD29F0" w:rsidRDefault="00AD29F0" w:rsidP="003A6305">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4DDA7847" w14:textId="3E8E4B23"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1A43B70E" w14:textId="2EB1CFDB"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7282285B" w14:textId="12F75BD1" w:rsidR="00AD29F0" w:rsidRDefault="00AD29F0" w:rsidP="003A6305">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13"/>
    <w:p w14:paraId="7CACE265" w14:textId="58E5EDB3" w:rsidR="00125904" w:rsidRDefault="00AD29F0" w:rsidP="00AD29F0">
      <w:pPr>
        <w:pStyle w:val="Leyendatabla"/>
      </w:pPr>
      <w:r w:rsidRPr="007469E9">
        <w:t>Tabla A</w:t>
      </w:r>
      <w:r>
        <w:t>2</w:t>
      </w:r>
      <w:r w:rsidRPr="007469E9">
        <w:t xml:space="preserve">: </w:t>
      </w:r>
      <w:r>
        <w:t>Características D-ID</w:t>
      </w:r>
    </w:p>
    <w:p w14:paraId="2C2FE1A3" w14:textId="77777777" w:rsidR="00FA53E2" w:rsidRDefault="00FA53E2" w:rsidP="002E70E7">
      <w:pPr>
        <w:pStyle w:val="Leyendatabla"/>
      </w:pPr>
    </w:p>
    <w:p w14:paraId="16B22B2D" w14:textId="7FB95E57" w:rsidR="005B7B8A" w:rsidRPr="00C835E2" w:rsidRDefault="005B7B8A" w:rsidP="005B7B8A">
      <w:pPr>
        <w:spacing w:before="27" w:after="240"/>
        <w:ind w:left="708" w:right="866"/>
        <w:rPr>
          <w:rFonts w:ascii="Arial"/>
          <w:bCs/>
          <w:sz w:val="19"/>
          <w:szCs w:val="19"/>
        </w:rPr>
      </w:pPr>
      <w:r>
        <w:rPr>
          <w:rFonts w:ascii="Arial"/>
          <w:bCs/>
          <w:sz w:val="19"/>
          <w:szCs w:val="19"/>
        </w:rPr>
        <w:lastRenderedPageBreak/>
        <w:t xml:space="preserve">   </w:t>
      </w:r>
      <w:r w:rsidR="00B94940">
        <w:rPr>
          <w:noProof/>
        </w:rPr>
        <mc:AlternateContent>
          <mc:Choice Requires="wps">
            <w:drawing>
              <wp:anchor distT="0" distB="0" distL="0" distR="0" simplePos="0" relativeHeight="251684864" behindDoc="1" locked="0" layoutInCell="1" allowOverlap="1" wp14:anchorId="7F2B225D" wp14:editId="14EBB84F">
                <wp:simplePos x="0" y="0"/>
                <wp:positionH relativeFrom="margin">
                  <wp:align>center</wp:align>
                </wp:positionH>
                <wp:positionV relativeFrom="paragraph">
                  <wp:posOffset>199378</wp:posOffset>
                </wp:positionV>
                <wp:extent cx="4669155" cy="1270"/>
                <wp:effectExtent l="0" t="0" r="0" b="0"/>
                <wp:wrapTopAndBottom/>
                <wp:docPr id="1852524491" name="Forma libre: forma 185252449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6F2DCAA" id="Forma libre: forma 1852524491" o:spid="_x0000_s1026" style="position:absolute;margin-left:0;margin-top:15.7pt;width:367.65pt;height:.1pt;z-index:-2516316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4C2F11CC" w14:textId="78C19F5A" w:rsidR="005B7B8A" w:rsidRPr="007469E9" w:rsidRDefault="005B7B8A" w:rsidP="005B7B8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14" w:name="_Toc196847459"/>
      <w:proofErr w:type="spellStart"/>
      <w:r>
        <w:rPr>
          <w:rFonts w:ascii="Arial" w:eastAsia="Georgia" w:hAnsi="Georgia" w:cs="Georgia"/>
          <w:b/>
          <w:color w:val="auto"/>
          <w:sz w:val="49"/>
          <w:szCs w:val="22"/>
        </w:rPr>
        <w:t>Synthesia</w:t>
      </w:r>
      <w:bookmarkEnd w:id="14"/>
      <w:proofErr w:type="spellEnd"/>
    </w:p>
    <w:p w14:paraId="1606103B" w14:textId="546384B8" w:rsidR="00F20F45" w:rsidRDefault="00F20F45" w:rsidP="005B7B8A">
      <w:pPr>
        <w:pStyle w:val="Textoindependiente"/>
        <w:spacing w:before="6"/>
        <w:rPr>
          <w:rFonts w:ascii="Arial"/>
          <w:sz w:val="19"/>
        </w:rPr>
      </w:pPr>
    </w:p>
    <w:p w14:paraId="5BE00DFC" w14:textId="6C75DFA1" w:rsidR="00F20F45" w:rsidRDefault="00F20F45" w:rsidP="005B7B8A">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78720" behindDoc="1" locked="0" layoutInCell="1" allowOverlap="1" wp14:anchorId="6490DFC1" wp14:editId="011126C4">
                <wp:simplePos x="0" y="0"/>
                <wp:positionH relativeFrom="margin">
                  <wp:align>center</wp:align>
                </wp:positionH>
                <wp:positionV relativeFrom="paragraph">
                  <wp:posOffset>22225</wp:posOffset>
                </wp:positionV>
                <wp:extent cx="4669155" cy="1270"/>
                <wp:effectExtent l="0" t="0" r="0" b="0"/>
                <wp:wrapTopAndBottom/>
                <wp:docPr id="81629004" name="Forma libre: forma 816290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2B5E13D" id="Forma libre: forma 81629004" o:spid="_x0000_s1026" style="position:absolute;margin-left:0;margin-top:1.75pt;width:367.65pt;height:.1pt;z-index:-25163776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013684F" w14:textId="058000BB" w:rsidR="00F20F45" w:rsidRDefault="00F20F45" w:rsidP="005B7B8A">
      <w:pPr>
        <w:pStyle w:val="Textoindependiente"/>
        <w:spacing w:before="6"/>
        <w:rPr>
          <w:rFonts w:ascii="Arial"/>
          <w:sz w:val="19"/>
        </w:rPr>
      </w:pPr>
    </w:p>
    <w:p w14:paraId="128975D6" w14:textId="342A4D65" w:rsidR="00F20F45" w:rsidRPr="00F20F45" w:rsidRDefault="00F20F45" w:rsidP="00F20F45">
      <w:pPr>
        <w:pStyle w:val="Estilo1"/>
        <w:numPr>
          <w:ilvl w:val="0"/>
          <w:numId w:val="6"/>
        </w:numPr>
        <w:rPr>
          <w:rFonts w:ascii="Georgia" w:eastAsia="Georgia" w:hAnsi="Georgia" w:cs="Georgia"/>
        </w:rPr>
      </w:pPr>
      <w:bookmarkStart w:id="15" w:name="_Toc196847460"/>
      <w:r w:rsidRPr="00F20F45">
        <w:rPr>
          <w:rFonts w:ascii="Georgia" w:eastAsia="Georgia" w:hAnsi="Georgia" w:cs="Georgia"/>
        </w:rPr>
        <w:t>Visión general</w:t>
      </w:r>
      <w:bookmarkEnd w:id="15"/>
    </w:p>
    <w:p w14:paraId="69D29C17" w14:textId="5B9DF619" w:rsidR="00F20F45" w:rsidRDefault="00F20F45" w:rsidP="00F20F45">
      <w:pPr>
        <w:pStyle w:val="Prrafodelista"/>
        <w:spacing w:after="0" w:line="360" w:lineRule="auto"/>
        <w:ind w:left="0" w:firstLine="426"/>
        <w:jc w:val="both"/>
        <w:rPr>
          <w:rFonts w:ascii="Georgia" w:eastAsia="Georgia" w:hAnsi="Georgia" w:cs="Georgia"/>
        </w:rPr>
      </w:pPr>
      <w:r w:rsidRPr="00F20F45">
        <w:rPr>
          <w:rFonts w:ascii="Georgia" w:eastAsia="Georgia" w:hAnsi="Georgia" w:cs="Georgia"/>
        </w:rPr>
        <w:t xml:space="preserve">La API de </w:t>
      </w:r>
      <w:proofErr w:type="spellStart"/>
      <w:r w:rsidRPr="00F20F45">
        <w:rPr>
          <w:rFonts w:ascii="Georgia" w:eastAsia="Georgia" w:hAnsi="Georgia" w:cs="Georgia"/>
        </w:rPr>
        <w:t>Synthesia</w:t>
      </w:r>
      <w:proofErr w:type="spellEnd"/>
      <w:r w:rsidRPr="00F20F45">
        <w:rPr>
          <w:rFonts w:ascii="Georgia" w:eastAsia="Georgia" w:hAnsi="Georgia" w:cs="Georgia"/>
        </w:rPr>
        <w:t xml:space="preserve"> proporciona una interfaz </w:t>
      </w:r>
      <w:proofErr w:type="spellStart"/>
      <w:r w:rsidRPr="00F20F45">
        <w:rPr>
          <w:rFonts w:ascii="Georgia" w:eastAsia="Georgia" w:hAnsi="Georgia" w:cs="Georgia"/>
        </w:rPr>
        <w:t>RESTful</w:t>
      </w:r>
      <w:proofErr w:type="spellEnd"/>
      <w:r w:rsidRPr="00F20F45">
        <w:rPr>
          <w:rFonts w:ascii="Georgia" w:eastAsia="Georgia" w:hAnsi="Georgia" w:cs="Georgia"/>
        </w:rPr>
        <w:t xml:space="preserve"> orientada a la generación de videos mediante avatares virtuales con apariencia humana. Estos videos se crean a partir de texto proporcionado por el usuario, que es interpretado mediante modelos de texto a voz (TTS) y renderizado por presentadores digitales predefinidos. La API está diseñada para integrarse en flujos de trabajo automatizados, permitiendo crear, gestionar y descargar videos de forma programática.</w:t>
      </w:r>
    </w:p>
    <w:p w14:paraId="59CF1B5B" w14:textId="77777777" w:rsidR="00F20F45" w:rsidRPr="00F20F45" w:rsidRDefault="00F20F45" w:rsidP="00F20F45">
      <w:pPr>
        <w:pStyle w:val="Prrafodelista"/>
        <w:spacing w:after="0" w:line="360" w:lineRule="auto"/>
        <w:ind w:left="0" w:firstLine="426"/>
        <w:jc w:val="both"/>
        <w:rPr>
          <w:rFonts w:ascii="Georgia" w:eastAsia="Georgia" w:hAnsi="Georgia" w:cs="Georgia"/>
        </w:rPr>
      </w:pPr>
    </w:p>
    <w:p w14:paraId="62303D2D" w14:textId="07D62D32" w:rsidR="00F20F45" w:rsidRDefault="00F20F45" w:rsidP="00F20F45">
      <w:pPr>
        <w:pStyle w:val="Estilo1"/>
        <w:numPr>
          <w:ilvl w:val="0"/>
          <w:numId w:val="6"/>
        </w:numPr>
        <w:rPr>
          <w:rFonts w:ascii="Georgia" w:eastAsia="Georgia" w:hAnsi="Georgia" w:cs="Georgia"/>
        </w:rPr>
      </w:pPr>
      <w:bookmarkStart w:id="16" w:name="_Toc196847461"/>
      <w:r w:rsidRPr="00F20F45">
        <w:rPr>
          <w:rFonts w:ascii="Georgia" w:eastAsia="Georgia" w:hAnsi="Georgia" w:cs="Georgia"/>
        </w:rPr>
        <w:t>Arquitectura general</w:t>
      </w:r>
      <w:bookmarkEnd w:id="16"/>
    </w:p>
    <w:p w14:paraId="655DFB6C" w14:textId="77777777"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1835525" w14:textId="520BE47C"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sidR="006B386C">
        <w:rPr>
          <w:rFonts w:ascii="Georgia" w:eastAsia="Georgia" w:hAnsi="Georgia" w:cs="Georgia"/>
        </w:rPr>
        <w:t xml:space="preserve"> Token</w:t>
      </w:r>
    </w:p>
    <w:p w14:paraId="06665066" w14:textId="6F356F56" w:rsidR="00F20F45" w:rsidRPr="00EE3EDD" w:rsidRDefault="00F20F45" w:rsidP="00F20F45">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2" w:history="1">
        <w:r w:rsidR="006B386C" w:rsidRPr="00DD40EC">
          <w:rPr>
            <w:rStyle w:val="Hipervnculo"/>
            <w:rFonts w:ascii="Georgia" w:eastAsia="Georgia" w:hAnsi="Georgia" w:cs="Georgia"/>
          </w:rPr>
          <w:t>https://docs.synthesia.io/reference/introduction</w:t>
        </w:r>
      </w:hyperlink>
      <w:r w:rsidR="006B386C">
        <w:rPr>
          <w:rFonts w:ascii="Georgia" w:eastAsia="Georgia" w:hAnsi="Georgia" w:cs="Georgia"/>
        </w:rPr>
        <w:t xml:space="preserve"> </w:t>
      </w:r>
    </w:p>
    <w:p w14:paraId="1E27185F" w14:textId="28C0A19F" w:rsidR="00F20F45" w:rsidRDefault="00F20F45" w:rsidP="00F20F45">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83" w:history="1">
        <w:r w:rsidR="006B386C" w:rsidRPr="00DD40EC">
          <w:rPr>
            <w:rStyle w:val="Hipervnculo"/>
            <w:rFonts w:ascii="Georgia" w:eastAsia="Georgia" w:hAnsi="Georgia" w:cs="Georgia"/>
          </w:rPr>
          <w:t>https://api.synthesia.</w:t>
        </w:r>
        <w:r w:rsidR="006B386C" w:rsidRPr="00DD40EC">
          <w:rPr>
            <w:rStyle w:val="Hipervnculo"/>
          </w:rPr>
          <w:t>io</w:t>
        </w:r>
      </w:hyperlink>
      <w:r w:rsidR="006B386C">
        <w:t xml:space="preserve"> </w:t>
      </w:r>
    </w:p>
    <w:p w14:paraId="5CDEBAA5" w14:textId="1984BF4B" w:rsidR="00F20F45" w:rsidRPr="00EE3EDD" w:rsidRDefault="00F20F45" w:rsidP="00F20F45">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6B386C">
        <w:rPr>
          <w:rFonts w:ascii="Georgia" w:eastAsia="Georgia" w:hAnsi="Georgia" w:cs="Georgia"/>
        </w:rPr>
        <w:t>V2.</w:t>
      </w:r>
      <w:r>
        <w:rPr>
          <w:rFonts w:ascii="Georgia" w:eastAsia="Georgia" w:hAnsi="Georgia" w:cs="Georgia"/>
        </w:rPr>
        <w:t xml:space="preserve"> </w:t>
      </w:r>
    </w:p>
    <w:p w14:paraId="67AB2661" w14:textId="5D092F1F" w:rsidR="00F20F45" w:rsidRPr="00EE3EDD" w:rsidRDefault="00F20F45" w:rsidP="00F20F45">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JSON en entrada y salida, </w:t>
      </w:r>
      <w:r w:rsidR="006B386C">
        <w:rPr>
          <w:rFonts w:ascii="Georgia" w:eastAsia="Georgia" w:hAnsi="Georgia" w:cs="Georgia"/>
        </w:rPr>
        <w:t>vídeo MP4 en salida.</w:t>
      </w:r>
    </w:p>
    <w:p w14:paraId="38CF800A" w14:textId="77777777" w:rsidR="00F20F45" w:rsidRPr="00F20F45" w:rsidRDefault="00F20F45" w:rsidP="00F20F45">
      <w:pPr>
        <w:pStyle w:val="Textoindependiente"/>
        <w:spacing w:before="6"/>
        <w:rPr>
          <w:rFonts w:ascii="Arial"/>
          <w:sz w:val="19"/>
        </w:rPr>
      </w:pPr>
    </w:p>
    <w:p w14:paraId="5500EE9E" w14:textId="61A552A1" w:rsidR="00F20F45" w:rsidRPr="00F20F45" w:rsidRDefault="00F20F45" w:rsidP="006B386C">
      <w:pPr>
        <w:pStyle w:val="Estilo1"/>
        <w:numPr>
          <w:ilvl w:val="0"/>
          <w:numId w:val="6"/>
        </w:numPr>
        <w:rPr>
          <w:rFonts w:ascii="Georgia" w:eastAsia="Georgia" w:hAnsi="Georgia" w:cs="Georgia"/>
        </w:rPr>
      </w:pPr>
      <w:bookmarkStart w:id="17" w:name="_Toc196847462"/>
      <w:r w:rsidRPr="00F20F45">
        <w:rPr>
          <w:rFonts w:ascii="Georgia" w:eastAsia="Georgia" w:hAnsi="Georgia" w:cs="Georgia"/>
        </w:rPr>
        <w:t>Funcionalidades principales</w:t>
      </w:r>
      <w:bookmarkEnd w:id="17"/>
    </w:p>
    <w:tbl>
      <w:tblPr>
        <w:tblStyle w:val="Tabladecuadrcula4"/>
        <w:tblW w:w="0" w:type="auto"/>
        <w:tblLook w:val="04A0" w:firstRow="1" w:lastRow="0" w:firstColumn="1" w:lastColumn="0" w:noHBand="0" w:noVBand="1"/>
      </w:tblPr>
      <w:tblGrid>
        <w:gridCol w:w="2127"/>
        <w:gridCol w:w="6367"/>
      </w:tblGrid>
      <w:tr w:rsidR="009275C3" w:rsidRPr="00F20F45" w14:paraId="4D991A79" w14:textId="77777777" w:rsidTr="006B38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FCEFED0" w14:textId="77777777" w:rsidR="00F20F45" w:rsidRPr="00F20F45" w:rsidRDefault="00F20F45" w:rsidP="006B386C">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3123C1D" w14:textId="77777777" w:rsidR="00F20F45" w:rsidRPr="00F20F45" w:rsidRDefault="00F20F45" w:rsidP="006B386C">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9275C3" w:rsidRPr="00F20F45" w14:paraId="5ECEAF83"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5996A0E"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POST /v2/videos</w:t>
            </w:r>
          </w:p>
        </w:tc>
        <w:tc>
          <w:tcPr>
            <w:tcW w:w="0" w:type="auto"/>
            <w:vAlign w:val="center"/>
            <w:hideMark/>
          </w:tcPr>
          <w:p w14:paraId="6986433F" w14:textId="77777777" w:rsidR="00F20F45" w:rsidRPr="00F20F45" w:rsidRDefault="00F20F45"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rea un video con un avatar digital a partir de texto y parámetros de configuración</w:t>
            </w:r>
          </w:p>
        </w:tc>
      </w:tr>
      <w:tr w:rsidR="009275C3" w:rsidRPr="00F20F45" w14:paraId="01B7598C" w14:textId="77777777" w:rsidTr="009275C3">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A301672" w14:textId="77777777" w:rsidR="00F20F45" w:rsidRPr="00F20F45" w:rsidRDefault="00F20F45" w:rsidP="009275C3">
            <w:pPr>
              <w:rPr>
                <w:rFonts w:ascii="Georgia" w:eastAsia="Georgia" w:hAnsi="Georgia" w:cs="Georgia"/>
                <w:sz w:val="20"/>
                <w:szCs w:val="20"/>
              </w:rPr>
            </w:pPr>
            <w:r w:rsidRPr="00F20F45">
              <w:rPr>
                <w:rFonts w:ascii="Georgia" w:eastAsia="Georgia" w:hAnsi="Georgia" w:cs="Georgia"/>
                <w:sz w:val="20"/>
                <w:szCs w:val="20"/>
              </w:rPr>
              <w:t>GET /v2/videos/{id}</w:t>
            </w:r>
          </w:p>
        </w:tc>
        <w:tc>
          <w:tcPr>
            <w:tcW w:w="0" w:type="auto"/>
            <w:vAlign w:val="center"/>
            <w:hideMark/>
          </w:tcPr>
          <w:p w14:paraId="61D9F5CB" w14:textId="77777777" w:rsidR="00F20F45" w:rsidRPr="00F20F45" w:rsidRDefault="00F20F45" w:rsidP="009275C3">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sidRPr="00F20F45">
              <w:rPr>
                <w:rFonts w:ascii="Georgia" w:eastAsia="Georgia" w:hAnsi="Georgia" w:cs="Georgia"/>
                <w:sz w:val="20"/>
                <w:szCs w:val="20"/>
              </w:rPr>
              <w:t>Consulta el estado del video generado (pendiente, procesando, completado, error)</w:t>
            </w:r>
          </w:p>
        </w:tc>
      </w:tr>
      <w:tr w:rsidR="009275C3" w:rsidRPr="00F20F45" w14:paraId="13E4E8AB" w14:textId="77777777" w:rsidTr="009275C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831CBD4" w14:textId="21E2BC6A" w:rsidR="009275C3" w:rsidRPr="00F20F45" w:rsidRDefault="009275C3" w:rsidP="009275C3">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Pr="009275C3">
              <w:rPr>
                <w:rFonts w:ascii="Georgia" w:eastAsia="Georgia" w:hAnsi="Georgia" w:cs="Georgia"/>
                <w:sz w:val="20"/>
                <w:szCs w:val="20"/>
              </w:rPr>
              <w:t>webhooks</w:t>
            </w:r>
            <w:proofErr w:type="spellEnd"/>
          </w:p>
        </w:tc>
        <w:tc>
          <w:tcPr>
            <w:tcW w:w="0" w:type="auto"/>
            <w:vAlign w:val="center"/>
          </w:tcPr>
          <w:p w14:paraId="09657277" w14:textId="3124899E" w:rsidR="009275C3" w:rsidRPr="00F20F45" w:rsidRDefault="009275C3" w:rsidP="009275C3">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Lista de </w:t>
            </w:r>
            <w:proofErr w:type="spellStart"/>
            <w:r>
              <w:rPr>
                <w:rFonts w:ascii="Georgia" w:eastAsia="Georgia" w:hAnsi="Georgia" w:cs="Georgia"/>
                <w:sz w:val="20"/>
                <w:szCs w:val="20"/>
              </w:rPr>
              <w:t>Webhooks</w:t>
            </w:r>
            <w:proofErr w:type="spellEnd"/>
            <w:r>
              <w:rPr>
                <w:rFonts w:ascii="Georgia" w:eastAsia="Georgia" w:hAnsi="Georgia" w:cs="Georgia"/>
                <w:sz w:val="20"/>
                <w:szCs w:val="20"/>
              </w:rPr>
              <w:t xml:space="preserve"> activos. Pare recibir notificaciones cuando ocurran ciertos eventos en </w:t>
            </w:r>
            <w:proofErr w:type="spellStart"/>
            <w:r>
              <w:rPr>
                <w:rFonts w:ascii="Georgia" w:eastAsia="Georgia" w:hAnsi="Georgia" w:cs="Georgia"/>
                <w:sz w:val="20"/>
                <w:szCs w:val="20"/>
              </w:rPr>
              <w:t>Synthesia</w:t>
            </w:r>
            <w:proofErr w:type="spellEnd"/>
            <w:r>
              <w:rPr>
                <w:rFonts w:ascii="Georgia" w:eastAsia="Georgia" w:hAnsi="Georgia" w:cs="Georgia"/>
                <w:sz w:val="20"/>
                <w:szCs w:val="20"/>
              </w:rPr>
              <w:t>.</w:t>
            </w:r>
          </w:p>
        </w:tc>
      </w:tr>
    </w:tbl>
    <w:p w14:paraId="7762AE95" w14:textId="77777777" w:rsidR="006B386C" w:rsidRDefault="006B386C" w:rsidP="00F20F45">
      <w:pPr>
        <w:pStyle w:val="Textoindependiente"/>
        <w:spacing w:before="6"/>
        <w:rPr>
          <w:rFonts w:ascii="Arial"/>
          <w:sz w:val="19"/>
        </w:rPr>
      </w:pPr>
    </w:p>
    <w:p w14:paraId="2CFED17B" w14:textId="462F4138" w:rsidR="00F20F45" w:rsidRDefault="00F20F45" w:rsidP="009275C3">
      <w:pPr>
        <w:pStyle w:val="Estilo1"/>
        <w:numPr>
          <w:ilvl w:val="0"/>
          <w:numId w:val="6"/>
        </w:numPr>
        <w:rPr>
          <w:rFonts w:ascii="Georgia" w:eastAsia="Georgia" w:hAnsi="Georgia" w:cs="Georgia"/>
        </w:rPr>
      </w:pPr>
      <w:bookmarkStart w:id="18" w:name="_Toc196847463"/>
      <w:r w:rsidRPr="00F20F45">
        <w:rPr>
          <w:rFonts w:ascii="Georgia" w:eastAsia="Georgia" w:hAnsi="Georgia" w:cs="Georgia"/>
        </w:rPr>
        <w:t>Parámetros principales de creación de video</w:t>
      </w:r>
      <w:bookmarkEnd w:id="18"/>
    </w:p>
    <w:p w14:paraId="038A46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api.synthesia.io/v2/videos'</w:t>
      </w:r>
      <w:r>
        <w:rPr>
          <w:rFonts w:ascii="Courier New" w:hAnsi="Courier New" w:cs="Courier New"/>
          <w:b/>
          <w:bCs/>
          <w:color w:val="000080"/>
          <w:sz w:val="20"/>
          <w:szCs w:val="20"/>
          <w:highlight w:val="white"/>
        </w:rPr>
        <w:t>;</w:t>
      </w:r>
    </w:p>
    <w:p w14:paraId="6ABA11B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F46483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464E0CD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B4ECB33"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ccep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8D6477B"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onten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F811F5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uthoriza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sdefeASFEAFE</w:t>
      </w:r>
      <w:proofErr w:type="spellEnd"/>
      <w:r>
        <w:rPr>
          <w:rFonts w:ascii="Courier New" w:hAnsi="Courier New" w:cs="Courier New"/>
          <w:color w:val="808080"/>
          <w:sz w:val="20"/>
          <w:szCs w:val="20"/>
          <w:highlight w:val="white"/>
        </w:rPr>
        <w:t>'</w:t>
      </w:r>
    </w:p>
    <w:p w14:paraId="079CF8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C0629D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037ECD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es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2951566"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tit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Synthetic</w:t>
      </w:r>
      <w:proofErr w:type="spellEnd"/>
      <w:r>
        <w:rPr>
          <w:rFonts w:ascii="Courier New" w:hAnsi="Courier New" w:cs="Courier New"/>
          <w:color w:val="808080"/>
          <w:sz w:val="20"/>
          <w:szCs w:val="20"/>
          <w:highlight w:val="white"/>
        </w:rPr>
        <w:t xml:space="preserve"> video'</w:t>
      </w:r>
      <w:r>
        <w:rPr>
          <w:rFonts w:ascii="Courier New" w:hAnsi="Courier New" w:cs="Courier New"/>
          <w:b/>
          <w:bCs/>
          <w:color w:val="000080"/>
          <w:sz w:val="20"/>
          <w:szCs w:val="20"/>
          <w:highlight w:val="white"/>
        </w:rPr>
        <w:t>,</w:t>
      </w:r>
    </w:p>
    <w:p w14:paraId="1C62BB4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visibilit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v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2B768B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spectRatio</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9'</w:t>
      </w:r>
      <w:r>
        <w:rPr>
          <w:rFonts w:ascii="Courier New" w:hAnsi="Courier New" w:cs="Courier New"/>
          <w:b/>
          <w:bCs/>
          <w:color w:val="000080"/>
          <w:sz w:val="20"/>
          <w:szCs w:val="20"/>
          <w:highlight w:val="white"/>
        </w:rPr>
        <w:t>,</w:t>
      </w:r>
    </w:p>
    <w:p w14:paraId="2139DB4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39CEFC1"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6A6A0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input: \'Hola, soy un avatar virtual creado con tecnología de inteligencia artificial. Mi propósito es ayudarte a comunicar de forma moderna, clara y profesional.\','</w:t>
      </w:r>
      <w:r>
        <w:rPr>
          <w:rFonts w:ascii="Courier New" w:hAnsi="Courier New" w:cs="Courier New"/>
          <w:b/>
          <w:bCs/>
          <w:color w:val="000080"/>
          <w:sz w:val="20"/>
          <w:szCs w:val="20"/>
          <w:highlight w:val="white"/>
        </w:rPr>
        <w:t>,</w:t>
      </w:r>
    </w:p>
    <w:p w14:paraId="715D6DC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avat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865f06e0-4199-4c5f-97bc-6b713544946e'</w:t>
      </w:r>
      <w:r>
        <w:rPr>
          <w:rFonts w:ascii="Courier New" w:hAnsi="Courier New" w:cs="Courier New"/>
          <w:b/>
          <w:bCs/>
          <w:color w:val="000080"/>
          <w:sz w:val="20"/>
          <w:szCs w:val="20"/>
          <w:highlight w:val="white"/>
        </w:rPr>
        <w:t>,</w:t>
      </w:r>
    </w:p>
    <w:p w14:paraId="2848E7E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vatar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horizontalAlig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ente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a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tyl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rectangula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amles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FF61BF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green_scre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C3E7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ackground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814D2E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ideoSetting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1EC2EB4"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hort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ee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C8851C"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longBackgroundContentMatchMod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im</w:t>
      </w:r>
      <w:proofErr w:type="spellEnd"/>
      <w:r>
        <w:rPr>
          <w:rFonts w:ascii="Courier New" w:hAnsi="Courier New" w:cs="Courier New"/>
          <w:color w:val="808080"/>
          <w:sz w:val="20"/>
          <w:szCs w:val="20"/>
          <w:highlight w:val="white"/>
        </w:rPr>
        <w:t>'</w:t>
      </w:r>
    </w:p>
    <w:p w14:paraId="43A7553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57D1B37"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89C69A"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criptLangu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s'</w:t>
      </w:r>
    </w:p>
    <w:p w14:paraId="5F94CF9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AEBF4C5"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1A168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DE7D9F"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A863B78"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
    <w:p w14:paraId="5AA42410"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66085FDD"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re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proofErr w:type="gramEnd"/>
      <w:r>
        <w:rPr>
          <w:rFonts w:ascii="Courier New" w:hAnsi="Courier New" w:cs="Courier New"/>
          <w:b/>
          <w:bCs/>
          <w:color w:val="000080"/>
          <w:sz w:val="20"/>
          <w:szCs w:val="20"/>
          <w:highlight w:val="white"/>
        </w:rPr>
        <w:t>())</w:t>
      </w:r>
    </w:p>
    <w:p w14:paraId="6A528A42" w14:textId="77777777" w:rsidR="003A7237" w:rsidRDefault="003A7237" w:rsidP="003A7237">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json</w:t>
      </w:r>
      <w:proofErr w:type="spellEnd"/>
      <w:r>
        <w:rPr>
          <w:rFonts w:ascii="Courier New" w:hAnsi="Courier New" w:cs="Courier New"/>
          <w:b/>
          <w:bCs/>
          <w:color w:val="000080"/>
          <w:sz w:val="20"/>
          <w:szCs w:val="20"/>
          <w:highlight w:val="white"/>
        </w:rPr>
        <w:t>))</w:t>
      </w:r>
    </w:p>
    <w:p w14:paraId="7B8EF22B" w14:textId="77777777" w:rsidR="003A7237" w:rsidRDefault="003A7237" w:rsidP="003A7237">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1273E7A4" w14:textId="77777777" w:rsidR="003A7237" w:rsidRPr="003A7237" w:rsidRDefault="003A7237" w:rsidP="003A7237">
      <w:pPr>
        <w:pStyle w:val="Estilo1"/>
        <w:rPr>
          <w:rFonts w:ascii="Georgia" w:eastAsia="Georgia" w:hAnsi="Georgia" w:cs="Georgia"/>
          <w:b w:val="0"/>
          <w:bCs w:val="0"/>
          <w:sz w:val="22"/>
          <w:szCs w:val="22"/>
        </w:rPr>
      </w:pPr>
    </w:p>
    <w:p w14:paraId="0A19E653" w14:textId="77777777" w:rsidR="003A7237" w:rsidRPr="00F20F45" w:rsidRDefault="003A7237" w:rsidP="003A7237">
      <w:pPr>
        <w:pStyle w:val="Estilo1"/>
        <w:rPr>
          <w:rFonts w:ascii="Georgia" w:eastAsia="Georgia" w:hAnsi="Georgia" w:cs="Georgia"/>
          <w:b w:val="0"/>
          <w:bCs w:val="0"/>
          <w:sz w:val="22"/>
          <w:szCs w:val="22"/>
        </w:rPr>
      </w:pPr>
    </w:p>
    <w:p w14:paraId="15B97302" w14:textId="5ADA0C56" w:rsidR="00F20F45" w:rsidRDefault="00F20F45" w:rsidP="009275C3">
      <w:pPr>
        <w:pStyle w:val="Estilo1"/>
        <w:numPr>
          <w:ilvl w:val="0"/>
          <w:numId w:val="6"/>
        </w:numPr>
        <w:rPr>
          <w:rFonts w:ascii="Georgia" w:eastAsia="Georgia" w:hAnsi="Georgia" w:cs="Georgia"/>
        </w:rPr>
      </w:pPr>
      <w:bookmarkStart w:id="19" w:name="_Toc196847464"/>
      <w:r w:rsidRPr="00F20F45">
        <w:rPr>
          <w:rFonts w:ascii="Georgia" w:eastAsia="Georgia" w:hAnsi="Georgia" w:cs="Georgia"/>
        </w:rPr>
        <w:t>Características técnicas</w:t>
      </w:r>
      <w:bookmarkEnd w:id="19"/>
    </w:p>
    <w:tbl>
      <w:tblPr>
        <w:tblStyle w:val="Tabladecuadrcula4"/>
        <w:tblW w:w="0" w:type="auto"/>
        <w:tblCellMar>
          <w:top w:w="28" w:type="dxa"/>
          <w:bottom w:w="28" w:type="dxa"/>
        </w:tblCellMar>
        <w:tblLook w:val="04A0" w:firstRow="1" w:lastRow="0" w:firstColumn="1" w:lastColumn="0" w:noHBand="0" w:noVBand="1"/>
      </w:tblPr>
      <w:tblGrid>
        <w:gridCol w:w="4186"/>
        <w:gridCol w:w="1888"/>
        <w:gridCol w:w="1888"/>
      </w:tblGrid>
      <w:tr w:rsidR="009D0DCA" w:rsidRPr="00EE3EDD" w14:paraId="53B148E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B69409" w14:textId="77777777" w:rsidR="009D0DCA" w:rsidRPr="00EE3EDD" w:rsidRDefault="009D0DCA" w:rsidP="00D36767">
            <w:pPr>
              <w:rPr>
                <w:rFonts w:ascii="Georgia" w:eastAsia="Georgia" w:hAnsi="Georgia" w:cs="Georgia"/>
                <w:b w:val="0"/>
                <w:bCs w:val="0"/>
                <w:sz w:val="24"/>
                <w:szCs w:val="24"/>
              </w:rPr>
            </w:pPr>
            <w:bookmarkStart w:id="20" w:name="_Hlk196848110"/>
            <w:r w:rsidRPr="003A6305">
              <w:rPr>
                <w:rFonts w:ascii="Georgia" w:eastAsia="Georgia" w:hAnsi="Georgia" w:cs="Georgia"/>
                <w:sz w:val="24"/>
                <w:szCs w:val="24"/>
              </w:rPr>
              <w:t>Parámetro</w:t>
            </w:r>
          </w:p>
        </w:tc>
        <w:tc>
          <w:tcPr>
            <w:tcW w:w="0" w:type="auto"/>
            <w:vAlign w:val="center"/>
          </w:tcPr>
          <w:p w14:paraId="265A08CB" w14:textId="3A6A2D35"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r w:rsidR="007A35BF">
              <w:rPr>
                <w:rFonts w:ascii="Georgia" w:eastAsia="Georgia" w:hAnsi="Georgia" w:cs="Georgia"/>
                <w:sz w:val="24"/>
                <w:szCs w:val="24"/>
              </w:rPr>
              <w:t>*</w:t>
            </w:r>
          </w:p>
        </w:tc>
        <w:tc>
          <w:tcPr>
            <w:tcW w:w="0" w:type="auto"/>
            <w:vAlign w:val="center"/>
          </w:tcPr>
          <w:p w14:paraId="67102065" w14:textId="6ACCDE93" w:rsidR="009D0DCA" w:rsidRPr="00EE3EDD" w:rsidRDefault="009D0DCA"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Creator</w:t>
            </w:r>
            <w:proofErr w:type="spellEnd"/>
          </w:p>
        </w:tc>
      </w:tr>
      <w:tr w:rsidR="009D0DCA" w:rsidRPr="00EE3EDD" w14:paraId="092F299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462BEB" w14:textId="6A660553"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r w:rsidR="007A35BF">
              <w:rPr>
                <w:rFonts w:ascii="Georgia" w:eastAsia="Georgia" w:hAnsi="Georgia" w:cs="Georgia"/>
                <w:sz w:val="18"/>
                <w:szCs w:val="18"/>
              </w:rPr>
              <w:t>, precio mensual)</w:t>
            </w:r>
          </w:p>
        </w:tc>
        <w:tc>
          <w:tcPr>
            <w:tcW w:w="0" w:type="auto"/>
            <w:vAlign w:val="center"/>
          </w:tcPr>
          <w:p w14:paraId="460FAF16" w14:textId="7F1F22E0"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6 €</w:t>
            </w:r>
          </w:p>
        </w:tc>
        <w:tc>
          <w:tcPr>
            <w:tcW w:w="0" w:type="auto"/>
            <w:vAlign w:val="center"/>
          </w:tcPr>
          <w:p w14:paraId="62BCBB3A" w14:textId="4EB6EF5E"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8 €</w:t>
            </w:r>
          </w:p>
        </w:tc>
      </w:tr>
      <w:tr w:rsidR="009D0DCA" w:rsidRPr="00EE3EDD" w14:paraId="208E66A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15C4652"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C02B344" w14:textId="20E071B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c>
          <w:tcPr>
            <w:tcW w:w="0" w:type="auto"/>
            <w:vAlign w:val="center"/>
          </w:tcPr>
          <w:p w14:paraId="0EA44519" w14:textId="3DB98752"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9D0DCA" w:rsidRPr="00EE3EDD" w14:paraId="6C84FE0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20520B6" w14:textId="77777777" w:rsidR="009D0DCA" w:rsidRDefault="009D0DCA"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9C4AC3F" w14:textId="54142796"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910EDB0" w14:textId="338BCB79"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547B20A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1356AC"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F0DA6E" w14:textId="090E007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FF86E8C" w14:textId="7AD199C3"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D6E0B" w:rsidRPr="00EE3EDD" w14:paraId="03EFEA8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C89FA5" w14:textId="36C1E049" w:rsidR="00DD6E0B" w:rsidRPr="007F78E7" w:rsidRDefault="00DD6E0B"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4A14CBE" w14:textId="378848CF"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B09D9A9" w14:textId="68360ADC" w:rsidR="00DD6E0B" w:rsidRDefault="00DD6E0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5718F1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2A1764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74324B5" w14:textId="4B7ABB54"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E42652" w14:textId="1984C308" w:rsid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4A5285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E7A27B" w14:textId="5C4AA55F"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B512F90" w14:textId="45BB55AF"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349A69ED" w14:textId="3CC6A5E4"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9D0DCA" w:rsidRPr="00EE3EDD" w14:paraId="45FC687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AD41A81"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609A427" w14:textId="01DA5F22"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c>
          <w:tcPr>
            <w:tcW w:w="0" w:type="auto"/>
            <w:vAlign w:val="center"/>
          </w:tcPr>
          <w:p w14:paraId="0AEB251E" w14:textId="77777777"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9D0DCA" w:rsidRPr="00EE3EDD" w14:paraId="5EC482D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3FA0C5"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707B115"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0D2154DD"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9D0DCA" w:rsidRPr="00EE3EDD" w14:paraId="7F2022A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DC90A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A63DFF" w14:textId="0FAE8D01" w:rsidR="009D0DCA" w:rsidRPr="009D0DC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5B0E1" w:themeColor="accent1" w:themeTint="99"/>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17A5259F" w14:textId="58C38BB3" w:rsidR="009D0DCA" w:rsidRPr="009D437A"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9D0DCA" w:rsidRPr="00EE3EDD" w14:paraId="5E4CD9F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EDDA541" w14:textId="77777777" w:rsidR="009D0DCA" w:rsidRPr="007F78E7" w:rsidRDefault="009D0DCA"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68196097" w14:textId="338FE952"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5</w:t>
            </w:r>
          </w:p>
        </w:tc>
        <w:tc>
          <w:tcPr>
            <w:tcW w:w="0" w:type="auto"/>
            <w:vAlign w:val="center"/>
          </w:tcPr>
          <w:p w14:paraId="309B609D" w14:textId="7F75C6FB" w:rsidR="009D0DCA" w:rsidRPr="007F78E7" w:rsidRDefault="007A35B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0</w:t>
            </w:r>
          </w:p>
        </w:tc>
      </w:tr>
      <w:tr w:rsidR="009D0DCA" w:rsidRPr="00EE3EDD" w14:paraId="4C81E8E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553D118"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3B896E2B" w14:textId="3FC0EEBB" w:rsidR="009D0DCA"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2544968" w14:textId="195449DB"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9D0DCA" w:rsidRPr="00EE3EDD" w14:paraId="608A90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ED1E866"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45CD6726"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c>
          <w:tcPr>
            <w:tcW w:w="0" w:type="auto"/>
            <w:vAlign w:val="center"/>
          </w:tcPr>
          <w:p w14:paraId="73FAEB54" w14:textId="77777777" w:rsidR="009D0DCA"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27 voces (+idiomas)</w:t>
            </w:r>
          </w:p>
        </w:tc>
      </w:tr>
      <w:tr w:rsidR="009D0DCA" w:rsidRPr="00EE3EDD" w14:paraId="17EE4EB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C38627" w14:textId="77777777" w:rsidR="009D0DCA" w:rsidRPr="007F78E7" w:rsidRDefault="009D0DCA"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DFE4F72" w14:textId="4F9CD9BA"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c>
          <w:tcPr>
            <w:tcW w:w="0" w:type="auto"/>
            <w:vAlign w:val="center"/>
          </w:tcPr>
          <w:p w14:paraId="503ABAFB" w14:textId="5A5DAF3C" w:rsidR="009D0DCA" w:rsidRPr="007F78E7" w:rsidRDefault="00E2292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nfigurable</w:t>
            </w:r>
          </w:p>
        </w:tc>
      </w:tr>
      <w:tr w:rsidR="009D0DCA" w:rsidRPr="00EE3EDD" w14:paraId="4D9B34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4DFBAD"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6BCDCBC"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66CFDAC" w14:textId="22B1AE24" w:rsidR="009D0DCA"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9D0DCA" w:rsidRPr="00EE3EDD" w14:paraId="6386DD6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3A8D82"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1F53A11A" w14:textId="4CBD36FE"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665812FF" w14:textId="702FDAC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9D0DCA" w:rsidRPr="00EE3EDD" w14:paraId="408D55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7E9D14D"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00F58FA"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17D55F24" w14:textId="77777777" w:rsidR="009D0DCA" w:rsidRPr="007F78E7" w:rsidRDefault="009D0DC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9D0DCA" w:rsidRPr="00EE3EDD" w14:paraId="04133DF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1B15C6" w14:textId="77777777" w:rsidR="009D0DCA" w:rsidRPr="007F78E7" w:rsidRDefault="009D0DCA"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F1F1250" w14:textId="1737C8D0" w:rsidR="009D0DCA" w:rsidRPr="007F78E7" w:rsidRDefault="009D0DC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160E688C" w14:textId="3786FA38" w:rsidR="009D0DCA" w:rsidRPr="007F78E7" w:rsidRDefault="007A35B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r>
      <w:tr w:rsidR="009D0DCA" w:rsidRPr="00EE3EDD" w14:paraId="4B65E3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3CF6AF" w14:textId="77777777" w:rsidR="009D0DCA" w:rsidRPr="007F78E7" w:rsidRDefault="009D0DCA" w:rsidP="00D36767">
            <w:pPr>
              <w:rPr>
                <w:rFonts w:ascii="Georgia" w:eastAsia="Georgia" w:hAnsi="Georgia" w:cs="Georgia"/>
                <w:sz w:val="18"/>
                <w:szCs w:val="18"/>
              </w:rPr>
            </w:pPr>
            <w:r>
              <w:rPr>
                <w:rFonts w:ascii="Georgia" w:eastAsia="Georgia" w:hAnsi="Georgia" w:cs="Georgia"/>
                <w:sz w:val="18"/>
                <w:szCs w:val="18"/>
              </w:rPr>
              <w:lastRenderedPageBreak/>
              <w:t>Calidad API (Documentación)</w:t>
            </w:r>
          </w:p>
        </w:tc>
        <w:tc>
          <w:tcPr>
            <w:tcW w:w="0" w:type="auto"/>
            <w:vAlign w:val="center"/>
          </w:tcPr>
          <w:p w14:paraId="4AD07C21" w14:textId="3929021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3B36CED6" w14:textId="7F61DF4C" w:rsidR="009D0DCA" w:rsidRDefault="00B312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A35BF" w:rsidRPr="00EE3EDD" w14:paraId="50B13F0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ED37A69" w14:textId="77777777" w:rsidR="007A35BF" w:rsidRDefault="007A35BF" w:rsidP="007A35BF">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320BDA7F" w14:textId="60B1A469"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c>
          <w:tcPr>
            <w:tcW w:w="0" w:type="auto"/>
            <w:vAlign w:val="center"/>
          </w:tcPr>
          <w:p w14:paraId="0BCA1780" w14:textId="77777777" w:rsidR="007A35BF" w:rsidRDefault="007A35BF" w:rsidP="007A35BF">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20"/>
    <w:p w14:paraId="6AE3F051" w14:textId="77777777" w:rsidR="008A275C" w:rsidRPr="008A275C" w:rsidRDefault="008A275C" w:rsidP="008A275C">
      <w:pPr>
        <w:rPr>
          <w:rFonts w:ascii="Georgia" w:eastAsia="Georgia" w:hAnsi="Georgia" w:cs="Georgia"/>
        </w:rPr>
      </w:pPr>
      <w:r w:rsidRPr="008A275C">
        <w:rPr>
          <w:rFonts w:ascii="Georgia" w:eastAsia="Georgia" w:hAnsi="Georgia" w:cs="Georgia"/>
        </w:rPr>
        <w:t>*El modo Starter no incluye integración con API</w:t>
      </w:r>
    </w:p>
    <w:p w14:paraId="2DFA0022" w14:textId="77777777" w:rsidR="008A275C" w:rsidRDefault="008A275C" w:rsidP="00B94940">
      <w:pPr>
        <w:pStyle w:val="Estilo1"/>
        <w:rPr>
          <w:rFonts w:ascii="Georgia" w:eastAsia="Georgia" w:hAnsi="Georgia" w:cs="Georgia"/>
        </w:rPr>
      </w:pPr>
    </w:p>
    <w:p w14:paraId="2B4B8159" w14:textId="77777777" w:rsidR="006456D5" w:rsidRDefault="006456D5" w:rsidP="006456D5">
      <w:pPr>
        <w:pStyle w:val="Estilo1"/>
        <w:rPr>
          <w:rFonts w:ascii="Georgia" w:eastAsia="Georgia" w:hAnsi="Georgia" w:cs="Georgia"/>
        </w:rPr>
      </w:pPr>
    </w:p>
    <w:p w14:paraId="2A178B15" w14:textId="77777777" w:rsidR="00FA53E2" w:rsidRDefault="00FA53E2" w:rsidP="001A7081">
      <w:pPr>
        <w:pStyle w:val="Estilo1"/>
        <w:ind w:left="360"/>
        <w:rPr>
          <w:rFonts w:ascii="Georgia" w:eastAsia="Georgia" w:hAnsi="Georgia" w:cs="Georgia"/>
        </w:rPr>
      </w:pPr>
    </w:p>
    <w:p w14:paraId="6F431D09" w14:textId="77777777" w:rsidR="00FA53E2" w:rsidRDefault="00FA53E2" w:rsidP="001A7081">
      <w:pPr>
        <w:pStyle w:val="Estilo1"/>
        <w:ind w:left="360"/>
        <w:rPr>
          <w:rFonts w:ascii="Georgia" w:eastAsia="Georgia" w:hAnsi="Georgia" w:cs="Georgia"/>
        </w:rPr>
      </w:pPr>
    </w:p>
    <w:p w14:paraId="19D7429A" w14:textId="77777777" w:rsidR="00FA53E2" w:rsidRDefault="00FA53E2" w:rsidP="001A7081">
      <w:pPr>
        <w:pStyle w:val="Estilo1"/>
        <w:ind w:left="360"/>
        <w:rPr>
          <w:rFonts w:ascii="Georgia" w:eastAsia="Georgia" w:hAnsi="Georgia" w:cs="Georgia"/>
        </w:rPr>
      </w:pPr>
    </w:p>
    <w:p w14:paraId="3E1D72F8" w14:textId="77777777" w:rsidR="00FA53E2" w:rsidRDefault="00FA53E2" w:rsidP="001A7081">
      <w:pPr>
        <w:pStyle w:val="Estilo1"/>
        <w:ind w:left="360"/>
        <w:rPr>
          <w:rFonts w:ascii="Georgia" w:eastAsia="Georgia" w:hAnsi="Georgia" w:cs="Georgia"/>
        </w:rPr>
      </w:pPr>
    </w:p>
    <w:p w14:paraId="7AF925C4" w14:textId="77777777" w:rsidR="00FA53E2" w:rsidRDefault="00FA53E2" w:rsidP="001A7081">
      <w:pPr>
        <w:pStyle w:val="Estilo1"/>
        <w:ind w:left="360"/>
        <w:rPr>
          <w:rFonts w:ascii="Georgia" w:eastAsia="Georgia" w:hAnsi="Georgia" w:cs="Georgia"/>
        </w:rPr>
      </w:pPr>
    </w:p>
    <w:p w14:paraId="5C33BB68" w14:textId="77777777" w:rsidR="00FA53E2" w:rsidRDefault="00FA53E2" w:rsidP="001A7081">
      <w:pPr>
        <w:pStyle w:val="Estilo1"/>
        <w:ind w:left="360"/>
        <w:rPr>
          <w:rFonts w:ascii="Georgia" w:eastAsia="Georgia" w:hAnsi="Georgia" w:cs="Georgia"/>
        </w:rPr>
      </w:pPr>
    </w:p>
    <w:p w14:paraId="49E19170" w14:textId="77777777" w:rsidR="00FA53E2" w:rsidRDefault="00FA53E2" w:rsidP="001A7081">
      <w:pPr>
        <w:pStyle w:val="Estilo1"/>
        <w:ind w:left="360"/>
        <w:rPr>
          <w:rFonts w:ascii="Georgia" w:eastAsia="Georgia" w:hAnsi="Georgia" w:cs="Georgia"/>
        </w:rPr>
      </w:pPr>
    </w:p>
    <w:p w14:paraId="6D955EBC" w14:textId="77777777" w:rsidR="00FA53E2" w:rsidRDefault="00FA53E2" w:rsidP="008A275C">
      <w:pPr>
        <w:pStyle w:val="Estilo1"/>
        <w:rPr>
          <w:rFonts w:ascii="Georgia" w:eastAsia="Georgia" w:hAnsi="Georgia" w:cs="Georgia"/>
        </w:rPr>
        <w:sectPr w:rsidR="00FA53E2">
          <w:headerReference w:type="default" r:id="rId484"/>
          <w:pgSz w:w="11906" w:h="16838"/>
          <w:pgMar w:top="1417" w:right="1701" w:bottom="1417" w:left="1701" w:header="708" w:footer="708" w:gutter="0"/>
          <w:cols w:space="708"/>
          <w:docGrid w:linePitch="360"/>
        </w:sectPr>
      </w:pPr>
    </w:p>
    <w:bookmarkStart w:id="21" w:name="_Toc196847465"/>
    <w:p w14:paraId="0655A0C1" w14:textId="11EB4312" w:rsidR="00FA53E2" w:rsidRPr="008A275C" w:rsidRDefault="00FA53E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682816" behindDoc="1" locked="0" layoutInCell="1" allowOverlap="1" wp14:anchorId="343DA7EA" wp14:editId="61108A23">
                <wp:simplePos x="0" y="0"/>
                <wp:positionH relativeFrom="margin">
                  <wp:align>center</wp:align>
                </wp:positionH>
                <wp:positionV relativeFrom="paragraph">
                  <wp:posOffset>48</wp:posOffset>
                </wp:positionV>
                <wp:extent cx="4669155" cy="1270"/>
                <wp:effectExtent l="0" t="0" r="0" b="0"/>
                <wp:wrapTopAndBottom/>
                <wp:docPr id="399712464" name="Forma libre: forma 3997124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783EF2C" id="Forma libre: forma 399712464" o:spid="_x0000_s1026" style="position:absolute;margin-left:0;margin-top:0;width:367.65pt;height:.1pt;z-index:-25163366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681792" behindDoc="1" locked="0" layoutInCell="1" allowOverlap="1" wp14:anchorId="37DF7035" wp14:editId="03DE1E6B">
                <wp:simplePos x="0" y="0"/>
                <wp:positionH relativeFrom="margin">
                  <wp:align>center</wp:align>
                </wp:positionH>
                <wp:positionV relativeFrom="paragraph">
                  <wp:posOffset>516650</wp:posOffset>
                </wp:positionV>
                <wp:extent cx="4669155" cy="1270"/>
                <wp:effectExtent l="0" t="0" r="0" b="0"/>
                <wp:wrapTopAndBottom/>
                <wp:docPr id="1475887279" name="Forma libre: forma 147588727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8B0681" id="Forma libre: forma 1475887279" o:spid="_x0000_s1026" style="position:absolute;margin-left:0;margin-top:40.7pt;width:367.65pt;height:.1pt;z-index:-25163468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HeyGen</w:t>
      </w:r>
      <w:bookmarkEnd w:id="21"/>
      <w:proofErr w:type="spellEnd"/>
    </w:p>
    <w:p w14:paraId="1E04BA46" w14:textId="7024CB68" w:rsidR="00FA53E2" w:rsidRDefault="00FA53E2" w:rsidP="00FA53E2">
      <w:pPr>
        <w:pStyle w:val="Textoindependiente"/>
        <w:spacing w:before="6"/>
        <w:rPr>
          <w:rFonts w:ascii="Arial"/>
          <w:sz w:val="19"/>
        </w:rPr>
      </w:pPr>
    </w:p>
    <w:p w14:paraId="366ABEB6" w14:textId="39A99116" w:rsidR="00FA53E2" w:rsidRDefault="00FA53E2" w:rsidP="00FA53E2">
      <w:pPr>
        <w:pStyle w:val="Textoindependiente"/>
        <w:spacing w:before="6"/>
        <w:rPr>
          <w:rFonts w:ascii="Arial"/>
          <w:sz w:val="19"/>
        </w:rPr>
      </w:pPr>
    </w:p>
    <w:p w14:paraId="38231732" w14:textId="77777777" w:rsidR="00FA53E2" w:rsidRDefault="00FA53E2" w:rsidP="00FA53E2">
      <w:pPr>
        <w:pStyle w:val="Textoindependiente"/>
        <w:spacing w:before="6"/>
        <w:rPr>
          <w:rFonts w:ascii="Arial"/>
          <w:sz w:val="19"/>
        </w:rPr>
      </w:pPr>
    </w:p>
    <w:p w14:paraId="353DB327" w14:textId="77777777" w:rsidR="00FA53E2" w:rsidRPr="00F20F45" w:rsidRDefault="00FA53E2" w:rsidP="008C29B4">
      <w:pPr>
        <w:pStyle w:val="Estilo1"/>
        <w:numPr>
          <w:ilvl w:val="0"/>
          <w:numId w:val="9"/>
        </w:numPr>
        <w:rPr>
          <w:rFonts w:ascii="Georgia" w:eastAsia="Georgia" w:hAnsi="Georgia" w:cs="Georgia"/>
        </w:rPr>
      </w:pPr>
      <w:bookmarkStart w:id="22" w:name="_Toc196847466"/>
      <w:r w:rsidRPr="00F20F45">
        <w:rPr>
          <w:rFonts w:ascii="Georgia" w:eastAsia="Georgia" w:hAnsi="Georgia" w:cs="Georgia"/>
        </w:rPr>
        <w:t>Visión general</w:t>
      </w:r>
      <w:bookmarkEnd w:id="22"/>
    </w:p>
    <w:p w14:paraId="7F47E9F1" w14:textId="77777777" w:rsidR="00FA53E2" w:rsidRPr="00FA53E2" w:rsidRDefault="00FA53E2" w:rsidP="00FA53E2">
      <w:pPr>
        <w:pStyle w:val="Prrafodelista"/>
        <w:spacing w:after="0" w:line="360" w:lineRule="auto"/>
        <w:ind w:left="0" w:firstLine="426"/>
        <w:jc w:val="both"/>
        <w:rPr>
          <w:rFonts w:ascii="Georgia" w:eastAsia="Georgia" w:hAnsi="Georgia" w:cs="Georgia"/>
        </w:rPr>
      </w:pPr>
      <w:r w:rsidRPr="00FA53E2">
        <w:rPr>
          <w:rFonts w:ascii="Georgia" w:eastAsia="Georgia" w:hAnsi="Georgia" w:cs="Georgia"/>
        </w:rPr>
        <w:t xml:space="preserve">La API de </w:t>
      </w:r>
      <w:proofErr w:type="spellStart"/>
      <w:r w:rsidRPr="00FA53E2">
        <w:rPr>
          <w:rFonts w:ascii="Georgia" w:eastAsia="Georgia" w:hAnsi="Georgia" w:cs="Georgia"/>
        </w:rPr>
        <w:t>HeyGen</w:t>
      </w:r>
      <w:proofErr w:type="spellEnd"/>
      <w:r w:rsidRPr="00FA53E2">
        <w:rPr>
          <w:rFonts w:ascii="Georgia" w:eastAsia="Georgia" w:hAnsi="Georgia" w:cs="Georgia"/>
        </w:rPr>
        <w:t xml:space="preserve"> proporciona una interfaz </w:t>
      </w:r>
      <w:proofErr w:type="spellStart"/>
      <w:r w:rsidRPr="00FA53E2">
        <w:rPr>
          <w:rFonts w:ascii="Georgia" w:eastAsia="Georgia" w:hAnsi="Georgia" w:cs="Georgia"/>
        </w:rPr>
        <w:t>RESTful</w:t>
      </w:r>
      <w:proofErr w:type="spellEnd"/>
      <w:r w:rsidRPr="00FA53E2">
        <w:rPr>
          <w:rFonts w:ascii="Georgia" w:eastAsia="Georgia" w:hAnsi="Georgia" w:cs="Georgia"/>
        </w:rPr>
        <w:t xml:space="preserve"> diseñada para la generación de contenido audiovisual mediante avatares digitales realistas. Permite generar vídeos a partir de texto en múltiples idiomas utilizando avatares predefinidos o personalizados, con capacidades avanzadas de integración en flujos de trabajo web y corporativos. Además, ofrece funcionalidad de </w:t>
      </w:r>
      <w:proofErr w:type="spellStart"/>
      <w:r w:rsidRPr="00FA53E2">
        <w:rPr>
          <w:rFonts w:ascii="Georgia" w:eastAsia="Georgia" w:hAnsi="Georgia" w:cs="Georgia"/>
        </w:rPr>
        <w:t>streaming</w:t>
      </w:r>
      <w:proofErr w:type="spellEnd"/>
      <w:r w:rsidRPr="00FA53E2">
        <w:rPr>
          <w:rFonts w:ascii="Georgia" w:eastAsia="Georgia" w:hAnsi="Georgia" w:cs="Georgia"/>
        </w:rPr>
        <w:t xml:space="preserve"> con respuesta en tiempo real mediante </w:t>
      </w:r>
      <w:proofErr w:type="spellStart"/>
      <w:r w:rsidRPr="00FA53E2">
        <w:rPr>
          <w:rFonts w:ascii="Georgia" w:eastAsia="Georgia" w:hAnsi="Georgia" w:cs="Georgia"/>
        </w:rPr>
        <w:t>WebRTC</w:t>
      </w:r>
      <w:proofErr w:type="spellEnd"/>
      <w:r w:rsidRPr="00FA53E2">
        <w:rPr>
          <w:rFonts w:ascii="Georgia" w:eastAsia="Georgia" w:hAnsi="Georgia" w:cs="Georgia"/>
        </w:rPr>
        <w:t xml:space="preserve"> y </w:t>
      </w:r>
      <w:proofErr w:type="spellStart"/>
      <w:r w:rsidRPr="00FA53E2">
        <w:rPr>
          <w:rFonts w:ascii="Georgia" w:eastAsia="Georgia" w:hAnsi="Georgia" w:cs="Georgia"/>
        </w:rPr>
        <w:t>SDKs</w:t>
      </w:r>
      <w:proofErr w:type="spellEnd"/>
      <w:r w:rsidRPr="00FA53E2">
        <w:rPr>
          <w:rFonts w:ascii="Georgia" w:eastAsia="Georgia" w:hAnsi="Georgia" w:cs="Georgia"/>
        </w:rPr>
        <w:t>.</w:t>
      </w:r>
    </w:p>
    <w:p w14:paraId="7A8BDF53" w14:textId="77777777" w:rsidR="00FA53E2" w:rsidRDefault="00FA53E2" w:rsidP="00FA53E2">
      <w:pPr>
        <w:pStyle w:val="Prrafodelista"/>
        <w:spacing w:after="0" w:line="360" w:lineRule="auto"/>
        <w:ind w:left="0" w:firstLine="426"/>
        <w:jc w:val="both"/>
        <w:rPr>
          <w:rFonts w:ascii="Georgia" w:eastAsia="Georgia" w:hAnsi="Georgia" w:cs="Georgia"/>
        </w:rPr>
      </w:pPr>
    </w:p>
    <w:p w14:paraId="1FB9A971" w14:textId="77777777" w:rsidR="00FA53E2" w:rsidRPr="00F20F45" w:rsidRDefault="00FA53E2" w:rsidP="00FA53E2">
      <w:pPr>
        <w:pStyle w:val="Prrafodelista"/>
        <w:spacing w:after="0" w:line="360" w:lineRule="auto"/>
        <w:ind w:left="0" w:firstLine="426"/>
        <w:jc w:val="both"/>
        <w:rPr>
          <w:rFonts w:ascii="Georgia" w:eastAsia="Georgia" w:hAnsi="Georgia" w:cs="Georgia"/>
        </w:rPr>
      </w:pPr>
    </w:p>
    <w:p w14:paraId="30A62307" w14:textId="77777777" w:rsidR="00FA53E2" w:rsidRDefault="00FA53E2" w:rsidP="008C29B4">
      <w:pPr>
        <w:pStyle w:val="Estilo1"/>
        <w:numPr>
          <w:ilvl w:val="0"/>
          <w:numId w:val="9"/>
        </w:numPr>
        <w:rPr>
          <w:rFonts w:ascii="Georgia" w:eastAsia="Georgia" w:hAnsi="Georgia" w:cs="Georgia"/>
        </w:rPr>
      </w:pPr>
      <w:bookmarkStart w:id="23" w:name="_Toc196847467"/>
      <w:r w:rsidRPr="00F20F45">
        <w:rPr>
          <w:rFonts w:ascii="Georgia" w:eastAsia="Georgia" w:hAnsi="Georgia" w:cs="Georgia"/>
        </w:rPr>
        <w:t>Arquitectura general</w:t>
      </w:r>
      <w:bookmarkEnd w:id="23"/>
    </w:p>
    <w:p w14:paraId="709A8840" w14:textId="3CE45A84"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sidR="00443B84">
        <w:rPr>
          <w:rFonts w:ascii="Georgia" w:eastAsia="Georgia" w:hAnsi="Georgia" w:cs="Georgia"/>
        </w:rPr>
        <w:t>, SDK</w:t>
      </w:r>
      <w:r>
        <w:rPr>
          <w:rFonts w:ascii="Georgia" w:eastAsia="Georgia" w:hAnsi="Georgia" w:cs="Georgia"/>
        </w:rPr>
        <w:t>)</w:t>
      </w:r>
    </w:p>
    <w:p w14:paraId="7369EEBE" w14:textId="77777777"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1F8D3A7" w14:textId="12DA85E6" w:rsidR="00FA53E2" w:rsidRPr="00EE3EDD" w:rsidRDefault="00FA53E2" w:rsidP="00FA53E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85" w:history="1">
        <w:r w:rsidRPr="00957B4D">
          <w:rPr>
            <w:rStyle w:val="Hipervnculo"/>
            <w:rFonts w:ascii="Georgia" w:eastAsia="Georgia" w:hAnsi="Georgia" w:cs="Georgia"/>
          </w:rPr>
          <w:t>https://docs.heygen.com/docs/quick-start</w:t>
        </w:r>
      </w:hyperlink>
      <w:r>
        <w:rPr>
          <w:rFonts w:ascii="Georgia" w:eastAsia="Georgia" w:hAnsi="Georgia" w:cs="Georgia"/>
        </w:rPr>
        <w:t xml:space="preserve">  </w:t>
      </w:r>
    </w:p>
    <w:p w14:paraId="01DC856A" w14:textId="2B1A8B30" w:rsidR="00FA53E2" w:rsidRDefault="00FA53E2" w:rsidP="00FA53E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86" w:history="1">
        <w:r w:rsidRPr="00957B4D">
          <w:rPr>
            <w:rStyle w:val="Hipervnculo"/>
            <w:rFonts w:ascii="Georgia" w:eastAsia="Georgia" w:hAnsi="Georgia" w:cs="Georgia"/>
          </w:rPr>
          <w:t>https://api.heygen.com</w:t>
        </w:r>
      </w:hyperlink>
      <w:r>
        <w:rPr>
          <w:rFonts w:ascii="Georgia" w:eastAsia="Georgia" w:hAnsi="Georgia" w:cs="Georgia"/>
        </w:rPr>
        <w:t xml:space="preserve"> </w:t>
      </w:r>
    </w:p>
    <w:p w14:paraId="03F6DB86" w14:textId="50AF4AC9" w:rsidR="00FA53E2" w:rsidRPr="00EE3EDD" w:rsidRDefault="00FA53E2" w:rsidP="00FA53E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095C08">
        <w:rPr>
          <w:rFonts w:ascii="Georgia" w:eastAsia="Georgia" w:hAnsi="Georgia" w:cs="Georgia"/>
        </w:rPr>
        <w:t>4.0.8</w:t>
      </w:r>
    </w:p>
    <w:p w14:paraId="30505702" w14:textId="2088A3CD" w:rsidR="00FA53E2" w:rsidRPr="00EE3EDD" w:rsidRDefault="00FA53E2" w:rsidP="00FA53E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526C275" w14:textId="77777777" w:rsidR="00FA53E2" w:rsidRPr="00F20F45" w:rsidRDefault="00FA53E2" w:rsidP="00FA53E2">
      <w:pPr>
        <w:pStyle w:val="Textoindependiente"/>
        <w:spacing w:before="6"/>
        <w:rPr>
          <w:rFonts w:ascii="Arial"/>
          <w:sz w:val="19"/>
        </w:rPr>
      </w:pPr>
    </w:p>
    <w:p w14:paraId="0AFECBD3" w14:textId="77777777" w:rsidR="00FA53E2" w:rsidRPr="00F20F45" w:rsidRDefault="00FA53E2" w:rsidP="008C29B4">
      <w:pPr>
        <w:pStyle w:val="Estilo1"/>
        <w:numPr>
          <w:ilvl w:val="0"/>
          <w:numId w:val="9"/>
        </w:numPr>
        <w:rPr>
          <w:rFonts w:ascii="Georgia" w:eastAsia="Georgia" w:hAnsi="Georgia" w:cs="Georgia"/>
        </w:rPr>
      </w:pPr>
      <w:bookmarkStart w:id="24" w:name="_Toc196847468"/>
      <w:r w:rsidRPr="00F20F45">
        <w:rPr>
          <w:rFonts w:ascii="Georgia" w:eastAsia="Georgia" w:hAnsi="Georgia" w:cs="Georgia"/>
        </w:rPr>
        <w:t>Funcionalidades principales</w:t>
      </w:r>
      <w:bookmarkEnd w:id="24"/>
    </w:p>
    <w:tbl>
      <w:tblPr>
        <w:tblStyle w:val="Tabladecuadrcula4"/>
        <w:tblW w:w="0" w:type="auto"/>
        <w:tblLook w:val="04A0" w:firstRow="1" w:lastRow="0" w:firstColumn="1" w:lastColumn="0" w:noHBand="0" w:noVBand="1"/>
      </w:tblPr>
      <w:tblGrid>
        <w:gridCol w:w="4078"/>
        <w:gridCol w:w="4416"/>
      </w:tblGrid>
      <w:tr w:rsidR="00FA53E2" w:rsidRPr="00F20F45" w14:paraId="4E9934B9"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BDE1A28" w14:textId="77777777" w:rsidR="00FA53E2" w:rsidRPr="00F20F45" w:rsidRDefault="00FA53E2"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429E5114" w14:textId="77777777" w:rsidR="00FA53E2" w:rsidRPr="00F20F45" w:rsidRDefault="00FA53E2"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A53E2" w:rsidRPr="00F20F45" w14:paraId="2D0903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8697B" w14:textId="45AB715E"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POST /</w:t>
            </w:r>
            <w:r w:rsidR="004F33A8">
              <w:rPr>
                <w:rFonts w:ascii="Georgia" w:eastAsia="Georgia" w:hAnsi="Georgia" w:cs="Georgia"/>
                <w:sz w:val="20"/>
                <w:szCs w:val="20"/>
              </w:rPr>
              <w:t>v1/video/</w:t>
            </w:r>
            <w:proofErr w:type="spellStart"/>
            <w:r w:rsidR="004F33A8">
              <w:rPr>
                <w:rFonts w:ascii="Georgia" w:eastAsia="Georgia" w:hAnsi="Georgia" w:cs="Georgia"/>
                <w:sz w:val="20"/>
                <w:szCs w:val="20"/>
              </w:rPr>
              <w:t>generate</w:t>
            </w:r>
            <w:proofErr w:type="spellEnd"/>
          </w:p>
        </w:tc>
        <w:tc>
          <w:tcPr>
            <w:tcW w:w="0" w:type="auto"/>
            <w:vAlign w:val="center"/>
            <w:hideMark/>
          </w:tcPr>
          <w:p w14:paraId="1A439071" w14:textId="3858BEDD"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digital a partir de texto / audio y parámetros configurables</w:t>
            </w:r>
          </w:p>
        </w:tc>
      </w:tr>
      <w:tr w:rsidR="00FA53E2" w:rsidRPr="00F20F45" w14:paraId="46F9AD0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C83A22" w14:textId="4A797C78" w:rsidR="00FA53E2" w:rsidRPr="00F20F45" w:rsidRDefault="00FA53E2" w:rsidP="00D36767">
            <w:pPr>
              <w:rPr>
                <w:rFonts w:ascii="Georgia" w:eastAsia="Georgia" w:hAnsi="Georgia" w:cs="Georgia"/>
                <w:sz w:val="20"/>
                <w:szCs w:val="20"/>
              </w:rPr>
            </w:pPr>
            <w:r w:rsidRPr="00F20F45">
              <w:rPr>
                <w:rFonts w:ascii="Georgia" w:eastAsia="Georgia" w:hAnsi="Georgia" w:cs="Georgia"/>
                <w:sz w:val="20"/>
                <w:szCs w:val="20"/>
              </w:rPr>
              <w:t>GET /v</w:t>
            </w:r>
            <w:r w:rsidR="004F33A8">
              <w:rPr>
                <w:rFonts w:ascii="Georgia" w:eastAsia="Georgia" w:hAnsi="Georgia" w:cs="Georgia"/>
                <w:sz w:val="20"/>
                <w:szCs w:val="20"/>
              </w:rPr>
              <w:t>1</w:t>
            </w:r>
            <w:r w:rsidRPr="00F20F45">
              <w:rPr>
                <w:rFonts w:ascii="Georgia" w:eastAsia="Georgia" w:hAnsi="Georgia" w:cs="Georgia"/>
                <w:sz w:val="20"/>
                <w:szCs w:val="20"/>
              </w:rPr>
              <w:t>/</w:t>
            </w:r>
            <w:proofErr w:type="spellStart"/>
            <w:r w:rsidR="004F33A8">
              <w:rPr>
                <w:rFonts w:ascii="Georgia" w:eastAsia="Georgia" w:hAnsi="Georgia" w:cs="Georgia"/>
                <w:sz w:val="20"/>
                <w:szCs w:val="20"/>
              </w:rPr>
              <w:t>video_status.get</w:t>
            </w:r>
            <w:proofErr w:type="spellEnd"/>
          </w:p>
        </w:tc>
        <w:tc>
          <w:tcPr>
            <w:tcW w:w="0" w:type="auto"/>
            <w:vAlign w:val="center"/>
            <w:hideMark/>
          </w:tcPr>
          <w:p w14:paraId="156B0DB6" w14:textId="15702EBA"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FA53E2" w:rsidRPr="00F20F45" w14:paraId="5395BD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8EE35A" w14:textId="596C67EE" w:rsidR="00FA53E2" w:rsidRPr="00F20F45" w:rsidRDefault="004F33A8" w:rsidP="00D36767">
            <w:pPr>
              <w:rPr>
                <w:rFonts w:ascii="Georgia" w:eastAsia="Georgia" w:hAnsi="Georgia" w:cs="Georgia"/>
                <w:sz w:val="20"/>
                <w:szCs w:val="20"/>
              </w:rPr>
            </w:pPr>
            <w:r>
              <w:rPr>
                <w:rFonts w:ascii="Georgia" w:eastAsia="Georgia" w:hAnsi="Georgia" w:cs="Georgia"/>
                <w:sz w:val="20"/>
                <w:szCs w:val="20"/>
              </w:rPr>
              <w:t>POST</w:t>
            </w:r>
            <w:r w:rsidR="00FA53E2" w:rsidRPr="00F20F45">
              <w:rPr>
                <w:rFonts w:ascii="Georgia" w:eastAsia="Georgia" w:hAnsi="Georgia" w:cs="Georgia"/>
                <w:sz w:val="20"/>
                <w:szCs w:val="20"/>
              </w:rPr>
              <w:t xml:space="preserve"> /v2/videos/{id}/</w:t>
            </w:r>
            <w:proofErr w:type="spellStart"/>
            <w:r>
              <w:rPr>
                <w:rFonts w:ascii="Georgia" w:eastAsia="Georgia" w:hAnsi="Georgia" w:cs="Georgia"/>
                <w:sz w:val="20"/>
                <w:szCs w:val="20"/>
              </w:rPr>
              <w:t>generate</w:t>
            </w:r>
            <w:proofErr w:type="spellEnd"/>
          </w:p>
        </w:tc>
        <w:tc>
          <w:tcPr>
            <w:tcW w:w="0" w:type="auto"/>
            <w:vAlign w:val="center"/>
            <w:hideMark/>
          </w:tcPr>
          <w:p w14:paraId="6DB4FE89" w14:textId="3AA19482" w:rsidR="00FA53E2" w:rsidRPr="00F20F45" w:rsidRDefault="004F33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a partir de una plantilla</w:t>
            </w:r>
          </w:p>
        </w:tc>
      </w:tr>
      <w:tr w:rsidR="00FA53E2" w:rsidRPr="00F20F45" w14:paraId="1DBB27F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A476E1" w14:textId="32D994AF" w:rsidR="00FA53E2" w:rsidRPr="00F20F45" w:rsidRDefault="00FA53E2" w:rsidP="00D36767">
            <w:pPr>
              <w:rPr>
                <w:rFonts w:ascii="Georgia" w:eastAsia="Georgia" w:hAnsi="Georgia" w:cs="Georgia"/>
                <w:b w:val="0"/>
                <w:bCs w:val="0"/>
                <w:sz w:val="20"/>
                <w:szCs w:val="20"/>
              </w:rPr>
            </w:pPr>
            <w:r w:rsidRPr="009275C3">
              <w:rPr>
                <w:rFonts w:ascii="Georgia" w:eastAsia="Georgia" w:hAnsi="Georgia" w:cs="Georgia"/>
                <w:sz w:val="20"/>
                <w:szCs w:val="20"/>
              </w:rPr>
              <w:t>POST /v2/</w:t>
            </w:r>
            <w:proofErr w:type="spellStart"/>
            <w:r w:rsidR="004F33A8">
              <w:rPr>
                <w:rFonts w:ascii="Georgia" w:eastAsia="Georgia" w:hAnsi="Georgia" w:cs="Georgia"/>
                <w:sz w:val="20"/>
                <w:szCs w:val="20"/>
              </w:rPr>
              <w:t>video_translate</w:t>
            </w:r>
            <w:proofErr w:type="spellEnd"/>
          </w:p>
        </w:tc>
        <w:tc>
          <w:tcPr>
            <w:tcW w:w="0" w:type="auto"/>
            <w:vAlign w:val="center"/>
          </w:tcPr>
          <w:p w14:paraId="6A7175A5" w14:textId="4023FCF3" w:rsidR="00FA53E2" w:rsidRPr="00F20F45" w:rsidRDefault="004F33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a otro idioma un vídeo.</w:t>
            </w:r>
          </w:p>
        </w:tc>
      </w:tr>
      <w:tr w:rsidR="00C04B58" w:rsidRPr="00F20F45" w14:paraId="55C316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5492E8" w14:textId="48DC35AB" w:rsidR="00C04B58" w:rsidRPr="009275C3" w:rsidRDefault="00C04B58" w:rsidP="00D36767">
            <w:pPr>
              <w:rPr>
                <w:rFonts w:ascii="Georgia" w:eastAsia="Georgia" w:hAnsi="Georgia" w:cs="Georgia"/>
                <w:sz w:val="20"/>
                <w:szCs w:val="20"/>
              </w:rPr>
            </w:pPr>
            <w:r>
              <w:rPr>
                <w:rFonts w:ascii="Georgia" w:eastAsia="Georgia" w:hAnsi="Georgia" w:cs="Georgia"/>
                <w:sz w:val="20"/>
                <w:szCs w:val="20"/>
              </w:rPr>
              <w:t>POST /v1/</w:t>
            </w:r>
            <w:proofErr w:type="spellStart"/>
            <w:r>
              <w:rPr>
                <w:rFonts w:ascii="Georgia" w:eastAsia="Georgia" w:hAnsi="Georgia" w:cs="Georgia"/>
                <w:sz w:val="20"/>
                <w:szCs w:val="20"/>
              </w:rPr>
              <w:t>streaming.new</w:t>
            </w:r>
            <w:proofErr w:type="spellEnd"/>
          </w:p>
        </w:tc>
        <w:tc>
          <w:tcPr>
            <w:tcW w:w="0" w:type="auto"/>
            <w:vAlign w:val="center"/>
          </w:tcPr>
          <w:p w14:paraId="0F94AD25" w14:textId="0DF8B45E" w:rsidR="00C04B58" w:rsidRDefault="00C04B5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Inicia una sesión </w:t>
            </w:r>
            <w:proofErr w:type="spellStart"/>
            <w:r>
              <w:rPr>
                <w:rFonts w:ascii="Georgia" w:eastAsia="Georgia" w:hAnsi="Georgia" w:cs="Georgia"/>
                <w:sz w:val="20"/>
                <w:szCs w:val="20"/>
              </w:rPr>
              <w:t>Streaming</w:t>
            </w:r>
            <w:proofErr w:type="spellEnd"/>
          </w:p>
        </w:tc>
      </w:tr>
      <w:tr w:rsidR="00C04B58" w:rsidRPr="00F20F45" w14:paraId="4083B6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199747" w14:textId="2FDB5A98" w:rsidR="00C04B58" w:rsidRDefault="00C04B58" w:rsidP="00D36767">
            <w:pPr>
              <w:rPr>
                <w:rFonts w:ascii="Georgia" w:eastAsia="Georgia" w:hAnsi="Georgia" w:cs="Georgia"/>
                <w:sz w:val="20"/>
                <w:szCs w:val="20"/>
              </w:rPr>
            </w:pPr>
            <w:r>
              <w:rPr>
                <w:rFonts w:ascii="Georgia" w:eastAsia="Georgia" w:hAnsi="Georgia" w:cs="Georgia"/>
                <w:sz w:val="20"/>
                <w:szCs w:val="20"/>
              </w:rPr>
              <w:t>POST /v2/</w:t>
            </w:r>
            <w:proofErr w:type="spellStart"/>
            <w:r>
              <w:rPr>
                <w:rFonts w:ascii="Georgia" w:eastAsia="Georgia" w:hAnsi="Georgia" w:cs="Georgia"/>
                <w:sz w:val="20"/>
                <w:szCs w:val="20"/>
              </w:rPr>
              <w:t>photo_avatar</w:t>
            </w:r>
            <w:proofErr w:type="spellEnd"/>
            <w:r>
              <w:rPr>
                <w:rFonts w:ascii="Georgia" w:eastAsia="Georgia" w:hAnsi="Georgia" w:cs="Georgia"/>
                <w:sz w:val="20"/>
                <w:szCs w:val="20"/>
              </w:rPr>
              <w:t>/</w:t>
            </w:r>
            <w:proofErr w:type="spellStart"/>
            <w:r>
              <w:rPr>
                <w:rFonts w:ascii="Georgia" w:eastAsia="Georgia" w:hAnsi="Georgia" w:cs="Georgia"/>
                <w:sz w:val="20"/>
                <w:szCs w:val="20"/>
              </w:rPr>
              <w:t>photo</w:t>
            </w:r>
            <w:proofErr w:type="spellEnd"/>
            <w:r>
              <w:rPr>
                <w:rFonts w:ascii="Georgia" w:eastAsia="Georgia" w:hAnsi="Georgia" w:cs="Georgia"/>
                <w:sz w:val="20"/>
                <w:szCs w:val="20"/>
              </w:rPr>
              <w:t>/</w:t>
            </w:r>
            <w:proofErr w:type="spellStart"/>
            <w:r>
              <w:rPr>
                <w:rFonts w:ascii="Georgia" w:eastAsia="Georgia" w:hAnsi="Georgia" w:cs="Georgia"/>
                <w:sz w:val="20"/>
                <w:szCs w:val="20"/>
              </w:rPr>
              <w:t>generate</w:t>
            </w:r>
            <w:proofErr w:type="spellEnd"/>
          </w:p>
        </w:tc>
        <w:tc>
          <w:tcPr>
            <w:tcW w:w="0" w:type="auto"/>
            <w:vAlign w:val="center"/>
          </w:tcPr>
          <w:p w14:paraId="4ACD4959" w14:textId="7DD0A3C5" w:rsidR="00C04B58" w:rsidRDefault="00C04B5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2FF8ED39" w14:textId="77777777" w:rsidR="00FA53E2" w:rsidRDefault="00FA53E2" w:rsidP="00FA53E2">
      <w:pPr>
        <w:pStyle w:val="Textoindependiente"/>
        <w:spacing w:before="6"/>
        <w:rPr>
          <w:rFonts w:ascii="Arial"/>
          <w:sz w:val="19"/>
        </w:rPr>
      </w:pPr>
    </w:p>
    <w:p w14:paraId="7BB169E9" w14:textId="77777777" w:rsidR="00FA53E2" w:rsidRDefault="00FA53E2" w:rsidP="008C29B4">
      <w:pPr>
        <w:pStyle w:val="Estilo1"/>
        <w:numPr>
          <w:ilvl w:val="0"/>
          <w:numId w:val="9"/>
        </w:numPr>
        <w:rPr>
          <w:rFonts w:ascii="Georgia" w:eastAsia="Georgia" w:hAnsi="Georgia" w:cs="Georgia"/>
        </w:rPr>
      </w:pPr>
      <w:bookmarkStart w:id="25" w:name="_Toc196847469"/>
      <w:r w:rsidRPr="00F20F45">
        <w:rPr>
          <w:rFonts w:ascii="Georgia" w:eastAsia="Georgia" w:hAnsi="Georgia" w:cs="Georgia"/>
        </w:rPr>
        <w:t>Parámetros principales de creación de video</w:t>
      </w:r>
      <w:bookmarkEnd w:id="25"/>
    </w:p>
    <w:p w14:paraId="07B80A10"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vioAp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movio</w:t>
      </w:r>
      <w:proofErr w:type="spellEnd"/>
      <w:r>
        <w:rPr>
          <w:rFonts w:ascii="Courier New" w:hAnsi="Courier New" w:cs="Courier New"/>
          <w:color w:val="808080"/>
          <w:sz w:val="20"/>
          <w:szCs w:val="20"/>
          <w:highlight w:val="white"/>
        </w:rPr>
        <w:t>-api'</w:t>
      </w:r>
      <w:r>
        <w:rPr>
          <w:rFonts w:ascii="Courier New" w:hAnsi="Courier New" w:cs="Courier New"/>
          <w:b/>
          <w:bCs/>
          <w:color w:val="000080"/>
          <w:sz w:val="20"/>
          <w:szCs w:val="20"/>
          <w:highlight w:val="white"/>
        </w:rPr>
        <w:t>;</w:t>
      </w:r>
    </w:p>
    <w:p w14:paraId="3A66C91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
    <w:p w14:paraId="143CBFC3"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lt;</w:t>
      </w:r>
      <w:proofErr w:type="spellStart"/>
      <w:r>
        <w:rPr>
          <w:rFonts w:ascii="Courier New" w:hAnsi="Courier New" w:cs="Courier New"/>
          <w:color w:val="808080"/>
          <w:sz w:val="20"/>
          <w:szCs w:val="20"/>
          <w:highlight w:val="white"/>
        </w:rPr>
        <w:t>your</w:t>
      </w:r>
      <w:proofErr w:type="spellEnd"/>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799557DB"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ovioAp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uploadAsset</w:t>
      </w:r>
      <w:proofErr w:type="spellEnd"/>
      <w:r>
        <w:rPr>
          <w:rFonts w:ascii="Courier New" w:hAnsi="Courier New" w:cs="Courier New"/>
          <w:b/>
          <w:bCs/>
          <w:color w:val="000080"/>
          <w:sz w:val="20"/>
          <w:szCs w:val="20"/>
          <w:highlight w:val="white"/>
        </w:rPr>
        <w:t>()</w:t>
      </w:r>
    </w:p>
    <w:p w14:paraId="7158595A" w14:textId="77777777" w:rsidR="00C57E85" w:rsidRDefault="00C57E85" w:rsidP="00C57E8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proofErr w:type="gramStart"/>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6568C801" w14:textId="77777777" w:rsidR="00C57E85" w:rsidRDefault="00C57E85" w:rsidP="00C57E8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5EA17F45" w14:textId="77777777" w:rsidR="00FA53E2" w:rsidRPr="003A7237" w:rsidRDefault="00FA53E2" w:rsidP="00FA53E2">
      <w:pPr>
        <w:pStyle w:val="Estilo1"/>
        <w:rPr>
          <w:rFonts w:ascii="Georgia" w:eastAsia="Georgia" w:hAnsi="Georgia" w:cs="Georgia"/>
          <w:b w:val="0"/>
          <w:bCs w:val="0"/>
          <w:sz w:val="22"/>
          <w:szCs w:val="22"/>
        </w:rPr>
      </w:pPr>
    </w:p>
    <w:p w14:paraId="749C5ACA" w14:textId="77777777" w:rsidR="00FA53E2" w:rsidRPr="00F20F45" w:rsidRDefault="00FA53E2" w:rsidP="00FA53E2">
      <w:pPr>
        <w:pStyle w:val="Estilo1"/>
        <w:rPr>
          <w:rFonts w:ascii="Georgia" w:eastAsia="Georgia" w:hAnsi="Georgia" w:cs="Georgia"/>
          <w:b w:val="0"/>
          <w:bCs w:val="0"/>
          <w:sz w:val="22"/>
          <w:szCs w:val="22"/>
        </w:rPr>
      </w:pPr>
    </w:p>
    <w:p w14:paraId="2D53FA6F" w14:textId="77777777" w:rsidR="00FA53E2" w:rsidRDefault="00FA53E2" w:rsidP="008C29B4">
      <w:pPr>
        <w:pStyle w:val="Estilo1"/>
        <w:numPr>
          <w:ilvl w:val="0"/>
          <w:numId w:val="9"/>
        </w:numPr>
        <w:rPr>
          <w:rFonts w:ascii="Georgia" w:eastAsia="Georgia" w:hAnsi="Georgia" w:cs="Georgia"/>
        </w:rPr>
      </w:pPr>
      <w:bookmarkStart w:id="26" w:name="_Toc196847470"/>
      <w:r w:rsidRPr="00F20F45">
        <w:rPr>
          <w:rFonts w:ascii="Georgia" w:eastAsia="Georgia" w:hAnsi="Georgia" w:cs="Georgia"/>
        </w:rPr>
        <w:t>Características técnicas</w:t>
      </w:r>
      <w:bookmarkEnd w:id="26"/>
    </w:p>
    <w:tbl>
      <w:tblPr>
        <w:tblStyle w:val="Tabladecuadrcula4"/>
        <w:tblW w:w="0" w:type="auto"/>
        <w:tblCellMar>
          <w:top w:w="28" w:type="dxa"/>
          <w:bottom w:w="28" w:type="dxa"/>
        </w:tblCellMar>
        <w:tblLook w:val="04A0" w:firstRow="1" w:lastRow="0" w:firstColumn="1" w:lastColumn="0" w:noHBand="0" w:noVBand="1"/>
      </w:tblPr>
      <w:tblGrid>
        <w:gridCol w:w="2296"/>
        <w:gridCol w:w="3099"/>
        <w:gridCol w:w="3099"/>
      </w:tblGrid>
      <w:tr w:rsidR="00095C08" w:rsidRPr="00EE3EDD" w14:paraId="26586085"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9B9D0A" w14:textId="77777777" w:rsidR="00F70546" w:rsidRPr="00EE3EDD" w:rsidRDefault="00F70546"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53E43943" w14:textId="5CDDB3AD"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757594C1" w14:textId="3AB03B29" w:rsidR="00F70546" w:rsidRPr="00EE3EDD" w:rsidRDefault="00F7054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Scale</w:t>
            </w:r>
            <w:proofErr w:type="spellEnd"/>
          </w:p>
        </w:tc>
      </w:tr>
      <w:tr w:rsidR="00095C08" w:rsidRPr="00EE3EDD" w14:paraId="37A458A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7B8D68" w14:textId="77777777" w:rsidR="00F70546" w:rsidRPr="007F78E7" w:rsidRDefault="00F70546"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49ECA65F" w14:textId="5B381072"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65 €</w:t>
            </w:r>
          </w:p>
        </w:tc>
        <w:tc>
          <w:tcPr>
            <w:tcW w:w="0" w:type="auto"/>
            <w:vAlign w:val="center"/>
          </w:tcPr>
          <w:p w14:paraId="16B77151" w14:textId="33440164"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2.16 €</w:t>
            </w:r>
          </w:p>
        </w:tc>
      </w:tr>
      <w:tr w:rsidR="00095C08" w:rsidRPr="00EE3EDD" w14:paraId="1F8B0A7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6E8B47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85EFD03" w14:textId="3542D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 minutos</w:t>
            </w:r>
          </w:p>
        </w:tc>
        <w:tc>
          <w:tcPr>
            <w:tcW w:w="0" w:type="auto"/>
            <w:vAlign w:val="center"/>
          </w:tcPr>
          <w:p w14:paraId="0F1D2B24" w14:textId="50763838"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60 minutos</w:t>
            </w:r>
          </w:p>
        </w:tc>
      </w:tr>
      <w:tr w:rsidR="00095C08" w:rsidRPr="00EE3EDD" w14:paraId="7DC9B55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1E1C20" w14:textId="77777777" w:rsidR="00F70546" w:rsidRDefault="00F7054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0229D2BE" w14:textId="2C72C087"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F70546">
              <w:rPr>
                <w:rFonts w:ascii="Georgia" w:eastAsia="Georgia" w:hAnsi="Georgia" w:cs="Georgia"/>
                <w:sz w:val="18"/>
                <w:szCs w:val="18"/>
              </w:rPr>
              <w:t xml:space="preserve"> minutos</w:t>
            </w:r>
          </w:p>
        </w:tc>
        <w:tc>
          <w:tcPr>
            <w:tcW w:w="0" w:type="auto"/>
            <w:vAlign w:val="center"/>
          </w:tcPr>
          <w:p w14:paraId="198671B5" w14:textId="03E3BB22"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30</w:t>
            </w:r>
            <w:r w:rsidR="00F70546">
              <w:rPr>
                <w:rFonts w:ascii="Georgia" w:eastAsia="Georgia" w:hAnsi="Georgia" w:cs="Georgia"/>
                <w:sz w:val="18"/>
                <w:szCs w:val="18"/>
              </w:rPr>
              <w:t>0 minutos</w:t>
            </w:r>
          </w:p>
        </w:tc>
      </w:tr>
      <w:tr w:rsidR="00095C08" w:rsidRPr="00EE3EDD" w14:paraId="428CB74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E3FF76C" w14:textId="77777777"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3703B217"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3D3FD9D" w14:textId="77777777"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065BC" w:rsidRPr="00EE3EDD" w14:paraId="387CCC8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49BC02" w14:textId="6981A227" w:rsidR="000065BC" w:rsidRPr="007F78E7" w:rsidRDefault="000065B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2BE811A" w14:textId="6619C454"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16B9D43" w14:textId="4682D1C0" w:rsidR="000065BC" w:rsidRDefault="00B81FB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555CACE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B611EA7"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7E1B50C" w14:textId="477C9752" w:rsidR="00F70546"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8EB7908" w14:textId="77777777" w:rsidR="00F70546"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095C08" w:rsidRPr="00EE3EDD" w14:paraId="372B25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F61A7DA" w14:textId="293F9B3C"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0714E28"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55D026F4" w14:textId="77777777" w:rsidR="00F70546" w:rsidRPr="007F78E7"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095C08" w:rsidRPr="00EE3EDD" w14:paraId="01C36C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D425763" w14:textId="77777777" w:rsidR="00F70546" w:rsidRPr="007F78E7" w:rsidRDefault="00F7054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51F19BA" w14:textId="3A443CE4" w:rsidR="00F70546" w:rsidRPr="007F78E7" w:rsidRDefault="00F705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c>
          <w:tcPr>
            <w:tcW w:w="0" w:type="auto"/>
            <w:vAlign w:val="center"/>
          </w:tcPr>
          <w:p w14:paraId="552AC737" w14:textId="74AED6B7" w:rsidR="00F70546" w:rsidRPr="007F78E7"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r w:rsidR="00095C08">
              <w:rPr>
                <w:rFonts w:ascii="Georgia" w:eastAsia="Georgia" w:hAnsi="Georgia" w:cs="Georgia"/>
                <w:sz w:val="18"/>
                <w:szCs w:val="18"/>
              </w:rPr>
              <w:t xml:space="preserve"> (</w:t>
            </w:r>
            <w:proofErr w:type="spellStart"/>
            <w:r w:rsidR="00095C08">
              <w:rPr>
                <w:rFonts w:ascii="Georgia" w:eastAsia="Georgia" w:hAnsi="Georgia" w:cs="Georgia"/>
                <w:sz w:val="18"/>
                <w:szCs w:val="18"/>
              </w:rPr>
              <w:t>Streaming</w:t>
            </w:r>
            <w:proofErr w:type="spellEnd"/>
            <w:r w:rsidR="00095C08">
              <w:rPr>
                <w:rFonts w:ascii="Georgia" w:eastAsia="Georgia" w:hAnsi="Georgia" w:cs="Georgia"/>
                <w:sz w:val="18"/>
                <w:szCs w:val="18"/>
              </w:rPr>
              <w:t>: 72op, 480p, 360p)</w:t>
            </w:r>
          </w:p>
        </w:tc>
      </w:tr>
      <w:tr w:rsidR="00095C08" w:rsidRPr="00EE3EDD" w14:paraId="2A35A6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323830"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3EA24E00" w14:textId="77777777" w:rsidR="00F70546" w:rsidRDefault="00F705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73972832" w14:textId="63925531" w:rsidR="00F70546" w:rsidRDefault="00CF45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r w:rsidR="00F70546">
              <w:rPr>
                <w:rFonts w:ascii="Georgia" w:eastAsia="Georgia" w:hAnsi="Georgia" w:cs="Georgia"/>
                <w:sz w:val="18"/>
                <w:szCs w:val="18"/>
              </w:rPr>
              <w:t xml:space="preserve"> minutos</w:t>
            </w:r>
          </w:p>
        </w:tc>
      </w:tr>
      <w:tr w:rsidR="00095C08" w:rsidRPr="00EE3EDD" w14:paraId="6F5B8CE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4E2E1D" w14:textId="77777777"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D4C0E97" w14:textId="65CE8147"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9D87A98" w14:textId="13C99CF2" w:rsidR="00F70546" w:rsidRPr="009D437A" w:rsidRDefault="00CF45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095C08" w:rsidRPr="00EE3EDD" w14:paraId="09D8B4A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38B36A" w14:textId="36599EC3" w:rsidR="00F70546" w:rsidRPr="007F78E7" w:rsidRDefault="00F70546" w:rsidP="00D36767">
            <w:pPr>
              <w:rPr>
                <w:rFonts w:ascii="Georgia" w:eastAsia="Georgia" w:hAnsi="Georgia" w:cs="Georgia"/>
                <w:sz w:val="18"/>
                <w:szCs w:val="18"/>
              </w:rPr>
            </w:pPr>
            <w:r w:rsidRPr="007F78E7">
              <w:rPr>
                <w:rFonts w:ascii="Georgia" w:eastAsia="Georgia" w:hAnsi="Georgia" w:cs="Georgia"/>
                <w:sz w:val="18"/>
                <w:szCs w:val="18"/>
              </w:rPr>
              <w:t>Número avatares</w:t>
            </w:r>
            <w:r w:rsidR="00E2292E">
              <w:rPr>
                <w:rFonts w:ascii="Georgia" w:eastAsia="Georgia" w:hAnsi="Georgia" w:cs="Georgia"/>
                <w:sz w:val="18"/>
                <w:szCs w:val="18"/>
              </w:rPr>
              <w:t xml:space="preserve"> (consulta a través de API)</w:t>
            </w:r>
          </w:p>
        </w:tc>
        <w:tc>
          <w:tcPr>
            <w:tcW w:w="0" w:type="auto"/>
            <w:vAlign w:val="center"/>
          </w:tcPr>
          <w:p w14:paraId="68479FFB" w14:textId="3543E991"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c>
          <w:tcPr>
            <w:tcW w:w="0" w:type="auto"/>
            <w:vAlign w:val="center"/>
          </w:tcPr>
          <w:p w14:paraId="1ED13C0C" w14:textId="30D6F758" w:rsidR="00F70546" w:rsidRPr="007F78E7" w:rsidRDefault="00E2292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169 + 1699 (avatar foto)</w:t>
            </w:r>
          </w:p>
        </w:tc>
      </w:tr>
      <w:tr w:rsidR="00095C08" w:rsidRPr="00EE3EDD" w14:paraId="55ABE6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968331" w14:textId="05104D7D"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Avatares Personales</w:t>
            </w:r>
            <w:r w:rsidR="00004357">
              <w:rPr>
                <w:rFonts w:ascii="Georgia" w:eastAsia="Georgia" w:hAnsi="Georgia" w:cs="Georgia"/>
                <w:sz w:val="18"/>
                <w:szCs w:val="18"/>
              </w:rPr>
              <w:t xml:space="preserve"> (</w:t>
            </w:r>
            <w:proofErr w:type="spellStart"/>
            <w:r w:rsidR="00E2292E">
              <w:rPr>
                <w:rFonts w:ascii="Georgia" w:eastAsia="Georgia" w:hAnsi="Georgia" w:cs="Georgia"/>
                <w:sz w:val="18"/>
                <w:szCs w:val="18"/>
              </w:rPr>
              <w:t>Group</w:t>
            </w:r>
            <w:proofErr w:type="spellEnd"/>
            <w:r w:rsidR="00E2292E">
              <w:rPr>
                <w:rFonts w:ascii="Georgia" w:eastAsia="Georgia" w:hAnsi="Georgia" w:cs="Georgia"/>
                <w:sz w:val="18"/>
                <w:szCs w:val="18"/>
              </w:rPr>
              <w:t xml:space="preserve"> </w:t>
            </w:r>
            <w:proofErr w:type="spellStart"/>
            <w:r w:rsidR="00E2292E">
              <w:rPr>
                <w:rFonts w:ascii="Georgia" w:eastAsia="Georgia" w:hAnsi="Georgia" w:cs="Georgia"/>
                <w:sz w:val="18"/>
                <w:szCs w:val="18"/>
              </w:rPr>
              <w:t>generation</w:t>
            </w:r>
            <w:proofErr w:type="spellEnd"/>
            <w:r w:rsidR="00E2292E">
              <w:rPr>
                <w:rFonts w:ascii="Georgia" w:eastAsia="Georgia" w:hAnsi="Georgia" w:cs="Georgia"/>
                <w:sz w:val="18"/>
                <w:szCs w:val="18"/>
              </w:rPr>
              <w:t>)</w:t>
            </w:r>
          </w:p>
        </w:tc>
        <w:tc>
          <w:tcPr>
            <w:tcW w:w="0" w:type="auto"/>
            <w:vAlign w:val="center"/>
          </w:tcPr>
          <w:p w14:paraId="7E33CE8E" w14:textId="3EF913E9" w:rsidR="00F70546" w:rsidRDefault="00004357" w:rsidP="00B3610D">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24882309" w14:textId="09A8DEC6" w:rsidR="00F70546" w:rsidRPr="007F78E7" w:rsidRDefault="00004357"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095C08" w:rsidRPr="00EE3EDD" w14:paraId="1AA9FDC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BDF8A1" w14:textId="08A65B19" w:rsidR="00F70546" w:rsidRPr="007F78E7" w:rsidRDefault="00F70546" w:rsidP="00D36767">
            <w:pPr>
              <w:rPr>
                <w:rFonts w:ascii="Georgia" w:eastAsia="Georgia" w:hAnsi="Georgia" w:cs="Georgia"/>
                <w:sz w:val="18"/>
                <w:szCs w:val="18"/>
              </w:rPr>
            </w:pPr>
            <w:r>
              <w:rPr>
                <w:rFonts w:ascii="Georgia" w:eastAsia="Georgia" w:hAnsi="Georgia" w:cs="Georgia"/>
                <w:sz w:val="18"/>
                <w:szCs w:val="18"/>
              </w:rPr>
              <w:t xml:space="preserve">Voces </w:t>
            </w:r>
            <w:r w:rsidR="00095C08">
              <w:rPr>
                <w:rFonts w:ascii="Georgia" w:eastAsia="Georgia" w:hAnsi="Georgia" w:cs="Georgia"/>
                <w:sz w:val="18"/>
                <w:szCs w:val="18"/>
              </w:rPr>
              <w:t>(consulta a través de API)</w:t>
            </w:r>
          </w:p>
        </w:tc>
        <w:tc>
          <w:tcPr>
            <w:tcW w:w="0" w:type="auto"/>
            <w:vAlign w:val="center"/>
          </w:tcPr>
          <w:p w14:paraId="18F81AA6" w14:textId="26BF684F"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c>
          <w:tcPr>
            <w:tcW w:w="0" w:type="auto"/>
            <w:vAlign w:val="center"/>
          </w:tcPr>
          <w:p w14:paraId="012303D6" w14:textId="5F2C8D64" w:rsidR="00F70546" w:rsidRDefault="00095C0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55</w:t>
            </w:r>
          </w:p>
        </w:tc>
      </w:tr>
      <w:tr w:rsidR="00095C08" w:rsidRPr="00EE3EDD" w14:paraId="0321864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87EB4" w14:textId="77777777" w:rsidR="00095C08" w:rsidRPr="007F78E7" w:rsidRDefault="00095C08" w:rsidP="00095C08">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57A16B99" w14:textId="5CA95058"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c>
          <w:tcPr>
            <w:tcW w:w="0" w:type="auto"/>
            <w:vAlign w:val="center"/>
          </w:tcPr>
          <w:p w14:paraId="66A9ACDD" w14:textId="45A001B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Voz (</w:t>
            </w:r>
            <w:proofErr w:type="spellStart"/>
            <w:r>
              <w:rPr>
                <w:rFonts w:ascii="Georgia" w:eastAsia="Georgia" w:hAnsi="Georgia" w:cs="Georgia"/>
                <w:sz w:val="18"/>
                <w:szCs w:val="18"/>
              </w:rPr>
              <w:t>Excited</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Friendly</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erious</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Smoothing</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Broadcaster</w:t>
            </w:r>
            <w:proofErr w:type="spellEnd"/>
            <w:r>
              <w:rPr>
                <w:rFonts w:ascii="Georgia" w:eastAsia="Georgia" w:hAnsi="Georgia" w:cs="Georgia"/>
                <w:sz w:val="18"/>
                <w:szCs w:val="18"/>
              </w:rPr>
              <w:t>), Postura (</w:t>
            </w:r>
            <w:proofErr w:type="spellStart"/>
            <w:r>
              <w:rPr>
                <w:rFonts w:ascii="Georgia" w:eastAsia="Georgia" w:hAnsi="Georgia" w:cs="Georgia"/>
                <w:sz w:val="18"/>
                <w:szCs w:val="18"/>
              </w:rPr>
              <w:t>Stable</w:t>
            </w:r>
            <w:proofErr w:type="spellEnd"/>
            <w:r>
              <w:rPr>
                <w:rFonts w:ascii="Georgia" w:eastAsia="Georgia" w:hAnsi="Georgia" w:cs="Georgia"/>
                <w:sz w:val="18"/>
                <w:szCs w:val="18"/>
              </w:rPr>
              <w:t xml:space="preserve"> / </w:t>
            </w:r>
            <w:proofErr w:type="spellStart"/>
            <w:r>
              <w:rPr>
                <w:rFonts w:ascii="Georgia" w:eastAsia="Georgia" w:hAnsi="Georgia" w:cs="Georgia"/>
                <w:sz w:val="18"/>
                <w:szCs w:val="18"/>
              </w:rPr>
              <w:t>Expressive</w:t>
            </w:r>
            <w:proofErr w:type="spellEnd"/>
            <w:r>
              <w:rPr>
                <w:rFonts w:ascii="Georgia" w:eastAsia="Georgia" w:hAnsi="Georgia" w:cs="Georgia"/>
                <w:sz w:val="18"/>
                <w:szCs w:val="18"/>
              </w:rPr>
              <w:t xml:space="preserve">), Expresión (default, </w:t>
            </w:r>
            <w:proofErr w:type="spellStart"/>
            <w:r>
              <w:rPr>
                <w:rFonts w:ascii="Georgia" w:eastAsia="Georgia" w:hAnsi="Georgia" w:cs="Georgia"/>
                <w:sz w:val="18"/>
                <w:szCs w:val="18"/>
              </w:rPr>
              <w:t>happy</w:t>
            </w:r>
            <w:proofErr w:type="spellEnd"/>
            <w:r>
              <w:rPr>
                <w:rFonts w:ascii="Georgia" w:eastAsia="Georgia" w:hAnsi="Georgia" w:cs="Georgia"/>
                <w:sz w:val="18"/>
                <w:szCs w:val="18"/>
              </w:rPr>
              <w:t>)</w:t>
            </w:r>
          </w:p>
        </w:tc>
      </w:tr>
      <w:tr w:rsidR="00095C08" w:rsidRPr="00EE3EDD" w14:paraId="17EB3C1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828CD26"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052FA9C" w14:textId="2CE3372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5A64E7F2" w14:textId="691A0AF6"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095C08" w:rsidRPr="00EE3EDD" w14:paraId="2055D63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66CEF49"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C248E74" w14:textId="25BCBDE6"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c>
          <w:tcPr>
            <w:tcW w:w="0" w:type="auto"/>
            <w:vAlign w:val="center"/>
          </w:tcPr>
          <w:p w14:paraId="71799DD4" w14:textId="1EF2A9A4"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5</w:t>
            </w:r>
          </w:p>
        </w:tc>
      </w:tr>
      <w:tr w:rsidR="00095C08" w:rsidRPr="00EE3EDD" w14:paraId="6F693F5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07201F"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64680493"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058467E7" w14:textId="77777777" w:rsidR="00095C08" w:rsidRPr="007F78E7"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095C08" w:rsidRPr="00EE3EDD" w14:paraId="36A4CF8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AF584D" w14:textId="77777777" w:rsidR="00095C08" w:rsidRPr="007F78E7" w:rsidRDefault="00095C08" w:rsidP="00095C08">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8DB5345" w14:textId="59F1FAE2"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41165AFA" w14:textId="77777777" w:rsidR="00095C08" w:rsidRPr="007F78E7"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095C08" w:rsidRPr="00EE3EDD" w14:paraId="3768C44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BB0B71" w14:textId="77777777" w:rsidR="00095C08" w:rsidRPr="007F78E7" w:rsidRDefault="00095C08" w:rsidP="00095C08">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01B2E93D" w14:textId="54ED143D"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47AA6DF3" w14:textId="1056CC3C" w:rsidR="00095C08" w:rsidRDefault="00095C08" w:rsidP="00095C08">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095C08" w:rsidRPr="00EE3EDD" w14:paraId="1E848B2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93F1357" w14:textId="77777777" w:rsidR="00095C08" w:rsidRDefault="00095C08" w:rsidP="00095C08">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3D5BCE3" w14:textId="3BCD51AD"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Pr>
                <w:rFonts w:ascii="Georgia" w:eastAsia="Georgia" w:hAnsi="Georgia" w:cs="Georgia"/>
                <w:sz w:val="18"/>
                <w:szCs w:val="18"/>
              </w:rPr>
              <w:instrText xml:space="preserve"> ADDIN ZOTERO_ITEM CSL_CITATION {"citationID":"crP3VkJq","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09BC007F" w14:textId="27455878" w:rsidR="00095C08" w:rsidRDefault="00095C08" w:rsidP="00095C08">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qq9GeKh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EB3468B" w14:textId="77777777" w:rsidR="007A35BF" w:rsidRDefault="007A35BF" w:rsidP="007A35BF">
      <w:pPr>
        <w:pStyle w:val="Estilo1"/>
        <w:rPr>
          <w:rFonts w:ascii="Georgia" w:eastAsia="Georgia" w:hAnsi="Georgia" w:cs="Georgia"/>
        </w:rPr>
      </w:pPr>
    </w:p>
    <w:p w14:paraId="70B6F910" w14:textId="77777777" w:rsidR="0040113B" w:rsidRDefault="0040113B" w:rsidP="007A35BF">
      <w:pPr>
        <w:pStyle w:val="Estilo1"/>
        <w:rPr>
          <w:rFonts w:ascii="Georgia" w:eastAsia="Georgia" w:hAnsi="Georgia" w:cs="Georgia"/>
        </w:rPr>
        <w:sectPr w:rsidR="0040113B">
          <w:pgSz w:w="11906" w:h="16838"/>
          <w:pgMar w:top="1417" w:right="1701" w:bottom="1417" w:left="1701" w:header="708" w:footer="708" w:gutter="0"/>
          <w:cols w:space="708"/>
          <w:docGrid w:linePitch="360"/>
        </w:sectPr>
      </w:pPr>
    </w:p>
    <w:bookmarkStart w:id="27" w:name="_Hlk196303781"/>
    <w:p w14:paraId="30B8DFB6" w14:textId="77777777" w:rsidR="0040113B" w:rsidRPr="00C835E2" w:rsidRDefault="0040113B" w:rsidP="0040113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1008" behindDoc="1" locked="0" layoutInCell="1" allowOverlap="1" wp14:anchorId="3A293238" wp14:editId="6C3CAA3A">
                <wp:simplePos x="0" y="0"/>
                <wp:positionH relativeFrom="margin">
                  <wp:posOffset>347501</wp:posOffset>
                </wp:positionH>
                <wp:positionV relativeFrom="paragraph">
                  <wp:posOffset>184174</wp:posOffset>
                </wp:positionV>
                <wp:extent cx="4669155" cy="1270"/>
                <wp:effectExtent l="0" t="0" r="0" b="0"/>
                <wp:wrapTopAndBottom/>
                <wp:docPr id="713361302" name="Forma libre: forma 71336130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A75534" id="Forma libre: forma 713361302" o:spid="_x0000_s1026" style="position:absolute;margin-left:27.35pt;margin-top:14.5pt;width:367.65pt;height:.1pt;z-index:-2516254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3F6B1804" w14:textId="6FC02F85" w:rsidR="0040113B" w:rsidRPr="007469E9" w:rsidRDefault="0040113B" w:rsidP="0040113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28" w:name="_Toc196847471"/>
      <w:proofErr w:type="spellStart"/>
      <w:r>
        <w:rPr>
          <w:rFonts w:ascii="Arial" w:eastAsia="Georgia" w:hAnsi="Georgia" w:cs="Georgia"/>
          <w:b/>
          <w:color w:val="auto"/>
          <w:sz w:val="49"/>
          <w:szCs w:val="22"/>
        </w:rPr>
        <w:t>Elay</w:t>
      </w:r>
      <w:bookmarkEnd w:id="28"/>
      <w:proofErr w:type="spellEnd"/>
    </w:p>
    <w:p w14:paraId="0A853590" w14:textId="77777777" w:rsidR="0040113B" w:rsidRDefault="0040113B" w:rsidP="0040113B">
      <w:pPr>
        <w:pStyle w:val="Textoindependiente"/>
        <w:spacing w:before="6"/>
        <w:rPr>
          <w:rFonts w:ascii="Arial"/>
          <w:sz w:val="19"/>
        </w:rPr>
      </w:pPr>
    </w:p>
    <w:p w14:paraId="33647C34" w14:textId="77777777" w:rsidR="0040113B" w:rsidRDefault="0040113B" w:rsidP="0040113B">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3056" behindDoc="1" locked="0" layoutInCell="1" allowOverlap="1" wp14:anchorId="6E6B157A" wp14:editId="1D23EBA0">
                <wp:simplePos x="0" y="0"/>
                <wp:positionH relativeFrom="margin">
                  <wp:align>center</wp:align>
                </wp:positionH>
                <wp:positionV relativeFrom="paragraph">
                  <wp:posOffset>22225</wp:posOffset>
                </wp:positionV>
                <wp:extent cx="4669155" cy="1270"/>
                <wp:effectExtent l="0" t="0" r="0" b="0"/>
                <wp:wrapTopAndBottom/>
                <wp:docPr id="1938066897" name="Forma libre: forma 193806689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A4F8FDD" id="Forma libre: forma 1938066897" o:spid="_x0000_s1026" style="position:absolute;margin-left:0;margin-top:1.75pt;width:367.65pt;height:.1pt;z-index:-2516234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30FD94C8" w14:textId="77777777" w:rsidR="0040113B" w:rsidRDefault="0040113B" w:rsidP="0040113B">
      <w:pPr>
        <w:pStyle w:val="Textoindependiente"/>
        <w:spacing w:before="6"/>
        <w:rPr>
          <w:rFonts w:ascii="Arial"/>
          <w:sz w:val="19"/>
        </w:rPr>
      </w:pPr>
    </w:p>
    <w:p w14:paraId="1671AB20" w14:textId="77777777" w:rsidR="0040113B" w:rsidRDefault="0040113B" w:rsidP="0040113B">
      <w:pPr>
        <w:pStyle w:val="Textoindependiente"/>
        <w:spacing w:before="6"/>
        <w:rPr>
          <w:rFonts w:ascii="Arial"/>
          <w:sz w:val="19"/>
        </w:rPr>
      </w:pPr>
    </w:p>
    <w:p w14:paraId="21BEB2EF" w14:textId="77777777" w:rsidR="0040113B" w:rsidRPr="00F20F45" w:rsidRDefault="0040113B" w:rsidP="005E3AC4">
      <w:pPr>
        <w:pStyle w:val="Estilo1"/>
        <w:numPr>
          <w:ilvl w:val="0"/>
          <w:numId w:val="13"/>
        </w:numPr>
        <w:rPr>
          <w:rFonts w:ascii="Georgia" w:eastAsia="Georgia" w:hAnsi="Georgia" w:cs="Georgia"/>
        </w:rPr>
      </w:pPr>
      <w:bookmarkStart w:id="29" w:name="_Toc196847472"/>
      <w:r w:rsidRPr="00F20F45">
        <w:rPr>
          <w:rFonts w:ascii="Georgia" w:eastAsia="Georgia" w:hAnsi="Georgia" w:cs="Georgia"/>
        </w:rPr>
        <w:t>Visión general</w:t>
      </w:r>
      <w:bookmarkEnd w:id="29"/>
    </w:p>
    <w:p w14:paraId="2870694D" w14:textId="13A896B6" w:rsidR="00920DA3" w:rsidRPr="00920DA3" w:rsidRDefault="00920DA3" w:rsidP="00920DA3">
      <w:pPr>
        <w:pStyle w:val="Prrafodelista"/>
        <w:spacing w:after="0" w:line="360" w:lineRule="auto"/>
        <w:ind w:left="0" w:firstLine="426"/>
        <w:jc w:val="both"/>
        <w:rPr>
          <w:rFonts w:ascii="Georgia" w:eastAsia="Georgia" w:hAnsi="Georgia" w:cs="Georgia"/>
        </w:rPr>
      </w:pPr>
      <w:proofErr w:type="spellStart"/>
      <w:r w:rsidRPr="00920DA3">
        <w:rPr>
          <w:rFonts w:ascii="Georgia" w:eastAsia="Georgia" w:hAnsi="Georgia" w:cs="Georgia"/>
        </w:rPr>
        <w:t>Elai</w:t>
      </w:r>
      <w:proofErr w:type="spellEnd"/>
      <w:r w:rsidRPr="00920DA3">
        <w:rPr>
          <w:rFonts w:ascii="Georgia" w:eastAsia="Georgia" w:hAnsi="Georgia" w:cs="Georgia"/>
        </w:rPr>
        <w:t xml:space="preserve"> es una plataforma de generación de vídeos mediante avatares digitales humanos que permite transformar texto en contenido audiovisual profesional. Su API está diseñada para automatizar la creación de vídeos, integrando funciones como selección de presentadores, idiomas, plantillas y configuración de </w:t>
      </w:r>
      <w:r w:rsidR="00417EE4">
        <w:rPr>
          <w:rFonts w:ascii="Georgia" w:eastAsia="Georgia" w:hAnsi="Georgia" w:cs="Georgia"/>
        </w:rPr>
        <w:t>música</w:t>
      </w:r>
      <w:r w:rsidRPr="00920DA3">
        <w:rPr>
          <w:rFonts w:ascii="Georgia" w:eastAsia="Georgia" w:hAnsi="Georgia" w:cs="Georgia"/>
        </w:rPr>
        <w:t xml:space="preserve">, todo a través de una interfaz </w:t>
      </w:r>
      <w:proofErr w:type="spellStart"/>
      <w:r w:rsidRPr="00920DA3">
        <w:rPr>
          <w:rFonts w:ascii="Georgia" w:eastAsia="Georgia" w:hAnsi="Georgia" w:cs="Georgia"/>
        </w:rPr>
        <w:t>RESTful</w:t>
      </w:r>
      <w:proofErr w:type="spellEnd"/>
      <w:r w:rsidRPr="00920DA3">
        <w:rPr>
          <w:rFonts w:ascii="Georgia" w:eastAsia="Georgia" w:hAnsi="Georgia" w:cs="Georgia"/>
        </w:rPr>
        <w:t xml:space="preserve">. Está especialmente orientada a soluciones </w:t>
      </w:r>
      <w:r>
        <w:rPr>
          <w:rFonts w:ascii="Georgia" w:eastAsia="Georgia" w:hAnsi="Georgia" w:cs="Georgia"/>
        </w:rPr>
        <w:t>de aprendizaje corporativo para la generación de vídeos de avatares y la formación</w:t>
      </w:r>
      <w:r w:rsidRPr="00920DA3">
        <w:rPr>
          <w:rFonts w:ascii="Georgia" w:eastAsia="Georgia" w:hAnsi="Georgia" w:cs="Georgia"/>
        </w:rPr>
        <w:t>.</w:t>
      </w:r>
    </w:p>
    <w:p w14:paraId="06B7BA7B" w14:textId="77777777" w:rsidR="0040113B" w:rsidRPr="00F20F45" w:rsidRDefault="0040113B" w:rsidP="0040113B">
      <w:pPr>
        <w:pStyle w:val="Prrafodelista"/>
        <w:spacing w:after="0" w:line="360" w:lineRule="auto"/>
        <w:ind w:left="0" w:firstLine="426"/>
        <w:jc w:val="both"/>
        <w:rPr>
          <w:rFonts w:ascii="Georgia" w:eastAsia="Georgia" w:hAnsi="Georgia" w:cs="Georgia"/>
        </w:rPr>
      </w:pPr>
    </w:p>
    <w:p w14:paraId="5179B881" w14:textId="77777777" w:rsidR="0040113B" w:rsidRDefault="0040113B" w:rsidP="005E3AC4">
      <w:pPr>
        <w:pStyle w:val="Estilo1"/>
        <w:numPr>
          <w:ilvl w:val="0"/>
          <w:numId w:val="13"/>
        </w:numPr>
        <w:rPr>
          <w:rFonts w:ascii="Georgia" w:eastAsia="Georgia" w:hAnsi="Georgia" w:cs="Georgia"/>
        </w:rPr>
      </w:pPr>
      <w:bookmarkStart w:id="30" w:name="_Toc196847473"/>
      <w:r w:rsidRPr="00F20F45">
        <w:rPr>
          <w:rFonts w:ascii="Georgia" w:eastAsia="Georgia" w:hAnsi="Georgia" w:cs="Georgia"/>
        </w:rPr>
        <w:t>Arquitectura general</w:t>
      </w:r>
      <w:bookmarkEnd w:id="30"/>
    </w:p>
    <w:p w14:paraId="45A81311" w14:textId="38D0FE84"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5BF043B9" w14:textId="77777777" w:rsidR="0040113B" w:rsidRDefault="0040113B" w:rsidP="0040113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35B39C4B" w14:textId="2EB257E6" w:rsidR="00D115FB" w:rsidRPr="00D115FB" w:rsidRDefault="0040113B" w:rsidP="00D115FB">
      <w:pPr>
        <w:numPr>
          <w:ilvl w:val="0"/>
          <w:numId w:val="8"/>
        </w:numPr>
      </w:pPr>
      <w:r w:rsidRPr="00C337E9">
        <w:rPr>
          <w:rFonts w:ascii="Georgia" w:eastAsia="Georgia" w:hAnsi="Georgia" w:cs="Georgia"/>
          <w:b/>
          <w:bCs/>
        </w:rPr>
        <w:t xml:space="preserve">API Referencia: </w:t>
      </w:r>
      <w:hyperlink r:id="rId487" w:history="1">
        <w:r w:rsidR="00D115FB" w:rsidRPr="00B30DED">
          <w:rPr>
            <w:rStyle w:val="Hipervnculo"/>
          </w:rPr>
          <w:t>https://elai.readme.io/reference/getting-started-with-your-api</w:t>
        </w:r>
      </w:hyperlink>
      <w:r w:rsidR="00D115FB">
        <w:t xml:space="preserve"> </w:t>
      </w:r>
    </w:p>
    <w:p w14:paraId="2AE8C7B9" w14:textId="64EEAFBF" w:rsidR="00D115FB" w:rsidRPr="00D115FB" w:rsidRDefault="0040113B" w:rsidP="00D115FB">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88" w:history="1">
        <w:r w:rsidR="00D115FB" w:rsidRPr="00B30DED">
          <w:rPr>
            <w:rStyle w:val="Hipervnculo"/>
          </w:rPr>
          <w:t>https://api.elai.io</w:t>
        </w:r>
      </w:hyperlink>
      <w:r w:rsidR="00D115FB">
        <w:t xml:space="preserve"> </w:t>
      </w:r>
    </w:p>
    <w:p w14:paraId="6F5F0388" w14:textId="7017F20E" w:rsidR="0040113B" w:rsidRPr="00D115FB" w:rsidRDefault="0040113B" w:rsidP="00D3676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D115FB">
        <w:rPr>
          <w:rFonts w:ascii="Georgia" w:eastAsia="Georgia" w:hAnsi="Georgia" w:cs="Georgia"/>
        </w:rPr>
        <w:t>V1.0</w:t>
      </w:r>
    </w:p>
    <w:p w14:paraId="2B177936" w14:textId="77777777" w:rsidR="0040113B" w:rsidRPr="00EE3EDD" w:rsidRDefault="0040113B" w:rsidP="0040113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E91C962" w14:textId="77777777" w:rsidR="0040113B" w:rsidRPr="00F20F45" w:rsidRDefault="0040113B" w:rsidP="0040113B">
      <w:pPr>
        <w:pStyle w:val="Textoindependiente"/>
        <w:spacing w:before="6"/>
        <w:rPr>
          <w:rFonts w:ascii="Arial"/>
          <w:sz w:val="19"/>
        </w:rPr>
      </w:pPr>
    </w:p>
    <w:p w14:paraId="79E79A5A" w14:textId="77777777" w:rsidR="0040113B" w:rsidRPr="00F20F45" w:rsidRDefault="0040113B" w:rsidP="005E3AC4">
      <w:pPr>
        <w:pStyle w:val="Estilo1"/>
        <w:numPr>
          <w:ilvl w:val="0"/>
          <w:numId w:val="13"/>
        </w:numPr>
        <w:rPr>
          <w:rFonts w:ascii="Georgia" w:eastAsia="Georgia" w:hAnsi="Georgia" w:cs="Georgia"/>
        </w:rPr>
      </w:pPr>
      <w:bookmarkStart w:id="31" w:name="_Toc196847474"/>
      <w:r w:rsidRPr="00F20F45">
        <w:rPr>
          <w:rFonts w:ascii="Georgia" w:eastAsia="Georgia" w:hAnsi="Georgia" w:cs="Georgia"/>
        </w:rPr>
        <w:t>Funcionalidades principales</w:t>
      </w:r>
      <w:bookmarkEnd w:id="31"/>
    </w:p>
    <w:tbl>
      <w:tblPr>
        <w:tblStyle w:val="Tabladecuadrcula4"/>
        <w:tblW w:w="0" w:type="auto"/>
        <w:tblLook w:val="04A0" w:firstRow="1" w:lastRow="0" w:firstColumn="1" w:lastColumn="0" w:noHBand="0" w:noVBand="1"/>
      </w:tblPr>
      <w:tblGrid>
        <w:gridCol w:w="4824"/>
        <w:gridCol w:w="3670"/>
      </w:tblGrid>
      <w:tr w:rsidR="00D115FB" w:rsidRPr="00F20F45" w14:paraId="5E86FBE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5196229" w14:textId="77777777" w:rsidR="0040113B" w:rsidRPr="00F20F45" w:rsidRDefault="0040113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9D79549" w14:textId="77777777" w:rsidR="0040113B" w:rsidRPr="00F20F45" w:rsidRDefault="0040113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115FB" w:rsidRPr="00F20F45" w14:paraId="3C64F15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7B3D82" w14:textId="12658072"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POST /</w:t>
            </w:r>
            <w:r w:rsidR="00D115FB">
              <w:rPr>
                <w:rFonts w:ascii="Georgia" w:eastAsia="Georgia" w:hAnsi="Georgia" w:cs="Georgia"/>
                <w:sz w:val="20"/>
                <w:szCs w:val="20"/>
              </w:rPr>
              <w:t>api</w:t>
            </w:r>
            <w:r>
              <w:rPr>
                <w:rFonts w:ascii="Georgia" w:eastAsia="Georgia" w:hAnsi="Georgia" w:cs="Georgia"/>
                <w:sz w:val="20"/>
                <w:szCs w:val="20"/>
              </w:rPr>
              <w:t>/</w:t>
            </w:r>
            <w:r w:rsidR="00D115FB">
              <w:rPr>
                <w:rFonts w:ascii="Georgia" w:eastAsia="Georgia" w:hAnsi="Georgia" w:cs="Georgia"/>
                <w:sz w:val="20"/>
                <w:szCs w:val="20"/>
              </w:rPr>
              <w:t>v1</w:t>
            </w:r>
            <w:r>
              <w:rPr>
                <w:rFonts w:ascii="Georgia" w:eastAsia="Georgia" w:hAnsi="Georgia" w:cs="Georgia"/>
                <w:sz w:val="20"/>
                <w:szCs w:val="20"/>
              </w:rPr>
              <w:t>/</w:t>
            </w:r>
            <w:r w:rsidR="00D115FB">
              <w:rPr>
                <w:rFonts w:ascii="Georgia" w:eastAsia="Georgia" w:hAnsi="Georgia" w:cs="Georgia"/>
                <w:sz w:val="20"/>
                <w:szCs w:val="20"/>
              </w:rPr>
              <w:t>videos</w:t>
            </w:r>
          </w:p>
        </w:tc>
        <w:tc>
          <w:tcPr>
            <w:tcW w:w="0" w:type="auto"/>
            <w:vAlign w:val="center"/>
            <w:hideMark/>
          </w:tcPr>
          <w:p w14:paraId="41F3ADF2" w14:textId="57F3FB5D"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p>
        </w:tc>
      </w:tr>
      <w:tr w:rsidR="00D115FB" w:rsidRPr="00F20F45" w14:paraId="648946C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78C251A" w14:textId="4600FB2E" w:rsidR="0040113B" w:rsidRPr="00F20F45" w:rsidRDefault="0040113B" w:rsidP="00D36767">
            <w:pPr>
              <w:rPr>
                <w:rFonts w:ascii="Georgia" w:eastAsia="Georgia" w:hAnsi="Georgia" w:cs="Georgia"/>
                <w:sz w:val="20"/>
                <w:szCs w:val="20"/>
              </w:rPr>
            </w:pPr>
            <w:r w:rsidRPr="00F20F45">
              <w:rPr>
                <w:rFonts w:ascii="Georgia" w:eastAsia="Georgia" w:hAnsi="Georgia" w:cs="Georgia"/>
                <w:sz w:val="20"/>
                <w:szCs w:val="20"/>
              </w:rPr>
              <w:t xml:space="preserve">GET </w:t>
            </w:r>
            <w:r w:rsidR="00D115FB" w:rsidRPr="00F20F45">
              <w:rPr>
                <w:rFonts w:ascii="Georgia" w:eastAsia="Georgia" w:hAnsi="Georgia" w:cs="Georgia"/>
                <w:sz w:val="20"/>
                <w:szCs w:val="20"/>
              </w:rPr>
              <w:t>/</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hideMark/>
          </w:tcPr>
          <w:p w14:paraId="2677FF48" w14:textId="77777777" w:rsidR="0040113B" w:rsidRPr="00F20F45"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D115FB" w:rsidRPr="00F20F45" w14:paraId="7A9AE5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16CD6B3" w14:textId="59563259" w:rsidR="0040113B" w:rsidRPr="00F20F45" w:rsidRDefault="0040113B"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D115FB">
              <w:rPr>
                <w:rFonts w:ascii="Georgia" w:eastAsia="Georgia" w:hAnsi="Georgia" w:cs="Georgia"/>
                <w:sz w:val="20"/>
                <w:szCs w:val="20"/>
              </w:rPr>
              <w:t>api/</w:t>
            </w:r>
            <w:r w:rsidRPr="00F20F45">
              <w:rPr>
                <w:rFonts w:ascii="Georgia" w:eastAsia="Georgia" w:hAnsi="Georgia" w:cs="Georgia"/>
                <w:sz w:val="20"/>
                <w:szCs w:val="20"/>
              </w:rPr>
              <w:t>v</w:t>
            </w:r>
            <w:r w:rsidR="00D115FB">
              <w:rPr>
                <w:rFonts w:ascii="Georgia" w:eastAsia="Georgia" w:hAnsi="Georgia" w:cs="Georgia"/>
                <w:sz w:val="20"/>
                <w:szCs w:val="20"/>
              </w:rPr>
              <w:t>1</w:t>
            </w:r>
            <w:r w:rsidRPr="00F20F45">
              <w:rPr>
                <w:rFonts w:ascii="Georgia" w:eastAsia="Georgia" w:hAnsi="Georgia" w:cs="Georgia"/>
                <w:sz w:val="20"/>
                <w:szCs w:val="20"/>
              </w:rPr>
              <w:t>/</w:t>
            </w:r>
            <w:proofErr w:type="spellStart"/>
            <w:r w:rsidR="00D115FB">
              <w:rPr>
                <w:rFonts w:ascii="Georgia" w:eastAsia="Georgia" w:hAnsi="Georgia" w:cs="Georgia"/>
                <w:sz w:val="20"/>
                <w:szCs w:val="20"/>
              </w:rPr>
              <w:t>streams</w:t>
            </w:r>
            <w:proofErr w:type="spellEnd"/>
          </w:p>
        </w:tc>
        <w:tc>
          <w:tcPr>
            <w:tcW w:w="0" w:type="auto"/>
            <w:vAlign w:val="center"/>
            <w:hideMark/>
          </w:tcPr>
          <w:p w14:paraId="4775506B" w14:textId="0FFBF538" w:rsidR="0040113B" w:rsidRPr="00F20F45"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proofErr w:type="spellStart"/>
            <w:r>
              <w:rPr>
                <w:rFonts w:ascii="Georgia" w:eastAsia="Georgia" w:hAnsi="Georgia" w:cs="Georgia"/>
                <w:sz w:val="20"/>
                <w:szCs w:val="20"/>
              </w:rPr>
              <w:t>stream</w:t>
            </w:r>
            <w:proofErr w:type="spellEnd"/>
          </w:p>
        </w:tc>
      </w:tr>
      <w:tr w:rsidR="00D115FB" w:rsidRPr="00F20F45" w14:paraId="143F0FD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375633E" w14:textId="73ACBF10" w:rsidR="0040113B" w:rsidRPr="00F20F45" w:rsidRDefault="0040113B" w:rsidP="00D36767">
            <w:pPr>
              <w:rPr>
                <w:rFonts w:ascii="Georgia" w:eastAsia="Georgia" w:hAnsi="Georgia" w:cs="Georgia"/>
                <w:b w:val="0"/>
                <w:bCs w:val="0"/>
                <w:sz w:val="20"/>
                <w:szCs w:val="20"/>
              </w:rPr>
            </w:pPr>
            <w:r w:rsidRPr="009275C3">
              <w:rPr>
                <w:rFonts w:ascii="Georgia" w:eastAsia="Georgia" w:hAnsi="Georgia" w:cs="Georgia"/>
                <w:sz w:val="20"/>
                <w:szCs w:val="20"/>
              </w:rPr>
              <w:t>POST /</w:t>
            </w:r>
            <w:r w:rsidR="00D115FB">
              <w:rPr>
                <w:rFonts w:ascii="Georgia" w:eastAsia="Georgia" w:hAnsi="Georgia" w:cs="Georgia"/>
                <w:sz w:val="20"/>
                <w:szCs w:val="20"/>
              </w:rPr>
              <w:t>api/v1/videos/</w:t>
            </w:r>
            <w:proofErr w:type="spellStart"/>
            <w:r w:rsidR="00D115FB">
              <w:rPr>
                <w:rFonts w:ascii="Georgia" w:eastAsia="Georgia" w:hAnsi="Georgia" w:cs="Georgia"/>
                <w:sz w:val="20"/>
                <w:szCs w:val="20"/>
              </w:rPr>
              <w:t>renderTemp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696CF6A5" w14:textId="2D060E3F" w:rsidR="0040113B" w:rsidRPr="00F20F45" w:rsidRDefault="00D115F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vídeos personalizados para clientes en base a </w:t>
            </w:r>
            <w:proofErr w:type="gramStart"/>
            <w:r>
              <w:rPr>
                <w:rFonts w:ascii="Georgia" w:eastAsia="Georgia" w:hAnsi="Georgia" w:cs="Georgia"/>
                <w:sz w:val="20"/>
                <w:szCs w:val="20"/>
              </w:rPr>
              <w:t>un vídeo raíz</w:t>
            </w:r>
            <w:proofErr w:type="gramEnd"/>
            <w:r w:rsidR="0040113B">
              <w:rPr>
                <w:rFonts w:ascii="Georgia" w:eastAsia="Georgia" w:hAnsi="Georgia" w:cs="Georgia"/>
                <w:sz w:val="20"/>
                <w:szCs w:val="20"/>
              </w:rPr>
              <w:t>.</w:t>
            </w:r>
          </w:p>
        </w:tc>
      </w:tr>
      <w:tr w:rsidR="00D115FB" w:rsidRPr="00F20F45" w14:paraId="3AADD5D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F0378" w14:textId="217C623E" w:rsidR="0040113B" w:rsidRPr="009275C3" w:rsidRDefault="0040113B" w:rsidP="00D36767">
            <w:pPr>
              <w:rPr>
                <w:rFonts w:ascii="Georgia" w:eastAsia="Georgia" w:hAnsi="Georgia" w:cs="Georgia"/>
                <w:sz w:val="20"/>
                <w:szCs w:val="20"/>
              </w:rPr>
            </w:pPr>
            <w:r>
              <w:rPr>
                <w:rFonts w:ascii="Georgia" w:eastAsia="Georgia" w:hAnsi="Georgia" w:cs="Georgia"/>
                <w:sz w:val="20"/>
                <w:szCs w:val="20"/>
              </w:rPr>
              <w:t xml:space="preserve">POST </w:t>
            </w:r>
            <w:r w:rsidR="00D115FB" w:rsidRPr="00F20F45">
              <w:rPr>
                <w:rFonts w:ascii="Georgia" w:eastAsia="Georgia" w:hAnsi="Georgia" w:cs="Georgia"/>
                <w:sz w:val="20"/>
                <w:szCs w:val="20"/>
              </w:rPr>
              <w:t>/</w:t>
            </w:r>
            <w:r w:rsidR="00D115FB">
              <w:rPr>
                <w:rFonts w:ascii="Georgia" w:eastAsia="Georgia" w:hAnsi="Georgia" w:cs="Georgia"/>
                <w:sz w:val="20"/>
                <w:szCs w:val="20"/>
              </w:rPr>
              <w:t>api/</w:t>
            </w:r>
            <w:r w:rsidR="00D115FB" w:rsidRPr="00F20F45">
              <w:rPr>
                <w:rFonts w:ascii="Georgia" w:eastAsia="Georgia" w:hAnsi="Georgia" w:cs="Georgia"/>
                <w:sz w:val="20"/>
                <w:szCs w:val="20"/>
              </w:rPr>
              <w:t>v</w:t>
            </w:r>
            <w:r w:rsidR="00D115FB">
              <w:rPr>
                <w:rFonts w:ascii="Georgia" w:eastAsia="Georgia" w:hAnsi="Georgia" w:cs="Georgia"/>
                <w:sz w:val="20"/>
                <w:szCs w:val="20"/>
              </w:rPr>
              <w:t>1</w:t>
            </w:r>
            <w:r w:rsidR="00D115FB" w:rsidRPr="00F20F45">
              <w:rPr>
                <w:rFonts w:ascii="Georgia" w:eastAsia="Georgia" w:hAnsi="Georgia" w:cs="Georgia"/>
                <w:sz w:val="20"/>
                <w:szCs w:val="20"/>
              </w:rPr>
              <w:t>/</w:t>
            </w:r>
            <w:r w:rsidR="00D115FB">
              <w:rPr>
                <w:rFonts w:ascii="Georgia" w:eastAsia="Georgia" w:hAnsi="Georgia" w:cs="Georgia"/>
                <w:sz w:val="20"/>
                <w:szCs w:val="20"/>
              </w:rPr>
              <w:t>videos/</w:t>
            </w:r>
            <w:proofErr w:type="spellStart"/>
            <w:r w:rsidR="00D115FB">
              <w:rPr>
                <w:rFonts w:ascii="Georgia" w:eastAsia="Georgia" w:hAnsi="Georgia" w:cs="Georgia"/>
                <w:sz w:val="20"/>
                <w:szCs w:val="20"/>
              </w:rPr>
              <w:t>translate</w:t>
            </w:r>
            <w:proofErr w:type="spellEnd"/>
            <w:r w:rsidR="00D115FB">
              <w:rPr>
                <w:rFonts w:ascii="Georgia" w:eastAsia="Georgia" w:hAnsi="Georgia" w:cs="Georgia"/>
                <w:sz w:val="20"/>
                <w:szCs w:val="20"/>
              </w:rPr>
              <w:t>/{</w:t>
            </w:r>
            <w:proofErr w:type="spellStart"/>
            <w:r w:rsidR="00D115FB">
              <w:rPr>
                <w:rFonts w:ascii="Georgia" w:eastAsia="Georgia" w:hAnsi="Georgia" w:cs="Georgia"/>
                <w:sz w:val="20"/>
                <w:szCs w:val="20"/>
              </w:rPr>
              <w:t>videoid</w:t>
            </w:r>
            <w:proofErr w:type="spellEnd"/>
            <w:r w:rsidR="00D115FB">
              <w:rPr>
                <w:rFonts w:ascii="Georgia" w:eastAsia="Georgia" w:hAnsi="Georgia" w:cs="Georgia"/>
                <w:sz w:val="20"/>
                <w:szCs w:val="20"/>
              </w:rPr>
              <w:t>}</w:t>
            </w:r>
          </w:p>
        </w:tc>
        <w:tc>
          <w:tcPr>
            <w:tcW w:w="0" w:type="auto"/>
            <w:vAlign w:val="center"/>
          </w:tcPr>
          <w:p w14:paraId="3C44E910" w14:textId="6EA35631" w:rsidR="0040113B" w:rsidRDefault="00D115F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D115FB" w:rsidRPr="00F20F45" w14:paraId="12D422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F085F2" w14:textId="72788F46" w:rsidR="0040113B" w:rsidRDefault="0040113B" w:rsidP="00D36767">
            <w:pPr>
              <w:rPr>
                <w:rFonts w:ascii="Georgia" w:eastAsia="Georgia" w:hAnsi="Georgia" w:cs="Georgia"/>
                <w:sz w:val="20"/>
                <w:szCs w:val="20"/>
              </w:rPr>
            </w:pPr>
            <w:r>
              <w:rPr>
                <w:rFonts w:ascii="Georgia" w:eastAsia="Georgia" w:hAnsi="Georgia" w:cs="Georgia"/>
                <w:sz w:val="20"/>
                <w:szCs w:val="20"/>
              </w:rPr>
              <w:t>POST /</w:t>
            </w:r>
            <w:r w:rsidR="002D40B5">
              <w:rPr>
                <w:rFonts w:ascii="Georgia" w:eastAsia="Georgia" w:hAnsi="Georgia" w:cs="Georgia"/>
                <w:sz w:val="20"/>
                <w:szCs w:val="20"/>
              </w:rPr>
              <w:t>api/</w:t>
            </w:r>
            <w:r>
              <w:rPr>
                <w:rFonts w:ascii="Georgia" w:eastAsia="Georgia" w:hAnsi="Georgia" w:cs="Georgia"/>
                <w:sz w:val="20"/>
                <w:szCs w:val="20"/>
              </w:rPr>
              <w:t>v</w:t>
            </w:r>
            <w:r w:rsidR="002D40B5">
              <w:rPr>
                <w:rFonts w:ascii="Georgia" w:eastAsia="Georgia" w:hAnsi="Georgia" w:cs="Georgia"/>
                <w:sz w:val="20"/>
                <w:szCs w:val="20"/>
              </w:rPr>
              <w:t>1</w:t>
            </w:r>
            <w:r>
              <w:rPr>
                <w:rFonts w:ascii="Georgia" w:eastAsia="Georgia" w:hAnsi="Georgia" w:cs="Georgia"/>
                <w:sz w:val="20"/>
                <w:szCs w:val="20"/>
              </w:rPr>
              <w:t>/</w:t>
            </w:r>
            <w:proofErr w:type="spellStart"/>
            <w:r w:rsidR="002D40B5">
              <w:rPr>
                <w:rFonts w:ascii="Georgia" w:eastAsia="Georgia" w:hAnsi="Georgia" w:cs="Georgia"/>
                <w:sz w:val="20"/>
                <w:szCs w:val="20"/>
              </w:rPr>
              <w:t>avatars</w:t>
            </w:r>
            <w:proofErr w:type="spellEnd"/>
          </w:p>
        </w:tc>
        <w:tc>
          <w:tcPr>
            <w:tcW w:w="0" w:type="auto"/>
            <w:vAlign w:val="center"/>
          </w:tcPr>
          <w:p w14:paraId="5B4F78A4" w14:textId="77777777"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partir de una foto</w:t>
            </w:r>
          </w:p>
        </w:tc>
      </w:tr>
    </w:tbl>
    <w:p w14:paraId="6F4498F9" w14:textId="77777777" w:rsidR="0040113B" w:rsidRDefault="0040113B" w:rsidP="0040113B">
      <w:pPr>
        <w:pStyle w:val="Textoindependiente"/>
        <w:spacing w:before="6"/>
        <w:rPr>
          <w:rFonts w:ascii="Arial"/>
          <w:sz w:val="19"/>
        </w:rPr>
      </w:pPr>
    </w:p>
    <w:p w14:paraId="35AD8823" w14:textId="77777777" w:rsidR="0040113B" w:rsidRDefault="0040113B" w:rsidP="005E3AC4">
      <w:pPr>
        <w:pStyle w:val="Estilo1"/>
        <w:numPr>
          <w:ilvl w:val="0"/>
          <w:numId w:val="13"/>
        </w:numPr>
        <w:rPr>
          <w:rFonts w:ascii="Georgia" w:eastAsia="Georgia" w:hAnsi="Georgia" w:cs="Georgia"/>
        </w:rPr>
      </w:pPr>
      <w:bookmarkStart w:id="32" w:name="_Toc196847475"/>
      <w:r w:rsidRPr="00F20F45">
        <w:rPr>
          <w:rFonts w:ascii="Georgia" w:eastAsia="Georgia" w:hAnsi="Georgia" w:cs="Georgia"/>
        </w:rPr>
        <w:t>Parámetros principales de creación de video</w:t>
      </w:r>
      <w:bookmarkEnd w:id="32"/>
    </w:p>
    <w:p w14:paraId="5823B954" w14:textId="77777777" w:rsidR="0040113B" w:rsidRDefault="0040113B" w:rsidP="0040113B">
      <w:pPr>
        <w:widowControl w:val="0"/>
        <w:autoSpaceDE w:val="0"/>
        <w:autoSpaceDN w:val="0"/>
        <w:adjustRightInd w:val="0"/>
        <w:spacing w:after="0" w:line="240" w:lineRule="auto"/>
        <w:rPr>
          <w:rFonts w:ascii="Courier New" w:hAnsi="Courier New" w:cs="Courier New"/>
          <w:color w:val="000000"/>
          <w:sz w:val="20"/>
          <w:szCs w:val="20"/>
          <w:highlight w:val="white"/>
        </w:rPr>
      </w:pPr>
    </w:p>
    <w:p w14:paraId="77D68C33"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elai</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pi/</w:t>
      </w:r>
      <w:proofErr w:type="spellStart"/>
      <w:r>
        <w:rPr>
          <w:rFonts w:ascii="Courier New" w:hAnsi="Courier New" w:cs="Courier New"/>
          <w:color w:val="808080"/>
          <w:sz w:val="20"/>
          <w:szCs w:val="20"/>
          <w:highlight w:val="white"/>
        </w:rPr>
        <w:t>elai</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CCD7C4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
    <w:p w14:paraId="7226BF3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th</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SECRET_KEY'</w:t>
      </w:r>
      <w:r>
        <w:rPr>
          <w:rFonts w:ascii="Courier New" w:hAnsi="Courier New" w:cs="Courier New"/>
          <w:b/>
          <w:bCs/>
          <w:color w:val="000080"/>
          <w:sz w:val="20"/>
          <w:szCs w:val="20"/>
          <w:highlight w:val="white"/>
        </w:rPr>
        <w:t>);</w:t>
      </w:r>
    </w:p>
    <w:p w14:paraId="5383473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elai</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Video</w:t>
      </w:r>
      <w:proofErr w:type="spellEnd"/>
      <w:proofErr w:type="gramEnd"/>
      <w:r>
        <w:rPr>
          <w:rFonts w:ascii="Courier New" w:hAnsi="Courier New" w:cs="Courier New"/>
          <w:b/>
          <w:bCs/>
          <w:color w:val="000080"/>
          <w:sz w:val="20"/>
          <w:szCs w:val="20"/>
          <w:highlight w:val="white"/>
        </w:rPr>
        <w:t>({</w:t>
      </w:r>
    </w:p>
    <w:p w14:paraId="6E503B3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a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rom</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16FD4B5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ag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test'</w:t>
      </w:r>
      <w:r>
        <w:rPr>
          <w:rFonts w:ascii="Courier New" w:hAnsi="Courier New" w:cs="Courier New"/>
          <w:b/>
          <w:bCs/>
          <w:color w:val="000080"/>
          <w:sz w:val="20"/>
          <w:szCs w:val="20"/>
          <w:highlight w:val="white"/>
        </w:rPr>
        <w:t>],</w:t>
      </w:r>
    </w:p>
    <w:p w14:paraId="0E40C4E4"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public</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5CE28B5"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FC8557"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skipEmail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2942F6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ubtitlesEnable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false'</w:t>
      </w:r>
      <w:r>
        <w:rPr>
          <w:rFonts w:ascii="Courier New" w:hAnsi="Courier New" w:cs="Courier New"/>
          <w:b/>
          <w:bCs/>
          <w:color w:val="000080"/>
          <w:sz w:val="20"/>
          <w:szCs w:val="20"/>
          <w:highlight w:val="white"/>
        </w:rPr>
        <w:t>,</w:t>
      </w:r>
    </w:p>
    <w:p w14:paraId="69EC33C0"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orma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16_9'</w:t>
      </w:r>
      <w:r>
        <w:rPr>
          <w:rFonts w:ascii="Courier New" w:hAnsi="Courier New" w:cs="Courier New"/>
          <w:b/>
          <w:bCs/>
          <w:color w:val="000080"/>
          <w:sz w:val="20"/>
          <w:szCs w:val="20"/>
          <w:highlight w:val="white"/>
        </w:rPr>
        <w:t>,</w:t>
      </w:r>
    </w:p>
    <w:p w14:paraId="258A2DB6"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Ur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lai-media.s3.eu-west-2.amazonaws.com/music/mixkit-driving-ambition-32.mp3'</w:t>
      </w:r>
      <w:r>
        <w:rPr>
          <w:rFonts w:ascii="Courier New" w:hAnsi="Courier New" w:cs="Courier New"/>
          <w:b/>
          <w:bCs/>
          <w:color w:val="000080"/>
          <w:sz w:val="20"/>
          <w:szCs w:val="20"/>
          <w:highlight w:val="white"/>
        </w:rPr>
        <w:t>,</w:t>
      </w:r>
    </w:p>
    <w:p w14:paraId="4108543E"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usicVolum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17</w:t>
      </w:r>
      <w:r>
        <w:rPr>
          <w:rFonts w:ascii="Courier New" w:hAnsi="Courier New" w:cs="Courier New"/>
          <w:b/>
          <w:bCs/>
          <w:color w:val="000080"/>
          <w:sz w:val="20"/>
          <w:szCs w:val="20"/>
          <w:highlight w:val="white"/>
        </w:rPr>
        <w:t>,</w:t>
      </w:r>
    </w:p>
    <w:p w14:paraId="7794A00B"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olution</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HD</w:t>
      </w:r>
      <w:proofErr w:type="spellEnd"/>
      <w:r>
        <w:rPr>
          <w:rFonts w:ascii="Courier New" w:hAnsi="Courier New" w:cs="Courier New"/>
          <w:color w:val="808080"/>
          <w:sz w:val="20"/>
          <w:szCs w:val="20"/>
          <w:highlight w:val="white"/>
        </w:rPr>
        <w:t>'</w:t>
      </w:r>
    </w:p>
    <w:p w14:paraId="1BCCB7D1"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B47D1C"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23046C9" w14:textId="77777777" w:rsidR="002D40B5" w:rsidRDefault="002D40B5" w:rsidP="002D40B5">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proofErr w:type="gramStart"/>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data</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ata</w:t>
      </w:r>
      <w:r>
        <w:rPr>
          <w:rFonts w:ascii="Courier New" w:hAnsi="Courier New" w:cs="Courier New"/>
          <w:b/>
          <w:bCs/>
          <w:color w:val="000080"/>
          <w:sz w:val="20"/>
          <w:szCs w:val="20"/>
          <w:highlight w:val="white"/>
        </w:rPr>
        <w:t>))</w:t>
      </w:r>
    </w:p>
    <w:p w14:paraId="1118358F" w14:textId="77777777" w:rsidR="002D40B5" w:rsidRDefault="002D40B5" w:rsidP="002D40B5">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266ACFCF" w14:textId="77777777" w:rsidR="0040113B" w:rsidRPr="003A7237" w:rsidRDefault="0040113B" w:rsidP="0040113B">
      <w:pPr>
        <w:pStyle w:val="Estilo1"/>
        <w:rPr>
          <w:rFonts w:ascii="Georgia" w:eastAsia="Georgia" w:hAnsi="Georgia" w:cs="Georgia"/>
          <w:b w:val="0"/>
          <w:bCs w:val="0"/>
          <w:sz w:val="22"/>
          <w:szCs w:val="22"/>
        </w:rPr>
      </w:pPr>
    </w:p>
    <w:p w14:paraId="6AB3061F" w14:textId="77777777" w:rsidR="0040113B" w:rsidRPr="00F20F45" w:rsidRDefault="0040113B" w:rsidP="0040113B">
      <w:pPr>
        <w:pStyle w:val="Estilo1"/>
        <w:rPr>
          <w:rFonts w:ascii="Georgia" w:eastAsia="Georgia" w:hAnsi="Georgia" w:cs="Georgia"/>
          <w:b w:val="0"/>
          <w:bCs w:val="0"/>
          <w:sz w:val="22"/>
          <w:szCs w:val="22"/>
        </w:rPr>
      </w:pPr>
    </w:p>
    <w:p w14:paraId="70FECFDD" w14:textId="77777777" w:rsidR="0040113B" w:rsidRDefault="0040113B" w:rsidP="005E3AC4">
      <w:pPr>
        <w:pStyle w:val="Estilo1"/>
        <w:numPr>
          <w:ilvl w:val="0"/>
          <w:numId w:val="13"/>
        </w:numPr>
        <w:rPr>
          <w:rFonts w:ascii="Georgia" w:eastAsia="Georgia" w:hAnsi="Georgia" w:cs="Georgia"/>
        </w:rPr>
      </w:pPr>
      <w:bookmarkStart w:id="33" w:name="_Toc196847476"/>
      <w:r w:rsidRPr="00F20F45">
        <w:rPr>
          <w:rFonts w:ascii="Georgia" w:eastAsia="Georgia" w:hAnsi="Georgia" w:cs="Georgia"/>
        </w:rPr>
        <w:t>Características técnicas</w:t>
      </w:r>
      <w:bookmarkEnd w:id="33"/>
    </w:p>
    <w:tbl>
      <w:tblPr>
        <w:tblStyle w:val="Tabladecuadrcula4"/>
        <w:tblW w:w="0" w:type="auto"/>
        <w:tblCellMar>
          <w:top w:w="28" w:type="dxa"/>
          <w:bottom w:w="28" w:type="dxa"/>
        </w:tblCellMar>
        <w:tblLook w:val="04A0" w:firstRow="1" w:lastRow="0" w:firstColumn="1" w:lastColumn="0" w:noHBand="0" w:noVBand="1"/>
      </w:tblPr>
      <w:tblGrid>
        <w:gridCol w:w="2576"/>
        <w:gridCol w:w="2959"/>
        <w:gridCol w:w="2959"/>
      </w:tblGrid>
      <w:tr w:rsidR="0040113B" w:rsidRPr="00EE3EDD" w14:paraId="583B25C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A79541B" w14:textId="77777777" w:rsidR="0040113B" w:rsidRPr="00EE3EDD" w:rsidRDefault="0040113B" w:rsidP="00D36767">
            <w:pPr>
              <w:rPr>
                <w:rFonts w:ascii="Georgia" w:eastAsia="Georgia" w:hAnsi="Georgia" w:cs="Georgia"/>
                <w:b w:val="0"/>
                <w:bCs w:val="0"/>
                <w:sz w:val="24"/>
                <w:szCs w:val="24"/>
              </w:rPr>
            </w:pPr>
            <w:r w:rsidRPr="003A6305">
              <w:rPr>
                <w:rFonts w:ascii="Georgia" w:eastAsia="Georgia" w:hAnsi="Georgia" w:cs="Georgia"/>
                <w:sz w:val="24"/>
                <w:szCs w:val="24"/>
              </w:rPr>
              <w:t>Parámetro</w:t>
            </w:r>
          </w:p>
        </w:tc>
        <w:tc>
          <w:tcPr>
            <w:tcW w:w="0" w:type="auto"/>
            <w:vAlign w:val="center"/>
          </w:tcPr>
          <w:p w14:paraId="1B9C95B5" w14:textId="6C7C3B4B"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asic</w:t>
            </w:r>
          </w:p>
        </w:tc>
        <w:tc>
          <w:tcPr>
            <w:tcW w:w="0" w:type="auto"/>
            <w:vAlign w:val="center"/>
          </w:tcPr>
          <w:p w14:paraId="61280B02" w14:textId="37F2AB9E" w:rsidR="0040113B" w:rsidRPr="00EE3EDD" w:rsidRDefault="002D40B5"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Advance</w:t>
            </w:r>
            <w:proofErr w:type="spellEnd"/>
          </w:p>
        </w:tc>
      </w:tr>
      <w:tr w:rsidR="0040113B" w:rsidRPr="00EE3EDD" w14:paraId="1B3DD7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259CF5" w14:textId="706DA73A"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2D40B5">
              <w:rPr>
                <w:rFonts w:ascii="Georgia" w:eastAsia="Georgia" w:hAnsi="Georgia" w:cs="Georgia"/>
                <w:sz w:val="18"/>
                <w:szCs w:val="18"/>
              </w:rPr>
              <w:t>mensual</w:t>
            </w:r>
            <w:r>
              <w:rPr>
                <w:rFonts w:ascii="Georgia" w:eastAsia="Georgia" w:hAnsi="Georgia" w:cs="Georgia"/>
                <w:sz w:val="18"/>
                <w:szCs w:val="18"/>
              </w:rPr>
              <w:t>)</w:t>
            </w:r>
          </w:p>
        </w:tc>
        <w:tc>
          <w:tcPr>
            <w:tcW w:w="0" w:type="auto"/>
            <w:vAlign w:val="center"/>
          </w:tcPr>
          <w:p w14:paraId="6E035664" w14:textId="3C823C27"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22</w:t>
            </w:r>
            <w:r w:rsidR="0040113B">
              <w:rPr>
                <w:rFonts w:ascii="Georgia" w:eastAsia="Georgia" w:hAnsi="Georgia" w:cs="Georgia"/>
                <w:sz w:val="18"/>
                <w:szCs w:val="18"/>
              </w:rPr>
              <w:t xml:space="preserve"> €</w:t>
            </w:r>
          </w:p>
        </w:tc>
        <w:tc>
          <w:tcPr>
            <w:tcW w:w="0" w:type="auto"/>
            <w:vAlign w:val="center"/>
          </w:tcPr>
          <w:p w14:paraId="1116300B" w14:textId="1AC21431" w:rsidR="0040113B" w:rsidRPr="007F78E7" w:rsidRDefault="002D40B5"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88</w:t>
            </w:r>
            <w:r w:rsidR="0040113B">
              <w:rPr>
                <w:rFonts w:ascii="Georgia" w:eastAsia="Georgia" w:hAnsi="Georgia" w:cs="Georgia"/>
                <w:sz w:val="18"/>
                <w:szCs w:val="18"/>
              </w:rPr>
              <w:t xml:space="preserve"> €</w:t>
            </w:r>
          </w:p>
        </w:tc>
      </w:tr>
      <w:tr w:rsidR="0040113B" w:rsidRPr="00EE3EDD" w14:paraId="4110456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E77E0D6"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7F92DC2" w14:textId="3F094496"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w:t>
            </w:r>
            <w:r w:rsidR="0040113B">
              <w:rPr>
                <w:rFonts w:ascii="Georgia" w:eastAsia="Georgia" w:hAnsi="Georgia" w:cs="Georgia"/>
                <w:sz w:val="18"/>
                <w:szCs w:val="18"/>
              </w:rPr>
              <w:t xml:space="preserve"> minutos</w:t>
            </w:r>
            <w:r>
              <w:rPr>
                <w:rFonts w:ascii="Georgia" w:eastAsia="Georgia" w:hAnsi="Georgia" w:cs="Georgia"/>
                <w:sz w:val="18"/>
                <w:szCs w:val="18"/>
              </w:rPr>
              <w:t xml:space="preserve"> (ampliable a 25, 40)</w:t>
            </w:r>
          </w:p>
        </w:tc>
        <w:tc>
          <w:tcPr>
            <w:tcW w:w="0" w:type="auto"/>
            <w:vAlign w:val="center"/>
          </w:tcPr>
          <w:p w14:paraId="3D5D5846" w14:textId="27FC3D14" w:rsidR="0040113B" w:rsidRDefault="002D40B5"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40113B">
              <w:rPr>
                <w:rFonts w:ascii="Georgia" w:eastAsia="Georgia" w:hAnsi="Georgia" w:cs="Georgia"/>
                <w:sz w:val="18"/>
                <w:szCs w:val="18"/>
              </w:rPr>
              <w:t xml:space="preserve"> minutos</w:t>
            </w:r>
          </w:p>
        </w:tc>
      </w:tr>
      <w:tr w:rsidR="0040113B" w:rsidRPr="00EE3EDD" w14:paraId="66BABC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426CD0"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1755217C" w14:textId="3069CECB"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7F2552F" w14:textId="0B4D7D7F" w:rsidR="0040113B"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7A7F31" w:rsidRPr="00EE3EDD" w14:paraId="764559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4D7843C" w14:textId="77777777" w:rsidR="007A7F31" w:rsidRPr="007F78E7" w:rsidRDefault="007A7F31" w:rsidP="007A7F31">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AF8C198" w14:textId="7C136ACC"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c>
          <w:tcPr>
            <w:tcW w:w="0" w:type="auto"/>
            <w:vAlign w:val="center"/>
          </w:tcPr>
          <w:p w14:paraId="3427CF38" w14:textId="08EA857E" w:rsidR="007A7F31" w:rsidRPr="007F78E7" w:rsidRDefault="007A7F31" w:rsidP="007A7F3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Fase beta, sólo paquete Premium)</w:t>
            </w:r>
          </w:p>
        </w:tc>
      </w:tr>
      <w:tr w:rsidR="00BC1CB9" w:rsidRPr="00EE3EDD" w14:paraId="627E17B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A5234C" w14:textId="500B8FC9" w:rsidR="00BC1CB9" w:rsidRPr="007F78E7" w:rsidRDefault="00BC1CB9" w:rsidP="007A7F31">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E47EB29" w14:textId="6D402897"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815417C" w14:textId="3DBCB6F9" w:rsidR="00BC1CB9" w:rsidRDefault="00BC1CB9" w:rsidP="007A7F3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72F29A3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D87929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10687A" w14:textId="749ED5DF"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184E92F" w14:textId="0DF9192C"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0113B" w:rsidRPr="00EE3EDD" w14:paraId="550B732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144B7C"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5A0C3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038309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0113B" w:rsidRPr="00EE3EDD" w14:paraId="6466A08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4E743E"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3CE41C4" w14:textId="506A94B9"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7ABDF4D6" w14:textId="0E252C8C"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40113B" w:rsidRPr="00EE3EDD" w14:paraId="6E3EEBF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28BBA6"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45B3A506"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17CEA93B"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0113B" w:rsidRPr="00EE3EDD" w14:paraId="4CD99E2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EE362B" w14:textId="380E305C"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3A103B0" w14:textId="4EB5A78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2317385A" w14:textId="41D37AD1" w:rsidR="0040113B" w:rsidRPr="009D437A"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0113B" w:rsidRPr="00EE3EDD" w14:paraId="354CADD0"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3940BC3" w14:textId="5EFF5683" w:rsidR="0040113B" w:rsidRPr="007F78E7" w:rsidRDefault="0040113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1942562" w14:textId="539F9A7B"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5B6B0FDE" w14:textId="28D930BD" w:rsidR="0040113B" w:rsidRPr="007F78E7" w:rsidRDefault="007A7F3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0113B" w:rsidRPr="00EE3EDD" w14:paraId="61FE623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B4C932" w14:textId="04A6C0ED"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7976BB1" w14:textId="481CD1DA" w:rsidR="0040113B"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c>
          <w:tcPr>
            <w:tcW w:w="0" w:type="auto"/>
            <w:vAlign w:val="center"/>
          </w:tcPr>
          <w:p w14:paraId="570B27B0" w14:textId="7741C5B1" w:rsidR="0040113B" w:rsidRPr="007F78E7" w:rsidRDefault="007A7F3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plugin aparte)</w:t>
            </w:r>
          </w:p>
        </w:tc>
      </w:tr>
      <w:tr w:rsidR="0040113B" w:rsidRPr="00EE3EDD" w14:paraId="3E96EB7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0B3C5C" w14:textId="691B7FB6"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051787D7" w14:textId="669090E9" w:rsidR="0040113B" w:rsidRDefault="00417EE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c>
          <w:tcPr>
            <w:tcW w:w="0" w:type="auto"/>
            <w:vAlign w:val="center"/>
          </w:tcPr>
          <w:p w14:paraId="72C304AA" w14:textId="38302106" w:rsidR="0040113B" w:rsidRDefault="00417EE4" w:rsidP="00417EE4">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50</w:t>
            </w:r>
          </w:p>
        </w:tc>
      </w:tr>
      <w:tr w:rsidR="0040113B" w:rsidRPr="00EE3EDD" w14:paraId="68E76BC3" w14:textId="77777777" w:rsidTr="00B3610D">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D4EC75" w14:textId="77777777" w:rsidR="0040113B" w:rsidRPr="007F78E7" w:rsidRDefault="0040113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9801A60" w14:textId="75C61F06"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2808E7F" w14:textId="2908734E" w:rsidR="0040113B" w:rsidRPr="007F78E7" w:rsidRDefault="00B3610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0113B" w:rsidRPr="00EE3EDD" w14:paraId="1A69B6A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11DF893"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5D5E5FC"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c>
          <w:tcPr>
            <w:tcW w:w="0" w:type="auto"/>
            <w:vAlign w:val="center"/>
          </w:tcPr>
          <w:p w14:paraId="39E4D26F"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tr w:rsidR="0040113B" w:rsidRPr="00EE3EDD" w14:paraId="2D9BD7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9105B3"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2A94867C" w14:textId="6F8EEFEC"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c>
          <w:tcPr>
            <w:tcW w:w="0" w:type="auto"/>
            <w:vAlign w:val="center"/>
          </w:tcPr>
          <w:p w14:paraId="1EF81073" w14:textId="404C2A66" w:rsidR="0040113B" w:rsidRPr="007F78E7" w:rsidRDefault="00417EE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5</w:t>
            </w:r>
          </w:p>
        </w:tc>
      </w:tr>
      <w:tr w:rsidR="0040113B" w:rsidRPr="00EE3EDD" w14:paraId="114004B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EAB2841"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7342261"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461791C5" w14:textId="77777777" w:rsidR="0040113B" w:rsidRPr="007F78E7"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0113B" w:rsidRPr="00EE3EDD" w14:paraId="50E5A0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00B0C6" w14:textId="77777777" w:rsidR="0040113B" w:rsidRPr="007F78E7" w:rsidRDefault="0040113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58A77CB"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2274BE" w14:textId="77777777" w:rsidR="0040113B" w:rsidRPr="007F78E7"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0113B" w:rsidRPr="00EE3EDD" w14:paraId="6C91DCA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EE5ED" w14:textId="77777777" w:rsidR="0040113B" w:rsidRPr="007F78E7" w:rsidRDefault="0040113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D76E7E"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B6B6DC" w14:textId="77777777" w:rsidR="0040113B" w:rsidRDefault="0040113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40113B" w:rsidRPr="00EE3EDD" w14:paraId="70E064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2CADE7E" w14:textId="77777777" w:rsidR="0040113B" w:rsidRDefault="0040113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BC649F0" w14:textId="23BFDC8E"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r8d1sxQy","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c>
          <w:tcPr>
            <w:tcW w:w="0" w:type="auto"/>
            <w:vAlign w:val="center"/>
          </w:tcPr>
          <w:p w14:paraId="710F3E92" w14:textId="3724F9A5" w:rsidR="0040113B" w:rsidRDefault="0040113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 segundos – 1 minuto.</w:t>
            </w:r>
            <w:r>
              <w:rPr>
                <w:rFonts w:ascii="Georgia" w:eastAsia="Georgia" w:hAnsi="Georgia" w:cs="Georgia"/>
                <w:sz w:val="18"/>
                <w:szCs w:val="18"/>
              </w:rPr>
              <w:fldChar w:fldCharType="begin"/>
            </w:r>
            <w:r w:rsidR="00B3610D">
              <w:rPr>
                <w:rFonts w:ascii="Georgia" w:eastAsia="Georgia" w:hAnsi="Georgia" w:cs="Georgia"/>
                <w:sz w:val="18"/>
                <w:szCs w:val="18"/>
              </w:rPr>
              <w:instrText xml:space="preserve"> ADDIN ZOTERO_ITEM CSL_CITATION {"citationID":"xYafJmy3","properties":{"formattedCitation":"({\\i{}average time for a video to be created}, no date)","plainCitation":"(average time for a video to be created, no date)","noteIndex":0},"citationItems":[{"id":6,"uris":["http://zotero.org/users/local/Td0UMtth/items/UZ29JCUC"],"itemData":{"id":6,"type":"webpage","abstract":"Hi!\n\nLooking into using this for an app that would require very fast synthetic voice and video creation.\n\nHow long does it take to create say 5 seconds of audio and video based on some text?","container-title":"HeyGen API Documentation","language":"en","title":"average time for a video to be created","URL":"https://docs.heygen.com/discuss/64e7cee370767300739b4b55","accessed":{"date-parts":[["2025",4,11]]}}}],"schema":"https://github.com/citation-style-language/schema/raw/master/csl-citation.json"} </w:instrText>
            </w:r>
            <w:r>
              <w:rPr>
                <w:rFonts w:ascii="Georgia" w:eastAsia="Georgia" w:hAnsi="Georgia" w:cs="Georgia"/>
                <w:sz w:val="18"/>
                <w:szCs w:val="18"/>
              </w:rPr>
              <w:fldChar w:fldCharType="separate"/>
            </w:r>
            <w:r w:rsidRPr="00321FC4">
              <w:rPr>
                <w:rFonts w:ascii="Georgia" w:hAnsi="Georgia" w:cs="Times New Roman"/>
                <w:sz w:val="18"/>
              </w:rPr>
              <w:t>(</w:t>
            </w:r>
            <w:proofErr w:type="spellStart"/>
            <w:r w:rsidRPr="00321FC4">
              <w:rPr>
                <w:rFonts w:ascii="Georgia" w:hAnsi="Georgia" w:cs="Times New Roman"/>
                <w:i/>
                <w:iCs/>
                <w:color w:val="00B0F0"/>
                <w:sz w:val="18"/>
              </w:rPr>
              <w:t>average</w:t>
            </w:r>
            <w:proofErr w:type="spellEnd"/>
            <w:r w:rsidRPr="00321FC4">
              <w:rPr>
                <w:rFonts w:ascii="Georgia" w:hAnsi="Georgia" w:cs="Times New Roman"/>
                <w:i/>
                <w:iCs/>
                <w:color w:val="00B0F0"/>
                <w:sz w:val="18"/>
              </w:rPr>
              <w:t xml:space="preserve"> time </w:t>
            </w:r>
            <w:proofErr w:type="spellStart"/>
            <w:r w:rsidRPr="00321FC4">
              <w:rPr>
                <w:rFonts w:ascii="Georgia" w:hAnsi="Georgia" w:cs="Times New Roman"/>
                <w:i/>
                <w:iCs/>
                <w:color w:val="00B0F0"/>
                <w:sz w:val="18"/>
              </w:rPr>
              <w:t>for</w:t>
            </w:r>
            <w:proofErr w:type="spellEnd"/>
            <w:r w:rsidRPr="00321FC4">
              <w:rPr>
                <w:rFonts w:ascii="Georgia" w:hAnsi="Georgia" w:cs="Times New Roman"/>
                <w:i/>
                <w:iCs/>
                <w:color w:val="00B0F0"/>
                <w:sz w:val="18"/>
              </w:rPr>
              <w:t xml:space="preserve"> a video </w:t>
            </w:r>
            <w:proofErr w:type="spellStart"/>
            <w:r w:rsidRPr="00321FC4">
              <w:rPr>
                <w:rFonts w:ascii="Georgia" w:hAnsi="Georgia" w:cs="Times New Roman"/>
                <w:i/>
                <w:iCs/>
                <w:color w:val="00B0F0"/>
                <w:sz w:val="18"/>
              </w:rPr>
              <w:t>to</w:t>
            </w:r>
            <w:proofErr w:type="spellEnd"/>
            <w:r w:rsidRPr="00321FC4">
              <w:rPr>
                <w:rFonts w:ascii="Georgia" w:hAnsi="Georgia" w:cs="Times New Roman"/>
                <w:i/>
                <w:iCs/>
                <w:color w:val="00B0F0"/>
                <w:sz w:val="18"/>
              </w:rPr>
              <w:t xml:space="preserve"> be </w:t>
            </w:r>
            <w:proofErr w:type="spellStart"/>
            <w:r w:rsidRPr="00321FC4">
              <w:rPr>
                <w:rFonts w:ascii="Georgia" w:hAnsi="Georgia" w:cs="Times New Roman"/>
                <w:i/>
                <w:iCs/>
                <w:color w:val="00B0F0"/>
                <w:sz w:val="18"/>
              </w:rPr>
              <w:t>created</w:t>
            </w:r>
            <w:proofErr w:type="spellEnd"/>
            <w:r w:rsidRPr="00321FC4">
              <w:rPr>
                <w:rFonts w:ascii="Georgia" w:hAnsi="Georgia" w:cs="Times New Roman"/>
                <w:color w:val="00B0F0"/>
                <w:sz w:val="18"/>
              </w:rPr>
              <w:t>, no date</w:t>
            </w:r>
            <w:r w:rsidRPr="00321FC4">
              <w:rPr>
                <w:rFonts w:ascii="Georgia" w:hAnsi="Georgia" w:cs="Times New Roman"/>
                <w:sz w:val="18"/>
              </w:rPr>
              <w:t>)</w:t>
            </w:r>
            <w:r>
              <w:rPr>
                <w:rFonts w:ascii="Georgia" w:eastAsia="Georgia" w:hAnsi="Georgia" w:cs="Georgia"/>
                <w:sz w:val="18"/>
                <w:szCs w:val="18"/>
              </w:rPr>
              <w:fldChar w:fldCharType="end"/>
            </w:r>
          </w:p>
        </w:tc>
      </w:tr>
    </w:tbl>
    <w:p w14:paraId="1242AF4B" w14:textId="77777777" w:rsidR="006541F7" w:rsidRDefault="006541F7" w:rsidP="0040113B">
      <w:pPr>
        <w:pStyle w:val="Estilo1"/>
        <w:rPr>
          <w:rFonts w:ascii="Georgia" w:eastAsia="Georgia" w:hAnsi="Georgia" w:cs="Georgia"/>
        </w:rPr>
        <w:sectPr w:rsidR="006541F7">
          <w:pgSz w:w="11906" w:h="16838"/>
          <w:pgMar w:top="1417" w:right="1701" w:bottom="1417" w:left="1701" w:header="708" w:footer="708" w:gutter="0"/>
          <w:cols w:space="708"/>
          <w:docGrid w:linePitch="360"/>
        </w:sectPr>
      </w:pPr>
    </w:p>
    <w:bookmarkEnd w:id="27"/>
    <w:p w14:paraId="234B81A0" w14:textId="77777777" w:rsidR="006541F7" w:rsidRPr="00C835E2" w:rsidRDefault="006541F7" w:rsidP="006541F7">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95104" behindDoc="1" locked="0" layoutInCell="1" allowOverlap="1" wp14:anchorId="2F3C3BBC" wp14:editId="34CC6F98">
                <wp:simplePos x="0" y="0"/>
                <wp:positionH relativeFrom="margin">
                  <wp:posOffset>347501</wp:posOffset>
                </wp:positionH>
                <wp:positionV relativeFrom="paragraph">
                  <wp:posOffset>184174</wp:posOffset>
                </wp:positionV>
                <wp:extent cx="4669155" cy="1270"/>
                <wp:effectExtent l="0" t="0" r="0" b="0"/>
                <wp:wrapTopAndBottom/>
                <wp:docPr id="693722837" name="Forma libre: forma 69372283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617D2B" id="Forma libre: forma 693722837" o:spid="_x0000_s1026" style="position:absolute;margin-left:27.35pt;margin-top:14.5pt;width:367.65pt;height:.1pt;z-index:-2516213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p>
    <w:p w14:paraId="22B8A581" w14:textId="476C3A73" w:rsidR="006541F7" w:rsidRPr="007469E9" w:rsidRDefault="006541F7" w:rsidP="006541F7">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4" w:name="_Toc196847477"/>
      <w:r>
        <w:rPr>
          <w:rFonts w:ascii="Arial" w:eastAsia="Georgia" w:hAnsi="Georgia" w:cs="Georgia"/>
          <w:b/>
          <w:color w:val="auto"/>
          <w:sz w:val="49"/>
          <w:szCs w:val="22"/>
        </w:rPr>
        <w:t>VEED</w:t>
      </w:r>
      <w:bookmarkEnd w:id="34"/>
    </w:p>
    <w:p w14:paraId="20B1F931" w14:textId="77777777" w:rsidR="006541F7" w:rsidRDefault="006541F7" w:rsidP="006541F7">
      <w:pPr>
        <w:pStyle w:val="Textoindependiente"/>
        <w:spacing w:before="6"/>
        <w:rPr>
          <w:rFonts w:ascii="Arial"/>
          <w:sz w:val="19"/>
        </w:rPr>
      </w:pPr>
    </w:p>
    <w:p w14:paraId="66B19089" w14:textId="77777777" w:rsidR="006541F7" w:rsidRDefault="006541F7" w:rsidP="006541F7">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6128" behindDoc="1" locked="0" layoutInCell="1" allowOverlap="1" wp14:anchorId="21E1DAF5" wp14:editId="7099C071">
                <wp:simplePos x="0" y="0"/>
                <wp:positionH relativeFrom="margin">
                  <wp:align>center</wp:align>
                </wp:positionH>
                <wp:positionV relativeFrom="paragraph">
                  <wp:posOffset>22225</wp:posOffset>
                </wp:positionV>
                <wp:extent cx="4669155" cy="1270"/>
                <wp:effectExtent l="0" t="0" r="0" b="0"/>
                <wp:wrapTopAndBottom/>
                <wp:docPr id="777310499" name="Forma libre: forma 77731049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6ADE9" id="Forma libre: forma 777310499" o:spid="_x0000_s1026" style="position:absolute;margin-left:0;margin-top:1.75pt;width:367.65pt;height:.1pt;z-index:-2516203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502B967" w14:textId="77777777" w:rsidR="006541F7" w:rsidRDefault="006541F7" w:rsidP="006541F7">
      <w:pPr>
        <w:pStyle w:val="Textoindependiente"/>
        <w:spacing w:before="6"/>
        <w:rPr>
          <w:rFonts w:ascii="Arial"/>
          <w:sz w:val="19"/>
        </w:rPr>
      </w:pPr>
    </w:p>
    <w:p w14:paraId="148F71E6" w14:textId="77777777" w:rsidR="006541F7" w:rsidRDefault="006541F7" w:rsidP="006541F7">
      <w:pPr>
        <w:pStyle w:val="Textoindependiente"/>
        <w:spacing w:before="6"/>
        <w:rPr>
          <w:rFonts w:ascii="Arial"/>
          <w:sz w:val="19"/>
        </w:rPr>
      </w:pPr>
    </w:p>
    <w:p w14:paraId="5E1130FC" w14:textId="77777777" w:rsidR="006541F7" w:rsidRPr="00F20F45" w:rsidRDefault="006541F7" w:rsidP="005E3AC4">
      <w:pPr>
        <w:pStyle w:val="Estilo1"/>
        <w:numPr>
          <w:ilvl w:val="0"/>
          <w:numId w:val="14"/>
        </w:numPr>
        <w:rPr>
          <w:rFonts w:ascii="Georgia" w:eastAsia="Georgia" w:hAnsi="Georgia" w:cs="Georgia"/>
        </w:rPr>
      </w:pPr>
      <w:bookmarkStart w:id="35" w:name="_Toc196847478"/>
      <w:r w:rsidRPr="00F20F45">
        <w:rPr>
          <w:rFonts w:ascii="Georgia" w:eastAsia="Georgia" w:hAnsi="Georgia" w:cs="Georgia"/>
        </w:rPr>
        <w:t>Visión general</w:t>
      </w:r>
      <w:bookmarkEnd w:id="35"/>
    </w:p>
    <w:p w14:paraId="5A0982C2" w14:textId="4C191038" w:rsidR="005E3AC4" w:rsidRPr="00920DA3" w:rsidRDefault="005E3AC4" w:rsidP="006541F7">
      <w:pPr>
        <w:pStyle w:val="Prrafodelista"/>
        <w:spacing w:after="0" w:line="360" w:lineRule="auto"/>
        <w:ind w:left="0" w:firstLine="426"/>
        <w:jc w:val="both"/>
        <w:rPr>
          <w:rFonts w:ascii="Georgia" w:eastAsia="Georgia" w:hAnsi="Georgia" w:cs="Georgia"/>
        </w:rPr>
      </w:pPr>
      <w:r w:rsidRPr="005E3AC4">
        <w:rPr>
          <w:rFonts w:ascii="Georgia" w:eastAsia="Georgia" w:hAnsi="Georgia" w:cs="Georgia"/>
        </w:rPr>
        <w:t>VEED.io es una plataforma SaaS centrada en la edición de vídeo directamente desde el navegador, que incluye la funcionalidad de generación de avatares parlantes (</w:t>
      </w:r>
      <w:proofErr w:type="spellStart"/>
      <w:r w:rsidRPr="005E3AC4">
        <w:rPr>
          <w:rFonts w:ascii="Georgia" w:eastAsia="Georgia" w:hAnsi="Georgia" w:cs="Georgia"/>
        </w:rPr>
        <w:t>Talking</w:t>
      </w:r>
      <w:proofErr w:type="spellEnd"/>
      <w:r w:rsidRPr="005E3AC4">
        <w:rPr>
          <w:rFonts w:ascii="Georgia" w:eastAsia="Georgia" w:hAnsi="Georgia" w:cs="Georgia"/>
        </w:rPr>
        <w:t xml:space="preserve"> </w:t>
      </w:r>
      <w:proofErr w:type="spellStart"/>
      <w:r w:rsidRPr="005E3AC4">
        <w:rPr>
          <w:rFonts w:ascii="Georgia" w:eastAsia="Georgia" w:hAnsi="Georgia" w:cs="Georgia"/>
        </w:rPr>
        <w:t>Avatars</w:t>
      </w:r>
      <w:proofErr w:type="spellEnd"/>
      <w:r w:rsidRPr="005E3AC4">
        <w:rPr>
          <w:rFonts w:ascii="Georgia" w:eastAsia="Georgia" w:hAnsi="Georgia" w:cs="Georgia"/>
        </w:rPr>
        <w:t xml:space="preserve">). A diferencia de otros proveedores como D-ID, </w:t>
      </w:r>
      <w:proofErr w:type="spellStart"/>
      <w:r w:rsidRPr="005E3AC4">
        <w:rPr>
          <w:rFonts w:ascii="Georgia" w:eastAsia="Georgia" w:hAnsi="Georgia" w:cs="Georgia"/>
        </w:rPr>
        <w:t>HeyGen</w:t>
      </w:r>
      <w:proofErr w:type="spellEnd"/>
      <w:r w:rsidRPr="005E3AC4">
        <w:rPr>
          <w:rFonts w:ascii="Georgia" w:eastAsia="Georgia" w:hAnsi="Georgia" w:cs="Georgia"/>
        </w:rPr>
        <w:t xml:space="preserve"> o </w:t>
      </w:r>
      <w:proofErr w:type="spellStart"/>
      <w:r w:rsidRPr="005E3AC4">
        <w:rPr>
          <w:rFonts w:ascii="Georgia" w:eastAsia="Georgia" w:hAnsi="Georgia" w:cs="Georgia"/>
        </w:rPr>
        <w:t>Elai</w:t>
      </w:r>
      <w:proofErr w:type="spellEnd"/>
      <w:r w:rsidRPr="005E3AC4">
        <w:rPr>
          <w:rFonts w:ascii="Georgia" w:eastAsia="Georgia" w:hAnsi="Georgia" w:cs="Georgia"/>
        </w:rPr>
        <w:t xml:space="preserve">, </w:t>
      </w:r>
      <w:r w:rsidRPr="005E3AC4">
        <w:rPr>
          <w:rFonts w:ascii="Georgia" w:eastAsia="Georgia" w:hAnsi="Georgia" w:cs="Georgia"/>
          <w:b/>
          <w:bCs/>
        </w:rPr>
        <w:t>VEED no ofrece una API pública</w:t>
      </w:r>
      <w:r w:rsidRPr="005E3AC4">
        <w:rPr>
          <w:rFonts w:ascii="Georgia" w:eastAsia="Georgia" w:hAnsi="Georgia" w:cs="Georgia"/>
        </w:rPr>
        <w:t xml:space="preserve">, lo que impide su integración en pipelines automatizados o en aplicaciones personalizadas mediante programación. Su propuesta de valor reside en la accesibilidad inmediata, una interfaz visual que no requiere conocimientos técnicos y herramientas complementarias como subtitulación automática, edición por texto y transcripción de audio. </w:t>
      </w:r>
    </w:p>
    <w:p w14:paraId="5FD4916E" w14:textId="77777777" w:rsidR="006541F7" w:rsidRPr="00F20F45" w:rsidRDefault="006541F7" w:rsidP="006541F7">
      <w:pPr>
        <w:pStyle w:val="Prrafodelista"/>
        <w:spacing w:after="0" w:line="360" w:lineRule="auto"/>
        <w:ind w:left="0" w:firstLine="426"/>
        <w:jc w:val="both"/>
        <w:rPr>
          <w:rFonts w:ascii="Georgia" w:eastAsia="Georgia" w:hAnsi="Georgia" w:cs="Georgia"/>
        </w:rPr>
      </w:pPr>
    </w:p>
    <w:p w14:paraId="78DC20B1" w14:textId="77777777" w:rsidR="006541F7" w:rsidRDefault="006541F7" w:rsidP="005E3AC4">
      <w:pPr>
        <w:pStyle w:val="Estilo1"/>
        <w:numPr>
          <w:ilvl w:val="0"/>
          <w:numId w:val="14"/>
        </w:numPr>
        <w:rPr>
          <w:rFonts w:ascii="Georgia" w:eastAsia="Georgia" w:hAnsi="Georgia" w:cs="Georgia"/>
        </w:rPr>
      </w:pPr>
      <w:bookmarkStart w:id="36" w:name="_Toc196847479"/>
      <w:r w:rsidRPr="00F20F45">
        <w:rPr>
          <w:rFonts w:ascii="Georgia" w:eastAsia="Georgia" w:hAnsi="Georgia" w:cs="Georgia"/>
        </w:rPr>
        <w:t>Arquitectura general</w:t>
      </w:r>
      <w:bookmarkEnd w:id="36"/>
    </w:p>
    <w:p w14:paraId="2FDF308B" w14:textId="5D0491A7"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5E3AC4">
        <w:rPr>
          <w:rFonts w:ascii="Georgia" w:eastAsia="Georgia" w:hAnsi="Georgia" w:cs="Georgia"/>
        </w:rPr>
        <w:t>No tiene. Se utiliza el estudio a través de navegador.</w:t>
      </w:r>
    </w:p>
    <w:p w14:paraId="20562348" w14:textId="32041504" w:rsidR="006541F7" w:rsidRDefault="006541F7" w:rsidP="006541F7">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r w:rsidR="005E3AC4">
        <w:rPr>
          <w:rFonts w:ascii="Georgia" w:eastAsia="Georgia" w:hAnsi="Georgia" w:cs="Georgia"/>
        </w:rPr>
        <w:t>-</w:t>
      </w:r>
    </w:p>
    <w:p w14:paraId="23945261" w14:textId="5E35FBC9" w:rsidR="006541F7" w:rsidRPr="00D115FB" w:rsidRDefault="006541F7" w:rsidP="006541F7">
      <w:pPr>
        <w:numPr>
          <w:ilvl w:val="0"/>
          <w:numId w:val="8"/>
        </w:numPr>
      </w:pPr>
      <w:r w:rsidRPr="00C337E9">
        <w:rPr>
          <w:rFonts w:ascii="Georgia" w:eastAsia="Georgia" w:hAnsi="Georgia" w:cs="Georgia"/>
          <w:b/>
          <w:bCs/>
        </w:rPr>
        <w:t xml:space="preserve">API Referencia: </w:t>
      </w:r>
      <w:r w:rsidR="005E3AC4">
        <w:t>-</w:t>
      </w:r>
    </w:p>
    <w:p w14:paraId="0C29292F" w14:textId="71E938FD" w:rsidR="006541F7" w:rsidRPr="00D115FB" w:rsidRDefault="006541F7" w:rsidP="006541F7">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r w:rsidR="005E3AC4">
        <w:t>-</w:t>
      </w:r>
    </w:p>
    <w:p w14:paraId="221DB0AA" w14:textId="6FB03C13" w:rsidR="006541F7" w:rsidRPr="00D115FB" w:rsidRDefault="006541F7" w:rsidP="006541F7">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sidR="005E3AC4">
        <w:rPr>
          <w:rFonts w:ascii="Georgia" w:eastAsia="Georgia" w:hAnsi="Georgia" w:cs="Georgia"/>
        </w:rPr>
        <w:t>-</w:t>
      </w:r>
    </w:p>
    <w:p w14:paraId="680F3343" w14:textId="6D4BF29D" w:rsidR="006541F7" w:rsidRPr="00EE3EDD" w:rsidRDefault="006541F7" w:rsidP="006541F7">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xml:space="preserve">: </w:t>
      </w:r>
      <w:r w:rsidR="005E3AC4">
        <w:rPr>
          <w:rFonts w:ascii="Georgia" w:eastAsia="Georgia" w:hAnsi="Georgia" w:cs="Georgia"/>
        </w:rPr>
        <w:t>Peticiones por navegador.</w:t>
      </w:r>
    </w:p>
    <w:p w14:paraId="2A2E7273" w14:textId="77777777" w:rsidR="006541F7" w:rsidRPr="00F20F45" w:rsidRDefault="006541F7" w:rsidP="006541F7">
      <w:pPr>
        <w:pStyle w:val="Textoindependiente"/>
        <w:spacing w:before="6"/>
        <w:rPr>
          <w:rFonts w:ascii="Arial"/>
          <w:sz w:val="19"/>
        </w:rPr>
      </w:pPr>
    </w:p>
    <w:p w14:paraId="63194A40" w14:textId="77777777" w:rsidR="005E3AC4" w:rsidRDefault="005E3AC4" w:rsidP="006541F7">
      <w:pPr>
        <w:pStyle w:val="Estilo1"/>
        <w:rPr>
          <w:rFonts w:ascii="Georgia" w:eastAsia="Georgia" w:hAnsi="Georgia" w:cs="Georgia"/>
        </w:rPr>
        <w:sectPr w:rsidR="005E3AC4">
          <w:pgSz w:w="11906" w:h="16838"/>
          <w:pgMar w:top="1417" w:right="1701" w:bottom="1417" w:left="1701" w:header="708" w:footer="708" w:gutter="0"/>
          <w:cols w:space="708"/>
          <w:docGrid w:linePitch="360"/>
        </w:sectPr>
      </w:pPr>
    </w:p>
    <w:p w14:paraId="53115E96" w14:textId="4FBD61E3" w:rsidR="005E3AC4" w:rsidRPr="00C835E2" w:rsidRDefault="005E3AC4" w:rsidP="005E3AC4">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700224" behindDoc="1" locked="0" layoutInCell="1" allowOverlap="1" wp14:anchorId="2F611A68" wp14:editId="0A08B419">
                <wp:simplePos x="0" y="0"/>
                <wp:positionH relativeFrom="margin">
                  <wp:align>center</wp:align>
                </wp:positionH>
                <wp:positionV relativeFrom="paragraph">
                  <wp:posOffset>168330</wp:posOffset>
                </wp:positionV>
                <wp:extent cx="4669155" cy="1270"/>
                <wp:effectExtent l="0" t="0" r="0" b="0"/>
                <wp:wrapTopAndBottom/>
                <wp:docPr id="2126047427" name="Forma libre: forma 212604742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3BB7BC" id="Forma libre: forma 2126047427" o:spid="_x0000_s1026" style="position:absolute;margin-left:0;margin-top:13.25pt;width:367.65pt;height:.1pt;z-index:-25161625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
    <w:p w14:paraId="5C668C76" w14:textId="7D144BAC" w:rsidR="005E3AC4" w:rsidRPr="007469E9" w:rsidRDefault="005E3AC4" w:rsidP="005E3AC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37" w:name="_Toc196847480"/>
      <w:proofErr w:type="spellStart"/>
      <w:r>
        <w:rPr>
          <w:rFonts w:ascii="Arial" w:eastAsia="Georgia" w:hAnsi="Georgia" w:cs="Georgia"/>
          <w:b/>
          <w:color w:val="auto"/>
          <w:sz w:val="49"/>
          <w:szCs w:val="22"/>
        </w:rPr>
        <w:t>Colossyan</w:t>
      </w:r>
      <w:bookmarkEnd w:id="37"/>
      <w:proofErr w:type="spellEnd"/>
    </w:p>
    <w:p w14:paraId="65278140" w14:textId="77777777" w:rsidR="005E3AC4" w:rsidRDefault="005E3AC4" w:rsidP="005E3AC4">
      <w:pPr>
        <w:pStyle w:val="Textoindependiente"/>
        <w:spacing w:before="6"/>
        <w:rPr>
          <w:rFonts w:ascii="Arial"/>
          <w:sz w:val="19"/>
        </w:rPr>
      </w:pPr>
    </w:p>
    <w:p w14:paraId="37967427" w14:textId="77777777" w:rsidR="005E3AC4" w:rsidRDefault="005E3AC4" w:rsidP="005E3AC4">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698176" behindDoc="1" locked="0" layoutInCell="1" allowOverlap="1" wp14:anchorId="7C61F863" wp14:editId="5582E10E">
                <wp:simplePos x="0" y="0"/>
                <wp:positionH relativeFrom="margin">
                  <wp:align>center</wp:align>
                </wp:positionH>
                <wp:positionV relativeFrom="paragraph">
                  <wp:posOffset>22225</wp:posOffset>
                </wp:positionV>
                <wp:extent cx="4669155" cy="1270"/>
                <wp:effectExtent l="0" t="0" r="0" b="0"/>
                <wp:wrapTopAndBottom/>
                <wp:docPr id="298241474" name="Forma libre: forma 29824147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E0E7F38" id="Forma libre: forma 298241474" o:spid="_x0000_s1026" style="position:absolute;margin-left:0;margin-top:1.75pt;width:367.65pt;height:.1pt;z-index:-25161830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21F2D855" w14:textId="77777777" w:rsidR="005E3AC4" w:rsidRDefault="005E3AC4" w:rsidP="005E3AC4">
      <w:pPr>
        <w:pStyle w:val="Textoindependiente"/>
        <w:spacing w:before="6"/>
        <w:rPr>
          <w:rFonts w:ascii="Arial"/>
          <w:sz w:val="19"/>
        </w:rPr>
      </w:pPr>
    </w:p>
    <w:p w14:paraId="225A7174" w14:textId="77777777" w:rsidR="005E3AC4" w:rsidRPr="00F20F45" w:rsidRDefault="005E3AC4" w:rsidP="005E3AC4">
      <w:pPr>
        <w:pStyle w:val="Estilo1"/>
        <w:numPr>
          <w:ilvl w:val="0"/>
          <w:numId w:val="15"/>
        </w:numPr>
        <w:rPr>
          <w:rFonts w:ascii="Georgia" w:eastAsia="Georgia" w:hAnsi="Georgia" w:cs="Georgia"/>
        </w:rPr>
      </w:pPr>
      <w:bookmarkStart w:id="38" w:name="_Toc196847481"/>
      <w:r w:rsidRPr="00F20F45">
        <w:rPr>
          <w:rFonts w:ascii="Georgia" w:eastAsia="Georgia" w:hAnsi="Georgia" w:cs="Georgia"/>
        </w:rPr>
        <w:t>Visión general</w:t>
      </w:r>
      <w:bookmarkEnd w:id="38"/>
    </w:p>
    <w:p w14:paraId="5F0980B1" w14:textId="4D8A4BC8" w:rsidR="005E3AC4" w:rsidRPr="00521C7F" w:rsidRDefault="00521C7F" w:rsidP="005E3AC4">
      <w:pPr>
        <w:pStyle w:val="Prrafodelista"/>
        <w:spacing w:after="0" w:line="360" w:lineRule="auto"/>
        <w:ind w:left="0" w:firstLine="426"/>
        <w:jc w:val="both"/>
        <w:rPr>
          <w:rFonts w:ascii="Georgia" w:eastAsia="Georgia" w:hAnsi="Georgia" w:cs="Georgia"/>
        </w:rPr>
      </w:pPr>
      <w:proofErr w:type="spellStart"/>
      <w:r w:rsidRPr="00521C7F">
        <w:rPr>
          <w:rFonts w:ascii="Georgia" w:eastAsia="Georgia" w:hAnsi="Georgia" w:cs="Georgia"/>
        </w:rPr>
        <w:t>Colossyan</w:t>
      </w:r>
      <w:proofErr w:type="spellEnd"/>
      <w:r w:rsidRPr="00521C7F">
        <w:rPr>
          <w:rFonts w:ascii="Georgia" w:eastAsia="Georgia" w:hAnsi="Georgia" w:cs="Georgia"/>
        </w:rPr>
        <w:t xml:space="preserve"> se distingue por su enfoque especializado en formación corporativa interactiva. A diferencia de otros proveedores como D-ID o </w:t>
      </w:r>
      <w:proofErr w:type="spellStart"/>
      <w:r w:rsidRPr="00521C7F">
        <w:rPr>
          <w:rFonts w:ascii="Georgia" w:eastAsia="Georgia" w:hAnsi="Georgia" w:cs="Georgia"/>
        </w:rPr>
        <w:t>HeyGen</w:t>
      </w:r>
      <w:proofErr w:type="spellEnd"/>
      <w:r w:rsidRPr="00521C7F">
        <w:rPr>
          <w:rFonts w:ascii="Georgia" w:eastAsia="Georgia" w:hAnsi="Georgia" w:cs="Georgia"/>
        </w:rPr>
        <w:t xml:space="preserve">, </w:t>
      </w:r>
      <w:proofErr w:type="spellStart"/>
      <w:r w:rsidRPr="00521C7F">
        <w:rPr>
          <w:rFonts w:ascii="Georgia" w:eastAsia="Georgia" w:hAnsi="Georgia" w:cs="Georgia"/>
        </w:rPr>
        <w:t>Colossyan</w:t>
      </w:r>
      <w:proofErr w:type="spellEnd"/>
      <w:r w:rsidRPr="00521C7F">
        <w:rPr>
          <w:rFonts w:ascii="Georgia" w:eastAsia="Georgia" w:hAnsi="Georgia" w:cs="Georgia"/>
        </w:rPr>
        <w:t xml:space="preserve"> permite crear conversaciones entre avatares, añadir cuestionarios y ramificaciones en los vídeos, y generar contenido compatible con SCORM para plataformas de e-learning. También destaca por ofrecer clonación de voz gratuita en todos los planes, algo inusual frente a soluciones que lo reservan para niveles Enterprise. Sin embargo, no cuenta con funcionalidades de </w:t>
      </w:r>
      <w:proofErr w:type="spellStart"/>
      <w:r w:rsidRPr="00521C7F">
        <w:rPr>
          <w:rFonts w:ascii="Georgia" w:eastAsia="Georgia" w:hAnsi="Georgia" w:cs="Georgia"/>
        </w:rPr>
        <w:t>streaming</w:t>
      </w:r>
      <w:proofErr w:type="spellEnd"/>
      <w:r w:rsidRPr="00521C7F">
        <w:rPr>
          <w:rFonts w:ascii="Georgia" w:eastAsia="Georgia" w:hAnsi="Georgia" w:cs="Georgia"/>
        </w:rPr>
        <w:t xml:space="preserve"> en tiempo real, y su API solo está disponible en planes superiores, lo que limita su acceso a integradores individuales o pequeños desarrollos.</w:t>
      </w:r>
    </w:p>
    <w:p w14:paraId="77A00405" w14:textId="77777777" w:rsidR="00521C7F" w:rsidRPr="00F20F45" w:rsidRDefault="00521C7F" w:rsidP="005E3AC4">
      <w:pPr>
        <w:pStyle w:val="Prrafodelista"/>
        <w:spacing w:after="0" w:line="360" w:lineRule="auto"/>
        <w:ind w:left="0" w:firstLine="426"/>
        <w:jc w:val="both"/>
        <w:rPr>
          <w:rFonts w:ascii="Georgia" w:eastAsia="Georgia" w:hAnsi="Georgia" w:cs="Georgia"/>
        </w:rPr>
      </w:pPr>
    </w:p>
    <w:p w14:paraId="52F866BB" w14:textId="77777777" w:rsidR="005E3AC4" w:rsidRDefault="005E3AC4" w:rsidP="005E3AC4">
      <w:pPr>
        <w:pStyle w:val="Estilo1"/>
        <w:numPr>
          <w:ilvl w:val="0"/>
          <w:numId w:val="15"/>
        </w:numPr>
        <w:rPr>
          <w:rFonts w:ascii="Georgia" w:eastAsia="Georgia" w:hAnsi="Georgia" w:cs="Georgia"/>
        </w:rPr>
      </w:pPr>
      <w:bookmarkStart w:id="39" w:name="_Toc196847482"/>
      <w:r w:rsidRPr="00F20F45">
        <w:rPr>
          <w:rFonts w:ascii="Georgia" w:eastAsia="Georgia" w:hAnsi="Georgia" w:cs="Georgia"/>
        </w:rPr>
        <w:t>Arquitectura general</w:t>
      </w:r>
      <w:bookmarkEnd w:id="39"/>
    </w:p>
    <w:p w14:paraId="1E89EEF9"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2CA19489" w14:textId="77777777" w:rsidR="005E3AC4" w:rsidRDefault="005E3AC4" w:rsidP="005E3AC4">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DCC0996" w14:textId="548DF25F" w:rsidR="005E3AC4" w:rsidRPr="00D115FB" w:rsidRDefault="005E3AC4" w:rsidP="005E3AC4">
      <w:pPr>
        <w:numPr>
          <w:ilvl w:val="0"/>
          <w:numId w:val="8"/>
        </w:numPr>
      </w:pPr>
      <w:r w:rsidRPr="00C337E9">
        <w:rPr>
          <w:rFonts w:ascii="Georgia" w:eastAsia="Georgia" w:hAnsi="Georgia" w:cs="Georgia"/>
          <w:b/>
          <w:bCs/>
        </w:rPr>
        <w:t>API Referencia:</w:t>
      </w:r>
      <w:r>
        <w:t xml:space="preserve"> </w:t>
      </w:r>
      <w:hyperlink r:id="rId489" w:history="1">
        <w:r w:rsidR="00521C7F" w:rsidRPr="00DB76E6">
          <w:rPr>
            <w:rStyle w:val="Hipervnculo"/>
          </w:rPr>
          <w:t>https://docs.colossyan.com/getting-started/quickstart</w:t>
        </w:r>
      </w:hyperlink>
      <w:r w:rsidR="00521C7F">
        <w:t xml:space="preserve"> </w:t>
      </w:r>
    </w:p>
    <w:p w14:paraId="279893B7" w14:textId="1D114B92" w:rsidR="005E3AC4" w:rsidRPr="00D115FB" w:rsidRDefault="005E3AC4" w:rsidP="005E3AC4">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490" w:history="1">
        <w:r w:rsidR="00521C7F" w:rsidRPr="00DB76E6">
          <w:rPr>
            <w:rStyle w:val="Hipervnculo"/>
          </w:rPr>
          <w:t>https://app.colossyan.com</w:t>
        </w:r>
      </w:hyperlink>
      <w:r w:rsidR="00521C7F">
        <w:t xml:space="preserve"> </w:t>
      </w:r>
      <w:r>
        <w:t xml:space="preserve"> </w:t>
      </w:r>
    </w:p>
    <w:p w14:paraId="23678D41" w14:textId="77777777" w:rsidR="005E3AC4" w:rsidRPr="00D115FB" w:rsidRDefault="005E3AC4" w:rsidP="005E3AC4">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0</w:t>
      </w:r>
    </w:p>
    <w:p w14:paraId="56A2ABD0" w14:textId="77777777" w:rsidR="005E3AC4" w:rsidRPr="00EE3EDD" w:rsidRDefault="005E3AC4" w:rsidP="005E3AC4">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39A6230E" w14:textId="77777777" w:rsidR="005E3AC4" w:rsidRPr="00F20F45" w:rsidRDefault="005E3AC4" w:rsidP="005E3AC4">
      <w:pPr>
        <w:pStyle w:val="Textoindependiente"/>
        <w:spacing w:before="6"/>
        <w:rPr>
          <w:rFonts w:ascii="Arial"/>
          <w:sz w:val="19"/>
        </w:rPr>
      </w:pPr>
    </w:p>
    <w:p w14:paraId="359B976B" w14:textId="77777777" w:rsidR="005E3AC4" w:rsidRPr="00F20F45" w:rsidRDefault="005E3AC4" w:rsidP="005E3AC4">
      <w:pPr>
        <w:pStyle w:val="Estilo1"/>
        <w:numPr>
          <w:ilvl w:val="0"/>
          <w:numId w:val="15"/>
        </w:numPr>
        <w:rPr>
          <w:rFonts w:ascii="Georgia" w:eastAsia="Georgia" w:hAnsi="Georgia" w:cs="Georgia"/>
        </w:rPr>
      </w:pPr>
      <w:bookmarkStart w:id="40" w:name="_Toc196847483"/>
      <w:r w:rsidRPr="00F20F45">
        <w:rPr>
          <w:rFonts w:ascii="Georgia" w:eastAsia="Georgia" w:hAnsi="Georgia" w:cs="Georgia"/>
        </w:rPr>
        <w:t>Funcionalidades principales</w:t>
      </w:r>
      <w:bookmarkEnd w:id="40"/>
    </w:p>
    <w:tbl>
      <w:tblPr>
        <w:tblStyle w:val="Tabladecuadrcula4"/>
        <w:tblW w:w="0" w:type="auto"/>
        <w:tblLook w:val="04A0" w:firstRow="1" w:lastRow="0" w:firstColumn="1" w:lastColumn="0" w:noHBand="0" w:noVBand="1"/>
      </w:tblPr>
      <w:tblGrid>
        <w:gridCol w:w="5123"/>
        <w:gridCol w:w="3371"/>
      </w:tblGrid>
      <w:tr w:rsidR="005E3AC4" w:rsidRPr="00F20F45" w14:paraId="7AAE5324"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D0CBAB7" w14:textId="77777777" w:rsidR="005E3AC4" w:rsidRPr="00F20F45" w:rsidRDefault="005E3AC4"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5C63C5F6" w14:textId="77777777" w:rsidR="005E3AC4" w:rsidRPr="00F20F45" w:rsidRDefault="005E3AC4"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5E3AC4" w:rsidRPr="00F20F45" w14:paraId="4532CA3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CB8980C" w14:textId="4BFDDF48" w:rsidR="005E3AC4" w:rsidRPr="00F20F45" w:rsidRDefault="005E3AC4"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v1/</w:t>
            </w:r>
            <w:r w:rsidR="00521C7F">
              <w:rPr>
                <w:rFonts w:ascii="Georgia" w:eastAsia="Georgia" w:hAnsi="Georgia" w:cs="Georgia"/>
                <w:sz w:val="20"/>
                <w:szCs w:val="20"/>
              </w:rPr>
              <w:t>video-</w:t>
            </w:r>
            <w:proofErr w:type="spellStart"/>
            <w:r w:rsidR="00521C7F">
              <w:rPr>
                <w:rFonts w:ascii="Georgia" w:eastAsia="Georgia" w:hAnsi="Georgia" w:cs="Georgia"/>
                <w:sz w:val="20"/>
                <w:szCs w:val="20"/>
              </w:rPr>
              <w:t>generation</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jobs</w:t>
            </w:r>
            <w:proofErr w:type="spellEnd"/>
            <w:r w:rsidR="00521C7F">
              <w:rPr>
                <w:rFonts w:ascii="Georgia" w:eastAsia="Georgia" w:hAnsi="Georgia" w:cs="Georgia"/>
                <w:sz w:val="20"/>
                <w:szCs w:val="20"/>
              </w:rPr>
              <w:t>/</w:t>
            </w:r>
            <w:proofErr w:type="spellStart"/>
            <w:r w:rsidR="00521C7F">
              <w:rPr>
                <w:rFonts w:ascii="Georgia" w:eastAsia="Georgia" w:hAnsi="Georgia" w:cs="Georgia"/>
                <w:sz w:val="20"/>
                <w:szCs w:val="20"/>
              </w:rPr>
              <w:t>template-jobs</w:t>
            </w:r>
            <w:proofErr w:type="spellEnd"/>
          </w:p>
        </w:tc>
        <w:tc>
          <w:tcPr>
            <w:tcW w:w="0" w:type="auto"/>
            <w:vAlign w:val="center"/>
            <w:hideMark/>
          </w:tcPr>
          <w:p w14:paraId="20ADC387" w14:textId="7C330F59" w:rsidR="005E3AC4" w:rsidRPr="00F20F45" w:rsidRDefault="005E3AC4"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w:t>
            </w:r>
            <w:r w:rsidR="00521C7F">
              <w:rPr>
                <w:rFonts w:ascii="Georgia" w:eastAsia="Georgia" w:hAnsi="Georgia" w:cs="Georgia"/>
                <w:sz w:val="20"/>
                <w:szCs w:val="20"/>
              </w:rPr>
              <w:t xml:space="preserve"> a partir de una plantilla</w:t>
            </w:r>
          </w:p>
        </w:tc>
      </w:tr>
      <w:tr w:rsidR="005E3AC4" w:rsidRPr="00F20F45" w14:paraId="32E1BBF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8568D7" w14:textId="21C8838C"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POS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v1/video</w:t>
            </w:r>
            <w:r>
              <w:rPr>
                <w:rFonts w:ascii="Georgia" w:eastAsia="Georgia" w:hAnsi="Georgia" w:cs="Georgia"/>
                <w:sz w:val="20"/>
                <w:szCs w:val="20"/>
              </w:rPr>
              <w:t>-</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p>
        </w:tc>
        <w:tc>
          <w:tcPr>
            <w:tcW w:w="0" w:type="auto"/>
            <w:vAlign w:val="center"/>
            <w:hideMark/>
          </w:tcPr>
          <w:p w14:paraId="4113E269" w14:textId="73B6247D"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manualmente</w:t>
            </w:r>
          </w:p>
        </w:tc>
      </w:tr>
      <w:tr w:rsidR="005E3AC4" w:rsidRPr="00F20F45" w14:paraId="1278ABF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F51387" w14:textId="4D00FADF" w:rsidR="005E3AC4" w:rsidRPr="00F20F45" w:rsidRDefault="001A2030" w:rsidP="00D36767">
            <w:pPr>
              <w:rPr>
                <w:rFonts w:ascii="Georgia" w:eastAsia="Georgia" w:hAnsi="Georgia" w:cs="Georgia"/>
                <w:sz w:val="20"/>
                <w:szCs w:val="20"/>
              </w:rPr>
            </w:pPr>
            <w:r>
              <w:rPr>
                <w:rFonts w:ascii="Georgia" w:eastAsia="Georgia" w:hAnsi="Georgia" w:cs="Georgia"/>
                <w:sz w:val="20"/>
                <w:szCs w:val="20"/>
              </w:rPr>
              <w:t>GET</w:t>
            </w:r>
            <w:r w:rsidR="005E3AC4" w:rsidRPr="00F20F45">
              <w:rPr>
                <w:rFonts w:ascii="Georgia" w:eastAsia="Georgia" w:hAnsi="Georgia" w:cs="Georgia"/>
                <w:sz w:val="20"/>
                <w:szCs w:val="20"/>
              </w:rPr>
              <w:t xml:space="preserve"> /</w:t>
            </w:r>
            <w:r w:rsidR="005E3AC4">
              <w:rPr>
                <w:rFonts w:ascii="Georgia" w:eastAsia="Georgia" w:hAnsi="Georgia" w:cs="Georgia"/>
                <w:sz w:val="20"/>
                <w:szCs w:val="20"/>
              </w:rPr>
              <w:t>api/</w:t>
            </w:r>
            <w:r w:rsidR="005E3AC4" w:rsidRPr="00F20F45">
              <w:rPr>
                <w:rFonts w:ascii="Georgia" w:eastAsia="Georgia" w:hAnsi="Georgia" w:cs="Georgia"/>
                <w:sz w:val="20"/>
                <w:szCs w:val="20"/>
              </w:rPr>
              <w:t>v</w:t>
            </w:r>
            <w:r w:rsidR="005E3AC4">
              <w:rPr>
                <w:rFonts w:ascii="Georgia" w:eastAsia="Georgia" w:hAnsi="Georgia" w:cs="Georgia"/>
                <w:sz w:val="20"/>
                <w:szCs w:val="20"/>
              </w:rPr>
              <w:t>1</w:t>
            </w:r>
            <w:r w:rsidR="005E3AC4" w:rsidRPr="00F20F45">
              <w:rPr>
                <w:rFonts w:ascii="Georgia" w:eastAsia="Georgia" w:hAnsi="Georgia" w:cs="Georgia"/>
                <w:sz w:val="20"/>
                <w:szCs w:val="20"/>
              </w:rPr>
              <w:t>/</w:t>
            </w:r>
            <w:r>
              <w:rPr>
                <w:rFonts w:ascii="Georgia" w:eastAsia="Georgia" w:hAnsi="Georgia" w:cs="Georgia"/>
                <w:sz w:val="20"/>
                <w:szCs w:val="20"/>
              </w:rPr>
              <w:t>video-</w:t>
            </w:r>
            <w:proofErr w:type="spellStart"/>
            <w:r>
              <w:rPr>
                <w:rFonts w:ascii="Georgia" w:eastAsia="Georgia" w:hAnsi="Georgia" w:cs="Georgia"/>
                <w:sz w:val="20"/>
                <w:szCs w:val="20"/>
              </w:rPr>
              <w:t>generation</w:t>
            </w:r>
            <w:proofErr w:type="spellEnd"/>
            <w:r>
              <w:rPr>
                <w:rFonts w:ascii="Georgia" w:eastAsia="Georgia" w:hAnsi="Georgia" w:cs="Georgia"/>
                <w:sz w:val="20"/>
                <w:szCs w:val="20"/>
              </w:rPr>
              <w:t>-</w:t>
            </w:r>
            <w:proofErr w:type="spellStart"/>
            <w:r>
              <w:rPr>
                <w:rFonts w:ascii="Georgia" w:eastAsia="Georgia" w:hAnsi="Georgia" w:cs="Georgia"/>
                <w:sz w:val="20"/>
                <w:szCs w:val="20"/>
              </w:rPr>
              <w:t>jobs</w:t>
            </w:r>
            <w:proofErr w:type="spellEnd"/>
            <w:r>
              <w:rPr>
                <w:rFonts w:ascii="Georgia" w:eastAsia="Georgia" w:hAnsi="Georgia" w:cs="Georgia"/>
                <w:sz w:val="20"/>
                <w:szCs w:val="20"/>
              </w:rPr>
              <w:t>/{</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hideMark/>
          </w:tcPr>
          <w:p w14:paraId="0CFAF43E" w14:textId="0A3B156F" w:rsidR="005E3AC4" w:rsidRPr="00F20F45" w:rsidRDefault="001A203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el estado de un vídeo</w:t>
            </w:r>
          </w:p>
        </w:tc>
      </w:tr>
      <w:tr w:rsidR="005E3AC4" w:rsidRPr="00F20F45" w14:paraId="2DBE109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A69FA79" w14:textId="2E026138" w:rsidR="005E3AC4" w:rsidRPr="00F20F45" w:rsidRDefault="001A2030" w:rsidP="00D36767">
            <w:pPr>
              <w:rPr>
                <w:rFonts w:ascii="Georgia" w:eastAsia="Georgia" w:hAnsi="Georgia" w:cs="Georgia"/>
                <w:b w:val="0"/>
                <w:bCs w:val="0"/>
                <w:sz w:val="20"/>
                <w:szCs w:val="20"/>
              </w:rPr>
            </w:pPr>
            <w:r>
              <w:rPr>
                <w:rFonts w:ascii="Georgia" w:eastAsia="Georgia" w:hAnsi="Georgia" w:cs="Georgia"/>
                <w:sz w:val="20"/>
                <w:szCs w:val="20"/>
              </w:rPr>
              <w:t>GET</w:t>
            </w:r>
            <w:r w:rsidR="005E3AC4" w:rsidRPr="009275C3">
              <w:rPr>
                <w:rFonts w:ascii="Georgia" w:eastAsia="Georgia" w:hAnsi="Georgia" w:cs="Georgia"/>
                <w:sz w:val="20"/>
                <w:szCs w:val="20"/>
              </w:rPr>
              <w:t xml:space="preserve"> /</w:t>
            </w:r>
            <w:r w:rsidR="005E3AC4">
              <w:rPr>
                <w:rFonts w:ascii="Georgia" w:eastAsia="Georgia" w:hAnsi="Georgia" w:cs="Georgia"/>
                <w:sz w:val="20"/>
                <w:szCs w:val="20"/>
              </w:rPr>
              <w:t>api/v1/</w:t>
            </w:r>
            <w:proofErr w:type="spellStart"/>
            <w:r>
              <w:rPr>
                <w:rFonts w:ascii="Georgia" w:eastAsia="Georgia" w:hAnsi="Georgia" w:cs="Georgia"/>
                <w:sz w:val="20"/>
                <w:szCs w:val="20"/>
              </w:rPr>
              <w:t>generated</w:t>
            </w:r>
            <w:proofErr w:type="spellEnd"/>
            <w:r>
              <w:rPr>
                <w:rFonts w:ascii="Georgia" w:eastAsia="Georgia" w:hAnsi="Georgia" w:cs="Georgia"/>
                <w:sz w:val="20"/>
                <w:szCs w:val="20"/>
              </w:rPr>
              <w:t>-videos/{</w:t>
            </w:r>
            <w:proofErr w:type="spellStart"/>
            <w:r>
              <w:rPr>
                <w:rFonts w:ascii="Georgia" w:eastAsia="Georgia" w:hAnsi="Georgia" w:cs="Georgia"/>
                <w:sz w:val="20"/>
                <w:szCs w:val="20"/>
              </w:rPr>
              <w:t>videoid</w:t>
            </w:r>
            <w:proofErr w:type="spellEnd"/>
            <w:r>
              <w:rPr>
                <w:rFonts w:ascii="Georgia" w:eastAsia="Georgia" w:hAnsi="Georgia" w:cs="Georgia"/>
                <w:sz w:val="20"/>
                <w:szCs w:val="20"/>
              </w:rPr>
              <w:t>}</w:t>
            </w:r>
          </w:p>
        </w:tc>
        <w:tc>
          <w:tcPr>
            <w:tcW w:w="0" w:type="auto"/>
            <w:vAlign w:val="center"/>
          </w:tcPr>
          <w:p w14:paraId="0EBAC256" w14:textId="14797314" w:rsidR="005E3AC4" w:rsidRPr="00F20F45" w:rsidRDefault="001A203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Obtiene la información de un vídeo</w:t>
            </w:r>
          </w:p>
        </w:tc>
      </w:tr>
    </w:tbl>
    <w:p w14:paraId="0631D207" w14:textId="77777777" w:rsidR="005E3AC4" w:rsidRDefault="005E3AC4" w:rsidP="005E3AC4">
      <w:pPr>
        <w:pStyle w:val="Textoindependiente"/>
        <w:spacing w:before="6"/>
        <w:rPr>
          <w:rFonts w:ascii="Arial"/>
          <w:sz w:val="19"/>
        </w:rPr>
      </w:pPr>
    </w:p>
    <w:p w14:paraId="4052FF87" w14:textId="77777777" w:rsidR="005E3AC4" w:rsidRDefault="005E3AC4" w:rsidP="005E3AC4">
      <w:pPr>
        <w:pStyle w:val="Estilo1"/>
        <w:numPr>
          <w:ilvl w:val="0"/>
          <w:numId w:val="15"/>
        </w:numPr>
        <w:rPr>
          <w:rFonts w:ascii="Georgia" w:eastAsia="Georgia" w:hAnsi="Georgia" w:cs="Georgia"/>
        </w:rPr>
      </w:pPr>
      <w:bookmarkStart w:id="41" w:name="_Toc196847484"/>
      <w:r w:rsidRPr="00F20F45">
        <w:rPr>
          <w:rFonts w:ascii="Georgia" w:eastAsia="Georgia" w:hAnsi="Georgia" w:cs="Georgia"/>
        </w:rPr>
        <w:t>Parámetros principales de creación de video</w:t>
      </w:r>
      <w:bookmarkEnd w:id="41"/>
    </w:p>
    <w:p w14:paraId="4B21C598" w14:textId="77777777" w:rsidR="005E3AC4" w:rsidRDefault="005E3AC4" w:rsidP="005E3AC4">
      <w:pPr>
        <w:widowControl w:val="0"/>
        <w:autoSpaceDE w:val="0"/>
        <w:autoSpaceDN w:val="0"/>
        <w:adjustRightInd w:val="0"/>
        <w:spacing w:after="0" w:line="240" w:lineRule="auto"/>
        <w:rPr>
          <w:rFonts w:ascii="Courier New" w:hAnsi="Courier New" w:cs="Courier New"/>
          <w:color w:val="000000"/>
          <w:sz w:val="20"/>
          <w:szCs w:val="20"/>
          <w:highlight w:val="white"/>
        </w:rPr>
      </w:pPr>
    </w:p>
    <w:p w14:paraId="40A4C01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espons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808080"/>
          <w:sz w:val="20"/>
          <w:szCs w:val="20"/>
          <w:highlight w:val="white"/>
        </w:rPr>
        <w:t>'https://app.colossyan.com/api/v1/video-</w:t>
      </w:r>
      <w:proofErr w:type="spellStart"/>
      <w:r>
        <w:rPr>
          <w:rFonts w:ascii="Courier New" w:hAnsi="Courier New" w:cs="Courier New"/>
          <w:color w:val="808080"/>
          <w:sz w:val="20"/>
          <w:szCs w:val="20"/>
          <w:highlight w:val="white"/>
        </w:rPr>
        <w:t>gener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ob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69174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9ADF29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140DD8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JWT"</w:t>
      </w:r>
      <w:r>
        <w:rPr>
          <w:rFonts w:ascii="Courier New" w:hAnsi="Courier New" w:cs="Courier New"/>
          <w:b/>
          <w:bCs/>
          <w:color w:val="000080"/>
          <w:sz w:val="20"/>
          <w:szCs w:val="20"/>
          <w:highlight w:val="white"/>
        </w:rPr>
        <w:t>,</w:t>
      </w:r>
    </w:p>
    <w:p w14:paraId="308061BC"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4832384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A5A5A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72D05C64"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ynamicVariabl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75640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88B82E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llbackPayloa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B2A161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Creativ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89E23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etting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5D733C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deo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BEAC3E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869F72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243BF15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AA613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034185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lphaChann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p>
    <w:p w14:paraId="299732B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881D0F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3AE4A2"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961DE36"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96A2C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FEF41A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ntrinsicDurationTrackReferenc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8B64E3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n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E3E78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ad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263510F0"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ur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5CD78F3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49D39F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rack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EC6B46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803487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p>
    <w:p w14:paraId="51005C97"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aria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ull_bod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15ECF8C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iew</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ron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0FCD2B"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ct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C3EC848"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F964D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43903F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eake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A593C3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iti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C6914E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654B259"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3A4AC98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222785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F7081B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A2C5171"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p>
    <w:p w14:paraId="113D5CB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1A3A95"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o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5B46541F"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feren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ext</w:t>
      </w:r>
      <w:proofErr w:type="spellEnd"/>
      <w:r>
        <w:rPr>
          <w:rFonts w:ascii="Courier New" w:hAnsi="Courier New" w:cs="Courier New"/>
          <w:color w:val="808080"/>
          <w:sz w:val="20"/>
          <w:szCs w:val="20"/>
          <w:highlight w:val="white"/>
        </w:rPr>
        <w:t>"</w:t>
      </w:r>
    </w:p>
    <w:p w14:paraId="34161BFA"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F3C232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11E81F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6D9E6E"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A639B6D"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A4EB103" w14:textId="77777777" w:rsidR="001A2030" w:rsidRDefault="001A2030" w:rsidP="001A2030">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7E9A938" w14:textId="77777777" w:rsidR="001A2030" w:rsidRDefault="001A2030" w:rsidP="001A2030">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73C6B23" w14:textId="77777777" w:rsidR="005E3AC4" w:rsidRPr="00F20F45" w:rsidRDefault="005E3AC4" w:rsidP="005E3AC4">
      <w:pPr>
        <w:pStyle w:val="Estilo1"/>
        <w:rPr>
          <w:rFonts w:ascii="Georgia" w:eastAsia="Georgia" w:hAnsi="Georgia" w:cs="Georgia"/>
          <w:b w:val="0"/>
          <w:bCs w:val="0"/>
          <w:sz w:val="22"/>
          <w:szCs w:val="22"/>
        </w:rPr>
      </w:pPr>
    </w:p>
    <w:p w14:paraId="73E6F8C0" w14:textId="77777777" w:rsidR="005E3AC4" w:rsidRDefault="005E3AC4" w:rsidP="005E3AC4">
      <w:pPr>
        <w:pStyle w:val="Estilo1"/>
        <w:numPr>
          <w:ilvl w:val="0"/>
          <w:numId w:val="15"/>
        </w:numPr>
        <w:rPr>
          <w:rFonts w:ascii="Georgia" w:eastAsia="Georgia" w:hAnsi="Georgia" w:cs="Georgia"/>
        </w:rPr>
      </w:pPr>
      <w:bookmarkStart w:id="42" w:name="_Toc196847485"/>
      <w:r w:rsidRPr="00F20F45">
        <w:rPr>
          <w:rFonts w:ascii="Georgia" w:eastAsia="Georgia" w:hAnsi="Georgia" w:cs="Georgia"/>
        </w:rPr>
        <w:t>Características técnicas</w:t>
      </w:r>
      <w:bookmarkEnd w:id="42"/>
    </w:p>
    <w:tbl>
      <w:tblPr>
        <w:tblStyle w:val="Tabladecuadrcula4"/>
        <w:tblW w:w="0" w:type="auto"/>
        <w:tblCellMar>
          <w:top w:w="28" w:type="dxa"/>
          <w:bottom w:w="28" w:type="dxa"/>
        </w:tblCellMar>
        <w:tblLook w:val="04A0" w:firstRow="1" w:lastRow="0" w:firstColumn="1" w:lastColumn="0" w:noHBand="0" w:noVBand="1"/>
      </w:tblPr>
      <w:tblGrid>
        <w:gridCol w:w="4163"/>
        <w:gridCol w:w="4331"/>
      </w:tblGrid>
      <w:tr w:rsidR="00E861DB" w:rsidRPr="00EE3EDD" w14:paraId="7CDBB52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EE1D22F" w14:textId="77777777" w:rsidR="00E861DB" w:rsidRPr="00EE3EDD" w:rsidRDefault="00E861DB" w:rsidP="00D36767">
            <w:pPr>
              <w:rPr>
                <w:rFonts w:ascii="Georgia" w:eastAsia="Georgia" w:hAnsi="Georgia" w:cs="Georgia"/>
                <w:b w:val="0"/>
                <w:bCs w:val="0"/>
                <w:sz w:val="24"/>
                <w:szCs w:val="24"/>
              </w:rPr>
            </w:pPr>
            <w:bookmarkStart w:id="43" w:name="_Hlk196848452"/>
            <w:r w:rsidRPr="003A6305">
              <w:rPr>
                <w:rFonts w:ascii="Georgia" w:eastAsia="Georgia" w:hAnsi="Georgia" w:cs="Georgia"/>
                <w:sz w:val="24"/>
                <w:szCs w:val="24"/>
              </w:rPr>
              <w:t>Parámetro</w:t>
            </w:r>
          </w:p>
        </w:tc>
        <w:tc>
          <w:tcPr>
            <w:tcW w:w="0" w:type="auto"/>
            <w:vAlign w:val="center"/>
          </w:tcPr>
          <w:p w14:paraId="38495FC4" w14:textId="783140B6" w:rsidR="00E861DB" w:rsidRPr="00EE3EDD" w:rsidRDefault="00E861DB"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Business (único paquete con API)</w:t>
            </w:r>
          </w:p>
        </w:tc>
      </w:tr>
      <w:tr w:rsidR="00E861DB" w:rsidRPr="00EE3EDD" w14:paraId="2EC76F0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C2A46B" w14:textId="29B7DC94"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w:t>
            </w:r>
          </w:p>
        </w:tc>
        <w:tc>
          <w:tcPr>
            <w:tcW w:w="0" w:type="auto"/>
            <w:vAlign w:val="center"/>
          </w:tcPr>
          <w:p w14:paraId="2D2A5658" w14:textId="3584D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1.15 €</w:t>
            </w:r>
          </w:p>
        </w:tc>
      </w:tr>
      <w:tr w:rsidR="00E861DB" w:rsidRPr="00EE3EDD" w14:paraId="16F63D4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FA659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281703E1" w14:textId="0D97EEBB"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E861DB" w:rsidRPr="00EE3EDD" w14:paraId="21296AB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F9A458D"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5C6B3439" w14:textId="0C24ACC7"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861DB" w:rsidRPr="00EE3EDD" w14:paraId="2C3CCB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CEF4E7C"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3A2D5BF" w14:textId="5F2A8101" w:rsidR="00E861DB" w:rsidRPr="007F78E7" w:rsidRDefault="00481DD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73034FAE"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9A0EA8" w14:textId="2A5F9BC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6A30F3BB" w14:textId="4579222A"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31DC95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357E9A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lastRenderedPageBreak/>
              <w:t>Tiene traducción de video</w:t>
            </w:r>
          </w:p>
        </w:tc>
        <w:tc>
          <w:tcPr>
            <w:tcW w:w="0" w:type="auto"/>
            <w:vAlign w:val="center"/>
          </w:tcPr>
          <w:p w14:paraId="4EABAB0C" w14:textId="7777777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861DB" w:rsidRPr="00EE3EDD" w14:paraId="0B32BF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6535CB9"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71917B2"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E861DB" w:rsidRPr="00EE3EDD" w14:paraId="62057A9A"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4E5896B"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4D58DC8"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E861DB" w:rsidRPr="00EE3EDD" w14:paraId="6FC2E3C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3D4C1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59C3E7B" w14:textId="06F474D4"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 minutos</w:t>
            </w:r>
          </w:p>
        </w:tc>
      </w:tr>
      <w:tr w:rsidR="00E861DB" w:rsidRPr="00EE3EDD" w14:paraId="7276A12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2A93950"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1087AD1" w14:textId="41BD2B8C" w:rsidR="00E861DB" w:rsidRPr="009D437A"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E861DB" w:rsidRPr="00EE3EDD" w14:paraId="2BDC3E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C1200E1" w14:textId="77777777" w:rsidR="00E861DB" w:rsidRPr="007F78E7" w:rsidRDefault="00E861DB"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9B8A728" w14:textId="5FE41181"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70</w:t>
            </w:r>
          </w:p>
        </w:tc>
      </w:tr>
      <w:tr w:rsidR="00E861DB" w:rsidRPr="00EE3EDD" w14:paraId="01A9FC6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B59EDF7"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040ADEAC" w14:textId="023A6EA1"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E861DB" w:rsidRPr="00EE3EDD" w14:paraId="0DF4F75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442BC4"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F4FFB2F" w14:textId="41461FB3" w:rsidR="00E861DB"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6667595A"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C0AE14" w14:textId="77777777" w:rsidR="00E861DB" w:rsidRPr="007F78E7" w:rsidRDefault="00E861DB"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FE2EBF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861DB" w:rsidRPr="00EE3EDD" w14:paraId="4548698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5DBB00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7FCF0AE" w14:textId="183663F3"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r>
      <w:tr w:rsidR="00E861DB" w:rsidRPr="00EE3EDD" w14:paraId="12B1E56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604D28F"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020E771E" w14:textId="7D1BD4F2"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w:t>
            </w:r>
          </w:p>
        </w:tc>
      </w:tr>
      <w:tr w:rsidR="00E861DB" w:rsidRPr="00EE3EDD" w14:paraId="374E5C3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DBA735D"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04E8938D" w14:textId="77777777" w:rsidR="00E861DB" w:rsidRPr="007F78E7" w:rsidRDefault="00E861DB"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E861DB" w:rsidRPr="00EE3EDD" w14:paraId="7F546DE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3546A2" w14:textId="77777777" w:rsidR="00E861DB" w:rsidRPr="007F78E7" w:rsidRDefault="00E861DB"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AE390B7" w14:textId="77777777" w:rsidR="00E861DB" w:rsidRPr="007F78E7"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861DB" w:rsidRPr="00EE3EDD" w14:paraId="4767759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08C288" w14:textId="77777777" w:rsidR="00E861DB" w:rsidRPr="007F78E7" w:rsidRDefault="00E861DB"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C1BBB3E" w14:textId="438E72D8" w:rsidR="00E861DB" w:rsidRDefault="00E861DB" w:rsidP="00E861DB">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E861DB" w:rsidRPr="00EE3EDD" w14:paraId="454E48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170E20" w14:textId="77777777" w:rsidR="00E861DB" w:rsidRDefault="00E861DB"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A85CD85" w14:textId="29F3CA67" w:rsidR="00E861DB" w:rsidRDefault="00E861DB"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definido</w:t>
            </w:r>
          </w:p>
        </w:tc>
      </w:tr>
      <w:bookmarkEnd w:id="43"/>
    </w:tbl>
    <w:p w14:paraId="424C20B7" w14:textId="77777777" w:rsidR="00CE6172" w:rsidRDefault="00CE6172" w:rsidP="005E3AC4">
      <w:pPr>
        <w:pStyle w:val="Estilo1"/>
        <w:rPr>
          <w:rFonts w:ascii="Georgia" w:eastAsia="Georgia" w:hAnsi="Georgia" w:cs="Georgia"/>
        </w:rPr>
        <w:sectPr w:rsidR="00CE6172" w:rsidSect="005E3AC4">
          <w:pgSz w:w="11906" w:h="16838"/>
          <w:pgMar w:top="1417" w:right="1701" w:bottom="1417" w:left="1701" w:header="708" w:footer="708" w:gutter="0"/>
          <w:cols w:space="708"/>
          <w:docGrid w:linePitch="360"/>
        </w:sectPr>
      </w:pPr>
    </w:p>
    <w:p w14:paraId="7D8FDC93" w14:textId="3557D3AC" w:rsidR="00CE6172" w:rsidRPr="00C835E2" w:rsidRDefault="00CE6172" w:rsidP="00CE6172">
      <w:pPr>
        <w:spacing w:before="27" w:after="240"/>
        <w:ind w:left="708" w:right="866"/>
        <w:rPr>
          <w:rFonts w:ascii="Arial"/>
          <w:bCs/>
          <w:sz w:val="19"/>
          <w:szCs w:val="19"/>
        </w:rPr>
      </w:pPr>
      <w:r w:rsidRPr="007469E9">
        <w:rPr>
          <w:rFonts w:ascii="Arial"/>
          <w:b/>
          <w:noProof/>
          <w:sz w:val="49"/>
        </w:rPr>
        <w:lastRenderedPageBreak/>
        <mc:AlternateContent>
          <mc:Choice Requires="wps">
            <w:drawing>
              <wp:anchor distT="0" distB="0" distL="0" distR="0" simplePos="0" relativeHeight="251704320" behindDoc="1" locked="0" layoutInCell="1" allowOverlap="1" wp14:anchorId="1DC1808E" wp14:editId="1C67A53F">
                <wp:simplePos x="0" y="0"/>
                <wp:positionH relativeFrom="margin">
                  <wp:posOffset>383622</wp:posOffset>
                </wp:positionH>
                <wp:positionV relativeFrom="paragraph">
                  <wp:posOffset>166840</wp:posOffset>
                </wp:positionV>
                <wp:extent cx="4669155" cy="1270"/>
                <wp:effectExtent l="0" t="0" r="0" b="0"/>
                <wp:wrapTopAndBottom/>
                <wp:docPr id="520753907" name="Forma libre: forma 52075390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5957BD8" id="Forma libre: forma 520753907" o:spid="_x0000_s1026" style="position:absolute;margin-left:30.2pt;margin-top:13.15pt;width:367.65pt;height:.1pt;z-index:-2516121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p>
    <w:p w14:paraId="130DFA47" w14:textId="219FAF3E" w:rsidR="00CE6172" w:rsidRPr="007469E9" w:rsidRDefault="00CE6172" w:rsidP="00CE6172">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44" w:name="_Toc196847486"/>
      <w:proofErr w:type="spellStart"/>
      <w:r>
        <w:rPr>
          <w:rFonts w:ascii="Arial" w:eastAsia="Georgia" w:hAnsi="Georgia" w:cs="Georgia"/>
          <w:b/>
          <w:color w:val="auto"/>
          <w:sz w:val="49"/>
          <w:szCs w:val="22"/>
        </w:rPr>
        <w:t>Speechify</w:t>
      </w:r>
      <w:bookmarkEnd w:id="44"/>
      <w:proofErr w:type="spellEnd"/>
    </w:p>
    <w:p w14:paraId="1A472779" w14:textId="6887945E" w:rsidR="00CE6172" w:rsidRDefault="00CE6172" w:rsidP="00CE6172">
      <w:pPr>
        <w:pStyle w:val="Textoindependiente"/>
        <w:spacing w:before="6"/>
        <w:rPr>
          <w:rFonts w:ascii="Arial"/>
          <w:sz w:val="19"/>
        </w:rPr>
      </w:pPr>
    </w:p>
    <w:p w14:paraId="36C210D8" w14:textId="6E9716EF" w:rsidR="00CE6172" w:rsidRDefault="00CE6172" w:rsidP="00CE6172">
      <w:pPr>
        <w:pStyle w:val="Textoindependiente"/>
        <w:spacing w:before="6"/>
        <w:rPr>
          <w:rFonts w:ascii="Arial"/>
          <w:sz w:val="19"/>
        </w:rPr>
      </w:pPr>
      <w:r w:rsidRPr="007469E9">
        <w:rPr>
          <w:rFonts w:ascii="Arial"/>
          <w:b w:val="0"/>
          <w:noProof/>
          <w:sz w:val="49"/>
          <w:szCs w:val="22"/>
        </w:rPr>
        <mc:AlternateContent>
          <mc:Choice Requires="wps">
            <w:drawing>
              <wp:anchor distT="0" distB="0" distL="0" distR="0" simplePos="0" relativeHeight="251702272" behindDoc="1" locked="0" layoutInCell="1" allowOverlap="1" wp14:anchorId="54F3F03A" wp14:editId="2D53B272">
                <wp:simplePos x="0" y="0"/>
                <wp:positionH relativeFrom="margin">
                  <wp:align>center</wp:align>
                </wp:positionH>
                <wp:positionV relativeFrom="paragraph">
                  <wp:posOffset>22225</wp:posOffset>
                </wp:positionV>
                <wp:extent cx="4669155" cy="1270"/>
                <wp:effectExtent l="0" t="0" r="0" b="0"/>
                <wp:wrapTopAndBottom/>
                <wp:docPr id="1122916041" name="Forma libre: forma 112291604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C6ABCE9" id="Forma libre: forma 1122916041" o:spid="_x0000_s1026" style="position:absolute;margin-left:0;margin-top:1.75pt;width:367.65pt;height:.1pt;z-index:-2516142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" path="m,l7352,e" filled="f" strokeweight=".14042mm">
                <v:path arrowok="t" o:connecttype="custom" o:connectlocs="0,0;4668520,0" o:connectangles="0,0"/>
                <w10:wrap type="topAndBottom" anchorx="margin"/>
              </v:shape>
            </w:pict>
          </mc:Fallback>
        </mc:AlternateContent>
      </w:r>
    </w:p>
    <w:p w14:paraId="4E0CF7AC" w14:textId="77777777" w:rsidR="00CE6172" w:rsidRDefault="00CE6172" w:rsidP="00CE6172">
      <w:pPr>
        <w:pStyle w:val="Textoindependiente"/>
        <w:spacing w:before="6"/>
        <w:rPr>
          <w:rFonts w:ascii="Arial"/>
          <w:sz w:val="19"/>
        </w:rPr>
      </w:pPr>
    </w:p>
    <w:p w14:paraId="62866D14" w14:textId="77777777" w:rsidR="00CE6172" w:rsidRPr="00F20F45" w:rsidRDefault="00CE6172" w:rsidP="003A4473">
      <w:pPr>
        <w:pStyle w:val="Estilo1"/>
        <w:numPr>
          <w:ilvl w:val="0"/>
          <w:numId w:val="16"/>
        </w:numPr>
        <w:rPr>
          <w:rFonts w:ascii="Georgia" w:eastAsia="Georgia" w:hAnsi="Georgia" w:cs="Georgia"/>
        </w:rPr>
      </w:pPr>
      <w:bookmarkStart w:id="45" w:name="_Toc196847487"/>
      <w:r w:rsidRPr="00F20F45">
        <w:rPr>
          <w:rFonts w:ascii="Georgia" w:eastAsia="Georgia" w:hAnsi="Georgia" w:cs="Georgia"/>
        </w:rPr>
        <w:t>Visión general</w:t>
      </w:r>
      <w:bookmarkEnd w:id="45"/>
    </w:p>
    <w:p w14:paraId="5AB1A828" w14:textId="77777777" w:rsidR="003A4473" w:rsidRPr="003A4473" w:rsidRDefault="003A4473" w:rsidP="003A4473">
      <w:pPr>
        <w:pStyle w:val="Prrafodelista"/>
        <w:spacing w:after="0" w:line="360" w:lineRule="auto"/>
        <w:ind w:left="0" w:firstLine="426"/>
        <w:jc w:val="both"/>
        <w:rPr>
          <w:rFonts w:ascii="Georgia" w:eastAsia="Georgia" w:hAnsi="Georgia" w:cs="Georgia"/>
        </w:rPr>
      </w:pPr>
      <w:proofErr w:type="spellStart"/>
      <w:r w:rsidRPr="003A4473">
        <w:rPr>
          <w:rFonts w:ascii="Georgia" w:eastAsia="Georgia" w:hAnsi="Georgia" w:cs="Georgia"/>
        </w:rPr>
        <w:t>Speechify</w:t>
      </w:r>
      <w:proofErr w:type="spellEnd"/>
      <w:r w:rsidRPr="003A4473">
        <w:rPr>
          <w:rFonts w:ascii="Georgia" w:eastAsia="Georgia" w:hAnsi="Georgia" w:cs="Georgia"/>
        </w:rPr>
        <w:t xml:space="preserve"> es una plataforma centrada en la conversión de texto a voz (TTS), que ofrece una API </w:t>
      </w:r>
      <w:proofErr w:type="spellStart"/>
      <w:r w:rsidRPr="003A4473">
        <w:rPr>
          <w:rFonts w:ascii="Georgia" w:eastAsia="Georgia" w:hAnsi="Georgia" w:cs="Georgia"/>
        </w:rPr>
        <w:t>RESTful</w:t>
      </w:r>
      <w:proofErr w:type="spellEnd"/>
      <w:r w:rsidRPr="003A4473">
        <w:rPr>
          <w:rFonts w:ascii="Georgia" w:eastAsia="Georgia" w:hAnsi="Georgia" w:cs="Georgia"/>
        </w:rPr>
        <w:t xml:space="preserve"> diseñada para integrarse en aplicaciones, servicios y flujos automatizados. Su enfoque principal es la generación de voz realista y personalizada, con soporte para más de 60 idiomas, control por SSML y clonación de voz. A diferencia de proveedores como </w:t>
      </w:r>
      <w:proofErr w:type="spellStart"/>
      <w:r w:rsidRPr="003A4473">
        <w:rPr>
          <w:rFonts w:ascii="Georgia" w:eastAsia="Georgia" w:hAnsi="Georgia" w:cs="Georgia"/>
        </w:rPr>
        <w:t>Elai</w:t>
      </w:r>
      <w:proofErr w:type="spellEnd"/>
      <w:r w:rsidRPr="003A4473">
        <w:rPr>
          <w:rFonts w:ascii="Georgia" w:eastAsia="Georgia" w:hAnsi="Georgia" w:cs="Georgia"/>
        </w:rPr>
        <w:t xml:space="preserve">, D-ID o </w:t>
      </w:r>
      <w:proofErr w:type="spellStart"/>
      <w:r w:rsidRPr="003A4473">
        <w:rPr>
          <w:rFonts w:ascii="Georgia" w:eastAsia="Georgia" w:hAnsi="Georgia" w:cs="Georgia"/>
        </w:rPr>
        <w:t>HeyGen</w:t>
      </w:r>
      <w:proofErr w:type="spellEnd"/>
      <w:r w:rsidRPr="003A4473">
        <w:rPr>
          <w:rFonts w:ascii="Georgia" w:eastAsia="Georgia" w:hAnsi="Georgia" w:cs="Georgia"/>
        </w:rPr>
        <w:t xml:space="preserve">, </w:t>
      </w:r>
      <w:proofErr w:type="spellStart"/>
      <w:r w:rsidRPr="003A4473">
        <w:rPr>
          <w:rFonts w:ascii="Georgia" w:eastAsia="Georgia" w:hAnsi="Georgia" w:cs="Georgia"/>
        </w:rPr>
        <w:t>Speechify</w:t>
      </w:r>
      <w:proofErr w:type="spellEnd"/>
      <w:r w:rsidRPr="003A4473">
        <w:rPr>
          <w:rFonts w:ascii="Georgia" w:eastAsia="Georgia" w:hAnsi="Georgia" w:cs="Georgia"/>
        </w:rPr>
        <w:t xml:space="preserve"> no genera vídeos ni avatares, sino que se especializa en producción de audio con alta calidad y personalización, siendo ideal para aplicaciones centradas en accesibilidad, lectura de contenido o asistentes virtuales.</w:t>
      </w:r>
    </w:p>
    <w:p w14:paraId="3BDB9021" w14:textId="77777777" w:rsidR="00CE6172" w:rsidRPr="00F20F45" w:rsidRDefault="00CE6172" w:rsidP="00CE6172">
      <w:pPr>
        <w:pStyle w:val="Prrafodelista"/>
        <w:spacing w:after="0" w:line="360" w:lineRule="auto"/>
        <w:ind w:left="0" w:firstLine="426"/>
        <w:jc w:val="both"/>
        <w:rPr>
          <w:rFonts w:ascii="Georgia" w:eastAsia="Georgia" w:hAnsi="Georgia" w:cs="Georgia"/>
        </w:rPr>
      </w:pPr>
    </w:p>
    <w:p w14:paraId="71351C46" w14:textId="77777777" w:rsidR="00CE6172" w:rsidRDefault="00CE6172" w:rsidP="003A4473">
      <w:pPr>
        <w:pStyle w:val="Estilo1"/>
        <w:numPr>
          <w:ilvl w:val="0"/>
          <w:numId w:val="16"/>
        </w:numPr>
        <w:rPr>
          <w:rFonts w:ascii="Georgia" w:eastAsia="Georgia" w:hAnsi="Georgia" w:cs="Georgia"/>
        </w:rPr>
      </w:pPr>
      <w:bookmarkStart w:id="46" w:name="_Toc196847488"/>
      <w:r w:rsidRPr="00F20F45">
        <w:rPr>
          <w:rFonts w:ascii="Georgia" w:eastAsia="Georgia" w:hAnsi="Georgia" w:cs="Georgia"/>
        </w:rPr>
        <w:t>Arquitectura general</w:t>
      </w:r>
      <w:bookmarkEnd w:id="46"/>
    </w:p>
    <w:p w14:paraId="1D8AA4EA"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6AE565AB" w14:textId="77777777" w:rsidR="00CE6172" w:rsidRDefault="00CE6172" w:rsidP="00CE617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062181B" w14:textId="77777777" w:rsidR="00CA7071" w:rsidRDefault="00CE6172" w:rsidP="00D36767">
      <w:pPr>
        <w:numPr>
          <w:ilvl w:val="0"/>
          <w:numId w:val="8"/>
        </w:numPr>
      </w:pPr>
      <w:r w:rsidRPr="00CA7071">
        <w:rPr>
          <w:rFonts w:ascii="Georgia" w:eastAsia="Georgia" w:hAnsi="Georgia" w:cs="Georgia"/>
          <w:b/>
          <w:bCs/>
        </w:rPr>
        <w:t>API Referencia:</w:t>
      </w:r>
      <w:r>
        <w:t xml:space="preserve"> </w:t>
      </w:r>
      <w:hyperlink r:id="rId491" w:history="1">
        <w:r w:rsidR="00CA7071" w:rsidRPr="003A13D6">
          <w:rPr>
            <w:rStyle w:val="Hipervnculo"/>
          </w:rPr>
          <w:t>https://docs.sws.speechify.com/v1/api-reference/api-reference/introduction</w:t>
        </w:r>
      </w:hyperlink>
      <w:r w:rsidR="00CA7071">
        <w:t xml:space="preserve"> </w:t>
      </w:r>
    </w:p>
    <w:p w14:paraId="57275F24" w14:textId="14ADF850" w:rsidR="00CE6172" w:rsidRPr="00D115FB" w:rsidRDefault="00CE6172" w:rsidP="00D36767">
      <w:pPr>
        <w:numPr>
          <w:ilvl w:val="0"/>
          <w:numId w:val="8"/>
        </w:numPr>
      </w:pPr>
      <w:r w:rsidRPr="00CA7071">
        <w:rPr>
          <w:rFonts w:ascii="Georgia" w:eastAsia="Georgia" w:hAnsi="Georgia" w:cs="Georgia"/>
          <w:b/>
          <w:bCs/>
        </w:rPr>
        <w:t>Base URL</w:t>
      </w:r>
      <w:r w:rsidRPr="00CA7071">
        <w:rPr>
          <w:rFonts w:ascii="Georgia" w:eastAsia="Georgia" w:hAnsi="Georgia" w:cs="Georgia"/>
        </w:rPr>
        <w:t xml:space="preserve">: </w:t>
      </w:r>
      <w:hyperlink r:id="rId492" w:history="1">
        <w:r w:rsidR="00CA7071" w:rsidRPr="003A13D6">
          <w:rPr>
            <w:rStyle w:val="Hipervnculo"/>
          </w:rPr>
          <w:t>https://api.sws.speechify.com</w:t>
        </w:r>
      </w:hyperlink>
      <w:r w:rsidR="00CA7071">
        <w:t xml:space="preserve"> </w:t>
      </w:r>
    </w:p>
    <w:p w14:paraId="1C79B987" w14:textId="08765AB2" w:rsidR="00CE6172" w:rsidRPr="00D115FB" w:rsidRDefault="00CE6172" w:rsidP="00CE6172">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1</w:t>
      </w:r>
    </w:p>
    <w:p w14:paraId="04CF3488" w14:textId="77777777" w:rsidR="00CE6172" w:rsidRPr="00EE3EDD" w:rsidRDefault="00CE6172" w:rsidP="00CE617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C1EF9A2" w14:textId="77777777" w:rsidR="00CE6172" w:rsidRPr="00F20F45" w:rsidRDefault="00CE6172" w:rsidP="00CE6172">
      <w:pPr>
        <w:pStyle w:val="Textoindependiente"/>
        <w:spacing w:before="6"/>
        <w:rPr>
          <w:rFonts w:ascii="Arial"/>
          <w:sz w:val="19"/>
        </w:rPr>
      </w:pPr>
    </w:p>
    <w:p w14:paraId="6B5B867A" w14:textId="77777777" w:rsidR="00CE6172" w:rsidRPr="00F20F45" w:rsidRDefault="00CE6172" w:rsidP="003A4473">
      <w:pPr>
        <w:pStyle w:val="Estilo1"/>
        <w:numPr>
          <w:ilvl w:val="0"/>
          <w:numId w:val="16"/>
        </w:numPr>
        <w:rPr>
          <w:rFonts w:ascii="Georgia" w:eastAsia="Georgia" w:hAnsi="Georgia" w:cs="Georgia"/>
        </w:rPr>
      </w:pPr>
      <w:bookmarkStart w:id="47" w:name="_Toc196847489"/>
      <w:r w:rsidRPr="00F20F45">
        <w:rPr>
          <w:rFonts w:ascii="Georgia" w:eastAsia="Georgia" w:hAnsi="Georgia" w:cs="Georgia"/>
        </w:rPr>
        <w:t>Funcionalidades principales</w:t>
      </w:r>
      <w:bookmarkEnd w:id="47"/>
    </w:p>
    <w:tbl>
      <w:tblPr>
        <w:tblStyle w:val="Tabladecuadrcula4"/>
        <w:tblW w:w="0" w:type="auto"/>
        <w:jc w:val="center"/>
        <w:tblLook w:val="04A0" w:firstRow="1" w:lastRow="0" w:firstColumn="1" w:lastColumn="0" w:noHBand="0" w:noVBand="1"/>
      </w:tblPr>
      <w:tblGrid>
        <w:gridCol w:w="2622"/>
        <w:gridCol w:w="2906"/>
      </w:tblGrid>
      <w:tr w:rsidR="00CE6172" w:rsidRPr="00F20F45" w14:paraId="0B4BB6C5" w14:textId="77777777" w:rsidTr="00CA707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142F33A" w14:textId="77777777" w:rsidR="00CE6172" w:rsidRPr="00F20F45" w:rsidRDefault="00CE6172" w:rsidP="00CA7071">
            <w:pP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079CA1D" w14:textId="77777777" w:rsidR="00CE6172" w:rsidRPr="00F20F45" w:rsidRDefault="00CE6172" w:rsidP="00CA7071">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CE6172" w:rsidRPr="00F20F45" w14:paraId="2C12C27A" w14:textId="77777777" w:rsidTr="00CA707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AF5D55" w14:textId="1E0BE8B9" w:rsidR="00CE6172" w:rsidRPr="00F20F45" w:rsidRDefault="00CE6172" w:rsidP="00CA7071">
            <w:pPr>
              <w:rPr>
                <w:rFonts w:ascii="Georgia" w:eastAsia="Georgia" w:hAnsi="Georgia" w:cs="Georgia"/>
                <w:sz w:val="20"/>
                <w:szCs w:val="20"/>
              </w:rPr>
            </w:pPr>
            <w:r w:rsidRPr="00F20F45">
              <w:rPr>
                <w:rFonts w:ascii="Georgia" w:eastAsia="Georgia" w:hAnsi="Georgia" w:cs="Georgia"/>
                <w:sz w:val="20"/>
                <w:szCs w:val="20"/>
              </w:rPr>
              <w:t>POST /</w:t>
            </w:r>
            <w:r w:rsidR="00CA7071">
              <w:rPr>
                <w:rFonts w:ascii="Georgia" w:eastAsia="Georgia" w:hAnsi="Georgia" w:cs="Georgia"/>
                <w:sz w:val="20"/>
                <w:szCs w:val="20"/>
              </w:rPr>
              <w:t>v1/audio/</w:t>
            </w:r>
            <w:proofErr w:type="spellStart"/>
            <w:r w:rsidR="00CA7071">
              <w:rPr>
                <w:rFonts w:ascii="Georgia" w:eastAsia="Georgia" w:hAnsi="Georgia" w:cs="Georgia"/>
                <w:sz w:val="20"/>
                <w:szCs w:val="20"/>
              </w:rPr>
              <w:t>speech</w:t>
            </w:r>
            <w:proofErr w:type="spellEnd"/>
          </w:p>
        </w:tc>
        <w:tc>
          <w:tcPr>
            <w:tcW w:w="0" w:type="auto"/>
            <w:vAlign w:val="center"/>
            <w:hideMark/>
          </w:tcPr>
          <w:p w14:paraId="4C9C87CE" w14:textId="21DC5186" w:rsidR="00CE6172" w:rsidRPr="00F20F45" w:rsidRDefault="00CE6172" w:rsidP="00CA7071">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w:t>
            </w:r>
            <w:r w:rsidR="00CA7071">
              <w:rPr>
                <w:rFonts w:ascii="Georgia" w:eastAsia="Georgia" w:hAnsi="Georgia" w:cs="Georgia"/>
                <w:sz w:val="20"/>
                <w:szCs w:val="20"/>
              </w:rPr>
              <w:t>audio a partir de texto</w:t>
            </w:r>
          </w:p>
        </w:tc>
      </w:tr>
      <w:tr w:rsidR="00CE6172" w:rsidRPr="00F20F45" w14:paraId="0A3C32BD" w14:textId="77777777" w:rsidTr="00CA707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BB9796" w14:textId="68D58AE5" w:rsidR="00CE6172" w:rsidRPr="00F20F45" w:rsidRDefault="00CE6172" w:rsidP="00CA7071">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CA7071">
              <w:rPr>
                <w:rFonts w:ascii="Georgia" w:eastAsia="Georgia" w:hAnsi="Georgia" w:cs="Georgia"/>
                <w:sz w:val="20"/>
                <w:szCs w:val="20"/>
              </w:rPr>
              <w:t>v1/</w:t>
            </w:r>
            <w:proofErr w:type="spellStart"/>
            <w:r w:rsidR="00CA7071">
              <w:rPr>
                <w:rFonts w:ascii="Georgia" w:eastAsia="Georgia" w:hAnsi="Georgia" w:cs="Georgia"/>
                <w:sz w:val="20"/>
                <w:szCs w:val="20"/>
              </w:rPr>
              <w:t>voices</w:t>
            </w:r>
            <w:proofErr w:type="spellEnd"/>
          </w:p>
        </w:tc>
        <w:tc>
          <w:tcPr>
            <w:tcW w:w="0" w:type="auto"/>
            <w:vAlign w:val="center"/>
            <w:hideMark/>
          </w:tcPr>
          <w:p w14:paraId="45B34A75" w14:textId="389156A9" w:rsidR="00CE6172" w:rsidRPr="00F20F45" w:rsidRDefault="00CA7071" w:rsidP="00CA7071">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lona una voz</w:t>
            </w:r>
          </w:p>
        </w:tc>
      </w:tr>
    </w:tbl>
    <w:p w14:paraId="269533D9" w14:textId="77777777" w:rsidR="00CE6172" w:rsidRDefault="00CE6172" w:rsidP="00CE6172">
      <w:pPr>
        <w:pStyle w:val="Textoindependiente"/>
        <w:spacing w:before="6"/>
        <w:rPr>
          <w:rFonts w:ascii="Arial"/>
          <w:sz w:val="19"/>
        </w:rPr>
      </w:pPr>
    </w:p>
    <w:p w14:paraId="44F2CD05" w14:textId="655CE9E5" w:rsidR="00CE6172" w:rsidRDefault="00CE6172" w:rsidP="003A4473">
      <w:pPr>
        <w:pStyle w:val="Estilo1"/>
        <w:numPr>
          <w:ilvl w:val="0"/>
          <w:numId w:val="16"/>
        </w:numPr>
        <w:rPr>
          <w:rFonts w:ascii="Georgia" w:eastAsia="Georgia" w:hAnsi="Georgia" w:cs="Georgia"/>
        </w:rPr>
      </w:pPr>
      <w:bookmarkStart w:id="48" w:name="_Toc196847490"/>
      <w:r w:rsidRPr="00F20F45">
        <w:rPr>
          <w:rFonts w:ascii="Georgia" w:eastAsia="Georgia" w:hAnsi="Georgia" w:cs="Georgia"/>
        </w:rPr>
        <w:t xml:space="preserve">Parámetros principales de creación de </w:t>
      </w:r>
      <w:r w:rsidR="0023517F">
        <w:rPr>
          <w:rFonts w:ascii="Georgia" w:eastAsia="Georgia" w:hAnsi="Georgia" w:cs="Georgia"/>
        </w:rPr>
        <w:t>audio</w:t>
      </w:r>
      <w:bookmarkEnd w:id="48"/>
    </w:p>
    <w:p w14:paraId="31B013B5" w14:textId="77777777" w:rsidR="00CE6172" w:rsidRDefault="00CE6172" w:rsidP="00CE6172">
      <w:pPr>
        <w:widowControl w:val="0"/>
        <w:autoSpaceDE w:val="0"/>
        <w:autoSpaceDN w:val="0"/>
        <w:adjustRightInd w:val="0"/>
        <w:spacing w:after="0" w:line="240" w:lineRule="auto"/>
        <w:rPr>
          <w:rFonts w:ascii="Courier New" w:hAnsi="Courier New" w:cs="Courier New"/>
          <w:color w:val="000000"/>
          <w:sz w:val="20"/>
          <w:szCs w:val="20"/>
          <w:highlight w:val="white"/>
        </w:rPr>
      </w:pPr>
    </w:p>
    <w:p w14:paraId="413F5497"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peechify</w:t>
      </w:r>
      <w:proofErr w:type="spellEnd"/>
    </w:p>
    <w:p w14:paraId="359CF388"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Speechify</w:t>
      </w:r>
      <w:proofErr w:type="spellEnd"/>
      <w:r>
        <w:rPr>
          <w:rFonts w:ascii="Courier New" w:hAnsi="Courier New" w:cs="Courier New"/>
          <w:b/>
          <w:bCs/>
          <w:color w:val="000080"/>
          <w:sz w:val="20"/>
          <w:szCs w:val="20"/>
          <w:highlight w:val="white"/>
        </w:rPr>
        <w:t>(</w:t>
      </w:r>
      <w:proofErr w:type="gramEnd"/>
    </w:p>
    <w:p w14:paraId="6137779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token</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YOUR_TOKEN"</w:t>
      </w:r>
      <w:r>
        <w:rPr>
          <w:rFonts w:ascii="Courier New" w:hAnsi="Courier New" w:cs="Courier New"/>
          <w:b/>
          <w:bCs/>
          <w:color w:val="000080"/>
          <w:sz w:val="20"/>
          <w:szCs w:val="20"/>
          <w:highlight w:val="white"/>
        </w:rPr>
        <w:t>,</w:t>
      </w:r>
    </w:p>
    <w:p w14:paraId="27F44EE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28496DD"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tt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udio</w:t>
      </w:r>
      <w:proofErr w:type="gramEnd"/>
      <w:r>
        <w:rPr>
          <w:rFonts w:ascii="Courier New" w:hAnsi="Courier New" w:cs="Courier New"/>
          <w:b/>
          <w:bCs/>
          <w:color w:val="000080"/>
          <w:sz w:val="20"/>
          <w:szCs w:val="20"/>
          <w:highlight w:val="white"/>
        </w:rPr>
        <w:t>.</w:t>
      </w:r>
      <w:proofErr w:type="gramStart"/>
      <w:r>
        <w:rPr>
          <w:rFonts w:ascii="Courier New" w:hAnsi="Courier New" w:cs="Courier New"/>
          <w:color w:val="000000"/>
          <w:sz w:val="20"/>
          <w:szCs w:val="20"/>
          <w:highlight w:val="white"/>
        </w:rPr>
        <w:t>speech</w:t>
      </w:r>
      <w:proofErr w:type="spellEnd"/>
      <w:r>
        <w:rPr>
          <w:rFonts w:ascii="Courier New" w:hAnsi="Courier New" w:cs="Courier New"/>
          <w:b/>
          <w:bCs/>
          <w:color w:val="000080"/>
          <w:sz w:val="20"/>
          <w:szCs w:val="20"/>
          <w:highlight w:val="white"/>
        </w:rPr>
        <w:t>(</w:t>
      </w:r>
      <w:proofErr w:type="gramEnd"/>
    </w:p>
    <w:p w14:paraId="139C820A"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input</w:t>
      </w:r>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input"</w:t>
      </w:r>
      <w:r>
        <w:rPr>
          <w:rFonts w:ascii="Courier New" w:hAnsi="Courier New" w:cs="Courier New"/>
          <w:b/>
          <w:bCs/>
          <w:color w:val="000080"/>
          <w:sz w:val="20"/>
          <w:szCs w:val="20"/>
          <w:highlight w:val="white"/>
        </w:rPr>
        <w:t>,</w:t>
      </w:r>
    </w:p>
    <w:p w14:paraId="763586BB" w14:textId="77777777" w:rsidR="0023517F" w:rsidRDefault="0023517F" w:rsidP="0023517F">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voice_i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7EB09C" w14:textId="77777777" w:rsidR="0023517F" w:rsidRDefault="0023517F" w:rsidP="0023517F">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725E6B95" w14:textId="77777777" w:rsidR="00CE6172" w:rsidRPr="00F20F45" w:rsidRDefault="00CE6172" w:rsidP="00CE6172">
      <w:pPr>
        <w:pStyle w:val="Estilo1"/>
        <w:rPr>
          <w:rFonts w:ascii="Georgia" w:eastAsia="Georgia" w:hAnsi="Georgia" w:cs="Georgia"/>
          <w:b w:val="0"/>
          <w:bCs w:val="0"/>
          <w:sz w:val="22"/>
          <w:szCs w:val="22"/>
        </w:rPr>
      </w:pPr>
    </w:p>
    <w:p w14:paraId="2B522146" w14:textId="77777777" w:rsidR="00CE6172" w:rsidRDefault="00CE6172" w:rsidP="003A4473">
      <w:pPr>
        <w:pStyle w:val="Estilo1"/>
        <w:numPr>
          <w:ilvl w:val="0"/>
          <w:numId w:val="16"/>
        </w:numPr>
        <w:rPr>
          <w:rFonts w:ascii="Georgia" w:eastAsia="Georgia" w:hAnsi="Georgia" w:cs="Georgia"/>
        </w:rPr>
      </w:pPr>
      <w:bookmarkStart w:id="49" w:name="_Toc196847491"/>
      <w:r w:rsidRPr="00F20F45">
        <w:rPr>
          <w:rFonts w:ascii="Georgia" w:eastAsia="Georgia" w:hAnsi="Georgia" w:cs="Georgia"/>
        </w:rPr>
        <w:t>Características técnicas</w:t>
      </w:r>
      <w:bookmarkEnd w:id="49"/>
    </w:p>
    <w:tbl>
      <w:tblPr>
        <w:tblStyle w:val="Tabladecuadrcula4"/>
        <w:tblW w:w="0" w:type="auto"/>
        <w:tblCellMar>
          <w:top w:w="28" w:type="dxa"/>
          <w:bottom w:w="28" w:type="dxa"/>
        </w:tblCellMar>
        <w:tblLook w:val="04A0" w:firstRow="1" w:lastRow="0" w:firstColumn="1" w:lastColumn="0" w:noHBand="0" w:noVBand="1"/>
      </w:tblPr>
      <w:tblGrid>
        <w:gridCol w:w="4186"/>
        <w:gridCol w:w="3108"/>
      </w:tblGrid>
      <w:tr w:rsidR="00CE6172" w:rsidRPr="00EE3EDD" w14:paraId="73A6F72C"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8D354DF" w14:textId="77777777" w:rsidR="00CE6172" w:rsidRPr="00EE3EDD" w:rsidRDefault="00CE6172" w:rsidP="00D36767">
            <w:pPr>
              <w:rPr>
                <w:rFonts w:ascii="Georgia" w:eastAsia="Georgia" w:hAnsi="Georgia" w:cs="Georgia"/>
                <w:b w:val="0"/>
                <w:bCs w:val="0"/>
                <w:sz w:val="24"/>
                <w:szCs w:val="24"/>
              </w:rPr>
            </w:pPr>
            <w:bookmarkStart w:id="50" w:name="_Hlk196848519"/>
            <w:r w:rsidRPr="003A6305">
              <w:rPr>
                <w:rFonts w:ascii="Georgia" w:eastAsia="Georgia" w:hAnsi="Georgia" w:cs="Georgia"/>
                <w:sz w:val="24"/>
                <w:szCs w:val="24"/>
              </w:rPr>
              <w:lastRenderedPageBreak/>
              <w:t>Parámetro</w:t>
            </w:r>
          </w:p>
        </w:tc>
        <w:tc>
          <w:tcPr>
            <w:tcW w:w="0" w:type="auto"/>
            <w:vAlign w:val="center"/>
          </w:tcPr>
          <w:p w14:paraId="2E6BABB4" w14:textId="1C56599B" w:rsidR="00CE6172" w:rsidRPr="00EE3EDD" w:rsidRDefault="0023517F"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lan Genérico para API</w:t>
            </w:r>
          </w:p>
        </w:tc>
      </w:tr>
      <w:tr w:rsidR="00CE6172" w:rsidRPr="00EE3EDD" w14:paraId="49FBBC2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654A91" w14:textId="440F0065"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33EA98FC" w14:textId="71340328"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CE6172" w:rsidRPr="00EE3EDD" w14:paraId="33F12A34"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6D5438"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244C973" w14:textId="30CD0EF3"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CE95AD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CD62C" w14:textId="77777777"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9E12230" w14:textId="6EA1FDA1"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60F121C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F4F9871"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0B97FDD2"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36767" w:rsidRPr="00EE3EDD" w14:paraId="316DC16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841B38" w14:textId="4A3B1756"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1151905" w14:textId="77777777" w:rsidR="00D36767" w:rsidRDefault="00D3676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p>
        </w:tc>
      </w:tr>
      <w:tr w:rsidR="00CE6172" w:rsidRPr="00EE3EDD" w14:paraId="1E8646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DAA9E60"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58A87BE" w14:textId="7ED97EE8"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262BEA4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05380EC"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3E85982E" w14:textId="4110752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2FAD32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DC6E61A"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52766483" w14:textId="26ABB89B"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3BB2E2E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843A2C"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AB84EC6" w14:textId="3B6A1B27"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550E31B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8B6F9F3"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7E9FD729" w14:textId="585F7CF3" w:rsidR="00CE6172" w:rsidRPr="009D437A"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w:t>
            </w:r>
          </w:p>
        </w:tc>
      </w:tr>
      <w:tr w:rsidR="00CE6172" w:rsidRPr="00EE3EDD" w14:paraId="172D47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95E9A9" w14:textId="77777777" w:rsidR="00CE6172" w:rsidRPr="007F78E7" w:rsidRDefault="00CE6172"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E31CA5E" w14:textId="33314DF3"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01EBFF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F0B7B77"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368C517C" w14:textId="53DA5962"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4479036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B6355F"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72A7FE3" w14:textId="09C85215" w:rsidR="00CE6172"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0</w:t>
            </w:r>
          </w:p>
        </w:tc>
      </w:tr>
      <w:tr w:rsidR="00CE6172" w:rsidRPr="00EE3EDD" w14:paraId="4D31F7E0"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845B62" w14:textId="77777777" w:rsidR="00CE6172" w:rsidRPr="007F78E7" w:rsidRDefault="00CE6172"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7DB2BE0D"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CE6172" w:rsidRPr="00EE3EDD" w14:paraId="6A1147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FF2FA8"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28D40D5C" w14:textId="69B91EDC"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CE6172" w:rsidRPr="00EE3EDD" w14:paraId="0C59A82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E86C39"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68CA317" w14:textId="7370A8F7" w:rsidR="00CE6172" w:rsidRPr="007F78E7"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w:t>
            </w:r>
          </w:p>
        </w:tc>
      </w:tr>
      <w:tr w:rsidR="00CE6172" w:rsidRPr="00EE3EDD" w14:paraId="56984F8A"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940714"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7E0653A" w14:textId="4947DA85" w:rsidR="00CE6172" w:rsidRPr="007F78E7" w:rsidRDefault="0023517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CE6172" w:rsidRPr="00EE3EDD" w14:paraId="2319844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C30496F" w14:textId="77777777" w:rsidR="00CE6172" w:rsidRPr="007F78E7" w:rsidRDefault="00CE6172"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37DFB2B" w14:textId="77777777" w:rsidR="00CE6172" w:rsidRPr="007F78E7" w:rsidRDefault="00CE617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CE6172" w:rsidRPr="00EE3EDD" w14:paraId="14A7DA7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4F46199" w14:textId="77777777" w:rsidR="00CE6172" w:rsidRPr="007F78E7" w:rsidRDefault="00CE6172"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4E510133" w14:textId="77777777" w:rsidR="00CE6172" w:rsidRDefault="00CE6172"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o</w:t>
            </w:r>
          </w:p>
        </w:tc>
      </w:tr>
      <w:tr w:rsidR="00CE6172" w:rsidRPr="00EE3EDD" w14:paraId="6FBC320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674F860" w14:textId="61A2EB6F" w:rsidR="00CE6172" w:rsidRDefault="00CE6172" w:rsidP="00D36767">
            <w:pPr>
              <w:rPr>
                <w:rFonts w:ascii="Georgia" w:eastAsia="Georgia" w:hAnsi="Georgia" w:cs="Georgia"/>
                <w:sz w:val="18"/>
                <w:szCs w:val="18"/>
              </w:rPr>
            </w:pPr>
            <w:r>
              <w:rPr>
                <w:rFonts w:ascii="Georgia" w:eastAsia="Georgia" w:hAnsi="Georgia" w:cs="Georgia"/>
                <w:sz w:val="18"/>
                <w:szCs w:val="18"/>
              </w:rPr>
              <w:t xml:space="preserve">Velocidad de generación de </w:t>
            </w:r>
            <w:r w:rsidR="0023517F">
              <w:rPr>
                <w:rFonts w:ascii="Georgia" w:eastAsia="Georgia" w:hAnsi="Georgia" w:cs="Georgia"/>
                <w:sz w:val="18"/>
                <w:szCs w:val="18"/>
              </w:rPr>
              <w:t>audio</w:t>
            </w:r>
          </w:p>
        </w:tc>
        <w:tc>
          <w:tcPr>
            <w:tcW w:w="0" w:type="auto"/>
            <w:vAlign w:val="center"/>
          </w:tcPr>
          <w:p w14:paraId="506938FD" w14:textId="585BCF9F" w:rsidR="00CE6172" w:rsidRDefault="0023517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0ms latencia</w:t>
            </w:r>
          </w:p>
        </w:tc>
      </w:tr>
      <w:bookmarkEnd w:id="50"/>
    </w:tbl>
    <w:p w14:paraId="292B5588" w14:textId="77777777" w:rsidR="008B1EE8" w:rsidRDefault="008B1EE8" w:rsidP="00CE6172">
      <w:pPr>
        <w:pStyle w:val="Estilo1"/>
        <w:rPr>
          <w:rFonts w:ascii="Georgia" w:eastAsia="Georgia" w:hAnsi="Georgia" w:cs="Georgia"/>
        </w:rPr>
        <w:sectPr w:rsidR="008B1EE8" w:rsidSect="00CE6172">
          <w:pgSz w:w="11906" w:h="16838"/>
          <w:pgMar w:top="1417" w:right="1701" w:bottom="1417" w:left="1701" w:header="708" w:footer="708" w:gutter="0"/>
          <w:cols w:space="708"/>
          <w:docGrid w:linePitch="360"/>
        </w:sectPr>
      </w:pPr>
    </w:p>
    <w:p w14:paraId="0D928385" w14:textId="3F829150" w:rsidR="008A275C" w:rsidRPr="007469E9" w:rsidRDefault="008A275C"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bookmarkStart w:id="51" w:name="_Toc196847492"/>
      <w:proofErr w:type="spellStart"/>
      <w:r>
        <w:rPr>
          <w:rFonts w:ascii="Arial" w:eastAsia="Georgia" w:hAnsi="Georgia" w:cs="Georgia"/>
          <w:b/>
          <w:color w:val="auto"/>
          <w:sz w:val="49"/>
          <w:szCs w:val="22"/>
        </w:rPr>
        <w:lastRenderedPageBreak/>
        <w:t>Tavus</w:t>
      </w:r>
      <w:bookmarkEnd w:id="51"/>
      <w:proofErr w:type="spellEnd"/>
    </w:p>
    <w:p w14:paraId="03E5C93A" w14:textId="77777777" w:rsidR="008B1EE8" w:rsidRDefault="008B1EE8" w:rsidP="008B1EE8">
      <w:pPr>
        <w:pStyle w:val="Textoindependiente"/>
        <w:spacing w:before="6"/>
        <w:rPr>
          <w:rFonts w:ascii="Arial"/>
          <w:sz w:val="19"/>
        </w:rPr>
      </w:pPr>
    </w:p>
    <w:p w14:paraId="21656F78" w14:textId="77777777" w:rsidR="008B1EE8" w:rsidRDefault="008B1EE8" w:rsidP="008B1EE8">
      <w:pPr>
        <w:pStyle w:val="Textoindependiente"/>
        <w:spacing w:before="6"/>
        <w:rPr>
          <w:rFonts w:ascii="Arial"/>
          <w:sz w:val="19"/>
        </w:rPr>
      </w:pPr>
    </w:p>
    <w:p w14:paraId="4B720750" w14:textId="77777777" w:rsidR="008B1EE8" w:rsidRDefault="008B1EE8" w:rsidP="008B1EE8">
      <w:pPr>
        <w:pStyle w:val="Textoindependiente"/>
        <w:spacing w:before="6"/>
        <w:rPr>
          <w:rFonts w:ascii="Arial"/>
          <w:sz w:val="19"/>
        </w:rPr>
      </w:pPr>
    </w:p>
    <w:p w14:paraId="708F7528" w14:textId="77777777" w:rsidR="008B1EE8" w:rsidRPr="00F20F45" w:rsidRDefault="008B1EE8" w:rsidP="008B1EE8">
      <w:pPr>
        <w:pStyle w:val="Estilo1"/>
        <w:numPr>
          <w:ilvl w:val="0"/>
          <w:numId w:val="17"/>
        </w:numPr>
        <w:rPr>
          <w:rFonts w:ascii="Georgia" w:eastAsia="Georgia" w:hAnsi="Georgia" w:cs="Georgia"/>
        </w:rPr>
      </w:pPr>
      <w:bookmarkStart w:id="52" w:name="_Toc196847493"/>
      <w:r w:rsidRPr="00F20F45">
        <w:rPr>
          <w:rFonts w:ascii="Georgia" w:eastAsia="Georgia" w:hAnsi="Georgia" w:cs="Georgia"/>
        </w:rPr>
        <w:t>Visión general</w:t>
      </w:r>
      <w:bookmarkEnd w:id="52"/>
    </w:p>
    <w:p w14:paraId="442B7428" w14:textId="43B795A5" w:rsidR="008B1EE8" w:rsidRPr="008B1EE8" w:rsidRDefault="008B1EE8" w:rsidP="008B1EE8">
      <w:pPr>
        <w:pStyle w:val="Prrafodelista"/>
        <w:spacing w:after="0" w:line="360" w:lineRule="auto"/>
        <w:ind w:left="0" w:firstLine="426"/>
        <w:jc w:val="both"/>
        <w:rPr>
          <w:rFonts w:ascii="Georgia" w:eastAsia="Georgia" w:hAnsi="Georgia" w:cs="Georgia"/>
        </w:rPr>
      </w:pPr>
      <w:proofErr w:type="spellStart"/>
      <w:r w:rsidRPr="008B1EE8">
        <w:rPr>
          <w:rFonts w:ascii="Georgia" w:eastAsia="Georgia" w:hAnsi="Georgia" w:cs="Georgia"/>
        </w:rPr>
        <w:t>Tavus</w:t>
      </w:r>
      <w:proofErr w:type="spellEnd"/>
      <w:r w:rsidRPr="008B1EE8">
        <w:rPr>
          <w:rFonts w:ascii="Georgia" w:eastAsia="Georgia" w:hAnsi="Georgia" w:cs="Georgia"/>
        </w:rPr>
        <w:t xml:space="preserve"> es una plataforma especializada en la generación automatizada y personalizada de vídeos mediante inteligencia artificial. Su propuesta se centra en la creación de vídeos personalizados a escala, donde el avatar del usuario puede ser generado a partir de una grabación original y replicar múltiples mensajes de forma dinámica. </w:t>
      </w:r>
      <w:r>
        <w:rPr>
          <w:rFonts w:ascii="Georgia" w:eastAsia="Georgia" w:hAnsi="Georgia" w:cs="Georgia"/>
        </w:rPr>
        <w:t>Permite</w:t>
      </w:r>
      <w:r w:rsidRPr="008B1EE8">
        <w:rPr>
          <w:rFonts w:ascii="Georgia" w:eastAsia="Georgia" w:hAnsi="Georgia" w:cs="Georgia"/>
        </w:rPr>
        <w:t xml:space="preserve"> generar un avatar personalizado del usuario para crear miles de vídeos con nombres, productos o segmentos variables, lo que la hace ideal para marketing automatizado y ventas personalizadas B2B.</w:t>
      </w:r>
    </w:p>
    <w:p w14:paraId="6383B23D" w14:textId="77777777" w:rsidR="008B1EE8" w:rsidRPr="00FA53E2" w:rsidRDefault="008B1EE8" w:rsidP="008B1EE8">
      <w:pPr>
        <w:pStyle w:val="Prrafodelista"/>
        <w:spacing w:after="0" w:line="360" w:lineRule="auto"/>
        <w:ind w:left="0" w:firstLine="426"/>
        <w:jc w:val="both"/>
        <w:rPr>
          <w:rFonts w:ascii="Georgia" w:eastAsia="Georgia" w:hAnsi="Georgia" w:cs="Georgia"/>
        </w:rPr>
      </w:pPr>
    </w:p>
    <w:p w14:paraId="23E5CD03" w14:textId="77777777" w:rsidR="008B1EE8" w:rsidRDefault="008B1EE8" w:rsidP="008B1EE8">
      <w:pPr>
        <w:pStyle w:val="Estilo1"/>
        <w:numPr>
          <w:ilvl w:val="0"/>
          <w:numId w:val="17"/>
        </w:numPr>
        <w:rPr>
          <w:rFonts w:ascii="Georgia" w:eastAsia="Georgia" w:hAnsi="Georgia" w:cs="Georgia"/>
        </w:rPr>
      </w:pPr>
      <w:bookmarkStart w:id="53" w:name="_Toc196847494"/>
      <w:r w:rsidRPr="00F20F45">
        <w:rPr>
          <w:rFonts w:ascii="Georgia" w:eastAsia="Georgia" w:hAnsi="Georgia" w:cs="Georgia"/>
        </w:rPr>
        <w:t>Arquitectura general</w:t>
      </w:r>
      <w:bookmarkEnd w:id="53"/>
    </w:p>
    <w:p w14:paraId="41F6B70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xml:space="preserve"> + </w:t>
      </w:r>
      <w:proofErr w:type="spellStart"/>
      <w:r>
        <w:rPr>
          <w:rFonts w:ascii="Georgia" w:eastAsia="Georgia" w:hAnsi="Georgia" w:cs="Georgia"/>
        </w:rPr>
        <w:t>WebSocket</w:t>
      </w:r>
      <w:proofErr w:type="spellEnd"/>
      <w:r>
        <w:rPr>
          <w:rFonts w:ascii="Georgia" w:eastAsia="Georgia" w:hAnsi="Georgia" w:cs="Georgia"/>
        </w:rPr>
        <w:t>/</w:t>
      </w:r>
      <w:proofErr w:type="spellStart"/>
      <w:r>
        <w:rPr>
          <w:rFonts w:ascii="Georgia" w:eastAsia="Georgia" w:hAnsi="Georgia" w:cs="Georgia"/>
        </w:rPr>
        <w:t>WebRTC</w:t>
      </w:r>
      <w:proofErr w:type="spellEnd"/>
      <w:r>
        <w:rPr>
          <w:rFonts w:ascii="Georgia" w:eastAsia="Georgia" w:hAnsi="Georgia" w:cs="Georgia"/>
        </w:rPr>
        <w:t xml:space="preserve"> (</w:t>
      </w:r>
      <w:proofErr w:type="spellStart"/>
      <w:r>
        <w:rPr>
          <w:rFonts w:ascii="Georgia" w:eastAsia="Georgia" w:hAnsi="Georgia" w:cs="Georgia"/>
        </w:rPr>
        <w:t>streaming</w:t>
      </w:r>
      <w:proofErr w:type="spellEnd"/>
      <w:r>
        <w:rPr>
          <w:rFonts w:ascii="Georgia" w:eastAsia="Georgia" w:hAnsi="Georgia" w:cs="Georgia"/>
        </w:rPr>
        <w:t>)</w:t>
      </w:r>
    </w:p>
    <w:p w14:paraId="30D806DF" w14:textId="77777777"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6A8C5A7F" w14:textId="561A6E55" w:rsidR="008B1EE8" w:rsidRPr="00EE3EDD" w:rsidRDefault="008B1EE8" w:rsidP="008B1EE8">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3" w:history="1">
        <w:r w:rsidR="00B60E7D" w:rsidRPr="003A13D6">
          <w:rPr>
            <w:rStyle w:val="Hipervnculo"/>
            <w:rFonts w:ascii="Georgia" w:eastAsia="Georgia" w:hAnsi="Georgia" w:cs="Georgia"/>
          </w:rPr>
          <w:t>https://www.postman.com/tavus-api/tavus/collection/393k3hs/tavus-platform-api-developer-beta</w:t>
        </w:r>
      </w:hyperlink>
      <w:r w:rsidR="00B60E7D">
        <w:rPr>
          <w:rFonts w:ascii="Georgia" w:eastAsia="Georgia" w:hAnsi="Georgia" w:cs="Georgia"/>
        </w:rPr>
        <w:t xml:space="preserve"> </w:t>
      </w:r>
    </w:p>
    <w:p w14:paraId="2578B0E6" w14:textId="2EF94009" w:rsidR="008B1EE8" w:rsidRDefault="008B1EE8" w:rsidP="008B1EE8">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4" w:history="1">
        <w:r w:rsidR="00B60E7D" w:rsidRPr="003A13D6">
          <w:rPr>
            <w:rStyle w:val="Hipervnculo"/>
            <w:rFonts w:ascii="Georgia" w:eastAsia="Georgia" w:hAnsi="Georgia" w:cs="Georgia"/>
          </w:rPr>
          <w:t>https://tavusapi.com</w:t>
        </w:r>
      </w:hyperlink>
      <w:r w:rsidR="00B60E7D">
        <w:rPr>
          <w:rFonts w:ascii="Georgia" w:eastAsia="Georgia" w:hAnsi="Georgia" w:cs="Georgia"/>
        </w:rPr>
        <w:t xml:space="preserve"> </w:t>
      </w:r>
    </w:p>
    <w:p w14:paraId="22273D93" w14:textId="669F22FC" w:rsidR="008B1EE8" w:rsidRPr="00EE3EDD" w:rsidRDefault="008B1EE8" w:rsidP="008B1EE8">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w:t>
      </w:r>
      <w:r w:rsidR="00B60E7D">
        <w:rPr>
          <w:rFonts w:ascii="Georgia" w:eastAsia="Georgia" w:hAnsi="Georgia" w:cs="Georgia"/>
        </w:rPr>
        <w:t>2</w:t>
      </w:r>
    </w:p>
    <w:p w14:paraId="5671F7F5" w14:textId="77777777" w:rsidR="008B1EE8" w:rsidRPr="00EE3EDD" w:rsidRDefault="008B1EE8" w:rsidP="008B1EE8">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D425DC0" w14:textId="77777777" w:rsidR="008B1EE8" w:rsidRPr="00F20F45" w:rsidRDefault="008B1EE8" w:rsidP="008B1EE8">
      <w:pPr>
        <w:pStyle w:val="Textoindependiente"/>
        <w:spacing w:before="6"/>
        <w:rPr>
          <w:rFonts w:ascii="Arial"/>
          <w:sz w:val="19"/>
        </w:rPr>
      </w:pPr>
    </w:p>
    <w:p w14:paraId="2613703C" w14:textId="77777777" w:rsidR="008B1EE8" w:rsidRPr="00F20F45" w:rsidRDefault="008B1EE8" w:rsidP="008B1EE8">
      <w:pPr>
        <w:pStyle w:val="Estilo1"/>
        <w:numPr>
          <w:ilvl w:val="0"/>
          <w:numId w:val="17"/>
        </w:numPr>
        <w:rPr>
          <w:rFonts w:ascii="Georgia" w:eastAsia="Georgia" w:hAnsi="Georgia" w:cs="Georgia"/>
        </w:rPr>
      </w:pPr>
      <w:bookmarkStart w:id="54" w:name="_Toc196847495"/>
      <w:r w:rsidRPr="00F20F45">
        <w:rPr>
          <w:rFonts w:ascii="Georgia" w:eastAsia="Georgia" w:hAnsi="Georgia" w:cs="Georgia"/>
        </w:rPr>
        <w:t>Funcionalidades principales</w:t>
      </w:r>
      <w:bookmarkEnd w:id="54"/>
    </w:p>
    <w:tbl>
      <w:tblPr>
        <w:tblStyle w:val="Tabladecuadrcula4"/>
        <w:tblW w:w="0" w:type="auto"/>
        <w:tblLook w:val="04A0" w:firstRow="1" w:lastRow="0" w:firstColumn="1" w:lastColumn="0" w:noHBand="0" w:noVBand="1"/>
      </w:tblPr>
      <w:tblGrid>
        <w:gridCol w:w="2628"/>
        <w:gridCol w:w="3396"/>
      </w:tblGrid>
      <w:tr w:rsidR="008B1EE8" w:rsidRPr="00F20F45" w14:paraId="45679D1F"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2C56D69" w14:textId="77777777" w:rsidR="008B1EE8" w:rsidRPr="00F20F45" w:rsidRDefault="008B1EE8"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B033726" w14:textId="77777777" w:rsidR="008B1EE8" w:rsidRPr="00F20F45" w:rsidRDefault="008B1EE8"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8B1EE8" w:rsidRPr="00F20F45" w14:paraId="14172B8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30392E4" w14:textId="3AE3E3FF" w:rsidR="008B1EE8" w:rsidRPr="00F20F45" w:rsidRDefault="008B1EE8"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v</w:t>
            </w:r>
            <w:r w:rsidR="00B60E7D">
              <w:rPr>
                <w:rFonts w:ascii="Georgia" w:eastAsia="Georgia" w:hAnsi="Georgia" w:cs="Georgia"/>
                <w:sz w:val="20"/>
                <w:szCs w:val="20"/>
              </w:rPr>
              <w:t>2</w:t>
            </w:r>
            <w:r>
              <w:rPr>
                <w:rFonts w:ascii="Georgia" w:eastAsia="Georgia" w:hAnsi="Georgia" w:cs="Georgia"/>
                <w:sz w:val="20"/>
                <w:szCs w:val="20"/>
              </w:rPr>
              <w:t>/</w:t>
            </w:r>
            <w:proofErr w:type="spellStart"/>
            <w:r w:rsidR="00B60E7D">
              <w:rPr>
                <w:rFonts w:ascii="Georgia" w:eastAsia="Georgia" w:hAnsi="Georgia" w:cs="Georgia"/>
                <w:sz w:val="20"/>
                <w:szCs w:val="20"/>
              </w:rPr>
              <w:t>avatars</w:t>
            </w:r>
            <w:proofErr w:type="spellEnd"/>
            <w:r w:rsidR="00B60E7D">
              <w:rPr>
                <w:rFonts w:ascii="Georgia" w:eastAsia="Georgia" w:hAnsi="Georgia" w:cs="Georgia"/>
                <w:sz w:val="20"/>
                <w:szCs w:val="20"/>
              </w:rPr>
              <w:t>/</w:t>
            </w:r>
            <w:proofErr w:type="spellStart"/>
            <w:r w:rsidR="00B60E7D">
              <w:rPr>
                <w:rFonts w:ascii="Georgia" w:eastAsia="Georgia" w:hAnsi="Georgia" w:cs="Georgia"/>
                <w:sz w:val="20"/>
                <w:szCs w:val="20"/>
              </w:rPr>
              <w:t>train</w:t>
            </w:r>
            <w:proofErr w:type="spellEnd"/>
          </w:p>
        </w:tc>
        <w:tc>
          <w:tcPr>
            <w:tcW w:w="0" w:type="auto"/>
            <w:vAlign w:val="center"/>
            <w:hideMark/>
          </w:tcPr>
          <w:p w14:paraId="2B270C7F" w14:textId="46C75E30" w:rsidR="008B1EE8" w:rsidRPr="00F20F45" w:rsidRDefault="00B60E7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a mediante un vídeo</w:t>
            </w:r>
          </w:p>
        </w:tc>
      </w:tr>
      <w:tr w:rsidR="008B1EE8" w:rsidRPr="00F20F45" w14:paraId="04C5AF9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7EE514E" w14:textId="0DD3784C" w:rsidR="008B1EE8" w:rsidRPr="00F20F45" w:rsidRDefault="00B60E7D" w:rsidP="00D36767">
            <w:pPr>
              <w:rPr>
                <w:rFonts w:ascii="Georgia" w:eastAsia="Georgia" w:hAnsi="Georgia" w:cs="Georgia"/>
                <w:sz w:val="20"/>
                <w:szCs w:val="20"/>
              </w:rPr>
            </w:pPr>
            <w:r>
              <w:rPr>
                <w:rFonts w:ascii="Georgia" w:eastAsia="Georgia" w:hAnsi="Georgia" w:cs="Georgia"/>
                <w:sz w:val="20"/>
                <w:szCs w:val="20"/>
              </w:rPr>
              <w:t>POST</w:t>
            </w:r>
            <w:r w:rsidR="008B1EE8" w:rsidRPr="00F20F45">
              <w:rPr>
                <w:rFonts w:ascii="Georgia" w:eastAsia="Georgia" w:hAnsi="Georgia" w:cs="Georgia"/>
                <w:sz w:val="20"/>
                <w:szCs w:val="20"/>
              </w:rPr>
              <w:t xml:space="preserve"> /v</w:t>
            </w:r>
            <w:r>
              <w:rPr>
                <w:rFonts w:ascii="Georgia" w:eastAsia="Georgia" w:hAnsi="Georgia" w:cs="Georgia"/>
                <w:sz w:val="20"/>
                <w:szCs w:val="20"/>
              </w:rPr>
              <w:t>2</w:t>
            </w:r>
            <w:r w:rsidR="008B1EE8" w:rsidRPr="00F20F45">
              <w:rPr>
                <w:rFonts w:ascii="Georgia" w:eastAsia="Georgia" w:hAnsi="Georgia" w:cs="Georgia"/>
                <w:sz w:val="20"/>
                <w:szCs w:val="20"/>
              </w:rPr>
              <w:t>/</w:t>
            </w:r>
            <w:proofErr w:type="spellStart"/>
            <w:r>
              <w:rPr>
                <w:rFonts w:ascii="Georgia" w:eastAsia="Georgia" w:hAnsi="Georgia" w:cs="Georgia"/>
                <w:sz w:val="20"/>
                <w:szCs w:val="20"/>
              </w:rPr>
              <w:t>requests</w:t>
            </w:r>
            <w:proofErr w:type="spellEnd"/>
          </w:p>
        </w:tc>
        <w:tc>
          <w:tcPr>
            <w:tcW w:w="0" w:type="auto"/>
            <w:vAlign w:val="center"/>
            <w:hideMark/>
          </w:tcPr>
          <w:p w14:paraId="6CB2070F" w14:textId="1C12F234" w:rsidR="008B1EE8" w:rsidRPr="00F20F45" w:rsidRDefault="00B60E7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8B1EE8" w:rsidRPr="00F20F45" w14:paraId="05F1637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EEE892D" w14:textId="2BA9028C" w:rsidR="008B1EE8" w:rsidRPr="00F20F45" w:rsidRDefault="008B1EE8"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v</w:t>
            </w:r>
            <w:r w:rsidR="00B60E7D">
              <w:rPr>
                <w:rFonts w:ascii="Georgia" w:eastAsia="Georgia" w:hAnsi="Georgia" w:cs="Georgia"/>
                <w:sz w:val="20"/>
                <w:szCs w:val="20"/>
              </w:rPr>
              <w:t>1</w:t>
            </w:r>
            <w:r w:rsidRPr="00F20F45">
              <w:rPr>
                <w:rFonts w:ascii="Georgia" w:eastAsia="Georgia" w:hAnsi="Georgia" w:cs="Georgia"/>
                <w:sz w:val="20"/>
                <w:szCs w:val="20"/>
              </w:rPr>
              <w:t>/</w:t>
            </w:r>
            <w:proofErr w:type="spellStart"/>
            <w:r w:rsidR="00B60E7D">
              <w:rPr>
                <w:rFonts w:ascii="Georgia" w:eastAsia="Georgia" w:hAnsi="Georgia" w:cs="Georgia"/>
                <w:sz w:val="20"/>
                <w:szCs w:val="20"/>
              </w:rPr>
              <w:t>requests</w:t>
            </w:r>
            <w:proofErr w:type="spellEnd"/>
          </w:p>
        </w:tc>
        <w:tc>
          <w:tcPr>
            <w:tcW w:w="0" w:type="auto"/>
            <w:vAlign w:val="center"/>
            <w:hideMark/>
          </w:tcPr>
          <w:p w14:paraId="10116236" w14:textId="19A5B9D9" w:rsidR="008B1EE8" w:rsidRPr="00F20F45" w:rsidRDefault="008B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B60E7D">
              <w:rPr>
                <w:rFonts w:ascii="Georgia" w:eastAsia="Georgia" w:hAnsi="Georgia" w:cs="Georgia"/>
                <w:sz w:val="20"/>
                <w:szCs w:val="20"/>
              </w:rPr>
              <w:t>con el input dinámico</w:t>
            </w:r>
          </w:p>
        </w:tc>
      </w:tr>
    </w:tbl>
    <w:p w14:paraId="1BFEB754" w14:textId="77777777" w:rsidR="008B1EE8" w:rsidRDefault="008B1EE8" w:rsidP="008B1EE8">
      <w:pPr>
        <w:pStyle w:val="Textoindependiente"/>
        <w:spacing w:before="6"/>
        <w:rPr>
          <w:rFonts w:ascii="Arial"/>
          <w:sz w:val="19"/>
        </w:rPr>
      </w:pPr>
    </w:p>
    <w:p w14:paraId="15CBDB3F" w14:textId="77777777" w:rsidR="008B1EE8" w:rsidRDefault="008B1EE8" w:rsidP="008B1EE8">
      <w:pPr>
        <w:pStyle w:val="Estilo1"/>
        <w:numPr>
          <w:ilvl w:val="0"/>
          <w:numId w:val="17"/>
        </w:numPr>
        <w:rPr>
          <w:rFonts w:ascii="Georgia" w:eastAsia="Georgia" w:hAnsi="Georgia" w:cs="Georgia"/>
        </w:rPr>
      </w:pPr>
      <w:bookmarkStart w:id="55" w:name="_Toc196847496"/>
      <w:r w:rsidRPr="00F20F45">
        <w:rPr>
          <w:rFonts w:ascii="Georgia" w:eastAsia="Georgia" w:hAnsi="Georgia" w:cs="Georgia"/>
        </w:rPr>
        <w:t>Parámetros principales de creación de video</w:t>
      </w:r>
      <w:bookmarkEnd w:id="55"/>
    </w:p>
    <w:p w14:paraId="59F9748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spellStart"/>
      <w:r w:rsidRPr="006F055F">
        <w:rPr>
          <w:rFonts w:ascii="Courier New" w:hAnsi="Courier New" w:cs="Courier New"/>
          <w:color w:val="000000"/>
          <w:sz w:val="20"/>
          <w:szCs w:val="20"/>
        </w:rPr>
        <w:t>var</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settings</w:t>
      </w:r>
      <w:proofErr w:type="spellEnd"/>
      <w:r w:rsidRPr="006F055F">
        <w:rPr>
          <w:rFonts w:ascii="Courier New" w:hAnsi="Courier New" w:cs="Courier New"/>
          <w:color w:val="000000"/>
          <w:sz w:val="20"/>
          <w:szCs w:val="20"/>
        </w:rPr>
        <w:t xml:space="preserve"> = {</w:t>
      </w:r>
    </w:p>
    <w:p w14:paraId="51F86ADC"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url</w:t>
      </w:r>
      <w:proofErr w:type="spellEnd"/>
      <w:r w:rsidRPr="006F055F">
        <w:rPr>
          <w:rFonts w:ascii="Courier New" w:hAnsi="Courier New" w:cs="Courier New"/>
          <w:color w:val="000000"/>
          <w:sz w:val="20"/>
          <w:szCs w:val="20"/>
        </w:rPr>
        <w:t>": "https://tavusapi.com/v2/</w:t>
      </w:r>
      <w:proofErr w:type="spellStart"/>
      <w:r w:rsidRPr="006F055F">
        <w:rPr>
          <w:rFonts w:ascii="Courier New" w:hAnsi="Courier New" w:cs="Courier New"/>
          <w:color w:val="000000"/>
          <w:sz w:val="20"/>
          <w:szCs w:val="20"/>
        </w:rPr>
        <w:t>requests</w:t>
      </w:r>
      <w:proofErr w:type="spellEnd"/>
      <w:r w:rsidRPr="006F055F">
        <w:rPr>
          <w:rFonts w:ascii="Courier New" w:hAnsi="Courier New" w:cs="Courier New"/>
          <w:color w:val="000000"/>
          <w:sz w:val="20"/>
          <w:szCs w:val="20"/>
        </w:rPr>
        <w:t>",</w:t>
      </w:r>
    </w:p>
    <w:p w14:paraId="4228518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method</w:t>
      </w:r>
      <w:proofErr w:type="spellEnd"/>
      <w:r w:rsidRPr="006F055F">
        <w:rPr>
          <w:rFonts w:ascii="Courier New" w:hAnsi="Courier New" w:cs="Courier New"/>
          <w:color w:val="000000"/>
          <w:sz w:val="20"/>
          <w:szCs w:val="20"/>
        </w:rPr>
        <w:t>": "POST",</w:t>
      </w:r>
    </w:p>
    <w:p w14:paraId="1FCBF565"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imeout</w:t>
      </w:r>
      <w:proofErr w:type="spellEnd"/>
      <w:r w:rsidRPr="006F055F">
        <w:rPr>
          <w:rFonts w:ascii="Courier New" w:hAnsi="Courier New" w:cs="Courier New"/>
          <w:color w:val="000000"/>
          <w:sz w:val="20"/>
          <w:szCs w:val="20"/>
        </w:rPr>
        <w:t>": 0,</w:t>
      </w:r>
    </w:p>
    <w:p w14:paraId="6E91DF42"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data": "{\n    \"</w:t>
      </w:r>
      <w:proofErr w:type="spellStart"/>
      <w:r w:rsidRPr="006F055F">
        <w:rPr>
          <w:rFonts w:ascii="Courier New" w:hAnsi="Courier New" w:cs="Courier New"/>
          <w:color w:val="000000"/>
          <w:sz w:val="20"/>
          <w:szCs w:val="20"/>
        </w:rPr>
        <w:t>avatar_id</w:t>
      </w:r>
      <w:proofErr w:type="spellEnd"/>
      <w:r w:rsidRPr="006F055F">
        <w:rPr>
          <w:rFonts w:ascii="Courier New" w:hAnsi="Courier New" w:cs="Courier New"/>
          <w:color w:val="000000"/>
          <w:sz w:val="20"/>
          <w:szCs w:val="20"/>
        </w:rPr>
        <w:t xml:space="preserve">\": </w:t>
      </w:r>
      <w:proofErr w:type="gramStart"/>
      <w:r w:rsidRPr="006F055F">
        <w:rPr>
          <w:rFonts w:ascii="Courier New" w:hAnsi="Courier New" w:cs="Courier New"/>
          <w:color w:val="000000"/>
          <w:sz w:val="20"/>
          <w:szCs w:val="20"/>
        </w:rPr>
        <w:t>8252,\</w:t>
      </w:r>
      <w:proofErr w:type="gramEnd"/>
      <w:r w:rsidRPr="006F055F">
        <w:rPr>
          <w:rFonts w:ascii="Courier New" w:hAnsi="Courier New" w:cs="Courier New"/>
          <w:color w:val="000000"/>
          <w:sz w:val="20"/>
          <w:szCs w:val="20"/>
        </w:rPr>
        <w:t>n    \"script\": \"</w:t>
      </w:r>
      <w:proofErr w:type="gramStart"/>
      <w:r w:rsidRPr="006F055F">
        <w:rPr>
          <w:rFonts w:ascii="Courier New" w:hAnsi="Courier New" w:cs="Courier New"/>
          <w:color w:val="000000"/>
          <w:sz w:val="20"/>
          <w:szCs w:val="20"/>
        </w:rPr>
        <w:t xml:space="preserve">Hi Ari,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are </w:t>
      </w:r>
      <w:proofErr w:type="spellStart"/>
      <w:r w:rsidRPr="006F055F">
        <w:rPr>
          <w:rFonts w:ascii="Courier New" w:hAnsi="Courier New" w:cs="Courier New"/>
          <w:color w:val="000000"/>
          <w:sz w:val="20"/>
          <w:szCs w:val="20"/>
        </w:rPr>
        <w:t>you</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do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today</w:t>
      </w:r>
      <w:proofErr w:type="spellEnd"/>
      <w:r w:rsidRPr="006F055F">
        <w:rPr>
          <w:rFonts w:ascii="Courier New" w:hAnsi="Courier New" w:cs="Courier New"/>
          <w:color w:val="000000"/>
          <w:sz w:val="20"/>
          <w:szCs w:val="20"/>
        </w:rPr>
        <w:t>?</w:t>
      </w:r>
      <w:proofErr w:type="gram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How</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is</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working</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on</w:t>
      </w:r>
      <w:proofErr w:type="spellEnd"/>
      <w:r w:rsidRPr="006F055F">
        <w:rPr>
          <w:rFonts w:ascii="Courier New" w:hAnsi="Courier New" w:cs="Courier New"/>
          <w:color w:val="000000"/>
          <w:sz w:val="20"/>
          <w:szCs w:val="20"/>
        </w:rPr>
        <w:t xml:space="preserve"> </w:t>
      </w:r>
      <w:proofErr w:type="spellStart"/>
      <w:r w:rsidRPr="006F055F">
        <w:rPr>
          <w:rFonts w:ascii="Courier New" w:hAnsi="Courier New" w:cs="Courier New"/>
          <w:color w:val="000000"/>
          <w:sz w:val="20"/>
          <w:szCs w:val="20"/>
        </w:rPr>
        <w:t>phoenix</w:t>
      </w:r>
      <w:proofErr w:type="spellEnd"/>
      <w:r w:rsidRPr="006F055F">
        <w:rPr>
          <w:rFonts w:ascii="Courier New" w:hAnsi="Courier New" w:cs="Courier New"/>
          <w:color w:val="000000"/>
          <w:sz w:val="20"/>
          <w:szCs w:val="20"/>
        </w:rPr>
        <w:t xml:space="preserve"> </w:t>
      </w:r>
      <w:proofErr w:type="spellStart"/>
      <w:proofErr w:type="gramStart"/>
      <w:r w:rsidRPr="006F055F">
        <w:rPr>
          <w:rFonts w:ascii="Courier New" w:hAnsi="Courier New" w:cs="Courier New"/>
          <w:color w:val="000000"/>
          <w:sz w:val="20"/>
          <w:szCs w:val="20"/>
        </w:rPr>
        <w:t>going</w:t>
      </w:r>
      <w:proofErr w:type="spellEnd"/>
      <w:r w:rsidRPr="006F055F">
        <w:rPr>
          <w:rFonts w:ascii="Courier New" w:hAnsi="Courier New" w:cs="Courier New"/>
          <w:color w:val="000000"/>
          <w:sz w:val="20"/>
          <w:szCs w:val="20"/>
        </w:rPr>
        <w:t>?\",\</w:t>
      </w:r>
      <w:proofErr w:type="gramEnd"/>
      <w:r w:rsidRPr="006F055F">
        <w:rPr>
          <w:rFonts w:ascii="Courier New" w:hAnsi="Courier New" w:cs="Courier New"/>
          <w:color w:val="000000"/>
          <w:sz w:val="20"/>
          <w:szCs w:val="20"/>
        </w:rPr>
        <w:t>n    \"</w:t>
      </w:r>
      <w:proofErr w:type="spellStart"/>
      <w:r w:rsidRPr="006F055F">
        <w:rPr>
          <w:rFonts w:ascii="Courier New" w:hAnsi="Courier New" w:cs="Courier New"/>
          <w:color w:val="000000"/>
          <w:sz w:val="20"/>
          <w:szCs w:val="20"/>
        </w:rPr>
        <w:t>callback_url</w:t>
      </w:r>
      <w:proofErr w:type="spellEnd"/>
      <w:r w:rsidRPr="006F055F">
        <w:rPr>
          <w:rFonts w:ascii="Courier New" w:hAnsi="Courier New" w:cs="Courier New"/>
          <w:color w:val="000000"/>
          <w:sz w:val="20"/>
          <w:szCs w:val="20"/>
        </w:rPr>
        <w:t>\": \"https://webhook.site/dacb6637-3d5e-4fb3-b705-acc3a25c0ac1\"\n}",</w:t>
      </w:r>
    </w:p>
    <w:p w14:paraId="6D2ED053"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w:t>
      </w:r>
    </w:p>
    <w:p w14:paraId="37FAE8FA"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
    <w:p w14:paraId="2FC89D28"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proofErr w:type="gramStart"/>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ajax</w:t>
      </w:r>
      <w:proofErr w:type="spellEnd"/>
      <w:proofErr w:type="gram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settings</w:t>
      </w:r>
      <w:proofErr w:type="spellEnd"/>
      <w:proofErr w:type="gramStart"/>
      <w:r w:rsidRPr="006F055F">
        <w:rPr>
          <w:rFonts w:ascii="Courier New" w:hAnsi="Courier New" w:cs="Courier New"/>
          <w:color w:val="000000"/>
          <w:sz w:val="20"/>
          <w:szCs w:val="20"/>
        </w:rPr>
        <w:t>).done</w:t>
      </w:r>
      <w:proofErr w:type="gramEnd"/>
      <w:r w:rsidRPr="006F055F">
        <w:rPr>
          <w:rFonts w:ascii="Courier New" w:hAnsi="Courier New" w:cs="Courier New"/>
          <w:color w:val="000000"/>
          <w:sz w:val="20"/>
          <w:szCs w:val="20"/>
        </w:rPr>
        <w:t>(</w:t>
      </w:r>
      <w:proofErr w:type="spellStart"/>
      <w:r w:rsidRPr="006F055F">
        <w:rPr>
          <w:rFonts w:ascii="Courier New" w:hAnsi="Courier New" w:cs="Courier New"/>
          <w:color w:val="000000"/>
          <w:sz w:val="20"/>
          <w:szCs w:val="20"/>
        </w:rPr>
        <w:t>function</w:t>
      </w:r>
      <w:proofErr w:type="spellEnd"/>
      <w:r w:rsidRPr="006F055F">
        <w:rPr>
          <w:rFonts w:ascii="Courier New" w:hAnsi="Courier New" w:cs="Courier New"/>
          <w:color w:val="000000"/>
          <w:sz w:val="20"/>
          <w:szCs w:val="20"/>
        </w:rPr>
        <w:t xml:space="preserve"> (response) {</w:t>
      </w:r>
    </w:p>
    <w:p w14:paraId="3E41D54F" w14:textId="77777777"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rPr>
      </w:pPr>
      <w:r w:rsidRPr="006F055F">
        <w:rPr>
          <w:rFonts w:ascii="Courier New" w:hAnsi="Courier New" w:cs="Courier New"/>
          <w:color w:val="000000"/>
          <w:sz w:val="20"/>
          <w:szCs w:val="20"/>
        </w:rPr>
        <w:t xml:space="preserve">  console.log(response);</w:t>
      </w:r>
    </w:p>
    <w:p w14:paraId="07D9C791" w14:textId="018A0B12" w:rsidR="006F055F" w:rsidRPr="006F055F" w:rsidRDefault="006F055F" w:rsidP="006F055F">
      <w:pPr>
        <w:widowControl w:val="0"/>
        <w:autoSpaceDE w:val="0"/>
        <w:autoSpaceDN w:val="0"/>
        <w:adjustRightInd w:val="0"/>
        <w:spacing w:after="0" w:line="240" w:lineRule="auto"/>
        <w:rPr>
          <w:rFonts w:ascii="Courier New" w:hAnsi="Courier New" w:cs="Courier New"/>
          <w:color w:val="000000"/>
          <w:sz w:val="20"/>
          <w:szCs w:val="20"/>
          <w:highlight w:val="white"/>
        </w:rPr>
      </w:pPr>
      <w:r w:rsidRPr="006F055F">
        <w:rPr>
          <w:rFonts w:ascii="Courier New" w:hAnsi="Courier New" w:cs="Courier New"/>
          <w:color w:val="000000"/>
          <w:sz w:val="20"/>
          <w:szCs w:val="20"/>
        </w:rPr>
        <w:t>});</w:t>
      </w:r>
    </w:p>
    <w:p w14:paraId="38122188" w14:textId="77777777" w:rsidR="00C36252" w:rsidRPr="00F20F45" w:rsidRDefault="00C36252" w:rsidP="008B1EE8">
      <w:pPr>
        <w:pStyle w:val="Estilo1"/>
        <w:rPr>
          <w:rFonts w:ascii="Georgia" w:eastAsia="Georgia" w:hAnsi="Georgia" w:cs="Georgia"/>
          <w:b w:val="0"/>
          <w:bCs w:val="0"/>
          <w:sz w:val="22"/>
          <w:szCs w:val="22"/>
        </w:rPr>
      </w:pPr>
    </w:p>
    <w:p w14:paraId="2CFE8DE6" w14:textId="77777777" w:rsidR="008B1EE8" w:rsidRDefault="008B1EE8" w:rsidP="008B1EE8">
      <w:pPr>
        <w:pStyle w:val="Estilo1"/>
        <w:numPr>
          <w:ilvl w:val="0"/>
          <w:numId w:val="17"/>
        </w:numPr>
        <w:rPr>
          <w:rFonts w:ascii="Georgia" w:eastAsia="Georgia" w:hAnsi="Georgia" w:cs="Georgia"/>
        </w:rPr>
      </w:pPr>
      <w:bookmarkStart w:id="56" w:name="_Toc196847497"/>
      <w:r w:rsidRPr="00F20F45">
        <w:rPr>
          <w:rFonts w:ascii="Georgia" w:eastAsia="Georgia" w:hAnsi="Georgia" w:cs="Georgia"/>
        </w:rPr>
        <w:t>Características técnicas</w:t>
      </w:r>
      <w:bookmarkEnd w:id="56"/>
    </w:p>
    <w:tbl>
      <w:tblPr>
        <w:tblStyle w:val="Tabladecuadrcula4"/>
        <w:tblW w:w="0" w:type="auto"/>
        <w:tblCellMar>
          <w:top w:w="28" w:type="dxa"/>
          <w:bottom w:w="28" w:type="dxa"/>
        </w:tblCellMar>
        <w:tblLook w:val="04A0" w:firstRow="1" w:lastRow="0" w:firstColumn="1" w:lastColumn="0" w:noHBand="0" w:noVBand="1"/>
      </w:tblPr>
      <w:tblGrid>
        <w:gridCol w:w="3959"/>
        <w:gridCol w:w="2264"/>
        <w:gridCol w:w="2271"/>
      </w:tblGrid>
      <w:tr w:rsidR="008B1EE8" w:rsidRPr="00EE3EDD" w14:paraId="0DC18A8B"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9673D7" w14:textId="77777777" w:rsidR="008B1EE8" w:rsidRPr="00EE3EDD" w:rsidRDefault="008B1EE8" w:rsidP="00D36767">
            <w:pPr>
              <w:rPr>
                <w:rFonts w:ascii="Georgia" w:eastAsia="Georgia" w:hAnsi="Georgia" w:cs="Georgia"/>
                <w:b w:val="0"/>
                <w:bCs w:val="0"/>
                <w:sz w:val="24"/>
                <w:szCs w:val="24"/>
              </w:rPr>
            </w:pPr>
            <w:bookmarkStart w:id="57" w:name="_Hlk196926448"/>
            <w:r w:rsidRPr="003A6305">
              <w:rPr>
                <w:rFonts w:ascii="Georgia" w:eastAsia="Georgia" w:hAnsi="Georgia" w:cs="Georgia"/>
                <w:sz w:val="24"/>
                <w:szCs w:val="24"/>
              </w:rPr>
              <w:t>Parámetro</w:t>
            </w:r>
          </w:p>
        </w:tc>
        <w:tc>
          <w:tcPr>
            <w:tcW w:w="0" w:type="auto"/>
            <w:vAlign w:val="center"/>
          </w:tcPr>
          <w:p w14:paraId="72E6DD4A" w14:textId="1726055B"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arter</w:t>
            </w:r>
          </w:p>
        </w:tc>
        <w:tc>
          <w:tcPr>
            <w:tcW w:w="0" w:type="auto"/>
            <w:vAlign w:val="center"/>
          </w:tcPr>
          <w:p w14:paraId="1DC44616" w14:textId="0915EC22" w:rsidR="008B1EE8" w:rsidRPr="00EE3EDD" w:rsidRDefault="00C3625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Growth</w:t>
            </w:r>
            <w:proofErr w:type="spellEnd"/>
          </w:p>
        </w:tc>
      </w:tr>
      <w:tr w:rsidR="008B1EE8" w:rsidRPr="00EE3EDD" w14:paraId="651060D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ECB416" w14:textId="179D6492"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17C595AC" w14:textId="5F59EB1B"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1.75</w:t>
            </w:r>
            <w:r w:rsidR="008B1EE8">
              <w:rPr>
                <w:rFonts w:ascii="Georgia" w:eastAsia="Georgia" w:hAnsi="Georgia" w:cs="Georgia"/>
                <w:sz w:val="18"/>
                <w:szCs w:val="18"/>
              </w:rPr>
              <w:t xml:space="preserve"> €</w:t>
            </w:r>
          </w:p>
        </w:tc>
        <w:tc>
          <w:tcPr>
            <w:tcW w:w="0" w:type="auto"/>
            <w:vAlign w:val="center"/>
          </w:tcPr>
          <w:p w14:paraId="120BAD9F" w14:textId="29B46AAC"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48.25</w:t>
            </w:r>
            <w:r w:rsidR="008B1EE8">
              <w:rPr>
                <w:rFonts w:ascii="Georgia" w:eastAsia="Georgia" w:hAnsi="Georgia" w:cs="Georgia"/>
                <w:sz w:val="18"/>
                <w:szCs w:val="18"/>
              </w:rPr>
              <w:t xml:space="preserve"> €</w:t>
            </w:r>
          </w:p>
        </w:tc>
      </w:tr>
      <w:tr w:rsidR="008B1EE8" w:rsidRPr="00EE3EDD" w14:paraId="4C92267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5FD4CC"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377374E5" w14:textId="26146422"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8B1EE8">
              <w:rPr>
                <w:rFonts w:ascii="Georgia" w:eastAsia="Georgia" w:hAnsi="Georgia" w:cs="Georgia"/>
                <w:sz w:val="18"/>
                <w:szCs w:val="18"/>
              </w:rPr>
              <w:t xml:space="preserve"> minutos</w:t>
            </w:r>
          </w:p>
        </w:tc>
        <w:tc>
          <w:tcPr>
            <w:tcW w:w="0" w:type="auto"/>
            <w:vAlign w:val="center"/>
          </w:tcPr>
          <w:p w14:paraId="63584669" w14:textId="615F1775" w:rsidR="008B1EE8"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r>
      <w:tr w:rsidR="008B1EE8" w:rsidRPr="00EE3EDD" w14:paraId="69A6F12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D9F0BB"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F4FF70" w14:textId="37DECB5F"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r w:rsidR="008B1EE8">
              <w:rPr>
                <w:rFonts w:ascii="Georgia" w:eastAsia="Georgia" w:hAnsi="Georgia" w:cs="Georgia"/>
                <w:sz w:val="18"/>
                <w:szCs w:val="18"/>
              </w:rPr>
              <w:t xml:space="preserve"> minutos</w:t>
            </w:r>
          </w:p>
        </w:tc>
        <w:tc>
          <w:tcPr>
            <w:tcW w:w="0" w:type="auto"/>
            <w:vAlign w:val="center"/>
          </w:tcPr>
          <w:p w14:paraId="6DF84CCB" w14:textId="2FD4A58C"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0</w:t>
            </w:r>
            <w:r w:rsidR="008B1EE8">
              <w:rPr>
                <w:rFonts w:ascii="Georgia" w:eastAsia="Georgia" w:hAnsi="Georgia" w:cs="Georgia"/>
                <w:sz w:val="18"/>
                <w:szCs w:val="18"/>
              </w:rPr>
              <w:t xml:space="preserve"> minutos</w:t>
            </w:r>
          </w:p>
        </w:tc>
      </w:tr>
      <w:tr w:rsidR="008B1EE8" w:rsidRPr="00EE3EDD" w14:paraId="7A11211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47EEE57"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8A52C6"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9966798"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D36767" w:rsidRPr="00EE3EDD" w14:paraId="339AFB1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A87E36" w14:textId="115D5914" w:rsidR="00D36767" w:rsidRPr="007F78E7" w:rsidRDefault="00D36767"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03FEB31D" w14:textId="1A510B0A"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2A1CAD" w14:textId="3FB160A7" w:rsidR="00D36767"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4A4EE065"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E3028C7"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18995301" w14:textId="77777777" w:rsidR="008B1EE8"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D1218D1" w14:textId="6AC8497E"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189A421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034DB2"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4CC878AF" w14:textId="72BCE354"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41CAB54E" w14:textId="22C8E9C5"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8B1EE8" w:rsidRPr="00EE3EDD" w14:paraId="5CA4FDC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0E6FEAA"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C4BF6F" w14:textId="2F70FAB5"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5EF0F2F1" w14:textId="5C11F164"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8B1EE8" w:rsidRPr="00EE3EDD" w14:paraId="283E6631"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0A8F9F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2D8B1CF4" w14:textId="4431B5DB"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8B1EE8">
              <w:rPr>
                <w:rFonts w:ascii="Georgia" w:eastAsia="Georgia" w:hAnsi="Georgia" w:cs="Georgia"/>
                <w:sz w:val="18"/>
                <w:szCs w:val="18"/>
              </w:rPr>
              <w:t xml:space="preserve"> minutos</w:t>
            </w:r>
          </w:p>
        </w:tc>
        <w:tc>
          <w:tcPr>
            <w:tcW w:w="0" w:type="auto"/>
            <w:vAlign w:val="center"/>
          </w:tcPr>
          <w:p w14:paraId="4CE27F67" w14:textId="06B1244D" w:rsidR="008B1EE8"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w:t>
            </w:r>
            <w:r w:rsidR="008B1EE8">
              <w:rPr>
                <w:rFonts w:ascii="Georgia" w:eastAsia="Georgia" w:hAnsi="Georgia" w:cs="Georgia"/>
                <w:sz w:val="18"/>
                <w:szCs w:val="18"/>
              </w:rPr>
              <w:t xml:space="preserve"> minutos</w:t>
            </w:r>
          </w:p>
        </w:tc>
      </w:tr>
      <w:tr w:rsidR="008B1EE8" w:rsidRPr="00EE3EDD" w14:paraId="593519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CE31C1F"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2FBAC58D"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c>
          <w:tcPr>
            <w:tcW w:w="0" w:type="auto"/>
            <w:vAlign w:val="center"/>
          </w:tcPr>
          <w:p w14:paraId="2B398877" w14:textId="77777777" w:rsidR="008B1EE8" w:rsidRPr="009D437A"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9D0DCA">
              <w:rPr>
                <w:rFonts w:ascii="Georgia" w:eastAsia="Georgia" w:hAnsi="Georgia" w:cs="Georgia"/>
                <w:color w:val="45B0E1" w:themeColor="accent1" w:themeTint="99"/>
                <w:sz w:val="18"/>
                <w:szCs w:val="18"/>
              </w:rPr>
              <w:t>Alta</w:t>
            </w:r>
          </w:p>
        </w:tc>
      </w:tr>
      <w:tr w:rsidR="008B1EE8" w:rsidRPr="00EE3EDD" w14:paraId="5431D44F"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277AAF" w14:textId="77777777" w:rsidR="008B1EE8" w:rsidRPr="007F78E7" w:rsidRDefault="008B1EE8"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369A6E2E" w14:textId="6E48357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5D81B60C" w14:textId="1D182A60"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5BDAE1A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6AAAE66"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CF12E69" w14:textId="77777777" w:rsidR="008B1EE8" w:rsidRDefault="008B1EE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3B8E4431" w14:textId="1488B07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w:t>
            </w:r>
          </w:p>
        </w:tc>
      </w:tr>
      <w:tr w:rsidR="008B1EE8" w:rsidRPr="00EE3EDD" w14:paraId="37A22F08"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7103D1A"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4505026F" w14:textId="447DB96C"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5</w:t>
            </w:r>
          </w:p>
        </w:tc>
        <w:tc>
          <w:tcPr>
            <w:tcW w:w="0" w:type="auto"/>
            <w:vAlign w:val="center"/>
          </w:tcPr>
          <w:p w14:paraId="6C3B3D0E" w14:textId="6E3FBD3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0</w:t>
            </w:r>
          </w:p>
        </w:tc>
      </w:tr>
      <w:tr w:rsidR="008B1EE8" w:rsidRPr="00EE3EDD" w14:paraId="11D89DB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3F323F0" w14:textId="77777777" w:rsidR="008B1EE8" w:rsidRPr="007F78E7" w:rsidRDefault="008B1EE8"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B6ACD2" w14:textId="7231DAF3"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810A6B7" w14:textId="3E7D7EE1" w:rsidR="008B1EE8" w:rsidRPr="007F78E7"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6A1FBB0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E26464C"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D63B7E3" w14:textId="2FC08131"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59256FB" w14:textId="726F4678" w:rsidR="008B1EE8" w:rsidRPr="007F78E7" w:rsidRDefault="00C3625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8B1EE8" w:rsidRPr="00EE3EDD" w14:paraId="4C0FD01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566E81"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34DA33D7" w14:textId="4073F220"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c>
          <w:tcPr>
            <w:tcW w:w="0" w:type="auto"/>
            <w:vAlign w:val="center"/>
          </w:tcPr>
          <w:p w14:paraId="320384F1" w14:textId="63077DA4" w:rsidR="008B1EE8" w:rsidRPr="007F78E7" w:rsidRDefault="00C3625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w:t>
            </w:r>
          </w:p>
        </w:tc>
      </w:tr>
      <w:tr w:rsidR="008B1EE8" w:rsidRPr="00EE3EDD" w14:paraId="32D67D0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AFDC14"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69AA231" w14:textId="03429891"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54CEABF" w14:textId="688D0549" w:rsidR="008B1EE8" w:rsidRPr="007F78E7"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8B1EE8" w:rsidRPr="00EE3EDD" w14:paraId="00576FE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9872EA3" w14:textId="77777777" w:rsidR="008B1EE8" w:rsidRPr="007F78E7" w:rsidRDefault="008B1EE8"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150CCB"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C987899" w14:textId="77777777" w:rsidR="008B1EE8" w:rsidRPr="007F78E7" w:rsidRDefault="008B1E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8B1EE8" w:rsidRPr="00EE3EDD" w14:paraId="7B72D4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56CFE75" w14:textId="77777777" w:rsidR="008B1EE8" w:rsidRPr="007F78E7" w:rsidRDefault="008B1EE8"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16AACEB" w14:textId="5BA807EE"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64787023" w14:textId="3B916EB5" w:rsidR="008B1EE8" w:rsidRDefault="006F05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8B1EE8" w:rsidRPr="00EE3EDD" w14:paraId="4CAA3A0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F4DCCB1" w14:textId="77777777" w:rsidR="008B1EE8" w:rsidRDefault="008B1EE8"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66B29F0E" w14:textId="48E3BC57"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c>
          <w:tcPr>
            <w:tcW w:w="0" w:type="auto"/>
            <w:vAlign w:val="center"/>
          </w:tcPr>
          <w:p w14:paraId="6D8CC68E" w14:textId="3959DD9A" w:rsidR="008B1EE8" w:rsidRDefault="006F05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Rápida (1 segundo latencia)</w:t>
            </w:r>
          </w:p>
        </w:tc>
      </w:tr>
      <w:bookmarkEnd w:id="57"/>
    </w:tbl>
    <w:p w14:paraId="398230AF" w14:textId="77777777" w:rsidR="008B1EE8" w:rsidRDefault="008B1EE8" w:rsidP="008B1EE8">
      <w:pPr>
        <w:pStyle w:val="Estilo1"/>
        <w:rPr>
          <w:rFonts w:ascii="Georgia" w:eastAsia="Georgia" w:hAnsi="Georgia" w:cs="Georgia"/>
        </w:rPr>
      </w:pPr>
    </w:p>
    <w:p w14:paraId="5BC9AE01" w14:textId="77777777" w:rsidR="00587332" w:rsidRDefault="00587332" w:rsidP="00CE6172">
      <w:pPr>
        <w:pStyle w:val="Estilo1"/>
        <w:rPr>
          <w:rFonts w:ascii="Georgia" w:eastAsia="Georgia" w:hAnsi="Georgia" w:cs="Georgia"/>
        </w:rPr>
        <w:sectPr w:rsidR="00587332" w:rsidSect="00CE6172">
          <w:pgSz w:w="11906" w:h="16838"/>
          <w:pgMar w:top="1417" w:right="1701" w:bottom="1417" w:left="1701" w:header="708" w:footer="708" w:gutter="0"/>
          <w:cols w:space="708"/>
          <w:docGrid w:linePitch="360"/>
        </w:sectPr>
      </w:pPr>
    </w:p>
    <w:bookmarkStart w:id="58" w:name="_Toc196847498"/>
    <w:p w14:paraId="2D809DD2" w14:textId="716F9C9E" w:rsidR="008A275C" w:rsidRPr="007469E9" w:rsidRDefault="00587332" w:rsidP="008A275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Pr>
          <w:noProof/>
        </w:rPr>
        <w:lastRenderedPageBreak/>
        <mc:AlternateContent>
          <mc:Choice Requires="wps">
            <w:drawing>
              <wp:anchor distT="0" distB="0" distL="0" distR="0" simplePos="0" relativeHeight="251710464" behindDoc="1" locked="0" layoutInCell="1" allowOverlap="1" wp14:anchorId="23F1F45B" wp14:editId="2DD80A6D">
                <wp:simplePos x="0" y="0"/>
                <wp:positionH relativeFrom="margin">
                  <wp:posOffset>381027</wp:posOffset>
                </wp:positionH>
                <wp:positionV relativeFrom="paragraph">
                  <wp:posOffset>55660</wp:posOffset>
                </wp:positionV>
                <wp:extent cx="4669155" cy="1270"/>
                <wp:effectExtent l="0" t="0" r="0" b="0"/>
                <wp:wrapTopAndBottom/>
                <wp:docPr id="1900944353" name="Forma libre: forma 19009443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57F3E08" id="Forma libre: forma 1900944353" o:spid="_x0000_s1026" style="position:absolute;margin-left:30pt;margin-top:4.4pt;width:367.65pt;height:.1pt;z-index:-25160601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sidRPr="007469E9">
        <w:rPr>
          <w:rFonts w:ascii="Arial"/>
          <w:b/>
          <w:noProof/>
          <w:sz w:val="49"/>
        </w:rPr>
        <mc:AlternateContent>
          <mc:Choice Requires="wps">
            <w:drawing>
              <wp:anchor distT="0" distB="0" distL="0" distR="0" simplePos="0" relativeHeight="251709440" behindDoc="1" locked="0" layoutInCell="1" allowOverlap="1" wp14:anchorId="433CC3D0" wp14:editId="0D30CEFE">
                <wp:simplePos x="0" y="0"/>
                <wp:positionH relativeFrom="margin">
                  <wp:align>center</wp:align>
                </wp:positionH>
                <wp:positionV relativeFrom="paragraph">
                  <wp:posOffset>516650</wp:posOffset>
                </wp:positionV>
                <wp:extent cx="4669155" cy="1270"/>
                <wp:effectExtent l="0" t="0" r="0" b="0"/>
                <wp:wrapTopAndBottom/>
                <wp:docPr id="719836745" name="Forma libre: forma 7198367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C4DB9FA" id="Forma libre: forma 719836745" o:spid="_x0000_s1026" style="position:absolute;margin-left:0;margin-top:40.7pt;width:367.65pt;height:.1pt;z-index:-25160704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proofErr w:type="spellStart"/>
      <w:r w:rsidR="008A275C">
        <w:rPr>
          <w:rFonts w:ascii="Arial" w:eastAsia="Georgia" w:hAnsi="Georgia" w:cs="Georgia"/>
          <w:b/>
          <w:color w:val="auto"/>
          <w:sz w:val="49"/>
          <w:szCs w:val="22"/>
        </w:rPr>
        <w:t>Runway</w:t>
      </w:r>
      <w:bookmarkEnd w:id="58"/>
      <w:proofErr w:type="spellEnd"/>
    </w:p>
    <w:p w14:paraId="2549DE51" w14:textId="77777777" w:rsidR="00587332" w:rsidRDefault="00587332" w:rsidP="00587332">
      <w:pPr>
        <w:pStyle w:val="Textoindependiente"/>
        <w:spacing w:before="6"/>
        <w:rPr>
          <w:rFonts w:ascii="Arial"/>
          <w:sz w:val="19"/>
        </w:rPr>
      </w:pPr>
    </w:p>
    <w:p w14:paraId="1DE280E0" w14:textId="77777777" w:rsidR="00587332" w:rsidRDefault="00587332" w:rsidP="00587332">
      <w:pPr>
        <w:pStyle w:val="Textoindependiente"/>
        <w:spacing w:before="6"/>
        <w:rPr>
          <w:rFonts w:ascii="Arial"/>
          <w:sz w:val="19"/>
        </w:rPr>
      </w:pPr>
    </w:p>
    <w:p w14:paraId="1576D4BD" w14:textId="77777777" w:rsidR="00587332" w:rsidRDefault="00587332" w:rsidP="00587332">
      <w:pPr>
        <w:pStyle w:val="Textoindependiente"/>
        <w:spacing w:before="6"/>
        <w:rPr>
          <w:rFonts w:ascii="Arial"/>
          <w:sz w:val="19"/>
        </w:rPr>
      </w:pPr>
    </w:p>
    <w:p w14:paraId="0ACC1574" w14:textId="77777777" w:rsidR="00587332" w:rsidRPr="00F20F45" w:rsidRDefault="00587332" w:rsidP="00B33AA0">
      <w:pPr>
        <w:pStyle w:val="Estilo1"/>
        <w:numPr>
          <w:ilvl w:val="0"/>
          <w:numId w:val="26"/>
        </w:numPr>
        <w:rPr>
          <w:rFonts w:ascii="Georgia" w:eastAsia="Georgia" w:hAnsi="Georgia" w:cs="Georgia"/>
        </w:rPr>
      </w:pPr>
      <w:bookmarkStart w:id="59" w:name="_Toc196847499"/>
      <w:r w:rsidRPr="00F20F45">
        <w:rPr>
          <w:rFonts w:ascii="Georgia" w:eastAsia="Georgia" w:hAnsi="Georgia" w:cs="Georgia"/>
        </w:rPr>
        <w:t>Visión general</w:t>
      </w:r>
      <w:bookmarkEnd w:id="59"/>
    </w:p>
    <w:p w14:paraId="6E7C4069" w14:textId="1A421E06" w:rsidR="00194C11" w:rsidRPr="00194C11" w:rsidRDefault="00194C11" w:rsidP="00194C11">
      <w:pPr>
        <w:pStyle w:val="Prrafodelista"/>
        <w:spacing w:after="0" w:line="360" w:lineRule="auto"/>
        <w:ind w:left="0" w:firstLine="426"/>
        <w:jc w:val="both"/>
        <w:rPr>
          <w:rFonts w:ascii="Georgia" w:eastAsia="Georgia" w:hAnsi="Georgia" w:cs="Georgia"/>
        </w:rPr>
      </w:pPr>
      <w:proofErr w:type="spellStart"/>
      <w:r w:rsidRPr="00194C11">
        <w:rPr>
          <w:rFonts w:ascii="Georgia" w:eastAsia="Georgia" w:hAnsi="Georgia" w:cs="Georgia"/>
        </w:rPr>
        <w:t>Runway</w:t>
      </w:r>
      <w:proofErr w:type="spellEnd"/>
      <w:r w:rsidRPr="00194C11">
        <w:rPr>
          <w:rFonts w:ascii="Georgia" w:eastAsia="Georgia" w:hAnsi="Georgia" w:cs="Georgia"/>
        </w:rPr>
        <w:t xml:space="preserve"> se diferencia de otras soluciones al centrarse en tareas avanzadas de edición y manipulación visual mediante inteligencia artificial, más allá de la simple generación de avatares parlantes. Su API permite crear vídeos completos a partir de texto (modelos Gen-</w:t>
      </w:r>
      <w:r w:rsidR="00EC0766">
        <w:rPr>
          <w:rFonts w:ascii="Georgia" w:eastAsia="Georgia" w:hAnsi="Georgia" w:cs="Georgia"/>
        </w:rPr>
        <w:t>3</w:t>
      </w:r>
      <w:r w:rsidRPr="00194C11">
        <w:rPr>
          <w:rFonts w:ascii="Georgia" w:eastAsia="Georgia" w:hAnsi="Georgia" w:cs="Georgia"/>
        </w:rPr>
        <w:t xml:space="preserve">), eliminar fondos en tiempo real, aplicar estilos visuales y realizar </w:t>
      </w:r>
      <w:proofErr w:type="spellStart"/>
      <w:r w:rsidRPr="00194C11">
        <w:rPr>
          <w:rFonts w:ascii="Georgia" w:eastAsia="Georgia" w:hAnsi="Georgia" w:cs="Georgia"/>
        </w:rPr>
        <w:t>inpainting</w:t>
      </w:r>
      <w:proofErr w:type="spellEnd"/>
      <w:r w:rsidRPr="00194C11">
        <w:rPr>
          <w:rFonts w:ascii="Georgia" w:eastAsia="Georgia" w:hAnsi="Georgia" w:cs="Georgia"/>
        </w:rPr>
        <w:t xml:space="preserve"> inteligente en vídeo. A diferencia de </w:t>
      </w:r>
      <w:proofErr w:type="spellStart"/>
      <w:r w:rsidRPr="00194C11">
        <w:rPr>
          <w:rFonts w:ascii="Georgia" w:eastAsia="Georgia" w:hAnsi="Georgia" w:cs="Georgia"/>
        </w:rPr>
        <w:t>APIs</w:t>
      </w:r>
      <w:proofErr w:type="spellEnd"/>
      <w:r w:rsidRPr="00194C11">
        <w:rPr>
          <w:rFonts w:ascii="Georgia" w:eastAsia="Georgia" w:hAnsi="Georgia" w:cs="Georgia"/>
        </w:rPr>
        <w:t xml:space="preserve"> como D-ID o </w:t>
      </w:r>
      <w:proofErr w:type="spellStart"/>
      <w:r w:rsidRPr="00194C11">
        <w:rPr>
          <w:rFonts w:ascii="Georgia" w:eastAsia="Georgia" w:hAnsi="Georgia" w:cs="Georgia"/>
        </w:rPr>
        <w:t>Tavus</w:t>
      </w:r>
      <w:proofErr w:type="spellEnd"/>
      <w:r w:rsidRPr="00194C11">
        <w:rPr>
          <w:rFonts w:ascii="Georgia" w:eastAsia="Georgia" w:hAnsi="Georgia" w:cs="Georgia"/>
        </w:rPr>
        <w:t xml:space="preserve">, que están orientadas a la personalización facial o avatar, </w:t>
      </w:r>
      <w:proofErr w:type="spellStart"/>
      <w:r w:rsidRPr="00194C11">
        <w:rPr>
          <w:rFonts w:ascii="Georgia" w:eastAsia="Georgia" w:hAnsi="Georgia" w:cs="Georgia"/>
        </w:rPr>
        <w:t>Runway</w:t>
      </w:r>
      <w:proofErr w:type="spellEnd"/>
      <w:r w:rsidRPr="00194C11">
        <w:rPr>
          <w:rFonts w:ascii="Georgia" w:eastAsia="Georgia" w:hAnsi="Georgia" w:cs="Georgia"/>
        </w:rPr>
        <w:t xml:space="preserve"> ofrece herramientas de postproducción creativa basadas en IA que permiten construir contenido desde cero o transformar material ya existente con un alto grado de control artístico y visual.</w:t>
      </w:r>
    </w:p>
    <w:p w14:paraId="3E29CED8" w14:textId="77777777" w:rsidR="00587332" w:rsidRPr="00FA53E2" w:rsidRDefault="00587332" w:rsidP="00587332">
      <w:pPr>
        <w:pStyle w:val="Prrafodelista"/>
        <w:spacing w:after="0" w:line="360" w:lineRule="auto"/>
        <w:ind w:left="0" w:firstLine="426"/>
        <w:jc w:val="both"/>
        <w:rPr>
          <w:rFonts w:ascii="Georgia" w:eastAsia="Georgia" w:hAnsi="Georgia" w:cs="Georgia"/>
        </w:rPr>
      </w:pPr>
    </w:p>
    <w:p w14:paraId="64F114E6" w14:textId="77777777" w:rsidR="00587332" w:rsidRDefault="00587332" w:rsidP="00B33AA0">
      <w:pPr>
        <w:pStyle w:val="Estilo1"/>
        <w:numPr>
          <w:ilvl w:val="0"/>
          <w:numId w:val="26"/>
        </w:numPr>
        <w:rPr>
          <w:rFonts w:ascii="Georgia" w:eastAsia="Georgia" w:hAnsi="Georgia" w:cs="Georgia"/>
        </w:rPr>
      </w:pPr>
      <w:bookmarkStart w:id="60" w:name="_Toc196847500"/>
      <w:r w:rsidRPr="00F20F45">
        <w:rPr>
          <w:rFonts w:ascii="Georgia" w:eastAsia="Georgia" w:hAnsi="Georgia" w:cs="Georgia"/>
        </w:rPr>
        <w:t>Arquitectura general</w:t>
      </w:r>
      <w:bookmarkEnd w:id="60"/>
    </w:p>
    <w:p w14:paraId="0FBBB2FE" w14:textId="1C97DF7F"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r w:rsidR="00194C11">
        <w:rPr>
          <w:rFonts w:ascii="Georgia" w:eastAsia="Georgia" w:hAnsi="Georgia" w:cs="Georgia"/>
        </w:rPr>
        <w:t>Integración</w:t>
      </w:r>
      <w:r>
        <w:rPr>
          <w:rFonts w:ascii="Georgia" w:eastAsia="Georgia" w:hAnsi="Georgia" w:cs="Georgia"/>
        </w:rPr>
        <w:t xml:space="preserve"> </w:t>
      </w:r>
    </w:p>
    <w:p w14:paraId="2ECE8248"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368CCFD" w14:textId="08E41D60" w:rsidR="00587332" w:rsidRPr="00EE3EDD" w:rsidRDefault="00587332" w:rsidP="00587332">
      <w:pPr>
        <w:numPr>
          <w:ilvl w:val="0"/>
          <w:numId w:val="8"/>
        </w:numPr>
        <w:rPr>
          <w:rFonts w:ascii="Georgia" w:eastAsia="Georgia" w:hAnsi="Georgia" w:cs="Georgia"/>
        </w:rPr>
      </w:pPr>
      <w:r w:rsidRPr="00C337E9">
        <w:rPr>
          <w:rFonts w:ascii="Georgia" w:eastAsia="Georgia" w:hAnsi="Georgia" w:cs="Georgia"/>
          <w:b/>
          <w:bCs/>
        </w:rPr>
        <w:t xml:space="preserve">API Referencia: </w:t>
      </w:r>
      <w:hyperlink r:id="rId495" w:history="1">
        <w:r w:rsidR="00194C11" w:rsidRPr="003A13D6">
          <w:rPr>
            <w:rStyle w:val="Hipervnculo"/>
            <w:rFonts w:ascii="Georgia" w:eastAsia="Georgia" w:hAnsi="Georgia" w:cs="Georgia"/>
          </w:rPr>
          <w:t>https://docs.dev.runwayml.com/</w:t>
        </w:r>
      </w:hyperlink>
      <w:r w:rsidR="00194C11">
        <w:rPr>
          <w:rFonts w:ascii="Georgia" w:eastAsia="Georgia" w:hAnsi="Georgia" w:cs="Georgia"/>
        </w:rPr>
        <w:t xml:space="preserve"> </w:t>
      </w:r>
    </w:p>
    <w:p w14:paraId="268CCEAB" w14:textId="77777777" w:rsidR="00587332" w:rsidRDefault="00587332" w:rsidP="00587332">
      <w:pPr>
        <w:numPr>
          <w:ilvl w:val="0"/>
          <w:numId w:val="8"/>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w:t>
      </w:r>
      <w:r>
        <w:rPr>
          <w:rFonts w:ascii="Georgia" w:eastAsia="Georgia" w:hAnsi="Georgia" w:cs="Georgia"/>
        </w:rPr>
        <w:t xml:space="preserve"> </w:t>
      </w:r>
      <w:hyperlink r:id="rId496" w:history="1">
        <w:r w:rsidRPr="003A13D6">
          <w:rPr>
            <w:rStyle w:val="Hipervnculo"/>
            <w:rFonts w:ascii="Georgia" w:eastAsia="Georgia" w:hAnsi="Georgia" w:cs="Georgia"/>
          </w:rPr>
          <w:t>https://tavusapi.com</w:t>
        </w:r>
      </w:hyperlink>
      <w:r>
        <w:rPr>
          <w:rFonts w:ascii="Georgia" w:eastAsia="Georgia" w:hAnsi="Georgia" w:cs="Georgia"/>
        </w:rPr>
        <w:t xml:space="preserve"> </w:t>
      </w:r>
    </w:p>
    <w:p w14:paraId="02E137EA" w14:textId="21B75EA9" w:rsidR="00587332" w:rsidRPr="00EE3EDD" w:rsidRDefault="00587332" w:rsidP="00587332">
      <w:pPr>
        <w:numPr>
          <w:ilvl w:val="0"/>
          <w:numId w:val="8"/>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V2</w:t>
      </w:r>
      <w:r w:rsidR="00194C11">
        <w:rPr>
          <w:rFonts w:ascii="Georgia" w:eastAsia="Georgia" w:hAnsi="Georgia" w:cs="Georgia"/>
        </w:rPr>
        <w:t>024-11-06</w:t>
      </w:r>
    </w:p>
    <w:p w14:paraId="152AAB8E" w14:textId="77777777" w:rsidR="00587332" w:rsidRPr="00EE3EDD" w:rsidRDefault="00587332" w:rsidP="00587332">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21042C20" w14:textId="77777777" w:rsidR="00587332" w:rsidRPr="00F20F45" w:rsidRDefault="00587332" w:rsidP="00587332">
      <w:pPr>
        <w:pStyle w:val="Textoindependiente"/>
        <w:spacing w:before="6"/>
        <w:rPr>
          <w:rFonts w:ascii="Arial"/>
          <w:sz w:val="19"/>
        </w:rPr>
      </w:pPr>
    </w:p>
    <w:p w14:paraId="381D8152" w14:textId="77777777" w:rsidR="00587332" w:rsidRPr="00F20F45" w:rsidRDefault="00587332" w:rsidP="00B33AA0">
      <w:pPr>
        <w:pStyle w:val="Estilo1"/>
        <w:numPr>
          <w:ilvl w:val="0"/>
          <w:numId w:val="26"/>
        </w:numPr>
        <w:rPr>
          <w:rFonts w:ascii="Georgia" w:eastAsia="Georgia" w:hAnsi="Georgia" w:cs="Georgia"/>
        </w:rPr>
      </w:pPr>
      <w:bookmarkStart w:id="61" w:name="_Toc196847501"/>
      <w:r w:rsidRPr="00F20F45">
        <w:rPr>
          <w:rFonts w:ascii="Georgia" w:eastAsia="Georgia" w:hAnsi="Georgia" w:cs="Georgia"/>
        </w:rPr>
        <w:t>Funcionalidades principales</w:t>
      </w:r>
      <w:bookmarkEnd w:id="61"/>
    </w:p>
    <w:p w14:paraId="4ED11FA0" w14:textId="7B5E683E" w:rsidR="00587332" w:rsidRPr="00EC0766" w:rsidRDefault="00EC0766" w:rsidP="00EC0766">
      <w:pPr>
        <w:pStyle w:val="Prrafodelista"/>
        <w:spacing w:after="0" w:line="360" w:lineRule="auto"/>
        <w:ind w:left="0" w:firstLine="426"/>
        <w:jc w:val="both"/>
        <w:rPr>
          <w:rFonts w:ascii="Georgia" w:eastAsia="Georgia" w:hAnsi="Georgia" w:cs="Georgia"/>
        </w:rPr>
      </w:pPr>
      <w:r w:rsidRPr="00EC0766">
        <w:rPr>
          <w:rFonts w:ascii="Georgia" w:eastAsia="Georgia" w:hAnsi="Georgia" w:cs="Georgia"/>
        </w:rPr>
        <w:t>Esta API no está orientada a la generación de avatares</w:t>
      </w:r>
      <w:r>
        <w:rPr>
          <w:rFonts w:ascii="Georgia" w:eastAsia="Georgia" w:hAnsi="Georgia" w:cs="Georgia"/>
        </w:rPr>
        <w:t xml:space="preserve"> reales</w:t>
      </w:r>
      <w:r w:rsidRPr="00EC0766">
        <w:rPr>
          <w:rFonts w:ascii="Georgia" w:eastAsia="Georgia" w:hAnsi="Georgia" w:cs="Georgia"/>
        </w:rPr>
        <w:t>, sino a la modificación de videos con avatares. No entra dentro del ámbito de las necesidades del proyecto.</w:t>
      </w:r>
    </w:p>
    <w:p w14:paraId="474BF27C" w14:textId="77777777" w:rsidR="00EC0766" w:rsidRDefault="00EC0766" w:rsidP="00587332">
      <w:pPr>
        <w:pStyle w:val="Textoindependiente"/>
        <w:spacing w:before="6"/>
        <w:rPr>
          <w:rFonts w:ascii="Arial"/>
          <w:sz w:val="19"/>
        </w:rPr>
      </w:pPr>
    </w:p>
    <w:p w14:paraId="47B7111F" w14:textId="77777777" w:rsidR="00587332" w:rsidRDefault="00587332" w:rsidP="00B33AA0">
      <w:pPr>
        <w:pStyle w:val="Estilo1"/>
        <w:numPr>
          <w:ilvl w:val="0"/>
          <w:numId w:val="26"/>
        </w:numPr>
        <w:rPr>
          <w:rFonts w:ascii="Georgia" w:eastAsia="Georgia" w:hAnsi="Georgia" w:cs="Georgia"/>
        </w:rPr>
      </w:pPr>
      <w:bookmarkStart w:id="62" w:name="_Toc196847502"/>
      <w:r w:rsidRPr="00F20F45">
        <w:rPr>
          <w:rFonts w:ascii="Georgia" w:eastAsia="Georgia" w:hAnsi="Georgia" w:cs="Georgia"/>
        </w:rPr>
        <w:t>Parámetros principales de creación de video</w:t>
      </w:r>
      <w:bookmarkEnd w:id="62"/>
    </w:p>
    <w:p w14:paraId="4F614E6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impor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unwayML</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from</w:t>
      </w:r>
      <w:proofErr w:type="spell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unwayml</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dk</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309F05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55ACB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client</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RunwayML</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64CFDF64" w14:textId="77777777" w:rsidR="00EC0766" w:rsidRDefault="00EC0766" w:rsidP="00EC0766">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apiKe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ces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nv</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RUNWAYML_API_SECRE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is</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he</w:t>
      </w:r>
      <w:proofErr w:type="spellEnd"/>
      <w:r>
        <w:rPr>
          <w:rFonts w:ascii="Courier New" w:hAnsi="Courier New" w:cs="Courier New"/>
          <w:color w:val="008000"/>
          <w:sz w:val="20"/>
          <w:szCs w:val="20"/>
          <w:highlight w:val="white"/>
        </w:rPr>
        <w:t xml:space="preserve"> default and can be </w:t>
      </w:r>
      <w:proofErr w:type="spellStart"/>
      <w:r>
        <w:rPr>
          <w:rFonts w:ascii="Courier New" w:hAnsi="Courier New" w:cs="Courier New"/>
          <w:color w:val="008000"/>
          <w:sz w:val="20"/>
          <w:szCs w:val="20"/>
          <w:highlight w:val="white"/>
        </w:rPr>
        <w:t>omitted</w:t>
      </w:r>
      <w:proofErr w:type="spellEnd"/>
    </w:p>
    <w:p w14:paraId="15B9E349"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175126D6"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1F4BA5E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async</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4275CD1"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imageToVideo</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b/>
          <w:bCs/>
          <w:color w:val="0000FF"/>
          <w:sz w:val="20"/>
          <w:szCs w:val="20"/>
          <w:highlight w:val="white"/>
        </w:rPr>
        <w:t>await</w:t>
      </w:r>
      <w:proofErr w:type="spellEnd"/>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lien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create</w:t>
      </w:r>
      <w:proofErr w:type="spellEnd"/>
      <w:proofErr w:type="gramEnd"/>
      <w:r>
        <w:rPr>
          <w:rFonts w:ascii="Courier New" w:hAnsi="Courier New" w:cs="Courier New"/>
          <w:b/>
          <w:bCs/>
          <w:color w:val="000080"/>
          <w:sz w:val="20"/>
          <w:szCs w:val="20"/>
          <w:highlight w:val="white"/>
        </w:rPr>
        <w:t>({</w:t>
      </w:r>
    </w:p>
    <w:p w14:paraId="65207A9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odel</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gen4_turbo'</w:t>
      </w:r>
      <w:r>
        <w:rPr>
          <w:rFonts w:ascii="Courier New" w:hAnsi="Courier New" w:cs="Courier New"/>
          <w:b/>
          <w:bCs/>
          <w:color w:val="000080"/>
          <w:sz w:val="20"/>
          <w:szCs w:val="20"/>
          <w:highlight w:val="white"/>
        </w:rPr>
        <w:t>,</w:t>
      </w:r>
    </w:p>
    <w:p w14:paraId="2A0CDE2F"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Image</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example.com/</w:t>
      </w:r>
      <w:proofErr w:type="spellStart"/>
      <w:r>
        <w:rPr>
          <w:rFonts w:ascii="Courier New" w:hAnsi="Courier New" w:cs="Courier New"/>
          <w:color w:val="808080"/>
          <w:sz w:val="20"/>
          <w:szCs w:val="20"/>
          <w:highlight w:val="white"/>
        </w:rPr>
        <w:t>assets</w:t>
      </w:r>
      <w:proofErr w:type="spellEnd"/>
      <w:r>
        <w:rPr>
          <w:rFonts w:ascii="Courier New" w:hAnsi="Courier New" w:cs="Courier New"/>
          <w:color w:val="808080"/>
          <w:sz w:val="20"/>
          <w:szCs w:val="20"/>
          <w:highlight w:val="white"/>
        </w:rPr>
        <w:t>/bunny.jpg'</w:t>
      </w:r>
      <w:r>
        <w:rPr>
          <w:rFonts w:ascii="Courier New" w:hAnsi="Courier New" w:cs="Courier New"/>
          <w:b/>
          <w:bCs/>
          <w:color w:val="000080"/>
          <w:sz w:val="20"/>
          <w:szCs w:val="20"/>
          <w:highlight w:val="white"/>
        </w:rPr>
        <w:t>,</w:t>
      </w:r>
    </w:p>
    <w:p w14:paraId="4AB4824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promptTex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bunn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eating</w:t>
      </w:r>
      <w:proofErr w:type="spellEnd"/>
      <w:r>
        <w:rPr>
          <w:rFonts w:ascii="Courier New" w:hAnsi="Courier New" w:cs="Courier New"/>
          <w:color w:val="808080"/>
          <w:sz w:val="20"/>
          <w:szCs w:val="20"/>
          <w:highlight w:val="white"/>
        </w:rPr>
        <w:t xml:space="preserve"> a </w:t>
      </w:r>
      <w:proofErr w:type="spellStart"/>
      <w:r>
        <w:rPr>
          <w:rFonts w:ascii="Courier New" w:hAnsi="Courier New" w:cs="Courier New"/>
          <w:color w:val="808080"/>
          <w:sz w:val="20"/>
          <w:szCs w:val="20"/>
          <w:highlight w:val="white"/>
        </w:rPr>
        <w:t>carro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9F7738E"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518CF2C"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53D0BADA"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imageToVideo</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id</w:t>
      </w:r>
      <w:proofErr w:type="spellEnd"/>
      <w:r>
        <w:rPr>
          <w:rFonts w:ascii="Courier New" w:hAnsi="Courier New" w:cs="Courier New"/>
          <w:b/>
          <w:bCs/>
          <w:color w:val="000080"/>
          <w:sz w:val="20"/>
          <w:szCs w:val="20"/>
          <w:highlight w:val="white"/>
        </w:rPr>
        <w:t>);</w:t>
      </w:r>
    </w:p>
    <w:p w14:paraId="099D1E62"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BA33944" w14:textId="77777777" w:rsidR="00EC0766" w:rsidRDefault="00EC0766" w:rsidP="00EC0766">
      <w:pPr>
        <w:widowControl w:val="0"/>
        <w:autoSpaceDE w:val="0"/>
        <w:autoSpaceDN w:val="0"/>
        <w:adjustRightInd w:val="0"/>
        <w:spacing w:after="0" w:line="240" w:lineRule="auto"/>
        <w:rPr>
          <w:rFonts w:ascii="Courier New" w:hAnsi="Courier New" w:cs="Courier New"/>
          <w:color w:val="000000"/>
          <w:sz w:val="20"/>
          <w:szCs w:val="20"/>
          <w:highlight w:val="white"/>
        </w:rPr>
      </w:pPr>
    </w:p>
    <w:p w14:paraId="6FD8D139" w14:textId="77777777" w:rsidR="00EC0766" w:rsidRDefault="00EC0766" w:rsidP="00EC0766">
      <w:pPr>
        <w:widowControl w:val="0"/>
        <w:autoSpaceDE w:val="0"/>
        <w:autoSpaceDN w:val="0"/>
        <w:adjustRightInd w:val="0"/>
        <w:spacing w:after="0" w:line="240" w:lineRule="auto"/>
      </w:pPr>
      <w:proofErr w:type="spellStart"/>
      <w:proofErr w:type="gramStart"/>
      <w:r>
        <w:rPr>
          <w:rFonts w:ascii="Courier New" w:hAnsi="Courier New" w:cs="Courier New"/>
          <w:color w:val="000000"/>
          <w:sz w:val="20"/>
          <w:szCs w:val="20"/>
          <w:highlight w:val="white"/>
        </w:rPr>
        <w:t>main</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1F157A8C" w14:textId="77777777" w:rsidR="00587332" w:rsidRPr="00F20F45" w:rsidRDefault="00587332" w:rsidP="00587332">
      <w:pPr>
        <w:pStyle w:val="Estilo1"/>
        <w:rPr>
          <w:rFonts w:ascii="Georgia" w:eastAsia="Georgia" w:hAnsi="Georgia" w:cs="Georgia"/>
          <w:b w:val="0"/>
          <w:bCs w:val="0"/>
          <w:sz w:val="22"/>
          <w:szCs w:val="22"/>
        </w:rPr>
      </w:pPr>
    </w:p>
    <w:p w14:paraId="160AFD0B" w14:textId="77777777" w:rsidR="00587332" w:rsidRDefault="00587332" w:rsidP="00B33AA0">
      <w:pPr>
        <w:pStyle w:val="Estilo1"/>
        <w:numPr>
          <w:ilvl w:val="0"/>
          <w:numId w:val="26"/>
        </w:numPr>
        <w:rPr>
          <w:rFonts w:ascii="Georgia" w:eastAsia="Georgia" w:hAnsi="Georgia" w:cs="Georgia"/>
        </w:rPr>
      </w:pPr>
      <w:bookmarkStart w:id="63" w:name="_Toc196847503"/>
      <w:r w:rsidRPr="00F20F45">
        <w:rPr>
          <w:rFonts w:ascii="Georgia" w:eastAsia="Georgia" w:hAnsi="Georgia" w:cs="Georgia"/>
        </w:rPr>
        <w:t>Características técnicas</w:t>
      </w:r>
      <w:bookmarkEnd w:id="63"/>
    </w:p>
    <w:tbl>
      <w:tblPr>
        <w:tblStyle w:val="Tabladecuadrcula4"/>
        <w:tblW w:w="0" w:type="auto"/>
        <w:jc w:val="center"/>
        <w:tblCellMar>
          <w:top w:w="28" w:type="dxa"/>
          <w:bottom w:w="28" w:type="dxa"/>
        </w:tblCellMar>
        <w:tblLook w:val="04A0" w:firstRow="1" w:lastRow="0" w:firstColumn="1" w:lastColumn="0" w:noHBand="0" w:noVBand="1"/>
      </w:tblPr>
      <w:tblGrid>
        <w:gridCol w:w="4233"/>
        <w:gridCol w:w="1790"/>
      </w:tblGrid>
      <w:tr w:rsidR="00EC0766" w:rsidRPr="00EE3EDD" w14:paraId="2E8D2AAD" w14:textId="77777777" w:rsidTr="00EB24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E9A3A9B" w14:textId="77777777" w:rsidR="00EC0766" w:rsidRPr="00EE3EDD" w:rsidRDefault="00EC0766" w:rsidP="00D36767">
            <w:pPr>
              <w:rPr>
                <w:rFonts w:ascii="Georgia" w:eastAsia="Georgia" w:hAnsi="Georgia" w:cs="Georgia"/>
                <w:b w:val="0"/>
                <w:bCs w:val="0"/>
                <w:sz w:val="24"/>
                <w:szCs w:val="24"/>
              </w:rPr>
            </w:pPr>
            <w:bookmarkStart w:id="64" w:name="_Hlk196926597"/>
            <w:r w:rsidRPr="003A6305">
              <w:rPr>
                <w:rFonts w:ascii="Georgia" w:eastAsia="Georgia" w:hAnsi="Georgia" w:cs="Georgia"/>
                <w:sz w:val="24"/>
                <w:szCs w:val="24"/>
              </w:rPr>
              <w:t>Parámetro</w:t>
            </w:r>
          </w:p>
        </w:tc>
        <w:tc>
          <w:tcPr>
            <w:tcW w:w="0" w:type="auto"/>
            <w:vAlign w:val="center"/>
          </w:tcPr>
          <w:p w14:paraId="3DC71B35" w14:textId="15DEB5D0" w:rsidR="00EC0766" w:rsidRPr="00EE3EDD" w:rsidRDefault="00EC0766"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 xml:space="preserve">API </w:t>
            </w:r>
            <w:proofErr w:type="spellStart"/>
            <w:r>
              <w:rPr>
                <w:rFonts w:ascii="Georgia" w:eastAsia="Georgia" w:hAnsi="Georgia" w:cs="Georgia"/>
                <w:sz w:val="24"/>
                <w:szCs w:val="24"/>
              </w:rPr>
              <w:t>Usage</w:t>
            </w:r>
            <w:proofErr w:type="spellEnd"/>
          </w:p>
        </w:tc>
      </w:tr>
      <w:tr w:rsidR="00EC0766" w:rsidRPr="00EE3EDD" w14:paraId="6B2FEB46"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8AAECBC"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w:t>
            </w:r>
          </w:p>
        </w:tc>
        <w:tc>
          <w:tcPr>
            <w:tcW w:w="0" w:type="auto"/>
            <w:vAlign w:val="center"/>
          </w:tcPr>
          <w:p w14:paraId="5048E9D9" w14:textId="486B8279"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0.22 </w:t>
            </w:r>
            <w:r w:rsidR="00EC0766">
              <w:rPr>
                <w:rFonts w:ascii="Georgia" w:eastAsia="Georgia" w:hAnsi="Georgia" w:cs="Georgia"/>
                <w:sz w:val="18"/>
                <w:szCs w:val="18"/>
              </w:rPr>
              <w:t>€</w:t>
            </w:r>
            <w:r>
              <w:rPr>
                <w:rFonts w:ascii="Georgia" w:eastAsia="Georgia" w:hAnsi="Georgia" w:cs="Georgia"/>
                <w:sz w:val="18"/>
                <w:szCs w:val="18"/>
              </w:rPr>
              <w:t xml:space="preserve"> / 5 segundos</w:t>
            </w:r>
          </w:p>
        </w:tc>
      </w:tr>
      <w:tr w:rsidR="00EC0766" w:rsidRPr="00EE3EDD" w14:paraId="687BEC5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861D3A4"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4C01141E" w14:textId="4C941D5F"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in límite</w:t>
            </w:r>
          </w:p>
        </w:tc>
      </w:tr>
      <w:tr w:rsidR="00EC0766" w:rsidRPr="00EE3EDD" w14:paraId="6BCBD5F2"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525F8E0"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4CC9A994" w14:textId="14A9FFBA"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4C7624E7"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DB9589"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4045C8B" w14:textId="105D3B38"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B33AA0" w:rsidRPr="00EE3EDD" w14:paraId="3FF567A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CF9BBBF" w14:textId="6D32BCA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33A444F0" w14:textId="24FEEFC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EC0766" w:rsidRPr="00EE3EDD" w14:paraId="78441AE2"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B7281A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22E4549C" w14:textId="77777777" w:rsidR="00EC0766"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7DEFE80"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7C84D28"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A44D785" w14:textId="77777777" w:rsidR="00EC0766" w:rsidRPr="007F78E7"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EC0766" w:rsidRPr="00EE3EDD" w14:paraId="7DA9372F"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0D63B15"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15A57284" w14:textId="439B7EB4"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20p</w:t>
            </w:r>
          </w:p>
        </w:tc>
      </w:tr>
      <w:tr w:rsidR="00EC0766" w:rsidRPr="00EE3EDD" w14:paraId="0A01AE1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FB70EE4"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0CC334BF" w14:textId="1B1962A4"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segundos</w:t>
            </w:r>
          </w:p>
        </w:tc>
      </w:tr>
      <w:tr w:rsidR="00EC0766" w:rsidRPr="00EE3EDD" w14:paraId="5F9AA891"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D805F80"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0DCA5B7" w14:textId="67C715B2" w:rsidR="00EC0766" w:rsidRPr="009D437A"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45B0E1" w:themeColor="accent1" w:themeTint="99"/>
                <w:sz w:val="18"/>
                <w:szCs w:val="18"/>
              </w:rPr>
              <w:t>-</w:t>
            </w:r>
          </w:p>
        </w:tc>
      </w:tr>
      <w:tr w:rsidR="00EC0766" w:rsidRPr="00EE3EDD" w14:paraId="764D6D6B"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B419DB7" w14:textId="77777777" w:rsidR="00EC0766" w:rsidRPr="007F78E7" w:rsidRDefault="00EC0766"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consulta a través de API)</w:t>
            </w:r>
          </w:p>
        </w:tc>
        <w:tc>
          <w:tcPr>
            <w:tcW w:w="0" w:type="auto"/>
            <w:vAlign w:val="center"/>
          </w:tcPr>
          <w:p w14:paraId="2F4C438F" w14:textId="719766F4"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ADFF8E5"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6BA85F"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Avatares Personales (</w:t>
            </w:r>
            <w:proofErr w:type="spellStart"/>
            <w:r>
              <w:rPr>
                <w:rFonts w:ascii="Georgia" w:eastAsia="Georgia" w:hAnsi="Georgia" w:cs="Georgia"/>
                <w:sz w:val="18"/>
                <w:szCs w:val="18"/>
              </w:rPr>
              <w:t>Group</w:t>
            </w:r>
            <w:proofErr w:type="spellEnd"/>
            <w:r>
              <w:rPr>
                <w:rFonts w:ascii="Georgia" w:eastAsia="Georgia" w:hAnsi="Georgia" w:cs="Georgia"/>
                <w:sz w:val="18"/>
                <w:szCs w:val="18"/>
              </w:rPr>
              <w:t xml:space="preserve"> </w:t>
            </w:r>
            <w:proofErr w:type="spellStart"/>
            <w:r>
              <w:rPr>
                <w:rFonts w:ascii="Georgia" w:eastAsia="Georgia" w:hAnsi="Georgia" w:cs="Georgia"/>
                <w:sz w:val="18"/>
                <w:szCs w:val="18"/>
              </w:rPr>
              <w:t>generation</w:t>
            </w:r>
            <w:proofErr w:type="spellEnd"/>
            <w:r>
              <w:rPr>
                <w:rFonts w:ascii="Georgia" w:eastAsia="Georgia" w:hAnsi="Georgia" w:cs="Georgia"/>
                <w:sz w:val="18"/>
                <w:szCs w:val="18"/>
              </w:rPr>
              <w:t>)</w:t>
            </w:r>
          </w:p>
        </w:tc>
        <w:tc>
          <w:tcPr>
            <w:tcW w:w="0" w:type="auto"/>
            <w:vAlign w:val="center"/>
          </w:tcPr>
          <w:p w14:paraId="2426F9CA" w14:textId="65FCCD13" w:rsidR="00EC0766" w:rsidRDefault="00CD1E42"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5981D3A9"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D5C406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Voces (consulta a través de API)</w:t>
            </w:r>
          </w:p>
        </w:tc>
        <w:tc>
          <w:tcPr>
            <w:tcW w:w="0" w:type="auto"/>
            <w:vAlign w:val="center"/>
          </w:tcPr>
          <w:p w14:paraId="271FC01B" w14:textId="5DE30B5E" w:rsidR="00EC0766"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740C80C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A1CE50" w14:textId="77777777" w:rsidR="00EC0766" w:rsidRPr="007F78E7" w:rsidRDefault="00EC0766"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E74BDB0"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1BDEBD68"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B44189"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442DAF2" w14:textId="08845BC6"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41B35C1C"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B14F421"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DE67C69" w14:textId="03C7D433" w:rsidR="00EC0766" w:rsidRPr="007F78E7"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EC0766" w:rsidRPr="00EE3EDD" w14:paraId="0E33FCA4"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8E16C8D"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B0E108D" w14:textId="643AE572" w:rsidR="00EC0766" w:rsidRPr="007F78E7" w:rsidRDefault="00CD1E4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magen, vídeo</w:t>
            </w:r>
          </w:p>
        </w:tc>
      </w:tr>
      <w:tr w:rsidR="00EC0766" w:rsidRPr="00EE3EDD" w14:paraId="189C794A"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6FC6B0" w14:textId="77777777" w:rsidR="00EC0766" w:rsidRPr="007F78E7" w:rsidRDefault="00EC0766"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26471A" w14:textId="77777777" w:rsidR="00EC0766" w:rsidRPr="007F78E7" w:rsidRDefault="00EC076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EC0766" w:rsidRPr="00EE3EDD" w14:paraId="28899E27" w14:textId="77777777" w:rsidTr="00EB24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E5D922" w14:textId="77777777" w:rsidR="00EC0766" w:rsidRPr="007F78E7" w:rsidRDefault="00EC0766"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DC7D19C" w14:textId="77777777" w:rsidR="00EC0766" w:rsidRDefault="00EC076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EC0766" w:rsidRPr="00EE3EDD" w14:paraId="42E6A180" w14:textId="77777777" w:rsidTr="00EB2479">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84F3BE" w14:textId="77777777" w:rsidR="00EC0766" w:rsidRDefault="00EC0766"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8794FF" w14:textId="0BFA3B8A" w:rsidR="00EC0766" w:rsidRDefault="00CD1E4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w:t>
            </w:r>
          </w:p>
        </w:tc>
      </w:tr>
      <w:bookmarkEnd w:id="64"/>
    </w:tbl>
    <w:p w14:paraId="24CE9334" w14:textId="77777777" w:rsidR="00587332" w:rsidRDefault="00587332" w:rsidP="00587332">
      <w:pPr>
        <w:pStyle w:val="Estilo1"/>
        <w:rPr>
          <w:rFonts w:ascii="Georgia" w:eastAsia="Georgia" w:hAnsi="Georgia" w:cs="Georgia"/>
        </w:rPr>
      </w:pPr>
    </w:p>
    <w:p w14:paraId="21D72004" w14:textId="77777777" w:rsidR="00CE6172" w:rsidRDefault="00CE6172" w:rsidP="00CE6172">
      <w:pPr>
        <w:pStyle w:val="Estilo1"/>
        <w:rPr>
          <w:rFonts w:ascii="Georgia" w:eastAsia="Georgia" w:hAnsi="Georgia" w:cs="Georgia"/>
        </w:rPr>
        <w:sectPr w:rsidR="00CE6172" w:rsidSect="00CE6172">
          <w:pgSz w:w="11906" w:h="16838"/>
          <w:pgMar w:top="1417" w:right="1701" w:bottom="1417" w:left="1701" w:header="708" w:footer="708" w:gutter="0"/>
          <w:cols w:space="708"/>
          <w:docGrid w:linePitch="360"/>
        </w:sectPr>
      </w:pPr>
    </w:p>
    <w:p w14:paraId="68582AFF" w14:textId="6A1CC162" w:rsidR="00AC4053" w:rsidRPr="00C835E2" w:rsidRDefault="00AC4053" w:rsidP="00AC4053">
      <w:pPr>
        <w:spacing w:before="27" w:after="240"/>
        <w:ind w:left="708" w:right="866"/>
        <w:rPr>
          <w:rFonts w:ascii="Arial"/>
          <w:bCs/>
          <w:sz w:val="19"/>
          <w:szCs w:val="19"/>
        </w:rPr>
      </w:pPr>
      <w:r w:rsidRPr="007469E9">
        <w:rPr>
          <w:rFonts w:ascii="Arial" w:eastAsia="Georgia" w:hAnsi="Georgia" w:cs="Georgia"/>
          <w:b/>
          <w:noProof/>
          <w:sz w:val="49"/>
        </w:rPr>
        <w:lastRenderedPageBreak/>
        <mc:AlternateContent>
          <mc:Choice Requires="wps">
            <w:drawing>
              <wp:anchor distT="0" distB="0" distL="0" distR="0" simplePos="0" relativeHeight="251714560" behindDoc="1" locked="0" layoutInCell="1" allowOverlap="1" wp14:anchorId="6C33AF21" wp14:editId="768AA1F4">
                <wp:simplePos x="0" y="0"/>
                <wp:positionH relativeFrom="margin">
                  <wp:align>center</wp:align>
                </wp:positionH>
                <wp:positionV relativeFrom="paragraph">
                  <wp:posOffset>223990</wp:posOffset>
                </wp:positionV>
                <wp:extent cx="4669155" cy="1270"/>
                <wp:effectExtent l="0" t="0" r="0" b="0"/>
                <wp:wrapTopAndBottom/>
                <wp:docPr id="318427216" name="Forma libre: forma 31842721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B473411" id="Forma libre: forma 318427216" o:spid="_x0000_s1026" style="position:absolute;margin-left:0;margin-top:17.65pt;width:367.65pt;height:.1pt;z-index:-2516019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" path="m,l7352,e" filled="f" strokeweight=".14042mm">
                <v:path arrowok="t" o:connecttype="custom" o:connectlocs="0,0;4668520,0" o:connectangles="0,0"/>
                <w10:wrap type="topAndBottom" anchorx="margin"/>
              </v:shape>
            </w:pict>
          </mc:Fallback>
        </mc:AlternateContent>
      </w:r>
    </w:p>
    <w:bookmarkStart w:id="65" w:name="_Toc196847504"/>
    <w:p w14:paraId="1976615A" w14:textId="5A7854D9" w:rsidR="00AC4053" w:rsidRPr="007469E9" w:rsidRDefault="00AC4053" w:rsidP="00AC4053">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712512" behindDoc="1" locked="0" layoutInCell="1" allowOverlap="1" wp14:anchorId="4E1AF774" wp14:editId="7B940F24">
                <wp:simplePos x="0" y="0"/>
                <wp:positionH relativeFrom="margin">
                  <wp:align>center</wp:align>
                </wp:positionH>
                <wp:positionV relativeFrom="paragraph">
                  <wp:posOffset>553085</wp:posOffset>
                </wp:positionV>
                <wp:extent cx="4669155" cy="1270"/>
                <wp:effectExtent l="0" t="0" r="0" b="0"/>
                <wp:wrapTopAndBottom/>
                <wp:docPr id="1576950655" name="Forma libre: forma 15769506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379893" id="Forma libre: forma 1576950655" o:spid="_x0000_s1026" style="position:absolute;margin-left:0;margin-top:43.55pt;width:367.65pt;height:.1pt;z-index:-25160396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noProof/>
          <w:color w:val="auto"/>
          <w:sz w:val="49"/>
          <w:szCs w:val="22"/>
        </w:rPr>
        <w:t>A2E</w:t>
      </w:r>
      <w:bookmarkEnd w:id="65"/>
    </w:p>
    <w:p w14:paraId="6D817A48" w14:textId="77777777" w:rsidR="00AC4053" w:rsidRDefault="00AC4053" w:rsidP="00AC4053">
      <w:pPr>
        <w:pStyle w:val="Textoindependiente"/>
        <w:spacing w:before="6"/>
        <w:rPr>
          <w:rFonts w:ascii="Arial"/>
          <w:sz w:val="19"/>
        </w:rPr>
      </w:pPr>
    </w:p>
    <w:p w14:paraId="1B3D0C07" w14:textId="77777777" w:rsidR="00AC4053" w:rsidRDefault="00AC4053" w:rsidP="00AC4053">
      <w:pPr>
        <w:pStyle w:val="Textoindependiente"/>
        <w:rPr>
          <w:rFonts w:ascii="Arial"/>
          <w:sz w:val="20"/>
        </w:rPr>
      </w:pPr>
    </w:p>
    <w:p w14:paraId="1003235D" w14:textId="77777777" w:rsidR="00AC4053" w:rsidRDefault="00AC4053" w:rsidP="00AC4053">
      <w:pPr>
        <w:pStyle w:val="Textoindependiente"/>
        <w:rPr>
          <w:rFonts w:ascii="Arial"/>
          <w:sz w:val="20"/>
        </w:rPr>
      </w:pPr>
    </w:p>
    <w:p w14:paraId="637070D0" w14:textId="77777777" w:rsidR="00AC4053" w:rsidRPr="00EE3EDD" w:rsidRDefault="00AC4053" w:rsidP="00AC4053">
      <w:pPr>
        <w:pStyle w:val="Estilo1"/>
        <w:numPr>
          <w:ilvl w:val="0"/>
          <w:numId w:val="18"/>
        </w:numPr>
        <w:rPr>
          <w:rFonts w:ascii="Georgia" w:eastAsia="Georgia" w:hAnsi="Georgia" w:cs="Georgia"/>
        </w:rPr>
      </w:pPr>
      <w:bookmarkStart w:id="66" w:name="_Toc196847505"/>
      <w:r w:rsidRPr="00EE3EDD">
        <w:rPr>
          <w:rFonts w:ascii="Georgia" w:eastAsia="Georgia" w:hAnsi="Georgia" w:cs="Georgia"/>
        </w:rPr>
        <w:t>Visión general</w:t>
      </w:r>
      <w:bookmarkEnd w:id="66"/>
    </w:p>
    <w:p w14:paraId="2B766392" w14:textId="0994D1DC" w:rsidR="00AC4053" w:rsidRDefault="007A46C1" w:rsidP="00512234">
      <w:pPr>
        <w:pStyle w:val="Prrafodelista"/>
        <w:spacing w:after="0" w:line="360" w:lineRule="auto"/>
        <w:ind w:left="0" w:firstLine="426"/>
        <w:jc w:val="both"/>
        <w:rPr>
          <w:rFonts w:ascii="Georgia" w:eastAsia="Georgia" w:hAnsi="Georgia" w:cs="Georgia"/>
        </w:rPr>
      </w:pPr>
      <w:r w:rsidRPr="007A46C1">
        <w:rPr>
          <w:rFonts w:ascii="Georgia" w:eastAsia="Georgia" w:hAnsi="Georgia" w:cs="Georgia"/>
        </w:rPr>
        <w:t xml:space="preserve">A2E (Avatar </w:t>
      </w:r>
      <w:proofErr w:type="spellStart"/>
      <w:r w:rsidRPr="007A46C1">
        <w:rPr>
          <w:rFonts w:ascii="Georgia" w:eastAsia="Georgia" w:hAnsi="Georgia" w:cs="Georgia"/>
        </w:rPr>
        <w:t>to</w:t>
      </w:r>
      <w:proofErr w:type="spellEnd"/>
      <w:r w:rsidRPr="007A46C1">
        <w:rPr>
          <w:rFonts w:ascii="Georgia" w:eastAsia="Georgia" w:hAnsi="Georgia" w:cs="Georgia"/>
        </w:rPr>
        <w:t xml:space="preserve"> </w:t>
      </w:r>
      <w:proofErr w:type="spellStart"/>
      <w:r w:rsidRPr="007A46C1">
        <w:rPr>
          <w:rFonts w:ascii="Georgia" w:eastAsia="Georgia" w:hAnsi="Georgia" w:cs="Georgia"/>
        </w:rPr>
        <w:t>Emotion</w:t>
      </w:r>
      <w:proofErr w:type="spellEnd"/>
      <w:r w:rsidRPr="007A46C1">
        <w:rPr>
          <w:rFonts w:ascii="Georgia" w:eastAsia="Georgia" w:hAnsi="Georgia" w:cs="Georgia"/>
        </w:rPr>
        <w:t xml:space="preserve">) es una plataforma que combina generación de vídeo con control emocional avanzado sobre avatares digitales. A diferencia de otras soluciones como D-ID o </w:t>
      </w:r>
      <w:proofErr w:type="spellStart"/>
      <w:r w:rsidRPr="007A46C1">
        <w:rPr>
          <w:rFonts w:ascii="Georgia" w:eastAsia="Georgia" w:hAnsi="Georgia" w:cs="Georgia"/>
        </w:rPr>
        <w:t>Tavus</w:t>
      </w:r>
      <w:proofErr w:type="spellEnd"/>
      <w:r w:rsidRPr="007A46C1">
        <w:rPr>
          <w:rFonts w:ascii="Georgia" w:eastAsia="Georgia" w:hAnsi="Georgia" w:cs="Georgia"/>
        </w:rPr>
        <w:t xml:space="preserve"> que se centran en la síntesis facial o voz, A2E destaca por permitir al usuario elegir un avatar y aplicar emociones realistas </w:t>
      </w:r>
      <w:r w:rsidR="00512234">
        <w:rPr>
          <w:rFonts w:ascii="Georgia" w:eastAsia="Georgia" w:hAnsi="Georgia" w:cs="Georgia"/>
        </w:rPr>
        <w:t xml:space="preserve">aumentando el tiempo de procesado de vídeo, </w:t>
      </w:r>
      <w:r w:rsidRPr="007A46C1">
        <w:rPr>
          <w:rFonts w:ascii="Georgia" w:eastAsia="Georgia" w:hAnsi="Georgia" w:cs="Georgia"/>
        </w:rPr>
        <w:t>obteniendo como salida un vídeo renderizado directamente desde su API. Esto lo hace especialmente útil para contenidos donde la expresividad facial del avatar es un factor determinante.</w:t>
      </w:r>
      <w:r w:rsidR="00D97A46">
        <w:rPr>
          <w:rFonts w:ascii="Georgia" w:eastAsia="Georgia" w:hAnsi="Georgia" w:cs="Georgia"/>
        </w:rPr>
        <w:t xml:space="preserve"> Es una plataforma que está más orientada a avatares personales que los que pueda ofrecer el servicio.</w:t>
      </w:r>
    </w:p>
    <w:p w14:paraId="2FFD7F5F" w14:textId="77777777" w:rsidR="00512234" w:rsidRPr="00EE3EDD" w:rsidRDefault="00512234" w:rsidP="00512234">
      <w:pPr>
        <w:pStyle w:val="Prrafodelista"/>
        <w:spacing w:after="0" w:line="360" w:lineRule="auto"/>
        <w:ind w:left="0" w:firstLine="426"/>
        <w:jc w:val="both"/>
      </w:pPr>
    </w:p>
    <w:p w14:paraId="77D6A417" w14:textId="77777777" w:rsidR="00AC4053" w:rsidRPr="00EE3EDD" w:rsidRDefault="00AC4053" w:rsidP="00AC4053">
      <w:pPr>
        <w:pStyle w:val="Estilo1"/>
        <w:numPr>
          <w:ilvl w:val="0"/>
          <w:numId w:val="18"/>
        </w:numPr>
        <w:rPr>
          <w:rFonts w:ascii="Georgia" w:eastAsia="Georgia" w:hAnsi="Georgia" w:cs="Georgia"/>
        </w:rPr>
      </w:pPr>
      <w:bookmarkStart w:id="67" w:name="_Toc196847506"/>
      <w:r w:rsidRPr="00EE3EDD">
        <w:rPr>
          <w:rFonts w:ascii="Georgia" w:eastAsia="Georgia" w:hAnsi="Georgia" w:cs="Georgia"/>
        </w:rPr>
        <w:t>Arquitectura general</w:t>
      </w:r>
      <w:bookmarkEnd w:id="67"/>
    </w:p>
    <w:p w14:paraId="0061EE36" w14:textId="77777777" w:rsidR="00AC4053" w:rsidRPr="00EE3EDD" w:rsidRDefault="00AC4053" w:rsidP="00AC4053">
      <w:pPr>
        <w:numPr>
          <w:ilvl w:val="0"/>
          <w:numId w:val="2"/>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p>
    <w:p w14:paraId="47FC37CD" w14:textId="77777777"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Basic </w:t>
      </w:r>
      <w:proofErr w:type="spellStart"/>
      <w:r w:rsidRPr="00EE3EDD">
        <w:rPr>
          <w:rFonts w:ascii="Georgia" w:eastAsia="Georgia" w:hAnsi="Georgia" w:cs="Georgia"/>
        </w:rPr>
        <w:t>Auth</w:t>
      </w:r>
      <w:proofErr w:type="spellEnd"/>
      <w:r w:rsidRPr="00EE3EDD">
        <w:rPr>
          <w:rFonts w:ascii="Georgia" w:eastAsia="Georgia" w:hAnsi="Georgia" w:cs="Georgia"/>
        </w:rPr>
        <w:t xml:space="preserve"> mediante API Key</w:t>
      </w:r>
    </w:p>
    <w:p w14:paraId="31F5976E" w14:textId="6585BF44" w:rsidR="00AC4053" w:rsidRPr="00EE3EDD" w:rsidRDefault="00AC4053" w:rsidP="00AC4053">
      <w:pPr>
        <w:numPr>
          <w:ilvl w:val="0"/>
          <w:numId w:val="2"/>
        </w:numPr>
        <w:rPr>
          <w:rFonts w:ascii="Georgia" w:eastAsia="Georgia" w:hAnsi="Georgia" w:cs="Georgia"/>
        </w:rPr>
      </w:pPr>
      <w:r w:rsidRPr="00C337E9">
        <w:rPr>
          <w:rFonts w:ascii="Georgia" w:eastAsia="Georgia" w:hAnsi="Georgia" w:cs="Georgia"/>
          <w:b/>
          <w:bCs/>
        </w:rPr>
        <w:t xml:space="preserve">API Referencia: </w:t>
      </w:r>
      <w:hyperlink r:id="rId497" w:history="1">
        <w:r w:rsidR="00512234" w:rsidRPr="00AA413F">
          <w:rPr>
            <w:rStyle w:val="Hipervnculo"/>
          </w:rPr>
          <w:t>https://api.a2e.ai/</w:t>
        </w:r>
      </w:hyperlink>
      <w:r w:rsidR="00512234">
        <w:t xml:space="preserve"> </w:t>
      </w:r>
    </w:p>
    <w:p w14:paraId="35BF24AA" w14:textId="69EBD976" w:rsidR="00AC4053" w:rsidRDefault="00AC4053" w:rsidP="00AC4053">
      <w:pPr>
        <w:numPr>
          <w:ilvl w:val="0"/>
          <w:numId w:val="2"/>
        </w:numPr>
        <w:rPr>
          <w:rFonts w:ascii="Georgia" w:eastAsia="Georgia" w:hAnsi="Georgia" w:cs="Georgia"/>
        </w:rPr>
      </w:pPr>
      <w:r w:rsidRPr="00EE3EDD">
        <w:rPr>
          <w:rFonts w:ascii="Georgia" w:eastAsia="Georgia" w:hAnsi="Georgia" w:cs="Georgia"/>
          <w:b/>
          <w:bCs/>
        </w:rPr>
        <w:t>Base URL</w:t>
      </w:r>
      <w:r w:rsidRPr="00EE3EDD">
        <w:rPr>
          <w:rFonts w:ascii="Georgia" w:eastAsia="Georgia" w:hAnsi="Georgia" w:cs="Georgia"/>
        </w:rPr>
        <w:t xml:space="preserve">: </w:t>
      </w:r>
      <w:hyperlink r:id="rId498" w:history="1">
        <w:r w:rsidR="00512234" w:rsidRPr="00AA413F">
          <w:rPr>
            <w:rStyle w:val="Hipervnculo"/>
            <w:rFonts w:ascii="Georgia" w:eastAsia="Georgia" w:hAnsi="Georgia" w:cs="Georgia"/>
          </w:rPr>
          <w:t>https://video.a2e.ai</w:t>
        </w:r>
      </w:hyperlink>
    </w:p>
    <w:p w14:paraId="00EE4F19" w14:textId="68DA4C86" w:rsidR="00AC4053" w:rsidRPr="00EE3EDD" w:rsidRDefault="00AC4053" w:rsidP="00AC4053">
      <w:pPr>
        <w:numPr>
          <w:ilvl w:val="0"/>
          <w:numId w:val="2"/>
        </w:numPr>
        <w:rPr>
          <w:rFonts w:ascii="Georgia" w:eastAsia="Georgia" w:hAnsi="Georgia" w:cs="Georgia"/>
        </w:rPr>
      </w:pPr>
      <w:r>
        <w:rPr>
          <w:rFonts w:ascii="Georgia" w:eastAsia="Georgia" w:hAnsi="Georgia" w:cs="Georgia"/>
          <w:b/>
          <w:bCs/>
        </w:rPr>
        <w:t>API versión</w:t>
      </w:r>
      <w:r w:rsidRPr="00C337E9">
        <w:rPr>
          <w:rFonts w:ascii="Georgia" w:eastAsia="Georgia" w:hAnsi="Georgia" w:cs="Georgia"/>
        </w:rPr>
        <w:t>:</w:t>
      </w:r>
      <w:r>
        <w:rPr>
          <w:rFonts w:ascii="Georgia" w:eastAsia="Georgia" w:hAnsi="Georgia" w:cs="Georgia"/>
        </w:rPr>
        <w:t xml:space="preserve"> </w:t>
      </w:r>
      <w:r w:rsidR="00512234">
        <w:rPr>
          <w:rFonts w:ascii="Georgia" w:eastAsia="Georgia" w:hAnsi="Georgia" w:cs="Georgia"/>
        </w:rPr>
        <w:t>V1</w:t>
      </w:r>
    </w:p>
    <w:p w14:paraId="7FB596C1" w14:textId="453BBA0E" w:rsidR="00AC4053" w:rsidRPr="00512234" w:rsidRDefault="00AC4053" w:rsidP="00D36767">
      <w:pPr>
        <w:numPr>
          <w:ilvl w:val="0"/>
          <w:numId w:val="2"/>
        </w:numPr>
      </w:pPr>
      <w:r w:rsidRPr="00512234">
        <w:rPr>
          <w:rFonts w:ascii="Georgia" w:eastAsia="Georgia" w:hAnsi="Georgia" w:cs="Georgia"/>
          <w:b/>
          <w:bCs/>
        </w:rPr>
        <w:t>Formatos admitidos</w:t>
      </w:r>
      <w:r w:rsidRPr="00512234">
        <w:rPr>
          <w:rFonts w:ascii="Georgia" w:eastAsia="Georgia" w:hAnsi="Georgia" w:cs="Georgia"/>
        </w:rPr>
        <w:t>: JSON en entrada y salida</w:t>
      </w:r>
    </w:p>
    <w:p w14:paraId="62B2BEE8" w14:textId="77777777" w:rsidR="00512234" w:rsidRPr="00EE3EDD" w:rsidRDefault="00512234" w:rsidP="00512234">
      <w:pPr>
        <w:ind w:left="720"/>
      </w:pPr>
    </w:p>
    <w:p w14:paraId="746562BF" w14:textId="77777777" w:rsidR="00AC4053" w:rsidRDefault="00AC4053" w:rsidP="00AC4053">
      <w:pPr>
        <w:pStyle w:val="Estilo1"/>
        <w:numPr>
          <w:ilvl w:val="0"/>
          <w:numId w:val="18"/>
        </w:numPr>
        <w:rPr>
          <w:rFonts w:ascii="Georgia" w:eastAsia="Georgia" w:hAnsi="Georgia" w:cs="Georgia"/>
        </w:rPr>
      </w:pPr>
      <w:bookmarkStart w:id="68" w:name="_Toc196847507"/>
      <w:r w:rsidRPr="00EE3EDD">
        <w:rPr>
          <w:rFonts w:ascii="Georgia" w:eastAsia="Georgia" w:hAnsi="Georgia" w:cs="Georgia"/>
        </w:rPr>
        <w:t>Funcionalidades principales</w:t>
      </w:r>
      <w:bookmarkEnd w:id="68"/>
    </w:p>
    <w:tbl>
      <w:tblPr>
        <w:tblStyle w:val="Tabladecuadrcula4"/>
        <w:tblW w:w="9070" w:type="dxa"/>
        <w:tblLayout w:type="fixed"/>
        <w:tblLook w:val="04A0" w:firstRow="1" w:lastRow="0" w:firstColumn="1" w:lastColumn="0" w:noHBand="0" w:noVBand="1"/>
      </w:tblPr>
      <w:tblGrid>
        <w:gridCol w:w="3539"/>
        <w:gridCol w:w="5531"/>
      </w:tblGrid>
      <w:tr w:rsidR="00AC4053" w:rsidRPr="00EE3EDD" w14:paraId="536EA66E" w14:textId="77777777" w:rsidTr="00D36767">
        <w:trPr>
          <w:cnfStyle w:val="100000000000" w:firstRow="1" w:lastRow="0" w:firstColumn="0" w:lastColumn="0" w:oddVBand="0" w:evenVBand="0" w:oddHBand="0"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08A244F" w14:textId="77777777" w:rsidR="00AC4053" w:rsidRPr="00EE3EDD" w:rsidRDefault="00AC4053" w:rsidP="00D36767">
            <w:pPr>
              <w:spacing w:after="160" w:line="259" w:lineRule="auto"/>
              <w:jc w:val="both"/>
              <w:rPr>
                <w:rFonts w:ascii="Georgia" w:eastAsia="Georgia" w:hAnsi="Georgia" w:cs="Georgia"/>
                <w:b w:val="0"/>
                <w:bCs w:val="0"/>
                <w:sz w:val="24"/>
                <w:szCs w:val="24"/>
              </w:rPr>
            </w:pPr>
            <w:proofErr w:type="spellStart"/>
            <w:r w:rsidRPr="00EE3EDD">
              <w:rPr>
                <w:rFonts w:ascii="Georgia" w:eastAsia="Georgia" w:hAnsi="Georgia" w:cs="Georgia"/>
                <w:b w:val="0"/>
                <w:bCs w:val="0"/>
                <w:sz w:val="24"/>
                <w:szCs w:val="24"/>
              </w:rPr>
              <w:t>Endpoint</w:t>
            </w:r>
            <w:proofErr w:type="spellEnd"/>
          </w:p>
        </w:tc>
        <w:tc>
          <w:tcPr>
            <w:tcW w:w="5531" w:type="dxa"/>
            <w:vAlign w:val="center"/>
            <w:hideMark/>
          </w:tcPr>
          <w:p w14:paraId="7E9FCC54" w14:textId="77777777" w:rsidR="00AC4053" w:rsidRPr="00EE3EDD" w:rsidRDefault="00AC4053" w:rsidP="00D36767">
            <w:pPr>
              <w:spacing w:after="160" w:line="259" w:lineRule="auto"/>
              <w:jc w:val="both"/>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EE3EDD">
              <w:rPr>
                <w:rFonts w:ascii="Georgia" w:eastAsia="Georgia" w:hAnsi="Georgia" w:cs="Georgia"/>
                <w:b w:val="0"/>
                <w:bCs w:val="0"/>
                <w:sz w:val="24"/>
                <w:szCs w:val="24"/>
              </w:rPr>
              <w:t>Descripción técnica</w:t>
            </w:r>
          </w:p>
        </w:tc>
      </w:tr>
      <w:tr w:rsidR="00AC4053" w:rsidRPr="00EE3EDD" w14:paraId="320181D5"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6F3A3CD" w14:textId="3F4CBA65" w:rsidR="00AC4053" w:rsidRPr="00EE3EDD" w:rsidRDefault="00AC4053" w:rsidP="00EA60AE">
            <w:pPr>
              <w:spacing w:after="160" w:line="259" w:lineRule="auto"/>
              <w:ind w:left="708" w:hanging="708"/>
              <w:jc w:val="both"/>
              <w:rPr>
                <w:rFonts w:ascii="Georgia" w:eastAsia="Georgia" w:hAnsi="Georgia" w:cs="Georgia"/>
              </w:rPr>
            </w:pPr>
            <w:r w:rsidRPr="00EE3EDD">
              <w:rPr>
                <w:rFonts w:ascii="Georgia" w:eastAsia="Georgia" w:hAnsi="Georgia" w:cs="Georgia"/>
              </w:rPr>
              <w:t>POST /</w:t>
            </w:r>
            <w:r w:rsidR="00512234">
              <w:rPr>
                <w:rFonts w:ascii="Georgia" w:eastAsia="Georgia" w:hAnsi="Georgia" w:cs="Georgia"/>
              </w:rPr>
              <w:t>api/v1/video/</w:t>
            </w:r>
            <w:proofErr w:type="spellStart"/>
            <w:r w:rsidR="00512234">
              <w:rPr>
                <w:rFonts w:ascii="Georgia" w:eastAsia="Georgia" w:hAnsi="Georgia" w:cs="Georgia"/>
              </w:rPr>
              <w:t>generate</w:t>
            </w:r>
            <w:proofErr w:type="spellEnd"/>
          </w:p>
        </w:tc>
        <w:tc>
          <w:tcPr>
            <w:tcW w:w="5531" w:type="dxa"/>
            <w:vAlign w:val="center"/>
            <w:hideMark/>
          </w:tcPr>
          <w:p w14:paraId="5BDFC125" w14:textId="28D6C1CE" w:rsidR="00AC4053" w:rsidRPr="00EA60AE" w:rsidRDefault="00AC4053" w:rsidP="00EA60AE">
            <w:pPr>
              <w:spacing w:after="160" w:line="259" w:lineRule="auto"/>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sidRPr="00EE3EDD">
              <w:rPr>
                <w:rFonts w:ascii="Georgia" w:eastAsia="Georgia" w:hAnsi="Georgia" w:cs="Georgia"/>
              </w:rPr>
              <w:t xml:space="preserve">Genera un video a partir de </w:t>
            </w:r>
            <w:r w:rsidR="00EA60AE">
              <w:rPr>
                <w:rFonts w:ascii="Georgia" w:eastAsia="Georgia" w:hAnsi="Georgia" w:cs="Georgia"/>
              </w:rPr>
              <w:t xml:space="preserve">un avatar seleccionado. Si se utiliza el parámetro </w:t>
            </w:r>
            <w:proofErr w:type="spellStart"/>
            <w:r w:rsidR="00EA60AE" w:rsidRPr="00EA60AE">
              <w:rPr>
                <w:rFonts w:ascii="Georgia" w:eastAsia="Georgia" w:hAnsi="Georgia" w:cs="Georgia"/>
                <w:b/>
                <w:bCs/>
              </w:rPr>
              <w:t>isSkipRs</w:t>
            </w:r>
            <w:proofErr w:type="spellEnd"/>
            <w:r w:rsidR="00EA60AE">
              <w:rPr>
                <w:rFonts w:ascii="Georgia" w:eastAsia="Georgia" w:hAnsi="Georgia" w:cs="Georgia"/>
                <w:b/>
                <w:bCs/>
              </w:rPr>
              <w:t xml:space="preserve"> </w:t>
            </w:r>
            <w:r w:rsidR="00EA60AE">
              <w:rPr>
                <w:rFonts w:ascii="Georgia" w:eastAsia="Georgia" w:hAnsi="Georgia" w:cs="Georgia"/>
              </w:rPr>
              <w:t>el procesado tarda más, pero la sincronización labial es mejor.</w:t>
            </w:r>
          </w:p>
        </w:tc>
      </w:tr>
      <w:tr w:rsidR="00AC4053" w:rsidRPr="00EE3EDD" w14:paraId="2B8B25DE"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7EDE969A" w14:textId="3A04F5AC" w:rsidR="00AC4053" w:rsidRPr="00EE3EDD" w:rsidRDefault="00EA60AE" w:rsidP="00EA60AE">
            <w:pPr>
              <w:spacing w:after="160" w:line="259" w:lineRule="auto"/>
              <w:jc w:val="both"/>
              <w:rPr>
                <w:rFonts w:ascii="Georgia" w:eastAsia="Georgia" w:hAnsi="Georgia" w:cs="Georgia"/>
              </w:rPr>
            </w:pPr>
            <w:r>
              <w:rPr>
                <w:rFonts w:ascii="Georgia" w:eastAsia="Georgia" w:hAnsi="Georgia" w:cs="Georgia"/>
              </w:rPr>
              <w:t>POST</w:t>
            </w:r>
            <w:r w:rsidR="00AC4053" w:rsidRPr="00EE3EDD">
              <w:rPr>
                <w:rFonts w:ascii="Georgia" w:eastAsia="Georgia" w:hAnsi="Georgia" w:cs="Georgia"/>
              </w:rPr>
              <w:t xml:space="preserve"> </w:t>
            </w:r>
            <w:r>
              <w:rPr>
                <w:rFonts w:ascii="Georgia" w:eastAsia="Georgia" w:hAnsi="Georgia" w:cs="Georgia"/>
              </w:rPr>
              <w:t>/api/v1/</w:t>
            </w:r>
            <w:proofErr w:type="spellStart"/>
            <w:r>
              <w:rPr>
                <w:rFonts w:ascii="Georgia" w:eastAsia="Georgia" w:hAnsi="Georgia" w:cs="Georgia"/>
              </w:rPr>
              <w:t>userVideoTwin</w:t>
            </w:r>
            <w:proofErr w:type="spellEnd"/>
            <w:r>
              <w:rPr>
                <w:rFonts w:ascii="Georgia" w:eastAsia="Georgia" w:hAnsi="Georgia" w:cs="Georgia"/>
              </w:rPr>
              <w:t>/</w:t>
            </w:r>
            <w:proofErr w:type="spellStart"/>
            <w:r>
              <w:rPr>
                <w:rFonts w:ascii="Georgia" w:eastAsia="Georgia" w:hAnsi="Georgia" w:cs="Georgia"/>
              </w:rPr>
              <w:t>startTraining</w:t>
            </w:r>
            <w:proofErr w:type="spellEnd"/>
          </w:p>
        </w:tc>
        <w:tc>
          <w:tcPr>
            <w:tcW w:w="5531" w:type="dxa"/>
            <w:vAlign w:val="center"/>
            <w:hideMark/>
          </w:tcPr>
          <w:p w14:paraId="3C448410" w14:textId="3E3B3CA1"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Crea un avatar personal a partir de un vídeo o una imagen.</w:t>
            </w:r>
          </w:p>
        </w:tc>
      </w:tr>
      <w:tr w:rsidR="00AC4053" w:rsidRPr="00EE3EDD" w14:paraId="780B108D"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14387724" w14:textId="4003A192" w:rsidR="00AC4053" w:rsidRPr="00EE3EDD" w:rsidRDefault="00AC4053" w:rsidP="00EA60AE">
            <w:pPr>
              <w:jc w:val="both"/>
              <w:rPr>
                <w:rFonts w:ascii="Georgia" w:eastAsia="Georgia" w:hAnsi="Georgia" w:cs="Georgia"/>
              </w:rPr>
            </w:pPr>
            <w:r>
              <w:rPr>
                <w:rFonts w:ascii="Georgia" w:eastAsia="Georgia" w:hAnsi="Georgia" w:cs="Georgia"/>
              </w:rPr>
              <w:t>POST /</w:t>
            </w:r>
            <w:r w:rsidR="00EA60AE">
              <w:rPr>
                <w:rFonts w:ascii="Georgia" w:eastAsia="Georgia" w:hAnsi="Georgia" w:cs="Georgia"/>
              </w:rPr>
              <w:t>api/v1/</w:t>
            </w:r>
            <w:proofErr w:type="spellStart"/>
            <w:r w:rsidR="00EA60AE">
              <w:rPr>
                <w:rFonts w:ascii="Georgia" w:eastAsia="Georgia" w:hAnsi="Georgia" w:cs="Georgia"/>
              </w:rPr>
              <w:t>userVideoTwin</w:t>
            </w:r>
            <w:proofErr w:type="spellEnd"/>
            <w:r w:rsidR="00EA60AE">
              <w:rPr>
                <w:rFonts w:ascii="Georgia" w:eastAsia="Georgia" w:hAnsi="Georgia" w:cs="Georgia"/>
              </w:rPr>
              <w:t>/</w:t>
            </w:r>
            <w:proofErr w:type="spellStart"/>
            <w:r w:rsidR="00EA60AE">
              <w:rPr>
                <w:rFonts w:ascii="Georgia" w:eastAsia="Georgia" w:hAnsi="Georgia" w:cs="Georgia"/>
              </w:rPr>
              <w:t>continueTraining</w:t>
            </w:r>
            <w:proofErr w:type="spellEnd"/>
          </w:p>
        </w:tc>
        <w:tc>
          <w:tcPr>
            <w:tcW w:w="5531" w:type="dxa"/>
            <w:vAlign w:val="center"/>
          </w:tcPr>
          <w:p w14:paraId="553F4A1D" w14:textId="6D163199" w:rsidR="00AC4053" w:rsidRPr="00EE3EDD" w:rsidRDefault="00EA60AE"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Continúa el entrenamiento de un avatar para la sincronización labial.</w:t>
            </w:r>
          </w:p>
        </w:tc>
      </w:tr>
      <w:tr w:rsidR="00AC4053" w:rsidRPr="00EE3EDD" w14:paraId="793E8700"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hideMark/>
          </w:tcPr>
          <w:p w14:paraId="5B86DF24" w14:textId="27C28347" w:rsidR="00AC4053" w:rsidRPr="00EE3EDD" w:rsidRDefault="00AC4053" w:rsidP="00EA60AE">
            <w:pPr>
              <w:spacing w:after="160" w:line="259" w:lineRule="auto"/>
              <w:jc w:val="both"/>
              <w:rPr>
                <w:rFonts w:ascii="Georgia" w:eastAsia="Georgia" w:hAnsi="Georgia" w:cs="Georgia"/>
              </w:rPr>
            </w:pPr>
            <w:r w:rsidRPr="00EE3EDD">
              <w:rPr>
                <w:rFonts w:ascii="Georgia" w:eastAsia="Georgia" w:hAnsi="Georgia" w:cs="Georgia"/>
              </w:rPr>
              <w:lastRenderedPageBreak/>
              <w:t>POST /</w:t>
            </w:r>
            <w:r w:rsidR="00EA60AE">
              <w:rPr>
                <w:rFonts w:ascii="Georgia" w:eastAsia="Georgia" w:hAnsi="Georgia" w:cs="Georgia"/>
              </w:rPr>
              <w:t>api/v1/userImage2Video/</w:t>
            </w:r>
            <w:proofErr w:type="spellStart"/>
            <w:r w:rsidR="00EA60AE">
              <w:rPr>
                <w:rFonts w:ascii="Georgia" w:eastAsia="Georgia" w:hAnsi="Georgia" w:cs="Georgia"/>
              </w:rPr>
              <w:t>start</w:t>
            </w:r>
            <w:proofErr w:type="spellEnd"/>
          </w:p>
        </w:tc>
        <w:tc>
          <w:tcPr>
            <w:tcW w:w="5531" w:type="dxa"/>
            <w:vAlign w:val="center"/>
            <w:hideMark/>
          </w:tcPr>
          <w:p w14:paraId="602B53E6" w14:textId="0B08EECD" w:rsidR="00AC4053" w:rsidRPr="00EE3EDD" w:rsidRDefault="00EA60AE" w:rsidP="00EA60AE">
            <w:pPr>
              <w:spacing w:after="160" w:line="259" w:lineRule="auto"/>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A partir de una imagen crea un vídeo de 5 segundos con una calidad de 720p. Normalmente tarda 10 minutos en procesar.</w:t>
            </w:r>
          </w:p>
        </w:tc>
      </w:tr>
      <w:tr w:rsidR="00EA60AE" w:rsidRPr="00EE3EDD" w14:paraId="2583BFBE" w14:textId="77777777" w:rsidTr="00EA60AE">
        <w:trPr>
          <w:cnfStyle w:val="000000100000" w:firstRow="0" w:lastRow="0" w:firstColumn="0" w:lastColumn="0" w:oddVBand="0" w:evenVBand="0" w:oddHBand="1" w:evenHBand="0" w:firstRowFirstColumn="0" w:firstRowLastColumn="0" w:lastRowFirstColumn="0" w:lastRowLastColumn="0"/>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7DEBFA1E" w14:textId="2931CE1D" w:rsidR="00EA60AE" w:rsidRPr="00EE3EDD" w:rsidRDefault="00EA60AE" w:rsidP="00EA60AE">
            <w:pPr>
              <w:jc w:val="both"/>
              <w:rPr>
                <w:rFonts w:ascii="Georgia" w:eastAsia="Georgia" w:hAnsi="Georgia" w:cs="Georgia"/>
              </w:rPr>
            </w:pPr>
            <w:r>
              <w:rPr>
                <w:rFonts w:ascii="Georgia" w:eastAsia="Georgia" w:hAnsi="Georgia" w:cs="Georgia"/>
              </w:rPr>
              <w:t xml:space="preserve">POST </w:t>
            </w:r>
            <w:r w:rsidR="005179BD">
              <w:rPr>
                <w:rFonts w:ascii="Georgia" w:eastAsia="Georgia" w:hAnsi="Georgia" w:cs="Georgia"/>
              </w:rPr>
              <w:t>/api/v1/</w:t>
            </w:r>
            <w:proofErr w:type="spellStart"/>
            <w:r w:rsidR="005179BD">
              <w:rPr>
                <w:rFonts w:ascii="Georgia" w:eastAsia="Georgia" w:hAnsi="Georgia" w:cs="Georgia"/>
              </w:rPr>
              <w:t>streaming</w:t>
            </w:r>
            <w:proofErr w:type="spellEnd"/>
            <w:r w:rsidR="005179BD">
              <w:rPr>
                <w:rFonts w:ascii="Georgia" w:eastAsia="Georgia" w:hAnsi="Georgia" w:cs="Georgia"/>
              </w:rPr>
              <w:t>-avatar/set-</w:t>
            </w:r>
            <w:proofErr w:type="spellStart"/>
            <w:r w:rsidR="005179BD">
              <w:rPr>
                <w:rFonts w:ascii="Georgia" w:eastAsia="Georgia" w:hAnsi="Georgia" w:cs="Georgia"/>
              </w:rPr>
              <w:t>qa</w:t>
            </w:r>
            <w:proofErr w:type="spellEnd"/>
            <w:r w:rsidR="005179BD">
              <w:rPr>
                <w:rFonts w:ascii="Georgia" w:eastAsia="Georgia" w:hAnsi="Georgia" w:cs="Georgia"/>
              </w:rPr>
              <w:t>-</w:t>
            </w:r>
            <w:proofErr w:type="spellStart"/>
            <w:r w:rsidR="005179BD">
              <w:rPr>
                <w:rFonts w:ascii="Georgia" w:eastAsia="Georgia" w:hAnsi="Georgia" w:cs="Georgia"/>
              </w:rPr>
              <w:t>context</w:t>
            </w:r>
            <w:proofErr w:type="spellEnd"/>
          </w:p>
        </w:tc>
        <w:tc>
          <w:tcPr>
            <w:tcW w:w="5531" w:type="dxa"/>
            <w:vAlign w:val="center"/>
          </w:tcPr>
          <w:p w14:paraId="60E753B9" w14:textId="51B02C1D" w:rsidR="00EA60AE" w:rsidRDefault="005179BD" w:rsidP="00EA60AE">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rPr>
            </w:pPr>
            <w:r>
              <w:rPr>
                <w:rFonts w:ascii="Georgia" w:eastAsia="Georgia" w:hAnsi="Georgia" w:cs="Georgia"/>
              </w:rPr>
              <w:t xml:space="preserve">Crea un contexto para un avatar que tomará como base de conocimiento en un </w:t>
            </w:r>
            <w:proofErr w:type="spellStart"/>
            <w:r>
              <w:rPr>
                <w:rFonts w:ascii="Georgia" w:eastAsia="Georgia" w:hAnsi="Georgia" w:cs="Georgia"/>
              </w:rPr>
              <w:t>stream</w:t>
            </w:r>
            <w:proofErr w:type="spellEnd"/>
            <w:r>
              <w:rPr>
                <w:rFonts w:ascii="Georgia" w:eastAsia="Georgia" w:hAnsi="Georgia" w:cs="Georgia"/>
              </w:rPr>
              <w:t>.</w:t>
            </w:r>
          </w:p>
        </w:tc>
      </w:tr>
      <w:tr w:rsidR="007D5C3E" w:rsidRPr="00EE3EDD" w14:paraId="780FCF49" w14:textId="77777777" w:rsidTr="00EA60AE">
        <w:trPr>
          <w:cantSplit/>
          <w:trHeight w:val="340"/>
        </w:trPr>
        <w:tc>
          <w:tcPr>
            <w:cnfStyle w:val="001000000000" w:firstRow="0" w:lastRow="0" w:firstColumn="1" w:lastColumn="0" w:oddVBand="0" w:evenVBand="0" w:oddHBand="0" w:evenHBand="0" w:firstRowFirstColumn="0" w:firstRowLastColumn="0" w:lastRowFirstColumn="0" w:lastRowLastColumn="0"/>
            <w:tcW w:w="3539" w:type="dxa"/>
            <w:vAlign w:val="center"/>
          </w:tcPr>
          <w:p w14:paraId="3DFFC9FB" w14:textId="039552D8" w:rsidR="007D5C3E" w:rsidRDefault="007D5C3E" w:rsidP="00EA60AE">
            <w:pPr>
              <w:jc w:val="both"/>
              <w:rPr>
                <w:rFonts w:ascii="Georgia" w:eastAsia="Georgia" w:hAnsi="Georgia" w:cs="Georgia"/>
              </w:rPr>
            </w:pPr>
            <w:r>
              <w:rPr>
                <w:rFonts w:ascii="Georgia" w:eastAsia="Georgia" w:hAnsi="Georgia" w:cs="Georgia"/>
              </w:rPr>
              <w:t>POST /api/v1/</w:t>
            </w:r>
            <w:proofErr w:type="spellStart"/>
            <w:r>
              <w:rPr>
                <w:rFonts w:ascii="Georgia" w:eastAsia="Georgia" w:hAnsi="Georgia" w:cs="Georgia"/>
              </w:rPr>
              <w:t>streaming</w:t>
            </w:r>
            <w:proofErr w:type="spellEnd"/>
            <w:r>
              <w:rPr>
                <w:rFonts w:ascii="Georgia" w:eastAsia="Georgia" w:hAnsi="Georgia" w:cs="Georgia"/>
              </w:rPr>
              <w:t>-avatar/</w:t>
            </w:r>
            <w:proofErr w:type="spellStart"/>
            <w:r>
              <w:rPr>
                <w:rFonts w:ascii="Georgia" w:eastAsia="Georgia" w:hAnsi="Georgia" w:cs="Georgia"/>
              </w:rPr>
              <w:t>agora</w:t>
            </w:r>
            <w:proofErr w:type="spellEnd"/>
            <w:r>
              <w:rPr>
                <w:rFonts w:ascii="Georgia" w:eastAsia="Georgia" w:hAnsi="Georgia" w:cs="Georgia"/>
              </w:rPr>
              <w:t>-token</w:t>
            </w:r>
          </w:p>
        </w:tc>
        <w:tc>
          <w:tcPr>
            <w:tcW w:w="5531" w:type="dxa"/>
            <w:vAlign w:val="center"/>
          </w:tcPr>
          <w:p w14:paraId="18F487F0" w14:textId="51BEEA0A" w:rsidR="007D5C3E" w:rsidRDefault="007D5C3E" w:rsidP="00EA60AE">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rPr>
            </w:pPr>
            <w:r>
              <w:rPr>
                <w:rFonts w:ascii="Georgia" w:eastAsia="Georgia" w:hAnsi="Georgia" w:cs="Georgia"/>
              </w:rPr>
              <w:t xml:space="preserve">Devuelve la información de un Avatar en </w:t>
            </w:r>
            <w:proofErr w:type="spellStart"/>
            <w:r>
              <w:rPr>
                <w:rFonts w:ascii="Georgia" w:eastAsia="Georgia" w:hAnsi="Georgia" w:cs="Georgia"/>
              </w:rPr>
              <w:t>Stream</w:t>
            </w:r>
            <w:proofErr w:type="spellEnd"/>
            <w:r>
              <w:rPr>
                <w:rFonts w:ascii="Georgia" w:eastAsia="Georgia" w:hAnsi="Georgia" w:cs="Georgia"/>
              </w:rPr>
              <w:t xml:space="preserve"> para conectarse a su canal</w:t>
            </w:r>
          </w:p>
        </w:tc>
      </w:tr>
    </w:tbl>
    <w:p w14:paraId="1C27C49D" w14:textId="77777777" w:rsidR="00AC4053" w:rsidRDefault="00AC4053" w:rsidP="00AC4053">
      <w:pPr>
        <w:pStyle w:val="Leyendatabla"/>
      </w:pPr>
      <w:r w:rsidRPr="007469E9">
        <w:t>Tabla A</w:t>
      </w:r>
      <w:r>
        <w:t>1</w:t>
      </w:r>
      <w:r w:rsidRPr="007469E9">
        <w:t xml:space="preserve">: </w:t>
      </w:r>
      <w:r>
        <w:t>Métodos D-ID Vídeos</w:t>
      </w:r>
    </w:p>
    <w:p w14:paraId="3CAE7C13" w14:textId="5E9AF45F" w:rsidR="00AC4053" w:rsidRPr="00AC7472" w:rsidRDefault="00AC4053" w:rsidP="00AC4053">
      <w:pPr>
        <w:pStyle w:val="Estilo1"/>
        <w:numPr>
          <w:ilvl w:val="0"/>
          <w:numId w:val="18"/>
        </w:numPr>
        <w:rPr>
          <w:rFonts w:ascii="Georgia" w:eastAsia="Georgia" w:hAnsi="Georgia" w:cs="Georgia"/>
        </w:rPr>
      </w:pPr>
      <w:bookmarkStart w:id="69" w:name="_Toc196847508"/>
      <w:r w:rsidRPr="00EE3EDD">
        <w:rPr>
          <w:rFonts w:ascii="Georgia" w:eastAsia="Georgia" w:hAnsi="Georgia" w:cs="Georgia"/>
        </w:rPr>
        <w:t xml:space="preserve">Parámetros del modelo </w:t>
      </w:r>
      <w:r w:rsidR="00512234">
        <w:rPr>
          <w:rFonts w:ascii="Georgia" w:eastAsia="Georgia" w:hAnsi="Georgia" w:cs="Georgia"/>
        </w:rPr>
        <w:t>crear vídeo</w:t>
      </w:r>
      <w:bookmarkEnd w:id="69"/>
    </w:p>
    <w:p w14:paraId="2165371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var</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setting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2FEEE1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video.a2e.ai/api/v1/video/</w:t>
      </w:r>
      <w:proofErr w:type="spellStart"/>
      <w:r>
        <w:rPr>
          <w:rFonts w:ascii="Courier New" w:hAnsi="Courier New" w:cs="Courier New"/>
          <w:color w:val="808080"/>
          <w:sz w:val="20"/>
          <w:szCs w:val="20"/>
          <w:highlight w:val="white"/>
        </w:rPr>
        <w:t>generat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901549B"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etho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53178D22"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meou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498E2E7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e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E9A42C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2F00D68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E3324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data"</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1B0E2CD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it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y</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first</w:t>
      </w:r>
      <w:proofErr w:type="spellEnd"/>
      <w:r>
        <w:rPr>
          <w:rFonts w:ascii="Courier New" w:hAnsi="Courier New" w:cs="Courier New"/>
          <w:color w:val="808080"/>
          <w:sz w:val="20"/>
          <w:szCs w:val="20"/>
          <w:highlight w:val="white"/>
        </w:rPr>
        <w:t xml:space="preserve"> AI video"</w:t>
      </w:r>
      <w:r>
        <w:rPr>
          <w:rFonts w:ascii="Courier New" w:hAnsi="Courier New" w:cs="Courier New"/>
          <w:b/>
          <w:bCs/>
          <w:color w:val="000080"/>
          <w:sz w:val="20"/>
          <w:szCs w:val="20"/>
          <w:highlight w:val="white"/>
        </w:rPr>
        <w:t>,</w:t>
      </w:r>
    </w:p>
    <w:p w14:paraId="09D9D725"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60556b3cd492168141926d3"</w:t>
      </w:r>
      <w:r>
        <w:rPr>
          <w:rFonts w:ascii="Courier New" w:hAnsi="Courier New" w:cs="Courier New"/>
          <w:b/>
          <w:bCs/>
          <w:color w:val="000080"/>
          <w:sz w:val="20"/>
          <w:szCs w:val="20"/>
          <w:highlight w:val="white"/>
        </w:rPr>
        <w:t>,</w:t>
      </w:r>
    </w:p>
    <w:p w14:paraId="051F670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nchor_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0C0676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_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a6d3e56c209514b155b12b"</w:t>
      </w:r>
      <w:r>
        <w:rPr>
          <w:rFonts w:ascii="Courier New" w:hAnsi="Courier New" w:cs="Courier New"/>
          <w:b/>
          <w:bCs/>
          <w:color w:val="000080"/>
          <w:sz w:val="20"/>
          <w:szCs w:val="20"/>
          <w:highlight w:val="white"/>
        </w:rPr>
        <w:t>,</w:t>
      </w:r>
    </w:p>
    <w:p w14:paraId="104C084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dioSrc</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speech_cdn.ai-anchor.com/dubbing_stable/pyK1dvqcDKpKJo1IcEPm_9714_fr.mp3"</w:t>
      </w:r>
      <w:r>
        <w:rPr>
          <w:rFonts w:ascii="Courier New" w:hAnsi="Courier New" w:cs="Courier New"/>
          <w:b/>
          <w:bCs/>
          <w:color w:val="000080"/>
          <w:sz w:val="20"/>
          <w:szCs w:val="20"/>
          <w:highlight w:val="white"/>
        </w:rPr>
        <w:t>,</w:t>
      </w:r>
    </w:p>
    <w:p w14:paraId="4FE568AC"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resolu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2EED7E2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853</w:t>
      </w:r>
      <w:r>
        <w:rPr>
          <w:rFonts w:ascii="Courier New" w:hAnsi="Courier New" w:cs="Courier New"/>
          <w:b/>
          <w:bCs/>
          <w:color w:val="000080"/>
          <w:sz w:val="20"/>
          <w:szCs w:val="20"/>
          <w:highlight w:val="white"/>
        </w:rPr>
        <w:t>,</w:t>
      </w:r>
    </w:p>
    <w:p w14:paraId="680C843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bg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43381B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70</w:t>
      </w:r>
      <w:r>
        <w:rPr>
          <w:rFonts w:ascii="Courier New" w:hAnsi="Courier New" w:cs="Courier New"/>
          <w:b/>
          <w:bCs/>
          <w:color w:val="000080"/>
          <w:sz w:val="20"/>
          <w:szCs w:val="20"/>
          <w:highlight w:val="white"/>
        </w:rPr>
        <w:t>,</w:t>
      </w:r>
    </w:p>
    <w:p w14:paraId="5A79483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80</w:t>
      </w:r>
      <w:r>
        <w:rPr>
          <w:rFonts w:ascii="Courier New" w:hAnsi="Courier New" w:cs="Courier New"/>
          <w:b/>
          <w:bCs/>
          <w:color w:val="000080"/>
          <w:sz w:val="20"/>
          <w:szCs w:val="20"/>
          <w:highlight w:val="white"/>
        </w:rPr>
        <w:t>,</w:t>
      </w:r>
    </w:p>
    <w:p w14:paraId="79D4AFD6"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2</w:t>
      </w:r>
      <w:r>
        <w:rPr>
          <w:rFonts w:ascii="Courier New" w:hAnsi="Courier New" w:cs="Courier New"/>
          <w:b/>
          <w:bCs/>
          <w:color w:val="000080"/>
          <w:sz w:val="20"/>
          <w:szCs w:val="20"/>
          <w:highlight w:val="white"/>
        </w:rPr>
        <w:t>,</w:t>
      </w:r>
    </w:p>
    <w:p w14:paraId="6F6A8B9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b_peop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r>
        <w:rPr>
          <w:rFonts w:ascii="Courier New" w:hAnsi="Courier New" w:cs="Courier New"/>
          <w:b/>
          <w:bCs/>
          <w:color w:val="000080"/>
          <w:sz w:val="20"/>
          <w:szCs w:val="20"/>
          <w:highlight w:val="white"/>
        </w:rPr>
        <w:t>,</w:t>
      </w:r>
    </w:p>
    <w:p w14:paraId="657B155F"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SkipR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DEFC9C9"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sCaptionEnable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331CE98E"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captionAlig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38B5A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US"</w:t>
      </w:r>
      <w:r>
        <w:rPr>
          <w:rFonts w:ascii="Courier New" w:hAnsi="Courier New" w:cs="Courier New"/>
          <w:b/>
          <w:bCs/>
          <w:color w:val="000080"/>
          <w:sz w:val="20"/>
          <w:szCs w:val="20"/>
          <w:highlight w:val="white"/>
        </w:rPr>
        <w:t>,</w:t>
      </w:r>
    </w:p>
    <w:p w14:paraId="559D323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Primary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proofErr w:type="gram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w:t>
      </w:r>
      <w:proofErr w:type="gramEnd"/>
      <w:r>
        <w:rPr>
          <w:rFonts w:ascii="Courier New" w:hAnsi="Courier New" w:cs="Courier New"/>
          <w:color w:val="808080"/>
          <w:sz w:val="20"/>
          <w:szCs w:val="20"/>
          <w:highlight w:val="white"/>
        </w:rPr>
        <w:t>247, 89, 171, 1)"</w:t>
      </w:r>
      <w:r>
        <w:rPr>
          <w:rFonts w:ascii="Courier New" w:hAnsi="Courier New" w:cs="Courier New"/>
          <w:b/>
          <w:bCs/>
          <w:color w:val="000080"/>
          <w:sz w:val="20"/>
          <w:szCs w:val="20"/>
          <w:highlight w:val="white"/>
        </w:rPr>
        <w:t>,</w:t>
      </w:r>
    </w:p>
    <w:p w14:paraId="0A9D2A1A"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utline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proofErr w:type="gram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w:t>
      </w:r>
      <w:proofErr w:type="gramEnd"/>
      <w:r>
        <w:rPr>
          <w:rFonts w:ascii="Courier New" w:hAnsi="Courier New" w:cs="Courier New"/>
          <w:color w:val="808080"/>
          <w:sz w:val="20"/>
          <w:szCs w:val="20"/>
          <w:highlight w:val="white"/>
        </w:rPr>
        <w:t>0, 0, 0, 1)"</w:t>
      </w:r>
      <w:r>
        <w:rPr>
          <w:rFonts w:ascii="Courier New" w:hAnsi="Courier New" w:cs="Courier New"/>
          <w:b/>
          <w:bCs/>
          <w:color w:val="000080"/>
          <w:sz w:val="20"/>
          <w:szCs w:val="20"/>
          <w:highlight w:val="white"/>
        </w:rPr>
        <w:t>,</w:t>
      </w:r>
    </w:p>
    <w:p w14:paraId="4A64D60D"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orderStyl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w:t>
      </w:r>
      <w:r>
        <w:rPr>
          <w:rFonts w:ascii="Courier New" w:hAnsi="Courier New" w:cs="Courier New"/>
          <w:b/>
          <w:bCs/>
          <w:color w:val="000080"/>
          <w:sz w:val="20"/>
          <w:szCs w:val="20"/>
          <w:highlight w:val="white"/>
        </w:rPr>
        <w:t>,</w:t>
      </w:r>
    </w:p>
    <w:p w14:paraId="197489D1"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Colour</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proofErr w:type="gramStart"/>
      <w:r>
        <w:rPr>
          <w:rFonts w:ascii="Courier New" w:hAnsi="Courier New" w:cs="Courier New"/>
          <w:color w:val="808080"/>
          <w:sz w:val="20"/>
          <w:szCs w:val="20"/>
          <w:highlight w:val="white"/>
        </w:rPr>
        <w:t>rgba</w:t>
      </w:r>
      <w:proofErr w:type="spellEnd"/>
      <w:r>
        <w:rPr>
          <w:rFonts w:ascii="Courier New" w:hAnsi="Courier New" w:cs="Courier New"/>
          <w:color w:val="808080"/>
          <w:sz w:val="20"/>
          <w:szCs w:val="20"/>
          <w:highlight w:val="white"/>
        </w:rPr>
        <w:t>(</w:t>
      </w:r>
      <w:proofErr w:type="gramEnd"/>
      <w:r>
        <w:rPr>
          <w:rFonts w:ascii="Courier New" w:hAnsi="Courier New" w:cs="Courier New"/>
          <w:color w:val="808080"/>
          <w:sz w:val="20"/>
          <w:szCs w:val="20"/>
          <w:highlight w:val="white"/>
        </w:rPr>
        <w:t>146, 84, 222, 1)"</w:t>
      </w:r>
      <w:r>
        <w:rPr>
          <w:rFonts w:ascii="Courier New" w:hAnsi="Courier New" w:cs="Courier New"/>
          <w:b/>
          <w:bCs/>
          <w:color w:val="000080"/>
          <w:sz w:val="20"/>
          <w:szCs w:val="20"/>
          <w:highlight w:val="white"/>
        </w:rPr>
        <w:t>,</w:t>
      </w:r>
    </w:p>
    <w:p w14:paraId="26D7C94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aFengKuangYuanShiRe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3F518508"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ntsiz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50</w:t>
      </w:r>
      <w:r>
        <w:rPr>
          <w:rFonts w:ascii="Courier New" w:hAnsi="Courier New" w:cs="Courier New"/>
          <w:b/>
          <w:bCs/>
          <w:color w:val="000080"/>
          <w:sz w:val="20"/>
          <w:szCs w:val="20"/>
          <w:highlight w:val="white"/>
        </w:rPr>
        <w:t>,</w:t>
      </w:r>
    </w:p>
    <w:p w14:paraId="35694E6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ubtitle_posi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p>
    <w:p w14:paraId="23F0F49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E35F4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CA0EC3"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50A53A1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
    <w:p w14:paraId="6DB14EE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ajax</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settings</w:t>
      </w:r>
      <w:proofErr w:type="spellEnd"/>
      <w:proofErr w:type="gramStart"/>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done</w:t>
      </w:r>
      <w:proofErr w:type="gramEnd"/>
      <w:r>
        <w:rPr>
          <w:rFonts w:ascii="Courier New" w:hAnsi="Courier New" w:cs="Courier New"/>
          <w:b/>
          <w:bCs/>
          <w:color w:val="000080"/>
          <w:sz w:val="20"/>
          <w:szCs w:val="20"/>
          <w:highlight w:val="white"/>
        </w:rPr>
        <w:t>(</w:t>
      </w:r>
      <w:proofErr w:type="spellStart"/>
      <w:r>
        <w:rPr>
          <w:rFonts w:ascii="Courier New" w:hAnsi="Courier New" w:cs="Courier New"/>
          <w:b/>
          <w:bCs/>
          <w:color w:val="0000FF"/>
          <w:sz w:val="20"/>
          <w:szCs w:val="20"/>
          <w:highlight w:val="white"/>
        </w:rPr>
        <w:t>function</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62BEA20" w14:textId="77777777" w:rsidR="00512234" w:rsidRDefault="00512234" w:rsidP="00512234">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1DC1A61E" w14:textId="77777777" w:rsidR="00512234" w:rsidRDefault="00512234" w:rsidP="00512234">
      <w:pPr>
        <w:widowControl w:val="0"/>
        <w:autoSpaceDE w:val="0"/>
        <w:autoSpaceDN w:val="0"/>
        <w:adjustRightInd w:val="0"/>
        <w:spacing w:after="0" w:line="240" w:lineRule="auto"/>
      </w:pPr>
      <w:r>
        <w:rPr>
          <w:rFonts w:ascii="Courier New" w:hAnsi="Courier New" w:cs="Courier New"/>
          <w:b/>
          <w:bCs/>
          <w:color w:val="000080"/>
          <w:sz w:val="20"/>
          <w:szCs w:val="20"/>
          <w:highlight w:val="white"/>
        </w:rPr>
        <w:t>});</w:t>
      </w:r>
    </w:p>
    <w:p w14:paraId="405246C5" w14:textId="77777777" w:rsidR="00AC4053" w:rsidRDefault="00AC4053" w:rsidP="00AC4053"/>
    <w:p w14:paraId="2F71CFA8" w14:textId="77777777" w:rsidR="00AC4053" w:rsidRDefault="00AC4053" w:rsidP="00AC4053">
      <w:pPr>
        <w:pStyle w:val="Estilo1"/>
        <w:numPr>
          <w:ilvl w:val="0"/>
          <w:numId w:val="18"/>
        </w:numPr>
        <w:rPr>
          <w:rFonts w:ascii="Georgia" w:eastAsia="Georgia" w:hAnsi="Georgia" w:cs="Georgia"/>
        </w:rPr>
      </w:pPr>
      <w:bookmarkStart w:id="70" w:name="_Toc196847509"/>
      <w:r w:rsidRPr="00EE3EDD">
        <w:rPr>
          <w:rFonts w:ascii="Georgia" w:eastAsia="Georgia" w:hAnsi="Georgia" w:cs="Georgia"/>
        </w:rPr>
        <w:t>Características técnicas</w:t>
      </w:r>
      <w:bookmarkEnd w:id="70"/>
    </w:p>
    <w:p w14:paraId="111B18EB" w14:textId="4D4F2268" w:rsidR="007B08A2" w:rsidRPr="007B08A2" w:rsidRDefault="007B08A2" w:rsidP="007B08A2">
      <w:pPr>
        <w:pStyle w:val="Estilo1"/>
        <w:rPr>
          <w:rFonts w:ascii="Georgia" w:eastAsia="Georgia" w:hAnsi="Georgia" w:cs="Georgia"/>
          <w:b w:val="0"/>
          <w:bCs w:val="0"/>
          <w:sz w:val="22"/>
          <w:szCs w:val="22"/>
        </w:rPr>
      </w:pPr>
    </w:p>
    <w:tbl>
      <w:tblPr>
        <w:tblStyle w:val="Tabladecuadrcula4"/>
        <w:tblW w:w="0" w:type="auto"/>
        <w:tblCellMar>
          <w:top w:w="28" w:type="dxa"/>
          <w:bottom w:w="28" w:type="dxa"/>
        </w:tblCellMar>
        <w:tblLook w:val="04A0" w:firstRow="1" w:lastRow="0" w:firstColumn="1" w:lastColumn="0" w:noHBand="0" w:noVBand="1"/>
      </w:tblPr>
      <w:tblGrid>
        <w:gridCol w:w="2664"/>
        <w:gridCol w:w="2886"/>
        <w:gridCol w:w="2944"/>
      </w:tblGrid>
      <w:tr w:rsidR="005A4940" w:rsidRPr="00EE3EDD" w14:paraId="5D3B557A"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381C93" w14:textId="77777777" w:rsidR="005A4940" w:rsidRPr="00EE3EDD" w:rsidRDefault="005A4940" w:rsidP="00D36767">
            <w:pPr>
              <w:rPr>
                <w:rFonts w:ascii="Georgia" w:eastAsia="Georgia" w:hAnsi="Georgia" w:cs="Georgia"/>
                <w:b w:val="0"/>
                <w:bCs w:val="0"/>
                <w:sz w:val="24"/>
                <w:szCs w:val="24"/>
              </w:rPr>
            </w:pPr>
            <w:bookmarkStart w:id="71" w:name="_Hlk196926701"/>
            <w:r w:rsidRPr="003A6305">
              <w:rPr>
                <w:rFonts w:ascii="Georgia" w:eastAsia="Georgia" w:hAnsi="Georgia" w:cs="Georgia"/>
                <w:sz w:val="24"/>
                <w:szCs w:val="24"/>
              </w:rPr>
              <w:t>Parámetro</w:t>
            </w:r>
          </w:p>
        </w:tc>
        <w:tc>
          <w:tcPr>
            <w:tcW w:w="0" w:type="auto"/>
            <w:vAlign w:val="center"/>
          </w:tcPr>
          <w:p w14:paraId="4FAD0440" w14:textId="339C739A"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Pay</w:t>
            </w:r>
            <w:proofErr w:type="spellEnd"/>
            <w:r>
              <w:rPr>
                <w:rFonts w:ascii="Georgia" w:eastAsia="Georgia" w:hAnsi="Georgia" w:cs="Georgia"/>
                <w:sz w:val="24"/>
                <w:szCs w:val="24"/>
              </w:rPr>
              <w:t xml:space="preserve"> as </w:t>
            </w:r>
            <w:proofErr w:type="spellStart"/>
            <w:r>
              <w:rPr>
                <w:rFonts w:ascii="Georgia" w:eastAsia="Georgia" w:hAnsi="Georgia" w:cs="Georgia"/>
                <w:sz w:val="24"/>
                <w:szCs w:val="24"/>
              </w:rPr>
              <w:t>You</w:t>
            </w:r>
            <w:proofErr w:type="spellEnd"/>
            <w:r>
              <w:rPr>
                <w:rFonts w:ascii="Georgia" w:eastAsia="Georgia" w:hAnsi="Georgia" w:cs="Georgia"/>
                <w:sz w:val="24"/>
                <w:szCs w:val="24"/>
              </w:rPr>
              <w:t xml:space="preserve"> </w:t>
            </w:r>
            <w:proofErr w:type="spellStart"/>
            <w:r>
              <w:rPr>
                <w:rFonts w:ascii="Georgia" w:eastAsia="Georgia" w:hAnsi="Georgia" w:cs="Georgia"/>
                <w:sz w:val="24"/>
                <w:szCs w:val="24"/>
              </w:rPr>
              <w:t>Go</w:t>
            </w:r>
            <w:proofErr w:type="spellEnd"/>
          </w:p>
        </w:tc>
        <w:tc>
          <w:tcPr>
            <w:tcW w:w="0" w:type="auto"/>
            <w:vAlign w:val="center"/>
          </w:tcPr>
          <w:p w14:paraId="3B88E4B7" w14:textId="664E41FE" w:rsidR="005A4940" w:rsidRPr="00EE3EDD" w:rsidRDefault="005A4940"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spellStart"/>
            <w:r>
              <w:rPr>
                <w:rFonts w:ascii="Georgia" w:eastAsia="Georgia" w:hAnsi="Georgia" w:cs="Georgia"/>
                <w:sz w:val="24"/>
                <w:szCs w:val="24"/>
              </w:rPr>
              <w:t>Dedicated</w:t>
            </w:r>
            <w:proofErr w:type="spellEnd"/>
            <w:r>
              <w:rPr>
                <w:rFonts w:ascii="Georgia" w:eastAsia="Georgia" w:hAnsi="Georgia" w:cs="Georgia"/>
                <w:sz w:val="24"/>
                <w:szCs w:val="24"/>
              </w:rPr>
              <w:t xml:space="preserve"> Line</w:t>
            </w:r>
          </w:p>
        </w:tc>
      </w:tr>
      <w:tr w:rsidR="005A4940" w:rsidRPr="00EE3EDD" w14:paraId="3E0EB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84B1C09" w14:textId="7D72E0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lastRenderedPageBreak/>
              <w:t>Precios (precio mensual)</w:t>
            </w:r>
          </w:p>
        </w:tc>
        <w:tc>
          <w:tcPr>
            <w:tcW w:w="0" w:type="auto"/>
            <w:vAlign w:val="center"/>
          </w:tcPr>
          <w:p w14:paraId="047F62A2" w14:textId="488228ED"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77 €</w:t>
            </w:r>
          </w:p>
        </w:tc>
        <w:tc>
          <w:tcPr>
            <w:tcW w:w="0" w:type="auto"/>
            <w:vAlign w:val="center"/>
          </w:tcPr>
          <w:p w14:paraId="25F7A0C4" w14:textId="7B3B670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26.05 €</w:t>
            </w:r>
          </w:p>
        </w:tc>
      </w:tr>
      <w:tr w:rsidR="005A4940" w:rsidRPr="00EE3EDD" w14:paraId="282F659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49CC2E6"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CEDDA88" w14:textId="5FE9D17E" w:rsidR="005A4940" w:rsidRDefault="007B08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5A4940">
              <w:rPr>
                <w:rFonts w:ascii="Georgia" w:eastAsia="Georgia" w:hAnsi="Georgia" w:cs="Georgia"/>
                <w:sz w:val="18"/>
                <w:szCs w:val="18"/>
              </w:rPr>
              <w:t xml:space="preserve"> minutos</w:t>
            </w:r>
          </w:p>
        </w:tc>
        <w:tc>
          <w:tcPr>
            <w:tcW w:w="0" w:type="auto"/>
            <w:vAlign w:val="center"/>
          </w:tcPr>
          <w:p w14:paraId="6BE5593D" w14:textId="5AB6361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w:t>
            </w:r>
            <w:r w:rsidR="005A4940">
              <w:rPr>
                <w:rFonts w:ascii="Georgia" w:eastAsia="Georgia" w:hAnsi="Georgia" w:cs="Georgia"/>
                <w:sz w:val="18"/>
                <w:szCs w:val="18"/>
              </w:rPr>
              <w:t xml:space="preserve"> minutos</w:t>
            </w:r>
          </w:p>
        </w:tc>
      </w:tr>
      <w:tr w:rsidR="005A4940" w:rsidRPr="00EE3EDD" w14:paraId="36057D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D59CF9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397CA280" w14:textId="63AB3A65"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0</w:t>
            </w:r>
            <w:r w:rsidR="005A4940">
              <w:rPr>
                <w:rFonts w:ascii="Georgia" w:eastAsia="Georgia" w:hAnsi="Georgia" w:cs="Georgia"/>
                <w:sz w:val="18"/>
                <w:szCs w:val="18"/>
              </w:rPr>
              <w:t xml:space="preserve"> minutos</w:t>
            </w:r>
          </w:p>
        </w:tc>
        <w:tc>
          <w:tcPr>
            <w:tcW w:w="0" w:type="auto"/>
            <w:vAlign w:val="center"/>
          </w:tcPr>
          <w:p w14:paraId="7D72E482" w14:textId="45FD4174" w:rsidR="005A4940" w:rsidRDefault="00F22C6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777</w:t>
            </w:r>
            <w:r w:rsidR="005A4940">
              <w:rPr>
                <w:rFonts w:ascii="Georgia" w:eastAsia="Georgia" w:hAnsi="Georgia" w:cs="Georgia"/>
                <w:sz w:val="18"/>
                <w:szCs w:val="18"/>
              </w:rPr>
              <w:t xml:space="preserve"> minutos</w:t>
            </w:r>
          </w:p>
        </w:tc>
      </w:tr>
      <w:tr w:rsidR="005A4940" w:rsidRPr="00EE3EDD" w14:paraId="7BE27137"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B9C950E"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110EE852"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F3480B"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B33AA0" w:rsidRPr="00EE3EDD" w14:paraId="5C408013"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2247B09" w14:textId="79C87387"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C910E76" w14:textId="4E7E8DD6"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63E4D15B" w14:textId="67C959EE"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21D5266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91E4D6E"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5A8D57F1" w14:textId="38E39869"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B73905D" w14:textId="60518D43" w:rsidR="005A4940" w:rsidRDefault="00F22C6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5A4940" w:rsidRPr="00EE3EDD" w14:paraId="38571198" w14:textId="77777777" w:rsidTr="00F22C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2FA1F4" w14:textId="63963A44" w:rsidR="005A4940" w:rsidRPr="007F78E7" w:rsidRDefault="005A4940" w:rsidP="00F22C60">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0364C145" w14:textId="61FA234E"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c>
          <w:tcPr>
            <w:tcW w:w="0" w:type="auto"/>
            <w:vAlign w:val="center"/>
          </w:tcPr>
          <w:p w14:paraId="4B572D50" w14:textId="3F7CC729"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r w:rsidR="00D97A46">
              <w:rPr>
                <w:rFonts w:ascii="Georgia" w:eastAsia="Georgia" w:hAnsi="Georgia" w:cs="Georgia"/>
                <w:sz w:val="18"/>
                <w:szCs w:val="18"/>
              </w:rPr>
              <w:t xml:space="preserve"> (recomendado 1080p)</w:t>
            </w:r>
            <w:r>
              <w:rPr>
                <w:rFonts w:ascii="Georgia" w:eastAsia="Georgia" w:hAnsi="Georgia" w:cs="Georgia"/>
                <w:sz w:val="18"/>
                <w:szCs w:val="18"/>
              </w:rPr>
              <w:t>.</w:t>
            </w:r>
          </w:p>
        </w:tc>
      </w:tr>
      <w:tr w:rsidR="005A4940" w:rsidRPr="00EE3EDD" w14:paraId="098433C3"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F4AB8ED"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70A54B97"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1051C47D"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5A4940" w:rsidRPr="00EE3EDD" w14:paraId="77D85C16"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FC2732B"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C8FC5B"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c>
          <w:tcPr>
            <w:tcW w:w="0" w:type="auto"/>
            <w:vAlign w:val="center"/>
          </w:tcPr>
          <w:p w14:paraId="268610B1" w14:textId="77777777" w:rsidR="005A4940"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 minutos</w:t>
            </w:r>
          </w:p>
        </w:tc>
      </w:tr>
      <w:tr w:rsidR="005A4940" w:rsidRPr="00EE3EDD" w14:paraId="2048493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251AD2F"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26DA93B" w14:textId="59B6A4E5" w:rsidR="005A4940" w:rsidRPr="004301B6"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4C94D8" w:themeColor="text2" w:themeTint="80"/>
                <w:sz w:val="18"/>
                <w:szCs w:val="18"/>
              </w:rPr>
            </w:pPr>
            <w:r w:rsidRPr="004301B6">
              <w:rPr>
                <w:rFonts w:ascii="Georgia" w:eastAsia="Georgia" w:hAnsi="Georgia" w:cs="Georgia"/>
                <w:color w:val="4C94D8" w:themeColor="text2" w:themeTint="80"/>
                <w:sz w:val="18"/>
                <w:szCs w:val="18"/>
              </w:rPr>
              <w:t>Alta</w:t>
            </w:r>
          </w:p>
        </w:tc>
        <w:tc>
          <w:tcPr>
            <w:tcW w:w="0" w:type="auto"/>
            <w:vAlign w:val="center"/>
          </w:tcPr>
          <w:p w14:paraId="54022F5F" w14:textId="33F30750" w:rsidR="005A4940" w:rsidRPr="009D437A" w:rsidRDefault="004301B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4301B6">
              <w:rPr>
                <w:rFonts w:ascii="Georgia" w:eastAsia="Georgia" w:hAnsi="Georgia" w:cs="Georgia"/>
                <w:color w:val="4C94D8" w:themeColor="text2" w:themeTint="80"/>
                <w:sz w:val="18"/>
                <w:szCs w:val="18"/>
              </w:rPr>
              <w:t>Alta</w:t>
            </w:r>
          </w:p>
        </w:tc>
      </w:tr>
      <w:tr w:rsidR="005A4940" w:rsidRPr="00EE3EDD" w14:paraId="757EE46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2D4EE6" w14:textId="77777777" w:rsidR="005A4940" w:rsidRPr="007F78E7" w:rsidRDefault="005A4940" w:rsidP="00D36767">
            <w:pPr>
              <w:rPr>
                <w:rFonts w:ascii="Georgia" w:eastAsia="Georgia" w:hAnsi="Georgia" w:cs="Georgia"/>
                <w:sz w:val="18"/>
                <w:szCs w:val="18"/>
              </w:rPr>
            </w:pPr>
            <w:r w:rsidRPr="007F78E7">
              <w:rPr>
                <w:rFonts w:ascii="Georgia" w:eastAsia="Georgia" w:hAnsi="Georgia" w:cs="Georgia"/>
                <w:sz w:val="18"/>
                <w:szCs w:val="18"/>
              </w:rPr>
              <w:t>Número avatares</w:t>
            </w:r>
          </w:p>
        </w:tc>
        <w:tc>
          <w:tcPr>
            <w:tcW w:w="0" w:type="auto"/>
            <w:vAlign w:val="center"/>
          </w:tcPr>
          <w:p w14:paraId="35387C76" w14:textId="2700E5A4"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30B8977" w14:textId="536CCA88" w:rsidR="005A4940" w:rsidRPr="007F78E7"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305105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200C8CCC"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Avatares Personales</w:t>
            </w:r>
          </w:p>
        </w:tc>
        <w:tc>
          <w:tcPr>
            <w:tcW w:w="0" w:type="auto"/>
            <w:vAlign w:val="center"/>
          </w:tcPr>
          <w:p w14:paraId="1C823811"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p>
        </w:tc>
        <w:tc>
          <w:tcPr>
            <w:tcW w:w="0" w:type="auto"/>
            <w:vAlign w:val="center"/>
          </w:tcPr>
          <w:p w14:paraId="4AADA25E"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5A4940" w:rsidRPr="00EE3EDD" w14:paraId="00BFED5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5176DD"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Voces (Proveedores)</w:t>
            </w:r>
          </w:p>
        </w:tc>
        <w:tc>
          <w:tcPr>
            <w:tcW w:w="0" w:type="auto"/>
            <w:vAlign w:val="center"/>
          </w:tcPr>
          <w:p w14:paraId="1449B3CF" w14:textId="0331E001"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6A83D687" w14:textId="5140FBE5"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2027AF6C"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E01AFD2" w14:textId="77777777" w:rsidR="005A4940" w:rsidRPr="007F78E7" w:rsidRDefault="005A4940"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1C2FD7C" w14:textId="41D19484"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c>
          <w:tcPr>
            <w:tcW w:w="0" w:type="auto"/>
            <w:vAlign w:val="center"/>
          </w:tcPr>
          <w:p w14:paraId="30833618" w14:textId="5210553E"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5A4940" w:rsidRPr="00EE3EDD" w14:paraId="3F5A07F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D8177E2"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AE0F50A" w14:textId="308F2155"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325559B" w14:textId="3BFAD27C" w:rsidR="005A4940" w:rsidRPr="007F78E7" w:rsidRDefault="004301B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5A4940" w:rsidRPr="00EE3EDD" w14:paraId="129C98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BF141C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7175A3CB" w14:textId="1A5279E7"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919929D" w14:textId="66436D1C" w:rsidR="005A4940" w:rsidRPr="007F78E7" w:rsidRDefault="00D97A46"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5A4940" w:rsidRPr="00EE3EDD" w14:paraId="368F074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8E6009"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1D0705D9"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317821BC" w14:textId="77777777" w:rsidR="005A4940" w:rsidRPr="007F78E7" w:rsidRDefault="005A494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5A4940" w:rsidRPr="00EE3EDD" w14:paraId="581E86D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816443F" w14:textId="77777777" w:rsidR="005A4940" w:rsidRPr="007F78E7" w:rsidRDefault="005A4940"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7944F37C"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comercial</w:t>
            </w:r>
          </w:p>
        </w:tc>
        <w:tc>
          <w:tcPr>
            <w:tcW w:w="0" w:type="auto"/>
            <w:vAlign w:val="center"/>
          </w:tcPr>
          <w:p w14:paraId="653DCAA4" w14:textId="77777777" w:rsidR="005A4940" w:rsidRPr="007F78E7"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5A4940" w:rsidRPr="00EE3EDD" w14:paraId="379741B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626E934" w14:textId="77777777" w:rsidR="005A4940" w:rsidRPr="007F78E7" w:rsidRDefault="005A4940"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3DCD2B3C" w14:textId="5D456667"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c>
          <w:tcPr>
            <w:tcW w:w="0" w:type="auto"/>
            <w:vAlign w:val="center"/>
          </w:tcPr>
          <w:p w14:paraId="0300713F" w14:textId="3D2157D4" w:rsidR="005A4940" w:rsidRDefault="00D97A46"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uena</w:t>
            </w:r>
          </w:p>
        </w:tc>
      </w:tr>
      <w:tr w:rsidR="005A4940" w:rsidRPr="00EE3EDD" w14:paraId="008FD99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40C16D30" w14:textId="77777777" w:rsidR="005A4940" w:rsidRDefault="005A4940"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5786A480" w14:textId="5D58BD96"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 minuto video = 5 minutos procesado</w:t>
            </w:r>
          </w:p>
        </w:tc>
        <w:tc>
          <w:tcPr>
            <w:tcW w:w="0" w:type="auto"/>
            <w:vAlign w:val="center"/>
          </w:tcPr>
          <w:p w14:paraId="6361A913" w14:textId="77777777" w:rsidR="005A4940" w:rsidRDefault="005A4940"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Media</w:t>
            </w:r>
          </w:p>
        </w:tc>
      </w:tr>
    </w:tbl>
    <w:bookmarkEnd w:id="71"/>
    <w:p w14:paraId="299B83C5" w14:textId="77777777" w:rsidR="00AC4053" w:rsidRDefault="00AC4053" w:rsidP="00AC4053">
      <w:pPr>
        <w:pStyle w:val="Leyendatabla"/>
      </w:pPr>
      <w:r w:rsidRPr="007469E9">
        <w:t>Tabla A</w:t>
      </w:r>
      <w:r>
        <w:t>2</w:t>
      </w:r>
      <w:r w:rsidRPr="007469E9">
        <w:t xml:space="preserve">: </w:t>
      </w:r>
      <w:r>
        <w:t>Características D-ID</w:t>
      </w:r>
    </w:p>
    <w:p w14:paraId="036F114B" w14:textId="62402699"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noProof/>
        </w:rPr>
        <w:drawing>
          <wp:inline distT="0" distB="0" distL="0" distR="0" wp14:anchorId="5215A0E2" wp14:editId="759896AC">
            <wp:extent cx="5400040" cy="462915"/>
            <wp:effectExtent l="0" t="0" r="0" b="0"/>
            <wp:docPr id="134694992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949923" name=""/>
                    <pic:cNvPicPr/>
                  </pic:nvPicPr>
                  <pic:blipFill>
                    <a:blip r:embed="rId499"/>
                    <a:stretch>
                      <a:fillRect/>
                    </a:stretch>
                  </pic:blipFill>
                  <pic:spPr>
                    <a:xfrm>
                      <a:off x="0" y="0"/>
                      <a:ext cx="5400040" cy="462915"/>
                    </a:xfrm>
                    <a:prstGeom prst="rect">
                      <a:avLst/>
                    </a:prstGeom>
                  </pic:spPr>
                </pic:pic>
              </a:graphicData>
            </a:graphic>
          </wp:inline>
        </w:drawing>
      </w:r>
    </w:p>
    <w:p w14:paraId="1D301CA7" w14:textId="5302545E" w:rsidR="007B08A2" w:rsidRDefault="007B08A2" w:rsidP="007B08A2">
      <w:pPr>
        <w:pStyle w:val="Prrafodelista"/>
        <w:spacing w:after="0" w:line="360" w:lineRule="auto"/>
        <w:ind w:left="0" w:firstLine="426"/>
        <w:jc w:val="center"/>
        <w:rPr>
          <w:rFonts w:ascii="Georgia" w:eastAsia="Georgia" w:hAnsi="Georgia" w:cs="Georgia"/>
        </w:rPr>
      </w:pPr>
      <w:r w:rsidRPr="007B08A2">
        <w:rPr>
          <w:rFonts w:ascii="Georgia" w:eastAsia="Georgia" w:hAnsi="Georgia" w:cs="Georgia"/>
        </w:rPr>
        <w:t>https://www.a2e.ai/volume-price-of-a2e-api/</w:t>
      </w:r>
    </w:p>
    <w:p w14:paraId="283A80F0" w14:textId="25BA80BC" w:rsidR="007B08A2" w:rsidRDefault="007B08A2" w:rsidP="007B08A2">
      <w:pPr>
        <w:pStyle w:val="Prrafodelista"/>
        <w:spacing w:after="0" w:line="360" w:lineRule="auto"/>
        <w:ind w:left="0" w:firstLine="426"/>
        <w:jc w:val="both"/>
        <w:rPr>
          <w:rFonts w:ascii="Georgia" w:eastAsia="Georgia" w:hAnsi="Georgia" w:cs="Georgia"/>
        </w:rPr>
      </w:pPr>
      <w:r w:rsidRPr="007B08A2">
        <w:rPr>
          <w:rFonts w:ascii="Georgia" w:eastAsia="Georgia" w:hAnsi="Georgia" w:cs="Georgia"/>
          <w:b/>
          <w:bCs/>
        </w:rPr>
        <w:t xml:space="preserve">Plan </w:t>
      </w:r>
      <w:proofErr w:type="spellStart"/>
      <w:r w:rsidRPr="007B08A2">
        <w:rPr>
          <w:rFonts w:ascii="Georgia" w:eastAsia="Georgia" w:hAnsi="Georgia" w:cs="Georgia"/>
          <w:b/>
          <w:bCs/>
        </w:rPr>
        <w:t>Pay</w:t>
      </w:r>
      <w:proofErr w:type="spellEnd"/>
      <w:r w:rsidRPr="007B08A2">
        <w:rPr>
          <w:rFonts w:ascii="Georgia" w:eastAsia="Georgia" w:hAnsi="Georgia" w:cs="Georgia"/>
          <w:b/>
          <w:bCs/>
        </w:rPr>
        <w:t xml:space="preserve"> as </w:t>
      </w:r>
      <w:proofErr w:type="spellStart"/>
      <w:r w:rsidRPr="007B08A2">
        <w:rPr>
          <w:rFonts w:ascii="Georgia" w:eastAsia="Georgia" w:hAnsi="Georgia" w:cs="Georgia"/>
          <w:b/>
          <w:bCs/>
        </w:rPr>
        <w:t>You</w:t>
      </w:r>
      <w:proofErr w:type="spellEnd"/>
      <w:r w:rsidRPr="007B08A2">
        <w:rPr>
          <w:rFonts w:ascii="Georgia" w:eastAsia="Georgia" w:hAnsi="Georgia" w:cs="Georgia"/>
          <w:b/>
          <w:bCs/>
        </w:rPr>
        <w:t xml:space="preserve"> </w:t>
      </w:r>
      <w:proofErr w:type="spellStart"/>
      <w:r w:rsidRPr="007B08A2">
        <w:rPr>
          <w:rFonts w:ascii="Georgia" w:eastAsia="Georgia" w:hAnsi="Georgia" w:cs="Georgia"/>
          <w:b/>
          <w:bCs/>
        </w:rPr>
        <w:t>Go</w:t>
      </w:r>
      <w:proofErr w:type="spellEnd"/>
      <w:r>
        <w:rPr>
          <w:rFonts w:ascii="Georgia" w:eastAsia="Georgia" w:hAnsi="Georgia" w:cs="Georgia"/>
        </w:rPr>
        <w:t xml:space="preserve">: 8.77€ = 600 </w:t>
      </w:r>
      <w:proofErr w:type="spellStart"/>
      <w:r>
        <w:rPr>
          <w:rFonts w:ascii="Georgia" w:eastAsia="Georgia" w:hAnsi="Georgia" w:cs="Georgia"/>
        </w:rPr>
        <w:t>coins</w:t>
      </w:r>
      <w:proofErr w:type="spellEnd"/>
      <w:r>
        <w:rPr>
          <w:rFonts w:ascii="Georgia" w:eastAsia="Georgia" w:hAnsi="Georgia" w:cs="Georgia"/>
        </w:rPr>
        <w:t xml:space="preserve"> = 600 /60 = 10 minutos de vídeo = 600 </w:t>
      </w:r>
      <w:proofErr w:type="spellStart"/>
      <w:r>
        <w:rPr>
          <w:rFonts w:ascii="Georgia" w:eastAsia="Georgia" w:hAnsi="Georgia" w:cs="Georgia"/>
        </w:rPr>
        <w:t>coins</w:t>
      </w:r>
      <w:proofErr w:type="spellEnd"/>
      <w:r>
        <w:rPr>
          <w:rFonts w:ascii="Georgia" w:eastAsia="Georgia" w:hAnsi="Georgia" w:cs="Georgia"/>
        </w:rPr>
        <w:t xml:space="preserve">/15 -&gt; 40 minutos de </w:t>
      </w:r>
      <w:proofErr w:type="spellStart"/>
      <w:r>
        <w:rPr>
          <w:rFonts w:ascii="Georgia" w:eastAsia="Georgia" w:hAnsi="Georgia" w:cs="Georgia"/>
        </w:rPr>
        <w:t>streaming</w:t>
      </w:r>
      <w:proofErr w:type="spellEnd"/>
      <w:r>
        <w:rPr>
          <w:rFonts w:ascii="Georgia" w:eastAsia="Georgia" w:hAnsi="Georgia" w:cs="Georgia"/>
        </w:rPr>
        <w:t>.</w:t>
      </w:r>
    </w:p>
    <w:p w14:paraId="3CA2C00E" w14:textId="381E6EFF" w:rsidR="007B08A2" w:rsidRPr="007B08A2" w:rsidRDefault="007B08A2" w:rsidP="007B08A2">
      <w:pPr>
        <w:pStyle w:val="Prrafodelista"/>
        <w:spacing w:after="0" w:line="360" w:lineRule="auto"/>
        <w:ind w:left="0" w:firstLine="426"/>
        <w:jc w:val="both"/>
        <w:rPr>
          <w:rFonts w:ascii="Georgia" w:eastAsia="Georgia" w:hAnsi="Georgia" w:cs="Georgia"/>
        </w:rPr>
      </w:pPr>
      <w:proofErr w:type="spellStart"/>
      <w:r w:rsidRPr="007B08A2">
        <w:rPr>
          <w:rFonts w:ascii="Georgia" w:eastAsia="Georgia" w:hAnsi="Georgia" w:cs="Georgia"/>
          <w:b/>
          <w:bCs/>
        </w:rPr>
        <w:t>Dedicated</w:t>
      </w:r>
      <w:proofErr w:type="spellEnd"/>
      <w:r w:rsidRPr="007B08A2">
        <w:rPr>
          <w:rFonts w:ascii="Georgia" w:eastAsia="Georgia" w:hAnsi="Georgia" w:cs="Georgia"/>
          <w:b/>
          <w:bCs/>
        </w:rPr>
        <w:t xml:space="preserve"> Line</w:t>
      </w:r>
      <w:r>
        <w:rPr>
          <w:rFonts w:ascii="Georgia" w:eastAsia="Georgia" w:hAnsi="Georgia" w:cs="Georgia"/>
        </w:rPr>
        <w:t xml:space="preserve">: 5026.05€ = 41666 </w:t>
      </w:r>
      <w:proofErr w:type="spellStart"/>
      <w:r>
        <w:rPr>
          <w:rFonts w:ascii="Georgia" w:eastAsia="Georgia" w:hAnsi="Georgia" w:cs="Georgia"/>
        </w:rPr>
        <w:t>coins</w:t>
      </w:r>
      <w:proofErr w:type="spellEnd"/>
      <w:r>
        <w:rPr>
          <w:rFonts w:ascii="Georgia" w:eastAsia="Georgia" w:hAnsi="Georgia" w:cs="Georgia"/>
        </w:rPr>
        <w:t xml:space="preserve"> /mes = 41666/60 -&gt; 694 minutos </w:t>
      </w:r>
      <w:proofErr w:type="spellStart"/>
      <w:r>
        <w:rPr>
          <w:rFonts w:ascii="Georgia" w:eastAsia="Georgia" w:hAnsi="Georgia" w:cs="Georgia"/>
        </w:rPr>
        <w:t>apróx</w:t>
      </w:r>
      <w:proofErr w:type="spellEnd"/>
      <w:r>
        <w:rPr>
          <w:rFonts w:ascii="Georgia" w:eastAsia="Georgia" w:hAnsi="Georgia" w:cs="Georgia"/>
        </w:rPr>
        <w:t xml:space="preserve"> de vídeo = 41666/15 -&gt; 2777 minutos </w:t>
      </w:r>
      <w:proofErr w:type="spellStart"/>
      <w:r>
        <w:rPr>
          <w:rFonts w:ascii="Georgia" w:eastAsia="Georgia" w:hAnsi="Georgia" w:cs="Georgia"/>
        </w:rPr>
        <w:t>apróx</w:t>
      </w:r>
      <w:proofErr w:type="spellEnd"/>
      <w:r>
        <w:rPr>
          <w:rFonts w:ascii="Georgia" w:eastAsia="Georgia" w:hAnsi="Georgia" w:cs="Georgia"/>
        </w:rPr>
        <w:t xml:space="preserve"> de </w:t>
      </w:r>
      <w:proofErr w:type="spellStart"/>
      <w:r>
        <w:rPr>
          <w:rFonts w:ascii="Georgia" w:eastAsia="Georgia" w:hAnsi="Georgia" w:cs="Georgia"/>
        </w:rPr>
        <w:t>streaming</w:t>
      </w:r>
      <w:proofErr w:type="spellEnd"/>
      <w:r>
        <w:rPr>
          <w:rFonts w:ascii="Georgia" w:eastAsia="Georgia" w:hAnsi="Georgia" w:cs="Georgia"/>
        </w:rPr>
        <w:t>.</w:t>
      </w:r>
    </w:p>
    <w:p w14:paraId="623C5A97" w14:textId="77777777" w:rsidR="007B08A2" w:rsidRDefault="007B08A2" w:rsidP="00AC4053">
      <w:pPr>
        <w:pStyle w:val="Leyendatabla"/>
      </w:pPr>
    </w:p>
    <w:p w14:paraId="672E3DBC" w14:textId="77777777" w:rsidR="005E3AC4" w:rsidRDefault="005E3AC4" w:rsidP="005E3AC4">
      <w:pPr>
        <w:pStyle w:val="Estilo1"/>
        <w:rPr>
          <w:rFonts w:ascii="Georgia" w:eastAsia="Georgia" w:hAnsi="Georgia" w:cs="Georgia"/>
        </w:rPr>
        <w:sectPr w:rsidR="005E3AC4" w:rsidSect="005E3AC4">
          <w:pgSz w:w="11906" w:h="16838"/>
          <w:pgMar w:top="1417" w:right="1701" w:bottom="1417" w:left="1701" w:header="708" w:footer="708" w:gutter="0"/>
          <w:cols w:space="708"/>
          <w:docGrid w:linePitch="360"/>
        </w:sectPr>
      </w:pPr>
    </w:p>
    <w:bookmarkStart w:id="72" w:name="_Toc196847510"/>
    <w:p w14:paraId="0EF5AA5A" w14:textId="61D4FAC6" w:rsidR="0047475F" w:rsidRPr="007469E9" w:rsidRDefault="0047475F" w:rsidP="004747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16608" behindDoc="1" locked="0" layoutInCell="1" allowOverlap="1" wp14:anchorId="1B58FA0B" wp14:editId="60D92BA6">
                <wp:simplePos x="0" y="0"/>
                <wp:positionH relativeFrom="margin">
                  <wp:posOffset>372745</wp:posOffset>
                </wp:positionH>
                <wp:positionV relativeFrom="paragraph">
                  <wp:posOffset>453390</wp:posOffset>
                </wp:positionV>
                <wp:extent cx="4669155" cy="1270"/>
                <wp:effectExtent l="0" t="0" r="0" b="0"/>
                <wp:wrapTopAndBottom/>
                <wp:docPr id="715108714" name="Forma libre: forma 71510871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400089A" id="Forma libre: forma 715108714" o:spid="_x0000_s1026" style="position:absolute;margin-left:29.35pt;margin-top:35.7pt;width:367.65pt;height:.1pt;z-index:-25159987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18656" behindDoc="1" locked="0" layoutInCell="1" allowOverlap="1" wp14:anchorId="56E2C6BD" wp14:editId="7F7B6786">
                <wp:simplePos x="0" y="0"/>
                <wp:positionH relativeFrom="margin">
                  <wp:align>center</wp:align>
                </wp:positionH>
                <wp:positionV relativeFrom="paragraph">
                  <wp:posOffset>221</wp:posOffset>
                </wp:positionV>
                <wp:extent cx="4669155" cy="1270"/>
                <wp:effectExtent l="0" t="0" r="0" b="0"/>
                <wp:wrapTopAndBottom/>
                <wp:docPr id="1298496008" name="Forma libre: forma 129849600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95DBEE" id="Forma libre: forma 1298496008" o:spid="_x0000_s1026" style="position:absolute;margin-left:0;margin-top:0;width:367.65pt;height:.1pt;z-index:-251597824;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 xml:space="preserve">AI </w:t>
      </w:r>
      <w:proofErr w:type="spellStart"/>
      <w:r>
        <w:rPr>
          <w:rFonts w:ascii="Arial" w:eastAsia="Georgia" w:hAnsi="Georgia" w:cs="Georgia"/>
          <w:b/>
          <w:color w:val="auto"/>
          <w:sz w:val="49"/>
          <w:szCs w:val="22"/>
        </w:rPr>
        <w:t>Studios</w:t>
      </w:r>
      <w:bookmarkEnd w:id="72"/>
      <w:proofErr w:type="spellEnd"/>
    </w:p>
    <w:p w14:paraId="0194F552" w14:textId="6844B622" w:rsidR="0047475F" w:rsidRDefault="0047475F" w:rsidP="0047475F">
      <w:pPr>
        <w:pStyle w:val="Textoindependiente"/>
        <w:spacing w:before="6"/>
        <w:rPr>
          <w:rFonts w:ascii="Arial"/>
          <w:sz w:val="19"/>
        </w:rPr>
      </w:pPr>
    </w:p>
    <w:p w14:paraId="4A940E39" w14:textId="0262370B" w:rsidR="0047475F" w:rsidRDefault="0047475F" w:rsidP="0047475F">
      <w:pPr>
        <w:pStyle w:val="Textoindependiente"/>
        <w:spacing w:before="6"/>
        <w:rPr>
          <w:rFonts w:ascii="Arial"/>
          <w:sz w:val="19"/>
        </w:rPr>
      </w:pPr>
    </w:p>
    <w:p w14:paraId="2CF28CD5" w14:textId="4FB8F610" w:rsidR="0047475F" w:rsidRDefault="0047475F" w:rsidP="0047475F">
      <w:pPr>
        <w:pStyle w:val="Textoindependiente"/>
        <w:spacing w:before="6"/>
        <w:rPr>
          <w:rFonts w:ascii="Arial"/>
          <w:sz w:val="19"/>
        </w:rPr>
      </w:pPr>
    </w:p>
    <w:p w14:paraId="70118A70" w14:textId="57355C8C" w:rsidR="0047475F" w:rsidRDefault="0047475F" w:rsidP="0047475F">
      <w:pPr>
        <w:pStyle w:val="Textoindependiente"/>
        <w:spacing w:before="6"/>
        <w:rPr>
          <w:rFonts w:ascii="Arial"/>
          <w:sz w:val="19"/>
        </w:rPr>
      </w:pPr>
    </w:p>
    <w:p w14:paraId="6BF8DA54" w14:textId="77777777" w:rsidR="0047475F" w:rsidRPr="00F20F45" w:rsidRDefault="0047475F" w:rsidP="00EA5971">
      <w:pPr>
        <w:pStyle w:val="Estilo1"/>
        <w:numPr>
          <w:ilvl w:val="0"/>
          <w:numId w:val="19"/>
        </w:numPr>
        <w:rPr>
          <w:rFonts w:ascii="Georgia" w:eastAsia="Georgia" w:hAnsi="Georgia" w:cs="Georgia"/>
        </w:rPr>
      </w:pPr>
      <w:bookmarkStart w:id="73" w:name="_Toc196847511"/>
      <w:r w:rsidRPr="00F20F45">
        <w:rPr>
          <w:rFonts w:ascii="Georgia" w:eastAsia="Georgia" w:hAnsi="Georgia" w:cs="Georgia"/>
        </w:rPr>
        <w:t>Visión general</w:t>
      </w:r>
      <w:bookmarkEnd w:id="73"/>
    </w:p>
    <w:p w14:paraId="7E34AC06" w14:textId="77777777" w:rsidR="00EA5971" w:rsidRPr="00EA5971" w:rsidRDefault="00EA5971" w:rsidP="00EA5971">
      <w:pPr>
        <w:pStyle w:val="Prrafodelista"/>
        <w:spacing w:after="0" w:line="360" w:lineRule="auto"/>
        <w:ind w:left="0" w:firstLine="426"/>
        <w:jc w:val="both"/>
        <w:rPr>
          <w:rFonts w:ascii="Georgia" w:eastAsia="Georgia" w:hAnsi="Georgia" w:cs="Georgia"/>
        </w:rPr>
      </w:pPr>
      <w:r w:rsidRPr="00EA5971">
        <w:rPr>
          <w:rFonts w:ascii="Georgia" w:eastAsia="Georgia" w:hAnsi="Georgia" w:cs="Georgia"/>
        </w:rPr>
        <w:t xml:space="preserve">AI </w:t>
      </w:r>
      <w:proofErr w:type="spellStart"/>
      <w:r w:rsidRPr="00EA5971">
        <w:rPr>
          <w:rFonts w:ascii="Georgia" w:eastAsia="Georgia" w:hAnsi="Georgia" w:cs="Georgia"/>
        </w:rPr>
        <w:t>Studios</w:t>
      </w:r>
      <w:proofErr w:type="spellEnd"/>
      <w:r w:rsidRPr="00EA5971">
        <w:rPr>
          <w:rFonts w:ascii="Georgia" w:eastAsia="Georgia" w:hAnsi="Georgia" w:cs="Georgia"/>
        </w:rPr>
        <w:t xml:space="preserve"> destaca por ofrecer avatares de alta fidelidad que simulan presentadores humanos reales, con enfoque en formación empresarial, anuncios corporativos y producción de contenido institucional. Permite crear vídeos a partir de texto con sincronización labial precisa y control total sobre idioma, voz, formato de salida y fondo.</w:t>
      </w:r>
    </w:p>
    <w:p w14:paraId="6307A3DE" w14:textId="77777777" w:rsidR="0047475F" w:rsidRPr="00F20F45" w:rsidRDefault="0047475F" w:rsidP="0047475F">
      <w:pPr>
        <w:pStyle w:val="Prrafodelista"/>
        <w:spacing w:after="0" w:line="360" w:lineRule="auto"/>
        <w:ind w:left="0" w:firstLine="426"/>
        <w:jc w:val="both"/>
        <w:rPr>
          <w:rFonts w:ascii="Georgia" w:eastAsia="Georgia" w:hAnsi="Georgia" w:cs="Georgia"/>
        </w:rPr>
      </w:pPr>
    </w:p>
    <w:p w14:paraId="372668E5" w14:textId="77777777" w:rsidR="0047475F" w:rsidRDefault="0047475F" w:rsidP="00EA5971">
      <w:pPr>
        <w:pStyle w:val="Estilo1"/>
        <w:numPr>
          <w:ilvl w:val="0"/>
          <w:numId w:val="19"/>
        </w:numPr>
        <w:rPr>
          <w:rFonts w:ascii="Georgia" w:eastAsia="Georgia" w:hAnsi="Georgia" w:cs="Georgia"/>
        </w:rPr>
      </w:pPr>
      <w:bookmarkStart w:id="74" w:name="_Toc196847512"/>
      <w:r w:rsidRPr="00F20F45">
        <w:rPr>
          <w:rFonts w:ascii="Georgia" w:eastAsia="Georgia" w:hAnsi="Georgia" w:cs="Georgia"/>
        </w:rPr>
        <w:t>Arquitectura general</w:t>
      </w:r>
      <w:bookmarkEnd w:id="74"/>
    </w:p>
    <w:p w14:paraId="5792EC96" w14:textId="4809AF4F"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sidR="009D54A9">
        <w:rPr>
          <w:rFonts w:ascii="Georgia" w:eastAsia="Georgia" w:hAnsi="Georgia" w:cs="Georgia"/>
        </w:rPr>
        <w:t>, integrada en el proyecto.</w:t>
      </w:r>
    </w:p>
    <w:p w14:paraId="3A8B16B3" w14:textId="77777777" w:rsidR="0047475F" w:rsidRDefault="0047475F" w:rsidP="0047475F">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04F2B390" w14:textId="1E4C2FD2" w:rsidR="0047475F" w:rsidRPr="00D115FB" w:rsidRDefault="0047475F" w:rsidP="0047475F">
      <w:pPr>
        <w:numPr>
          <w:ilvl w:val="0"/>
          <w:numId w:val="8"/>
        </w:numPr>
      </w:pPr>
      <w:r w:rsidRPr="00C337E9">
        <w:rPr>
          <w:rFonts w:ascii="Georgia" w:eastAsia="Georgia" w:hAnsi="Georgia" w:cs="Georgia"/>
          <w:b/>
          <w:bCs/>
        </w:rPr>
        <w:t xml:space="preserve">API Referencia: </w:t>
      </w:r>
      <w:r w:rsidR="009E296D" w:rsidRPr="009E296D">
        <w:t> </w:t>
      </w:r>
      <w:hyperlink r:id="rId500" w:history="1">
        <w:r w:rsidR="009E296D" w:rsidRPr="00AA413F">
          <w:rPr>
            <w:rStyle w:val="Hipervnculo"/>
          </w:rPr>
          <w:t>https://v2.aistudios.com</w:t>
        </w:r>
      </w:hyperlink>
      <w:r w:rsidR="009E296D">
        <w:t xml:space="preserve"> </w:t>
      </w:r>
    </w:p>
    <w:p w14:paraId="6DDF4951" w14:textId="093B4329" w:rsidR="0047475F" w:rsidRDefault="0047475F" w:rsidP="0047475F">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1" w:history="1">
        <w:r w:rsidR="009D54A9" w:rsidRPr="00DA643E">
          <w:rPr>
            <w:rStyle w:val="Hipervnculo"/>
          </w:rPr>
          <w:t>https://aistudios.com</w:t>
        </w:r>
      </w:hyperlink>
      <w:r w:rsidR="009D54A9">
        <w:t xml:space="preserve"> </w:t>
      </w:r>
    </w:p>
    <w:p w14:paraId="064FE1B3" w14:textId="28235F34" w:rsidR="0047475F" w:rsidRPr="00D115FB" w:rsidRDefault="0047475F" w:rsidP="0047475F">
      <w:pPr>
        <w:numPr>
          <w:ilvl w:val="0"/>
          <w:numId w:val="8"/>
        </w:numPr>
      </w:pPr>
      <w:r>
        <w:rPr>
          <w:rFonts w:ascii="Georgia" w:eastAsia="Georgia" w:hAnsi="Georgia" w:cs="Georgia"/>
          <w:b/>
          <w:bCs/>
        </w:rPr>
        <w:t>Planes:</w:t>
      </w:r>
      <w:r>
        <w:t xml:space="preserve"> </w:t>
      </w:r>
      <w:hyperlink r:id="rId502" w:history="1">
        <w:r w:rsidRPr="00AA413F">
          <w:rPr>
            <w:rStyle w:val="Hipervnculo"/>
          </w:rPr>
          <w:t>https://www.aistudios.com/pricing</w:t>
        </w:r>
      </w:hyperlink>
      <w:r>
        <w:t xml:space="preserve"> </w:t>
      </w:r>
    </w:p>
    <w:p w14:paraId="2A0C967F" w14:textId="7E7B40F3" w:rsidR="0047475F" w:rsidRPr="00D115FB" w:rsidRDefault="0047475F" w:rsidP="0047475F">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w:t>
      </w:r>
      <w:r w:rsidR="00EA5971">
        <w:rPr>
          <w:rFonts w:ascii="Georgia" w:eastAsia="Georgia" w:hAnsi="Georgia" w:cs="Georgia"/>
        </w:rPr>
        <w:t>3</w:t>
      </w:r>
    </w:p>
    <w:p w14:paraId="3FF65988" w14:textId="77777777" w:rsidR="0047475F" w:rsidRPr="00EE3EDD" w:rsidRDefault="0047475F" w:rsidP="0047475F">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D5969D" w14:textId="77777777" w:rsidR="0047475F" w:rsidRPr="00F20F45" w:rsidRDefault="0047475F" w:rsidP="0047475F">
      <w:pPr>
        <w:pStyle w:val="Textoindependiente"/>
        <w:spacing w:before="6"/>
        <w:rPr>
          <w:rFonts w:ascii="Arial"/>
          <w:sz w:val="19"/>
        </w:rPr>
      </w:pPr>
    </w:p>
    <w:p w14:paraId="64FFE790" w14:textId="77777777" w:rsidR="0047475F" w:rsidRPr="00F20F45" w:rsidRDefault="0047475F" w:rsidP="00EA5971">
      <w:pPr>
        <w:pStyle w:val="Estilo1"/>
        <w:numPr>
          <w:ilvl w:val="0"/>
          <w:numId w:val="19"/>
        </w:numPr>
        <w:rPr>
          <w:rFonts w:ascii="Georgia" w:eastAsia="Georgia" w:hAnsi="Georgia" w:cs="Georgia"/>
        </w:rPr>
      </w:pPr>
      <w:bookmarkStart w:id="75" w:name="_Toc196847513"/>
      <w:r w:rsidRPr="00F20F45">
        <w:rPr>
          <w:rFonts w:ascii="Georgia" w:eastAsia="Georgia" w:hAnsi="Georgia" w:cs="Georgia"/>
        </w:rPr>
        <w:t>Funcionalidades principales</w:t>
      </w:r>
      <w:bookmarkEnd w:id="75"/>
    </w:p>
    <w:tbl>
      <w:tblPr>
        <w:tblStyle w:val="Tabladecuadrcula4"/>
        <w:tblW w:w="0" w:type="auto"/>
        <w:tblLook w:val="04A0" w:firstRow="1" w:lastRow="0" w:firstColumn="1" w:lastColumn="0" w:noHBand="0" w:noVBand="1"/>
      </w:tblPr>
      <w:tblGrid>
        <w:gridCol w:w="4975"/>
        <w:gridCol w:w="3519"/>
      </w:tblGrid>
      <w:tr w:rsidR="0047475F" w:rsidRPr="00F20F45" w14:paraId="667FED7E"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8637A0B" w14:textId="77777777" w:rsidR="0047475F" w:rsidRPr="00F20F45" w:rsidRDefault="0047475F"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B4DE611" w14:textId="77777777" w:rsidR="0047475F" w:rsidRPr="00F20F45" w:rsidRDefault="0047475F"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47475F" w:rsidRPr="00F20F45" w14:paraId="7DACDE0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4C6FA60" w14:textId="027800B0" w:rsidR="0047475F" w:rsidRPr="00F20F45" w:rsidRDefault="0047475F" w:rsidP="00D36767">
            <w:pPr>
              <w:rPr>
                <w:rFonts w:ascii="Georgia" w:eastAsia="Georgia" w:hAnsi="Georgia" w:cs="Georgia"/>
                <w:sz w:val="20"/>
                <w:szCs w:val="20"/>
              </w:rPr>
            </w:pPr>
            <w:r w:rsidRPr="00F20F45">
              <w:rPr>
                <w:rFonts w:ascii="Georgia" w:eastAsia="Georgia" w:hAnsi="Georgia" w:cs="Georgia"/>
                <w:sz w:val="20"/>
                <w:szCs w:val="20"/>
              </w:rPr>
              <w:t>POST /</w:t>
            </w:r>
            <w:r>
              <w:rPr>
                <w:rFonts w:ascii="Georgia" w:eastAsia="Georgia" w:hAnsi="Georgia" w:cs="Georgia"/>
                <w:sz w:val="20"/>
                <w:szCs w:val="20"/>
              </w:rPr>
              <w:t>api/</w:t>
            </w:r>
            <w:proofErr w:type="spellStart"/>
            <w:r w:rsidR="009D54A9">
              <w:rPr>
                <w:rFonts w:ascii="Georgia" w:eastAsia="Georgia" w:hAnsi="Georgia" w:cs="Georgia"/>
                <w:sz w:val="20"/>
                <w:szCs w:val="20"/>
              </w:rPr>
              <w:t>odin</w:t>
            </w:r>
            <w:proofErr w:type="spellEnd"/>
            <w:r w:rsidR="009D54A9">
              <w:rPr>
                <w:rFonts w:ascii="Georgia" w:eastAsia="Georgia" w:hAnsi="Georgia" w:cs="Georgia"/>
                <w:sz w:val="20"/>
                <w:szCs w:val="20"/>
              </w:rPr>
              <w:t>/v3/simple/video</w:t>
            </w:r>
          </w:p>
        </w:tc>
        <w:tc>
          <w:tcPr>
            <w:tcW w:w="0" w:type="auto"/>
            <w:vAlign w:val="center"/>
            <w:hideMark/>
          </w:tcPr>
          <w:p w14:paraId="70801B86" w14:textId="553730B2" w:rsidR="0047475F" w:rsidRPr="00F20F45" w:rsidRDefault="009D54A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 y unas ropas definidas</w:t>
            </w:r>
          </w:p>
        </w:tc>
      </w:tr>
      <w:tr w:rsidR="0047475F" w:rsidRPr="00F20F45" w14:paraId="34E51909"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BCEF0EF" w14:textId="685E84B0" w:rsidR="0047475F" w:rsidRPr="00F20F45" w:rsidRDefault="009D54A9" w:rsidP="00D36767">
            <w:pPr>
              <w:rPr>
                <w:rFonts w:ascii="Georgia" w:eastAsia="Georgia" w:hAnsi="Georgia" w:cs="Georgia"/>
                <w:sz w:val="20"/>
                <w:szCs w:val="20"/>
              </w:rPr>
            </w:pPr>
            <w:r>
              <w:rPr>
                <w:rFonts w:ascii="Georgia" w:eastAsia="Georgia" w:hAnsi="Georgia" w:cs="Georgia"/>
                <w:sz w:val="20"/>
                <w:szCs w:val="20"/>
              </w:rPr>
              <w:t>GET /api/</w:t>
            </w:r>
            <w:proofErr w:type="spellStart"/>
            <w:r>
              <w:rPr>
                <w:rFonts w:ascii="Georgia" w:eastAsia="Georgia" w:hAnsi="Georgia" w:cs="Georgia"/>
                <w:sz w:val="20"/>
                <w:szCs w:val="20"/>
              </w:rPr>
              <w:t>odin</w:t>
            </w:r>
            <w:proofErr w:type="spellEnd"/>
            <w:r>
              <w:rPr>
                <w:rFonts w:ascii="Georgia" w:eastAsia="Georgia" w:hAnsi="Georgia" w:cs="Georgia"/>
                <w:sz w:val="20"/>
                <w:szCs w:val="20"/>
              </w:rPr>
              <w:t>/v3/editor/</w:t>
            </w:r>
            <w:proofErr w:type="spellStart"/>
            <w:r>
              <w:rPr>
                <w:rFonts w:ascii="Georgia" w:eastAsia="Georgia" w:hAnsi="Georgia" w:cs="Georgia"/>
                <w:sz w:val="20"/>
                <w:szCs w:val="20"/>
              </w:rPr>
              <w:t>progress</w:t>
            </w:r>
            <w:proofErr w:type="spellEnd"/>
            <w:r>
              <w:rPr>
                <w:rFonts w:ascii="Georgia" w:eastAsia="Georgia" w:hAnsi="Georgia" w:cs="Georgia"/>
                <w:sz w:val="20"/>
                <w:szCs w:val="20"/>
              </w:rPr>
              <w:t>/{</w:t>
            </w:r>
            <w:proofErr w:type="spellStart"/>
            <w:r>
              <w:rPr>
                <w:rFonts w:ascii="Georgia" w:eastAsia="Georgia" w:hAnsi="Georgia" w:cs="Georgia"/>
                <w:sz w:val="20"/>
                <w:szCs w:val="20"/>
              </w:rPr>
              <w:t>projectKey</w:t>
            </w:r>
            <w:proofErr w:type="spellEnd"/>
            <w:r>
              <w:rPr>
                <w:rFonts w:ascii="Georgia" w:eastAsia="Georgia" w:hAnsi="Georgia" w:cs="Georgia"/>
                <w:sz w:val="20"/>
                <w:szCs w:val="20"/>
              </w:rPr>
              <w:t>}</w:t>
            </w:r>
          </w:p>
        </w:tc>
        <w:tc>
          <w:tcPr>
            <w:tcW w:w="0" w:type="auto"/>
            <w:vAlign w:val="center"/>
            <w:hideMark/>
          </w:tcPr>
          <w:p w14:paraId="7CFDEFCA" w14:textId="49CA141C" w:rsidR="0047475F" w:rsidRPr="00F20F45" w:rsidRDefault="009D54A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sulta un vídeo</w:t>
            </w:r>
          </w:p>
        </w:tc>
      </w:tr>
      <w:tr w:rsidR="0047475F" w:rsidRPr="00F20F45" w14:paraId="278E31A4"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FE4376" w14:textId="3854F48B" w:rsidR="0047475F" w:rsidRPr="00F20F45" w:rsidRDefault="0047475F"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F11738">
              <w:rPr>
                <w:rFonts w:ascii="Georgia" w:eastAsia="Georgia" w:hAnsi="Georgia" w:cs="Georgia"/>
                <w:sz w:val="20"/>
                <w:szCs w:val="20"/>
              </w:rPr>
              <w:t>api/</w:t>
            </w:r>
            <w:proofErr w:type="spellStart"/>
            <w:r w:rsidR="00F11738">
              <w:rPr>
                <w:rFonts w:ascii="Georgia" w:eastAsia="Georgia" w:hAnsi="Georgia" w:cs="Georgia"/>
                <w:sz w:val="20"/>
                <w:szCs w:val="20"/>
              </w:rPr>
              <w:t>odin</w:t>
            </w:r>
            <w:proofErr w:type="spellEnd"/>
            <w:r w:rsidR="00F11738">
              <w:rPr>
                <w:rFonts w:ascii="Georgia" w:eastAsia="Georgia" w:hAnsi="Georgia" w:cs="Georgia"/>
                <w:sz w:val="20"/>
                <w:szCs w:val="20"/>
              </w:rPr>
              <w:t>/v3/editor/Project/{</w:t>
            </w:r>
            <w:proofErr w:type="spellStart"/>
            <w:r w:rsidR="00F11738">
              <w:rPr>
                <w:rFonts w:ascii="Georgia" w:eastAsia="Georgia" w:hAnsi="Georgia" w:cs="Georgia"/>
                <w:sz w:val="20"/>
                <w:szCs w:val="20"/>
              </w:rPr>
              <w:t>projectKey</w:t>
            </w:r>
            <w:proofErr w:type="spellEnd"/>
            <w:r w:rsidR="00F11738">
              <w:rPr>
                <w:rFonts w:ascii="Georgia" w:eastAsia="Georgia" w:hAnsi="Georgia" w:cs="Georgia"/>
                <w:sz w:val="20"/>
                <w:szCs w:val="20"/>
              </w:rPr>
              <w:t>}</w:t>
            </w:r>
          </w:p>
        </w:tc>
        <w:tc>
          <w:tcPr>
            <w:tcW w:w="0" w:type="auto"/>
            <w:vAlign w:val="center"/>
            <w:hideMark/>
          </w:tcPr>
          <w:p w14:paraId="5C6EF3DC" w14:textId="43F73E75" w:rsidR="0047475F" w:rsidRPr="00F20F45" w:rsidRDefault="00F1173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Edita un vídeo</w:t>
            </w:r>
          </w:p>
        </w:tc>
      </w:tr>
    </w:tbl>
    <w:p w14:paraId="35D31422" w14:textId="77777777" w:rsidR="0047475F" w:rsidRDefault="0047475F" w:rsidP="0047475F">
      <w:pPr>
        <w:pStyle w:val="Textoindependiente"/>
        <w:spacing w:before="6"/>
        <w:rPr>
          <w:rFonts w:ascii="Arial"/>
          <w:sz w:val="19"/>
        </w:rPr>
      </w:pPr>
    </w:p>
    <w:p w14:paraId="77ECF11B" w14:textId="2214BB02" w:rsidR="00DC7AA2" w:rsidRPr="00DC7AA2" w:rsidRDefault="00DC7AA2" w:rsidP="009F47B8">
      <w:pPr>
        <w:pStyle w:val="Prrafodelista"/>
        <w:tabs>
          <w:tab w:val="left" w:pos="6499"/>
        </w:tabs>
        <w:spacing w:after="0" w:line="360" w:lineRule="auto"/>
        <w:ind w:left="0" w:firstLine="426"/>
        <w:jc w:val="both"/>
        <w:rPr>
          <w:rFonts w:ascii="Georgia" w:eastAsia="Georgia" w:hAnsi="Georgia" w:cs="Georgia"/>
        </w:rPr>
      </w:pPr>
      <w:r w:rsidRPr="00DC7AA2">
        <w:rPr>
          <w:rFonts w:ascii="Georgia" w:eastAsia="Georgia" w:hAnsi="Georgia" w:cs="Georgia"/>
        </w:rPr>
        <w:t xml:space="preserve">Para </w:t>
      </w:r>
      <w:proofErr w:type="spellStart"/>
      <w:r w:rsidRPr="00DC7AA2">
        <w:rPr>
          <w:rFonts w:ascii="Georgia" w:eastAsia="Georgia" w:hAnsi="Georgia" w:cs="Georgia"/>
        </w:rPr>
        <w:t>Streaming</w:t>
      </w:r>
      <w:proofErr w:type="spellEnd"/>
      <w:r w:rsidRPr="00DC7AA2">
        <w:rPr>
          <w:rFonts w:ascii="Georgia" w:eastAsia="Georgia" w:hAnsi="Georgia" w:cs="Georgia"/>
        </w:rPr>
        <w:t>, se usa un SDK integrado en la aplicación.</w:t>
      </w:r>
      <w:r w:rsidR="009F47B8">
        <w:rPr>
          <w:rFonts w:ascii="Georgia" w:eastAsia="Georgia" w:hAnsi="Georgia" w:cs="Georgia"/>
        </w:rPr>
        <w:tab/>
      </w:r>
    </w:p>
    <w:p w14:paraId="5A176A67" w14:textId="77777777" w:rsidR="00DC7AA2" w:rsidRDefault="00DC7AA2" w:rsidP="0047475F">
      <w:pPr>
        <w:pStyle w:val="Textoindependiente"/>
        <w:spacing w:before="6"/>
        <w:rPr>
          <w:rFonts w:ascii="Arial"/>
          <w:sz w:val="19"/>
        </w:rPr>
      </w:pPr>
    </w:p>
    <w:p w14:paraId="7DB82900" w14:textId="77777777" w:rsidR="0047475F" w:rsidRDefault="0047475F" w:rsidP="00EA5971">
      <w:pPr>
        <w:pStyle w:val="Estilo1"/>
        <w:numPr>
          <w:ilvl w:val="0"/>
          <w:numId w:val="19"/>
        </w:numPr>
        <w:rPr>
          <w:rFonts w:ascii="Georgia" w:eastAsia="Georgia" w:hAnsi="Georgia" w:cs="Georgia"/>
        </w:rPr>
      </w:pPr>
      <w:bookmarkStart w:id="76" w:name="_Toc196847514"/>
      <w:r w:rsidRPr="00F20F45">
        <w:rPr>
          <w:rFonts w:ascii="Georgia" w:eastAsia="Georgia" w:hAnsi="Georgia" w:cs="Georgia"/>
        </w:rPr>
        <w:t>Parámetros principales de creación de video</w:t>
      </w:r>
      <w:bookmarkEnd w:id="76"/>
    </w:p>
    <w:p w14:paraId="1D09DE3D" w14:textId="77777777" w:rsidR="0047475F" w:rsidRDefault="0047475F" w:rsidP="0047475F">
      <w:pPr>
        <w:widowControl w:val="0"/>
        <w:autoSpaceDE w:val="0"/>
        <w:autoSpaceDN w:val="0"/>
        <w:adjustRightInd w:val="0"/>
        <w:spacing w:after="0" w:line="240" w:lineRule="auto"/>
        <w:rPr>
          <w:rFonts w:ascii="Courier New" w:hAnsi="Courier New" w:cs="Courier New"/>
          <w:color w:val="000000"/>
          <w:sz w:val="20"/>
          <w:szCs w:val="20"/>
          <w:highlight w:val="white"/>
        </w:rPr>
      </w:pPr>
    </w:p>
    <w:p w14:paraId="7E0768F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proofErr w:type="gramStart"/>
      <w:r>
        <w:rPr>
          <w:rFonts w:ascii="Courier New" w:hAnsi="Courier New" w:cs="Courier New"/>
          <w:color w:val="000000"/>
          <w:sz w:val="20"/>
          <w:szCs w:val="20"/>
          <w:highlight w:val="white"/>
        </w:rPr>
        <w:t>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app.aistudios.com/api/odin/v3/editor/project  \</w:t>
      </w:r>
      <w:proofErr w:type="gramEnd"/>
    </w:p>
    <w:p w14:paraId="7D52729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API KEY}" \</w:t>
      </w:r>
    </w:p>
    <w:p w14:paraId="5F03FBBA"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36DCF0CD"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X POST \</w:t>
      </w:r>
    </w:p>
    <w:p w14:paraId="550EC755" w14:textId="77777777" w:rsidR="009D54A9" w:rsidRDefault="009D54A9" w:rsidP="009D54A9">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3301E01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 xml:space="preserve">"Test Project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Api"</w:t>
      </w:r>
      <w:r>
        <w:rPr>
          <w:rFonts w:ascii="Courier New" w:hAnsi="Courier New" w:cs="Courier New"/>
          <w:b/>
          <w:bCs/>
          <w:color w:val="000080"/>
          <w:sz w:val="20"/>
          <w:szCs w:val="20"/>
          <w:highlight w:val="white"/>
        </w:rPr>
        <w:t>,</w:t>
      </w:r>
    </w:p>
    <w:p w14:paraId="69FDE45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ent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dsca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4C2E84B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FA77FB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7DC1BC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lastRenderedPageBreak/>
        <w:t xml:space="preserve">          </w:t>
      </w:r>
      <w:r>
        <w:rPr>
          <w:rFonts w:ascii="Courier New" w:hAnsi="Courier New" w:cs="Courier New"/>
          <w:color w:val="808080"/>
          <w:sz w:val="20"/>
          <w:szCs w:val="20"/>
          <w:highlight w:val="white"/>
        </w:rPr>
        <w:t>"id</w:t>
      </w:r>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62234C6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F370FD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typ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7E669D3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s</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ackground</w:t>
      </w:r>
      <w:proofErr w:type="spellEnd"/>
      <w:r>
        <w:rPr>
          <w:rFonts w:ascii="Courier New" w:hAnsi="Courier New" w:cs="Courier New"/>
          <w:color w:val="808080"/>
          <w:sz w:val="20"/>
          <w:szCs w:val="20"/>
          <w:highlight w:val="white"/>
        </w:rPr>
        <w:t>/bg_blue_gradient.png"</w:t>
      </w:r>
      <w:r>
        <w:rPr>
          <w:rFonts w:ascii="Courier New" w:hAnsi="Courier New" w:cs="Courier New"/>
          <w:b/>
          <w:bCs/>
          <w:color w:val="000080"/>
          <w:sz w:val="20"/>
          <w:szCs w:val="20"/>
          <w:highlight w:val="white"/>
        </w:rPr>
        <w:t>,</w:t>
      </w:r>
    </w:p>
    <w:p w14:paraId="41A939B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color</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proofErr w:type="gram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w:t>
      </w:r>
      <w:proofErr w:type="gramEnd"/>
      <w:r>
        <w:rPr>
          <w:rFonts w:ascii="Courier New" w:hAnsi="Courier New" w:cs="Courier New"/>
          <w:color w:val="808080"/>
          <w:sz w:val="20"/>
          <w:szCs w:val="20"/>
          <w:highlight w:val="white"/>
        </w:rPr>
        <w:t>54,188,37)"</w:t>
      </w:r>
    </w:p>
    <w:p w14:paraId="1418F8E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D1094D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atermark</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202A28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lips</w:t>
      </w:r>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C576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F65635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id</w:t>
      </w:r>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3FA043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Mode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2433DF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yer</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68ABECE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44.5979042385424</w:t>
      </w:r>
      <w:r>
        <w:rPr>
          <w:rFonts w:ascii="Courier New" w:hAnsi="Courier New" w:cs="Courier New"/>
          <w:b/>
          <w:bCs/>
          <w:color w:val="000080"/>
          <w:sz w:val="20"/>
          <w:szCs w:val="20"/>
          <w:highlight w:val="white"/>
        </w:rPr>
        <w:t>,</w:t>
      </w:r>
    </w:p>
    <w:p w14:paraId="26ACA6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30.2493927359487</w:t>
      </w:r>
      <w:r>
        <w:rPr>
          <w:rFonts w:ascii="Courier New" w:hAnsi="Courier New" w:cs="Courier New"/>
          <w:b/>
          <w:bCs/>
          <w:color w:val="000080"/>
          <w:sz w:val="20"/>
          <w:szCs w:val="20"/>
          <w:highlight w:val="white"/>
        </w:rPr>
        <w:t>,</w:t>
      </w:r>
    </w:p>
    <w:p w14:paraId="4889B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6EB3A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p&gt;</w:t>
      </w:r>
      <w:proofErr w:type="spellStart"/>
      <w:r>
        <w:rPr>
          <w:rFonts w:ascii="Courier New" w:hAnsi="Courier New" w:cs="Courier New"/>
          <w:color w:val="808080"/>
          <w:sz w:val="20"/>
          <w:szCs w:val="20"/>
          <w:highlight w:val="white"/>
        </w:rPr>
        <w:t>Hell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hi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is</w:t>
      </w:r>
      <w:proofErr w:type="spellEnd"/>
      <w:r>
        <w:rPr>
          <w:rFonts w:ascii="Courier New" w:hAnsi="Courier New" w:cs="Courier New"/>
          <w:color w:val="808080"/>
          <w:sz w:val="20"/>
          <w:szCs w:val="20"/>
          <w:highlight w:val="white"/>
        </w:rPr>
        <w:t xml:space="preserve"> test video </w:t>
      </w:r>
      <w:proofErr w:type="spellStart"/>
      <w:r>
        <w:rPr>
          <w:rFonts w:ascii="Courier New" w:hAnsi="Courier New" w:cs="Courier New"/>
          <w:color w:val="808080"/>
          <w:sz w:val="20"/>
          <w:szCs w:val="20"/>
          <w:highlight w:val="white"/>
        </w:rPr>
        <w:t>using</w:t>
      </w:r>
      <w:proofErr w:type="spellEnd"/>
      <w:r>
        <w:rPr>
          <w:rFonts w:ascii="Courier New" w:hAnsi="Courier New" w:cs="Courier New"/>
          <w:color w:val="808080"/>
          <w:sz w:val="20"/>
          <w:szCs w:val="20"/>
          <w:highlight w:val="white"/>
        </w:rPr>
        <w:t xml:space="preserve"> </w:t>
      </w:r>
      <w:proofErr w:type="gramStart"/>
      <w:r>
        <w:rPr>
          <w:rFonts w:ascii="Courier New" w:hAnsi="Courier New" w:cs="Courier New"/>
          <w:color w:val="808080"/>
          <w:sz w:val="20"/>
          <w:szCs w:val="20"/>
          <w:highlight w:val="white"/>
        </w:rPr>
        <w:t>Api.&lt;</w:t>
      </w:r>
      <w:proofErr w:type="gramEnd"/>
      <w:r>
        <w:rPr>
          <w:rFonts w:ascii="Courier New" w:hAnsi="Courier New" w:cs="Courier New"/>
          <w:color w:val="808080"/>
          <w:sz w:val="20"/>
          <w:szCs w:val="20"/>
          <w:highlight w:val="white"/>
        </w:rPr>
        <w:t>/p&gt;"</w:t>
      </w:r>
    </w:p>
    <w:p w14:paraId="693202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E8E031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ffects</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1A0E2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9EDFB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ead-</w:t>
      </w:r>
      <w:proofErr w:type="spellStart"/>
      <w:r>
        <w:rPr>
          <w:rFonts w:ascii="Courier New" w:hAnsi="Courier New" w:cs="Courier New"/>
          <w:color w:val="808080"/>
          <w:sz w:val="20"/>
          <w:szCs w:val="20"/>
          <w:highlight w:val="white"/>
        </w:rPr>
        <w:t>only</w:t>
      </w:r>
      <w:proofErr w:type="spellEnd"/>
      <w:r>
        <w:rPr>
          <w:rFonts w:ascii="Courier New" w:hAnsi="Courier New" w:cs="Courier New"/>
          <w:color w:val="808080"/>
          <w:sz w:val="20"/>
          <w:szCs w:val="20"/>
          <w:highlight w:val="white"/>
        </w:rPr>
        <w:t>"</w:t>
      </w:r>
    </w:p>
    <w:p w14:paraId="14F943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9A42A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9F7389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4C41EAC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17D938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35D31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i_nam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w:t>
      </w:r>
      <w:r>
        <w:rPr>
          <w:rFonts w:ascii="Courier New" w:hAnsi="Courier New" w:cs="Courier New"/>
          <w:b/>
          <w:bCs/>
          <w:color w:val="000080"/>
          <w:sz w:val="20"/>
          <w:szCs w:val="20"/>
          <w:highlight w:val="white"/>
        </w:rPr>
        <w:t>,</w:t>
      </w:r>
    </w:p>
    <w:p w14:paraId="292EC58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motion</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BG00002320"</w:t>
      </w:r>
      <w:r>
        <w:rPr>
          <w:rFonts w:ascii="Courier New" w:hAnsi="Courier New" w:cs="Courier New"/>
          <w:b/>
          <w:bCs/>
          <w:color w:val="000080"/>
          <w:sz w:val="20"/>
          <w:szCs w:val="20"/>
          <w:highlight w:val="white"/>
        </w:rPr>
        <w:t>,</w:t>
      </w:r>
    </w:p>
    <w:p w14:paraId="025C2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anguag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n"</w:t>
      </w:r>
      <w:r>
        <w:rPr>
          <w:rFonts w:ascii="Courier New" w:hAnsi="Courier New" w:cs="Courier New"/>
          <w:b/>
          <w:bCs/>
          <w:color w:val="000080"/>
          <w:sz w:val="20"/>
          <w:szCs w:val="20"/>
          <w:highlight w:val="white"/>
        </w:rPr>
        <w:t>,</w:t>
      </w:r>
    </w:p>
    <w:p w14:paraId="249CD85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ource_url</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30251D9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editor</w:t>
      </w:r>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AECDE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0C0DB66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051ACEA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7075C81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7189C66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D8DA2D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DAD770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2BB848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3ED92CF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2C9E5FA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2C8BA2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79992E6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0495D1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0294E79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2586404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2A5C161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29C879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0AF19FD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r>
        <w:rPr>
          <w:rFonts w:ascii="Courier New" w:hAnsi="Courier New" w:cs="Courier New"/>
          <w:b/>
          <w:bCs/>
          <w:color w:val="000080"/>
          <w:sz w:val="20"/>
          <w:szCs w:val="20"/>
          <w:highlight w:val="white"/>
        </w:rPr>
        <w:t>,</w:t>
      </w:r>
    </w:p>
    <w:p w14:paraId="728DF6C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top</w:t>
      </w:r>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4B425F2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ef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4C485F9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0F88CFB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p>
    <w:p w14:paraId="0E959CD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CAE932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igin</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050686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57C32A5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p>
    <w:p w14:paraId="753B1DB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EF1F4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Imag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B911E6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src</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model-</w:t>
      </w:r>
      <w:r>
        <w:rPr>
          <w:rFonts w:ascii="Courier New" w:hAnsi="Courier New" w:cs="Courier New"/>
          <w:color w:val="808080"/>
          <w:sz w:val="20"/>
          <w:szCs w:val="20"/>
          <w:highlight w:val="white"/>
        </w:rPr>
        <w:lastRenderedPageBreak/>
        <w:t>introduce/thumbnails/M000045058_BG00002320.png"</w:t>
      </w:r>
      <w:r>
        <w:rPr>
          <w:rFonts w:ascii="Courier New" w:hAnsi="Courier New" w:cs="Courier New"/>
          <w:b/>
          <w:bCs/>
          <w:color w:val="000080"/>
          <w:sz w:val="20"/>
          <w:szCs w:val="20"/>
          <w:highlight w:val="white"/>
        </w:rPr>
        <w:t>,</w:t>
      </w:r>
    </w:p>
    <w:p w14:paraId="7947FCE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w:t>
      </w:r>
      <w:r>
        <w:rPr>
          <w:rFonts w:ascii="Courier New" w:hAnsi="Courier New" w:cs="Courier New"/>
          <w:b/>
          <w:bCs/>
          <w:color w:val="000080"/>
          <w:sz w:val="20"/>
          <w:szCs w:val="20"/>
          <w:highlight w:val="white"/>
        </w:rPr>
        <w:t>,</w:t>
      </w:r>
    </w:p>
    <w:p w14:paraId="59BE1F8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emb_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0</w:t>
      </w:r>
      <w:r>
        <w:rPr>
          <w:rFonts w:ascii="Courier New" w:hAnsi="Courier New" w:cs="Courier New"/>
          <w:b/>
          <w:bCs/>
          <w:color w:val="000080"/>
          <w:sz w:val="20"/>
          <w:szCs w:val="20"/>
          <w:highlight w:val="white"/>
        </w:rPr>
        <w:t>,</w:t>
      </w:r>
    </w:p>
    <w:p w14:paraId="6DCD6B5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src</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_org.png"</w:t>
      </w:r>
      <w:r>
        <w:rPr>
          <w:rFonts w:ascii="Courier New" w:hAnsi="Courier New" w:cs="Courier New"/>
          <w:b/>
          <w:bCs/>
          <w:color w:val="000080"/>
          <w:sz w:val="20"/>
          <w:szCs w:val="20"/>
          <w:highlight w:val="white"/>
        </w:rPr>
        <w:t>,</w:t>
      </w:r>
    </w:p>
    <w:p w14:paraId="7C9AEF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5EDDED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02EEEC3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src</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cdn.aistudios.com/ai/ai_mov_thm/tight_ai_mov_thm_M000045058_BG00002320.png"</w:t>
      </w:r>
      <w:r>
        <w:rPr>
          <w:rFonts w:ascii="Courier New" w:hAnsi="Courier New" w:cs="Courier New"/>
          <w:b/>
          <w:bCs/>
          <w:color w:val="000080"/>
          <w:sz w:val="20"/>
          <w:szCs w:val="20"/>
          <w:highlight w:val="white"/>
        </w:rPr>
        <w:t>,</w:t>
      </w:r>
    </w:p>
    <w:p w14:paraId="22E8404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92</w:t>
      </w:r>
      <w:r>
        <w:rPr>
          <w:rFonts w:ascii="Courier New" w:hAnsi="Courier New" w:cs="Courier New"/>
          <w:b/>
          <w:bCs/>
          <w:color w:val="000080"/>
          <w:sz w:val="20"/>
          <w:szCs w:val="20"/>
          <w:highlight w:val="white"/>
        </w:rPr>
        <w:t>,</w:t>
      </w:r>
    </w:p>
    <w:p w14:paraId="42F70F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77</w:t>
      </w:r>
    </w:p>
    <w:p w14:paraId="1B1E8B0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DC907C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deploySiz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3B3A0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F2DD9F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rg_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6D0F8DC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08BEFC3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_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p>
    <w:p w14:paraId="21DE734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DF8D4C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ditorValu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E072D9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13.3333333333334</w:t>
      </w:r>
      <w:r>
        <w:rPr>
          <w:rFonts w:ascii="Courier New" w:hAnsi="Courier New" w:cs="Courier New"/>
          <w:b/>
          <w:bCs/>
          <w:color w:val="000080"/>
          <w:sz w:val="20"/>
          <w:szCs w:val="20"/>
          <w:highlight w:val="white"/>
        </w:rPr>
        <w:t>,</w:t>
      </w:r>
    </w:p>
    <w:p w14:paraId="746D7B6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Center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90</w:t>
      </w:r>
      <w:r>
        <w:rPr>
          <w:rFonts w:ascii="Courier New" w:hAnsi="Courier New" w:cs="Courier New"/>
          <w:b/>
          <w:bCs/>
          <w:color w:val="000080"/>
          <w:sz w:val="20"/>
          <w:szCs w:val="20"/>
          <w:highlight w:val="white"/>
        </w:rPr>
        <w:t>,</w:t>
      </w:r>
    </w:p>
    <w:p w14:paraId="272343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Wid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2</w:t>
      </w:r>
      <w:r>
        <w:rPr>
          <w:rFonts w:ascii="Courier New" w:hAnsi="Courier New" w:cs="Courier New"/>
          <w:b/>
          <w:bCs/>
          <w:color w:val="000080"/>
          <w:sz w:val="20"/>
          <w:szCs w:val="20"/>
          <w:highlight w:val="white"/>
        </w:rPr>
        <w:t>,</w:t>
      </w:r>
    </w:p>
    <w:p w14:paraId="0EF3C4E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adHeigh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85</w:t>
      </w:r>
      <w:r>
        <w:rPr>
          <w:rFonts w:ascii="Courier New" w:hAnsi="Courier New" w:cs="Courier New"/>
          <w:b/>
          <w:bCs/>
          <w:color w:val="000080"/>
          <w:sz w:val="20"/>
          <w:szCs w:val="20"/>
          <w:highlight w:val="white"/>
        </w:rPr>
        <w:t>,</w:t>
      </w:r>
    </w:p>
    <w:p w14:paraId="38D4DDA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594746E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1E78B8F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S</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85D48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W</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679</w:t>
      </w:r>
      <w:r>
        <w:rPr>
          <w:rFonts w:ascii="Courier New" w:hAnsi="Courier New" w:cs="Courier New"/>
          <w:b/>
          <w:bCs/>
          <w:color w:val="000080"/>
          <w:sz w:val="20"/>
          <w:szCs w:val="20"/>
          <w:highlight w:val="white"/>
        </w:rPr>
        <w:t>,</w:t>
      </w:r>
    </w:p>
    <w:p w14:paraId="4DB635F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Tight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229</w:t>
      </w:r>
      <w:r>
        <w:rPr>
          <w:rFonts w:ascii="Courier New" w:hAnsi="Courier New" w:cs="Courier New"/>
          <w:b/>
          <w:bCs/>
          <w:color w:val="000080"/>
          <w:sz w:val="20"/>
          <w:szCs w:val="20"/>
          <w:highlight w:val="white"/>
        </w:rPr>
        <w:t>,</w:t>
      </w:r>
    </w:p>
    <w:p w14:paraId="624173F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W</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374</w:t>
      </w:r>
      <w:r>
        <w:rPr>
          <w:rFonts w:ascii="Courier New" w:hAnsi="Courier New" w:cs="Courier New"/>
          <w:b/>
          <w:bCs/>
          <w:color w:val="000080"/>
          <w:sz w:val="20"/>
          <w:szCs w:val="20"/>
          <w:highlight w:val="white"/>
        </w:rPr>
        <w:t>,</w:t>
      </w:r>
    </w:p>
    <w:p w14:paraId="040B854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odelOriginH</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444</w:t>
      </w:r>
      <w:r>
        <w:rPr>
          <w:rFonts w:ascii="Courier New" w:hAnsi="Courier New" w:cs="Courier New"/>
          <w:b/>
          <w:bCs/>
          <w:color w:val="000080"/>
          <w:sz w:val="20"/>
          <w:szCs w:val="20"/>
          <w:highlight w:val="white"/>
        </w:rPr>
        <w:t>,</w:t>
      </w:r>
    </w:p>
    <w:p w14:paraId="4904E2D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3</w:t>
      </w:r>
      <w:r>
        <w:rPr>
          <w:rFonts w:ascii="Courier New" w:hAnsi="Courier New" w:cs="Courier New"/>
          <w:b/>
          <w:bCs/>
          <w:color w:val="000080"/>
          <w:sz w:val="20"/>
          <w:szCs w:val="20"/>
          <w:highlight w:val="white"/>
        </w:rPr>
        <w:t>,</w:t>
      </w:r>
    </w:p>
    <w:p w14:paraId="5B800B9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16860747210092203</w:t>
      </w:r>
      <w:r>
        <w:rPr>
          <w:rFonts w:ascii="Courier New" w:hAnsi="Courier New" w:cs="Courier New"/>
          <w:b/>
          <w:bCs/>
          <w:color w:val="000080"/>
          <w:sz w:val="20"/>
          <w:szCs w:val="20"/>
          <w:highlight w:val="white"/>
        </w:rPr>
        <w:t>,</w:t>
      </w:r>
    </w:p>
    <w:p w14:paraId="5A4A128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djust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FF8000"/>
          <w:sz w:val="20"/>
          <w:szCs w:val="20"/>
          <w:highlight w:val="white"/>
        </w:rPr>
        <w:t>0.024822695035461</w:t>
      </w:r>
      <w:r>
        <w:rPr>
          <w:rFonts w:ascii="Courier New" w:hAnsi="Courier New" w:cs="Courier New"/>
          <w:b/>
          <w:bCs/>
          <w:color w:val="000080"/>
          <w:sz w:val="20"/>
          <w:szCs w:val="20"/>
          <w:highlight w:val="white"/>
        </w:rPr>
        <w:t>,</w:t>
      </w:r>
    </w:p>
    <w:p w14:paraId="66B66B8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B</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6.833333333333314</w:t>
      </w:r>
      <w:r>
        <w:rPr>
          <w:rFonts w:ascii="Courier New" w:hAnsi="Courier New" w:cs="Courier New"/>
          <w:b/>
          <w:bCs/>
          <w:color w:val="000080"/>
          <w:sz w:val="20"/>
          <w:szCs w:val="20"/>
          <w:highlight w:val="white"/>
        </w:rPr>
        <w:t>,</w:t>
      </w:r>
    </w:p>
    <w:p w14:paraId="7F475495"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T</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68.16666666666669</w:t>
      </w:r>
      <w:r>
        <w:rPr>
          <w:rFonts w:ascii="Courier New" w:hAnsi="Courier New" w:cs="Courier New"/>
          <w:b/>
          <w:bCs/>
          <w:color w:val="000080"/>
          <w:sz w:val="20"/>
          <w:szCs w:val="20"/>
          <w:highlight w:val="white"/>
        </w:rPr>
        <w:t>,</w:t>
      </w:r>
    </w:p>
    <w:p w14:paraId="6E84C9B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L</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67.33333333333337</w:t>
      </w:r>
      <w:r>
        <w:rPr>
          <w:rFonts w:ascii="Courier New" w:hAnsi="Courier New" w:cs="Courier New"/>
          <w:b/>
          <w:bCs/>
          <w:color w:val="000080"/>
          <w:sz w:val="20"/>
          <w:szCs w:val="20"/>
          <w:highlight w:val="white"/>
        </w:rPr>
        <w:t>,</w:t>
      </w:r>
    </w:p>
    <w:p w14:paraId="773B7FC4"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paceR</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27.66666666666663</w:t>
      </w:r>
    </w:p>
    <w:p w14:paraId="40A18002"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0EB8A5A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maskFil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M000045058_BG00002320H_alpha_INV.mp4"</w:t>
      </w:r>
    </w:p>
    <w:p w14:paraId="5CB85BE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7AA6B09"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name</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iModel-1h4ij5h8e87"</w:t>
      </w:r>
      <w:r>
        <w:rPr>
          <w:rFonts w:ascii="Courier New" w:hAnsi="Courier New" w:cs="Courier New"/>
          <w:b/>
          <w:bCs/>
          <w:color w:val="000080"/>
          <w:sz w:val="20"/>
          <w:szCs w:val="20"/>
          <w:highlight w:val="white"/>
        </w:rPr>
        <w:t>,</w:t>
      </w:r>
    </w:p>
    <w:p w14:paraId="4FD90200"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Flip</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true</w:t>
      </w:r>
      <w:r>
        <w:rPr>
          <w:rFonts w:ascii="Courier New" w:hAnsi="Courier New" w:cs="Courier New"/>
          <w:b/>
          <w:bCs/>
          <w:color w:val="000080"/>
          <w:sz w:val="20"/>
          <w:szCs w:val="20"/>
          <w:highlight w:val="white"/>
        </w:rPr>
        <w:t>,</w:t>
      </w:r>
    </w:p>
    <w:p w14:paraId="532E89A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ill</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proofErr w:type="gramStart"/>
      <w:r>
        <w:rPr>
          <w:rFonts w:ascii="Courier New" w:hAnsi="Courier New" w:cs="Courier New"/>
          <w:color w:val="808080"/>
          <w:sz w:val="20"/>
          <w:szCs w:val="20"/>
          <w:highlight w:val="white"/>
        </w:rPr>
        <w:t>rgb</w:t>
      </w:r>
      <w:proofErr w:type="spellEnd"/>
      <w:r>
        <w:rPr>
          <w:rFonts w:ascii="Courier New" w:hAnsi="Courier New" w:cs="Courier New"/>
          <w:color w:val="808080"/>
          <w:sz w:val="20"/>
          <w:szCs w:val="20"/>
          <w:highlight w:val="white"/>
        </w:rPr>
        <w:t>(</w:t>
      </w:r>
      <w:proofErr w:type="gramEnd"/>
      <w:r>
        <w:rPr>
          <w:rFonts w:ascii="Courier New" w:hAnsi="Courier New" w:cs="Courier New"/>
          <w:color w:val="808080"/>
          <w:sz w:val="20"/>
          <w:szCs w:val="20"/>
          <w:highlight w:val="white"/>
        </w:rPr>
        <w:t>0,0,0)"</w:t>
      </w:r>
      <w:r>
        <w:rPr>
          <w:rFonts w:ascii="Courier New" w:hAnsi="Courier New" w:cs="Courier New"/>
          <w:b/>
          <w:bCs/>
          <w:color w:val="000080"/>
          <w:sz w:val="20"/>
          <w:szCs w:val="20"/>
          <w:highlight w:val="white"/>
        </w:rPr>
        <w:t>,</w:t>
      </w:r>
    </w:p>
    <w:p w14:paraId="3B63825E"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738D1A8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07407B3A"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pacit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0</w:t>
      </w:r>
      <w:r>
        <w:rPr>
          <w:rFonts w:ascii="Courier New" w:hAnsi="Courier New" w:cs="Courier New"/>
          <w:b/>
          <w:bCs/>
          <w:color w:val="000080"/>
          <w:sz w:val="20"/>
          <w:szCs w:val="20"/>
          <w:highlight w:val="white"/>
        </w:rPr>
        <w:t>,</w:t>
      </w:r>
    </w:p>
    <w:p w14:paraId="4FC4180B"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DB2B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Movement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632B133C"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Rotation</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68DC98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878122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caling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015C8C01"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5673BA2F"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SkewingY</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r>
        <w:rPr>
          <w:rFonts w:ascii="Courier New" w:hAnsi="Courier New" w:cs="Courier New"/>
          <w:b/>
          <w:bCs/>
          <w:color w:val="000080"/>
          <w:sz w:val="20"/>
          <w:szCs w:val="20"/>
          <w:highlight w:val="white"/>
        </w:rPr>
        <w:t>,</w:t>
      </w:r>
    </w:p>
    <w:p w14:paraId="30BA8347"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lockUniScaling</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false</w:t>
      </w:r>
    </w:p>
    <w:p w14:paraId="7E4B16CD"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1B6B8C6"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DB58F8"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humbnailUrl</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null</w:t>
      </w:r>
      <w:proofErr w:type="spellEnd"/>
      <w:r>
        <w:rPr>
          <w:rFonts w:ascii="Courier New" w:hAnsi="Courier New" w:cs="Courier New"/>
          <w:b/>
          <w:bCs/>
          <w:color w:val="000080"/>
          <w:sz w:val="20"/>
          <w:szCs w:val="20"/>
          <w:highlight w:val="white"/>
        </w:rPr>
        <w:t>,</w:t>
      </w:r>
    </w:p>
    <w:p w14:paraId="6EF1288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eneIdx</w:t>
      </w:r>
      <w:proofErr w:type="spellEnd"/>
      <w:proofErr w:type="gramStart"/>
      <w:r>
        <w:rPr>
          <w:rFonts w:ascii="Courier New" w:hAnsi="Courier New" w:cs="Courier New"/>
          <w:color w:val="808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gramEnd"/>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0</w:t>
      </w:r>
    </w:p>
    <w:p w14:paraId="34AC24B3" w14:textId="77777777" w:rsidR="009D54A9" w:rsidRDefault="009D54A9" w:rsidP="009D54A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B08AB49" w14:textId="77777777" w:rsidR="009D54A9" w:rsidRDefault="009D54A9" w:rsidP="009D54A9">
      <w:pPr>
        <w:widowControl w:val="0"/>
        <w:autoSpaceDE w:val="0"/>
        <w:autoSpaceDN w:val="0"/>
        <w:adjustRightInd w:val="0"/>
        <w:spacing w:after="0" w:line="240" w:lineRule="auto"/>
      </w:pPr>
      <w:r>
        <w:rPr>
          <w:rFonts w:ascii="Courier New" w:hAnsi="Courier New" w:cs="Courier New"/>
          <w:color w:val="000000"/>
          <w:sz w:val="20"/>
          <w:szCs w:val="20"/>
          <w:highlight w:val="white"/>
        </w:rPr>
        <w:lastRenderedPageBreak/>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350D8610" w14:textId="77777777" w:rsidR="0047475F" w:rsidRPr="003A7237" w:rsidRDefault="0047475F" w:rsidP="0047475F">
      <w:pPr>
        <w:pStyle w:val="Estilo1"/>
        <w:rPr>
          <w:rFonts w:ascii="Georgia" w:eastAsia="Georgia" w:hAnsi="Georgia" w:cs="Georgia"/>
          <w:b w:val="0"/>
          <w:bCs w:val="0"/>
          <w:sz w:val="22"/>
          <w:szCs w:val="22"/>
        </w:rPr>
      </w:pPr>
    </w:p>
    <w:p w14:paraId="62DCE868" w14:textId="77777777" w:rsidR="0047475F" w:rsidRPr="00F20F45" w:rsidRDefault="0047475F" w:rsidP="0047475F">
      <w:pPr>
        <w:pStyle w:val="Estilo1"/>
        <w:rPr>
          <w:rFonts w:ascii="Georgia" w:eastAsia="Georgia" w:hAnsi="Georgia" w:cs="Georgia"/>
          <w:b w:val="0"/>
          <w:bCs w:val="0"/>
          <w:sz w:val="22"/>
          <w:szCs w:val="22"/>
        </w:rPr>
      </w:pPr>
    </w:p>
    <w:p w14:paraId="4FCCBA64" w14:textId="77777777" w:rsidR="0047475F" w:rsidRDefault="0047475F" w:rsidP="00EA5971">
      <w:pPr>
        <w:pStyle w:val="Estilo1"/>
        <w:numPr>
          <w:ilvl w:val="0"/>
          <w:numId w:val="19"/>
        </w:numPr>
        <w:rPr>
          <w:rFonts w:ascii="Georgia" w:eastAsia="Georgia" w:hAnsi="Georgia" w:cs="Georgia"/>
        </w:rPr>
      </w:pPr>
      <w:bookmarkStart w:id="77" w:name="_Toc196847515"/>
      <w:r w:rsidRPr="00F20F45">
        <w:rPr>
          <w:rFonts w:ascii="Georgia" w:eastAsia="Georgia" w:hAnsi="Georgia" w:cs="Georgia"/>
        </w:rPr>
        <w:t>Características técnicas</w:t>
      </w:r>
      <w:bookmarkEnd w:id="77"/>
    </w:p>
    <w:tbl>
      <w:tblPr>
        <w:tblStyle w:val="Tabladecuadrcula4"/>
        <w:tblW w:w="0" w:type="auto"/>
        <w:tblCellMar>
          <w:top w:w="28" w:type="dxa"/>
          <w:bottom w:w="28" w:type="dxa"/>
        </w:tblCellMar>
        <w:tblLook w:val="04A0" w:firstRow="1" w:lastRow="0" w:firstColumn="1" w:lastColumn="0" w:noHBand="0" w:noVBand="1"/>
      </w:tblPr>
      <w:tblGrid>
        <w:gridCol w:w="3133"/>
        <w:gridCol w:w="2728"/>
        <w:gridCol w:w="2633"/>
      </w:tblGrid>
      <w:tr w:rsidR="0047475F" w:rsidRPr="00EE3EDD" w14:paraId="44FC10E7"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C177BA5" w14:textId="77777777" w:rsidR="0047475F" w:rsidRPr="00EE3EDD" w:rsidRDefault="0047475F" w:rsidP="00D36767">
            <w:pPr>
              <w:rPr>
                <w:rFonts w:ascii="Georgia" w:eastAsia="Georgia" w:hAnsi="Georgia" w:cs="Georgia"/>
                <w:b w:val="0"/>
                <w:bCs w:val="0"/>
                <w:sz w:val="24"/>
                <w:szCs w:val="24"/>
              </w:rPr>
            </w:pPr>
            <w:bookmarkStart w:id="78" w:name="_Hlk196926757"/>
            <w:r w:rsidRPr="003A6305">
              <w:rPr>
                <w:rFonts w:ascii="Georgia" w:eastAsia="Georgia" w:hAnsi="Georgia" w:cs="Georgia"/>
                <w:sz w:val="24"/>
                <w:szCs w:val="24"/>
              </w:rPr>
              <w:t>Parámetro</w:t>
            </w:r>
          </w:p>
        </w:tc>
        <w:tc>
          <w:tcPr>
            <w:tcW w:w="0" w:type="auto"/>
            <w:vAlign w:val="center"/>
          </w:tcPr>
          <w:p w14:paraId="2BEF69AB" w14:textId="1A461328"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ersonal</w:t>
            </w:r>
          </w:p>
        </w:tc>
        <w:tc>
          <w:tcPr>
            <w:tcW w:w="0" w:type="auto"/>
            <w:vAlign w:val="center"/>
          </w:tcPr>
          <w:p w14:paraId="1AB5A15C" w14:textId="3FEC5297" w:rsidR="0047475F" w:rsidRPr="00EE3EDD" w:rsidRDefault="00DC7AA2"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quipo</w:t>
            </w:r>
          </w:p>
        </w:tc>
      </w:tr>
      <w:tr w:rsidR="0047475F" w:rsidRPr="00EE3EDD" w14:paraId="063923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5213687" w14:textId="6BE35C23"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paquete </w:t>
            </w:r>
            <w:r w:rsidR="00DC7AA2">
              <w:rPr>
                <w:rFonts w:ascii="Georgia" w:eastAsia="Georgia" w:hAnsi="Georgia" w:cs="Georgia"/>
                <w:sz w:val="18"/>
                <w:szCs w:val="18"/>
              </w:rPr>
              <w:t>anual, pago mensual</w:t>
            </w:r>
            <w:r>
              <w:rPr>
                <w:rFonts w:ascii="Georgia" w:eastAsia="Georgia" w:hAnsi="Georgia" w:cs="Georgia"/>
                <w:sz w:val="18"/>
                <w:szCs w:val="18"/>
              </w:rPr>
              <w:t>)</w:t>
            </w:r>
          </w:p>
        </w:tc>
        <w:tc>
          <w:tcPr>
            <w:tcW w:w="0" w:type="auto"/>
            <w:vAlign w:val="center"/>
          </w:tcPr>
          <w:p w14:paraId="36358CE5" w14:textId="66FB8485"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1.13</w:t>
            </w:r>
            <w:r w:rsidR="0047475F">
              <w:rPr>
                <w:rFonts w:ascii="Georgia" w:eastAsia="Georgia" w:hAnsi="Georgia" w:cs="Georgia"/>
                <w:sz w:val="18"/>
                <w:szCs w:val="18"/>
              </w:rPr>
              <w:t xml:space="preserve"> €</w:t>
            </w:r>
          </w:p>
        </w:tc>
        <w:tc>
          <w:tcPr>
            <w:tcW w:w="0" w:type="auto"/>
            <w:vAlign w:val="center"/>
          </w:tcPr>
          <w:p w14:paraId="3F6AFB58" w14:textId="77692FD1" w:rsidR="0047475F" w:rsidRPr="007F78E7" w:rsidRDefault="00DC7AA2"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8.49</w:t>
            </w:r>
            <w:r w:rsidR="0047475F">
              <w:rPr>
                <w:rFonts w:ascii="Georgia" w:eastAsia="Georgia" w:hAnsi="Georgia" w:cs="Georgia"/>
                <w:sz w:val="18"/>
                <w:szCs w:val="18"/>
              </w:rPr>
              <w:t xml:space="preserve"> €</w:t>
            </w:r>
          </w:p>
        </w:tc>
      </w:tr>
      <w:tr w:rsidR="0047475F" w:rsidRPr="00EE3EDD" w14:paraId="5DBA920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91D7336"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9D9BF20" w14:textId="1CC2E31B"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c>
          <w:tcPr>
            <w:tcW w:w="0" w:type="auto"/>
            <w:vAlign w:val="center"/>
          </w:tcPr>
          <w:p w14:paraId="118606AB" w14:textId="7E88C04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Ilimitado</w:t>
            </w:r>
          </w:p>
        </w:tc>
      </w:tr>
      <w:tr w:rsidR="0047475F" w:rsidRPr="00EE3EDD" w14:paraId="32F4E96B"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9801FEE"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2355D90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F74E7FF"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47475F" w:rsidRPr="00EE3EDD" w14:paraId="2A58F360"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8AB8828"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7936203" w14:textId="65940ED7"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c>
          <w:tcPr>
            <w:tcW w:w="0" w:type="auto"/>
            <w:vAlign w:val="center"/>
          </w:tcPr>
          <w:p w14:paraId="1C23F41E" w14:textId="077AD65C" w:rsidR="0047475F" w:rsidRPr="007F78E7" w:rsidRDefault="00DC7AA2"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 (con SDK)</w:t>
            </w:r>
          </w:p>
        </w:tc>
      </w:tr>
      <w:tr w:rsidR="00B33AA0" w:rsidRPr="00EE3EDD" w14:paraId="702084C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5EDC3B" w14:textId="5281847B" w:rsidR="00B33AA0" w:rsidRPr="007F78E7" w:rsidRDefault="00B33AA0"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5733A849" w14:textId="7B5B7D78"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73CBE516" w14:textId="391A28DB" w:rsidR="00B33AA0" w:rsidRDefault="00B33AA0"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724186DF"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317D6080"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31EBD1F0" w14:textId="3CAF6879"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EE1A9F2" w14:textId="77777777" w:rsidR="0047475F"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6EE064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E010AC"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EC7378"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4616AC64"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47475F" w:rsidRPr="00EE3EDD" w14:paraId="7740CA9E"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17A6DB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40D0BD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22F39FA9" w14:textId="2E54F484" w:rsidR="0047475F" w:rsidRPr="007F78E7"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r>
      <w:tr w:rsidR="0047475F" w:rsidRPr="00EE3EDD" w14:paraId="631A407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BAA0065"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13DDD2E0" w14:textId="46171A17" w:rsidR="0047475F" w:rsidRDefault="0029591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47475F">
              <w:rPr>
                <w:rFonts w:ascii="Georgia" w:eastAsia="Georgia" w:hAnsi="Georgia" w:cs="Georgia"/>
                <w:sz w:val="18"/>
                <w:szCs w:val="18"/>
              </w:rPr>
              <w:t xml:space="preserve"> minutos</w:t>
            </w:r>
          </w:p>
        </w:tc>
        <w:tc>
          <w:tcPr>
            <w:tcW w:w="0" w:type="auto"/>
            <w:vAlign w:val="center"/>
          </w:tcPr>
          <w:p w14:paraId="3FEF86FC" w14:textId="77777777"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 minutos</w:t>
            </w:r>
          </w:p>
        </w:tc>
      </w:tr>
      <w:tr w:rsidR="0047475F" w:rsidRPr="00EE3EDD" w14:paraId="3B45E71D"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01273986"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58D67091"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c>
          <w:tcPr>
            <w:tcW w:w="0" w:type="auto"/>
            <w:vAlign w:val="center"/>
          </w:tcPr>
          <w:p w14:paraId="35A94EEF" w14:textId="77777777" w:rsidR="0047475F" w:rsidRPr="009D437A"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Pr>
                <w:rFonts w:ascii="Georgia" w:eastAsia="Georgia" w:hAnsi="Georgia" w:cs="Georgia"/>
                <w:color w:val="BF4E14" w:themeColor="accent2" w:themeShade="BF"/>
                <w:sz w:val="18"/>
                <w:szCs w:val="18"/>
              </w:rPr>
              <w:t>Normal</w:t>
            </w:r>
          </w:p>
        </w:tc>
      </w:tr>
      <w:tr w:rsidR="0047475F" w:rsidRPr="00EE3EDD" w14:paraId="34C05EBC"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3C01789" w14:textId="77777777" w:rsidR="0047475F" w:rsidRPr="007F78E7" w:rsidRDefault="0047475F"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7B5387A2"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c>
          <w:tcPr>
            <w:tcW w:w="0" w:type="auto"/>
            <w:vAlign w:val="center"/>
          </w:tcPr>
          <w:p w14:paraId="4E8739C7"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80</w:t>
            </w:r>
          </w:p>
        </w:tc>
      </w:tr>
      <w:tr w:rsidR="0047475F" w:rsidRPr="00EE3EDD" w14:paraId="299D5DA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52FF2B29"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2227AE12" w14:textId="110F2A25" w:rsidR="0047475F" w:rsidRDefault="0029591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674DAAC6" w14:textId="141C5B77" w:rsidR="0047475F" w:rsidRPr="007F78E7" w:rsidRDefault="00295919" w:rsidP="00295919">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r>
      <w:tr w:rsidR="0047475F" w:rsidRPr="00EE3EDD" w14:paraId="4431D14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1E7C7A"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D9A1F9F" w14:textId="419C8D3C" w:rsidR="0047475F"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c>
          <w:tcPr>
            <w:tcW w:w="0" w:type="auto"/>
            <w:vAlign w:val="center"/>
          </w:tcPr>
          <w:p w14:paraId="2CBC05A8" w14:textId="11090C48" w:rsidR="0047475F" w:rsidRDefault="0047475F"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95919">
              <w:rPr>
                <w:rFonts w:ascii="Georgia" w:eastAsia="Georgia" w:hAnsi="Georgia" w:cs="Georgia"/>
                <w:sz w:val="18"/>
                <w:szCs w:val="18"/>
              </w:rPr>
              <w:t>10</w:t>
            </w:r>
            <w:r w:rsidR="00DC7AA2">
              <w:rPr>
                <w:rFonts w:ascii="Georgia" w:eastAsia="Georgia" w:hAnsi="Georgia" w:cs="Georgia"/>
                <w:sz w:val="18"/>
                <w:szCs w:val="18"/>
              </w:rPr>
              <w:t>0</w:t>
            </w:r>
          </w:p>
        </w:tc>
      </w:tr>
      <w:tr w:rsidR="0047475F" w:rsidRPr="00EE3EDD" w14:paraId="66F63C48" w14:textId="77777777" w:rsidTr="00D36767">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6366310" w14:textId="77777777" w:rsidR="0047475F" w:rsidRPr="007F78E7" w:rsidRDefault="0047475F"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2F834796"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A5E191C"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47475F" w:rsidRPr="00EE3EDD" w14:paraId="0D1FB177"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F7392B1"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5FCF3F6E" w14:textId="6DAD344E"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2CC14278" w14:textId="2CDBFF7D" w:rsidR="0047475F" w:rsidRPr="007F78E7" w:rsidRDefault="009F47B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47475F" w:rsidRPr="00EE3EDD" w14:paraId="55D1CDB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3E7DABB"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0BEE9C3" w14:textId="3C7DFE2E"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c>
          <w:tcPr>
            <w:tcW w:w="0" w:type="auto"/>
            <w:vAlign w:val="center"/>
          </w:tcPr>
          <w:p w14:paraId="771AAFA9" w14:textId="0D355485"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C7AA2">
              <w:rPr>
                <w:rFonts w:ascii="Georgia" w:eastAsia="Georgia" w:hAnsi="Georgia" w:cs="Georgia"/>
                <w:sz w:val="18"/>
                <w:szCs w:val="18"/>
              </w:rPr>
              <w:t>80</w:t>
            </w:r>
          </w:p>
        </w:tc>
      </w:tr>
      <w:tr w:rsidR="0047475F" w:rsidRPr="00EE3EDD" w14:paraId="06D3E20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CCDF843"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34BA1C2D"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62D7AB4F" w14:textId="77777777" w:rsidR="0047475F" w:rsidRPr="007F78E7" w:rsidRDefault="0047475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47475F" w:rsidRPr="00EE3EDD" w14:paraId="77311081"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93B2DD" w14:textId="77777777" w:rsidR="0047475F" w:rsidRPr="007F78E7" w:rsidRDefault="0047475F"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2418D39"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27D37B61" w14:textId="77777777" w:rsidR="0047475F" w:rsidRPr="007F78E7" w:rsidRDefault="0047475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47475F" w:rsidRPr="00EE3EDD" w14:paraId="437CA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5314A8" w14:textId="77777777" w:rsidR="0047475F" w:rsidRPr="007F78E7" w:rsidRDefault="0047475F"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7E4C4B2B" w14:textId="56D342BD"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pleja (</w:t>
            </w:r>
            <w:r w:rsidR="00DC7AA2">
              <w:rPr>
                <w:rFonts w:ascii="Georgia" w:eastAsia="Georgia" w:hAnsi="Georgia" w:cs="Georgia"/>
                <w:sz w:val="18"/>
                <w:szCs w:val="18"/>
              </w:rPr>
              <w:t>Baja</w:t>
            </w:r>
            <w:r>
              <w:rPr>
                <w:rFonts w:ascii="Georgia" w:eastAsia="Georgia" w:hAnsi="Georgia" w:cs="Georgia"/>
                <w:sz w:val="18"/>
                <w:szCs w:val="18"/>
              </w:rPr>
              <w:t>)</w:t>
            </w:r>
          </w:p>
        </w:tc>
        <w:tc>
          <w:tcPr>
            <w:tcW w:w="0" w:type="auto"/>
            <w:vAlign w:val="center"/>
          </w:tcPr>
          <w:p w14:paraId="4FEC9E2A" w14:textId="1C88D365" w:rsidR="0047475F" w:rsidRDefault="009E296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Compleja </w:t>
            </w:r>
            <w:r w:rsidR="00DC7AA2">
              <w:rPr>
                <w:rFonts w:ascii="Georgia" w:eastAsia="Georgia" w:hAnsi="Georgia" w:cs="Georgia"/>
                <w:sz w:val="18"/>
                <w:szCs w:val="18"/>
              </w:rPr>
              <w:t>(Baja</w:t>
            </w:r>
            <w:r>
              <w:rPr>
                <w:rFonts w:ascii="Georgia" w:eastAsia="Georgia" w:hAnsi="Georgia" w:cs="Georgia"/>
                <w:sz w:val="18"/>
                <w:szCs w:val="18"/>
              </w:rPr>
              <w:t>)</w:t>
            </w:r>
          </w:p>
        </w:tc>
      </w:tr>
      <w:tr w:rsidR="0047475F" w:rsidRPr="00EE3EDD" w14:paraId="118B3762"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1F2CEA83" w14:textId="77777777" w:rsidR="0047475F" w:rsidRDefault="0047475F"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192D5904" w14:textId="2A33AA5C"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7BBCB57B" w14:textId="0F049C85" w:rsidR="0047475F" w:rsidRDefault="003E773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78"/>
    </w:tbl>
    <w:p w14:paraId="24D85C48" w14:textId="77777777" w:rsidR="0047475F" w:rsidRDefault="0047475F" w:rsidP="0047475F">
      <w:pPr>
        <w:pStyle w:val="Estilo1"/>
        <w:rPr>
          <w:rFonts w:ascii="Georgia" w:eastAsia="Georgia" w:hAnsi="Georgia" w:cs="Georgia"/>
        </w:rPr>
        <w:sectPr w:rsidR="0047475F" w:rsidSect="0047475F">
          <w:pgSz w:w="11906" w:h="16838"/>
          <w:pgMar w:top="1417" w:right="1701" w:bottom="1417" w:left="1701" w:header="708" w:footer="708" w:gutter="0"/>
          <w:cols w:space="708"/>
          <w:docGrid w:linePitch="360"/>
        </w:sectPr>
      </w:pPr>
    </w:p>
    <w:bookmarkStart w:id="79" w:name="_Toc196847516"/>
    <w:p w14:paraId="21EFABF1" w14:textId="3620F4C9" w:rsidR="00692146" w:rsidRPr="007469E9" w:rsidRDefault="00692146" w:rsidP="00692146">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0704" behindDoc="1" locked="0" layoutInCell="1" allowOverlap="1" wp14:anchorId="65BCF480" wp14:editId="1CFCC1EC">
                <wp:simplePos x="0" y="0"/>
                <wp:positionH relativeFrom="margin">
                  <wp:posOffset>372745</wp:posOffset>
                </wp:positionH>
                <wp:positionV relativeFrom="paragraph">
                  <wp:posOffset>453390</wp:posOffset>
                </wp:positionV>
                <wp:extent cx="4669155" cy="1270"/>
                <wp:effectExtent l="0" t="0" r="0" b="0"/>
                <wp:wrapTopAndBottom/>
                <wp:docPr id="308438994" name="Forma libre: forma 30843899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9E76FA8" id="Forma libre: forma 308438994" o:spid="_x0000_s1026" style="position:absolute;margin-left:29.35pt;margin-top:35.7pt;width:367.65pt;height:.1pt;z-index:-251595776;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1728" behindDoc="1" locked="0" layoutInCell="1" allowOverlap="1" wp14:anchorId="27A83209" wp14:editId="7A9438B1">
                <wp:simplePos x="0" y="0"/>
                <wp:positionH relativeFrom="margin">
                  <wp:align>center</wp:align>
                </wp:positionH>
                <wp:positionV relativeFrom="paragraph">
                  <wp:posOffset>221</wp:posOffset>
                </wp:positionV>
                <wp:extent cx="4669155" cy="1270"/>
                <wp:effectExtent l="0" t="0" r="0" b="0"/>
                <wp:wrapTopAndBottom/>
                <wp:docPr id="1334921119" name="Forma libre: forma 13349211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38B3CA5" id="Forma libre: forma 1334921119" o:spid="_x0000_s1026" style="position:absolute;margin-left:0;margin-top:0;width:367.65pt;height:.1pt;z-index:-25159475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Akool</w:t>
      </w:r>
      <w:bookmarkEnd w:id="79"/>
      <w:proofErr w:type="spellEnd"/>
    </w:p>
    <w:p w14:paraId="02A40EE7" w14:textId="77777777" w:rsidR="00692146" w:rsidRDefault="00692146" w:rsidP="00692146">
      <w:pPr>
        <w:pStyle w:val="Textoindependiente"/>
        <w:spacing w:before="6"/>
        <w:rPr>
          <w:rFonts w:ascii="Arial"/>
          <w:sz w:val="19"/>
        </w:rPr>
      </w:pPr>
    </w:p>
    <w:p w14:paraId="6ADC58EE" w14:textId="77777777" w:rsidR="00692146" w:rsidRDefault="00692146" w:rsidP="00692146">
      <w:pPr>
        <w:pStyle w:val="Textoindependiente"/>
        <w:spacing w:before="6"/>
        <w:rPr>
          <w:rFonts w:ascii="Arial"/>
          <w:sz w:val="19"/>
        </w:rPr>
      </w:pPr>
    </w:p>
    <w:p w14:paraId="224C9854" w14:textId="77777777" w:rsidR="00692146" w:rsidRDefault="00692146" w:rsidP="00692146">
      <w:pPr>
        <w:pStyle w:val="Textoindependiente"/>
        <w:spacing w:before="6"/>
        <w:rPr>
          <w:rFonts w:ascii="Arial"/>
          <w:sz w:val="19"/>
        </w:rPr>
      </w:pPr>
    </w:p>
    <w:p w14:paraId="6F7C8E47" w14:textId="77777777" w:rsidR="00692146" w:rsidRDefault="00692146" w:rsidP="00692146">
      <w:pPr>
        <w:pStyle w:val="Textoindependiente"/>
        <w:spacing w:before="6"/>
        <w:rPr>
          <w:rFonts w:ascii="Arial"/>
          <w:sz w:val="19"/>
        </w:rPr>
      </w:pPr>
    </w:p>
    <w:p w14:paraId="186B29BD" w14:textId="77777777" w:rsidR="00692146" w:rsidRPr="00F20F45" w:rsidRDefault="00692146" w:rsidP="008A275C">
      <w:pPr>
        <w:pStyle w:val="Estilo1"/>
        <w:numPr>
          <w:ilvl w:val="0"/>
          <w:numId w:val="20"/>
        </w:numPr>
        <w:rPr>
          <w:rFonts w:ascii="Georgia" w:eastAsia="Georgia" w:hAnsi="Georgia" w:cs="Georgia"/>
        </w:rPr>
      </w:pPr>
      <w:bookmarkStart w:id="80" w:name="_Toc196847517"/>
      <w:r w:rsidRPr="00F20F45">
        <w:rPr>
          <w:rFonts w:ascii="Georgia" w:eastAsia="Georgia" w:hAnsi="Georgia" w:cs="Georgia"/>
        </w:rPr>
        <w:t>Visión general</w:t>
      </w:r>
      <w:bookmarkEnd w:id="80"/>
    </w:p>
    <w:p w14:paraId="7307EDC8" w14:textId="229C9449" w:rsidR="00443B84" w:rsidRPr="00443B84" w:rsidRDefault="00443B84" w:rsidP="00443B84">
      <w:pPr>
        <w:pStyle w:val="Prrafodelista"/>
        <w:spacing w:after="0" w:line="360" w:lineRule="auto"/>
        <w:ind w:left="0" w:firstLine="426"/>
        <w:jc w:val="both"/>
        <w:rPr>
          <w:rFonts w:ascii="Georgia" w:eastAsia="Georgia" w:hAnsi="Georgia" w:cs="Georgia"/>
        </w:rPr>
      </w:pPr>
      <w:proofErr w:type="spellStart"/>
      <w:r w:rsidRPr="00443B84">
        <w:rPr>
          <w:rFonts w:ascii="Georgia" w:eastAsia="Georgia" w:hAnsi="Georgia" w:cs="Georgia"/>
        </w:rPr>
        <w:t>Akool</w:t>
      </w:r>
      <w:proofErr w:type="spellEnd"/>
      <w:r w:rsidRPr="00443B84">
        <w:rPr>
          <w:rFonts w:ascii="Georgia" w:eastAsia="Georgia" w:hAnsi="Georgia" w:cs="Georgia"/>
        </w:rPr>
        <w:t xml:space="preserve"> se distingue por ofrecer funcionalidades como </w:t>
      </w:r>
      <w:proofErr w:type="spellStart"/>
      <w:r w:rsidRPr="00443B84">
        <w:rPr>
          <w:rFonts w:ascii="Georgia" w:eastAsia="Georgia" w:hAnsi="Georgia" w:cs="Georgia"/>
        </w:rPr>
        <w:t>reenactment</w:t>
      </w:r>
      <w:proofErr w:type="spellEnd"/>
      <w:r w:rsidRPr="00443B84">
        <w:rPr>
          <w:rFonts w:ascii="Georgia" w:eastAsia="Georgia" w:hAnsi="Georgia" w:cs="Georgia"/>
        </w:rPr>
        <w:t xml:space="preserve"> facial (</w:t>
      </w:r>
      <w:proofErr w:type="spellStart"/>
      <w:r w:rsidRPr="00443B84">
        <w:rPr>
          <w:rFonts w:ascii="Georgia" w:eastAsia="Georgia" w:hAnsi="Georgia" w:cs="Georgia"/>
        </w:rPr>
        <w:t>lip</w:t>
      </w:r>
      <w:proofErr w:type="spellEnd"/>
      <w:r w:rsidRPr="00443B84">
        <w:rPr>
          <w:rFonts w:ascii="Georgia" w:eastAsia="Georgia" w:hAnsi="Georgia" w:cs="Georgia"/>
        </w:rPr>
        <w:t xml:space="preserve"> </w:t>
      </w:r>
      <w:proofErr w:type="spellStart"/>
      <w:r w:rsidRPr="00443B84">
        <w:rPr>
          <w:rFonts w:ascii="Georgia" w:eastAsia="Georgia" w:hAnsi="Georgia" w:cs="Georgia"/>
        </w:rPr>
        <w:t>sync</w:t>
      </w:r>
      <w:proofErr w:type="spellEnd"/>
      <w:r w:rsidRPr="00443B84">
        <w:rPr>
          <w:rFonts w:ascii="Georgia" w:eastAsia="Georgia" w:hAnsi="Georgia" w:cs="Georgia"/>
        </w:rPr>
        <w:t xml:space="preserve"> de vídeos originales), </w:t>
      </w:r>
      <w:proofErr w:type="spellStart"/>
      <w:r w:rsidRPr="00443B84">
        <w:rPr>
          <w:rFonts w:ascii="Georgia" w:eastAsia="Georgia" w:hAnsi="Georgia" w:cs="Georgia"/>
        </w:rPr>
        <w:t>face</w:t>
      </w:r>
      <w:proofErr w:type="spellEnd"/>
      <w:r w:rsidRPr="00443B84">
        <w:rPr>
          <w:rFonts w:ascii="Georgia" w:eastAsia="Georgia" w:hAnsi="Georgia" w:cs="Georgia"/>
        </w:rPr>
        <w:t xml:space="preserve"> swap, traducción labial sincronizada y edición por </w:t>
      </w:r>
      <w:proofErr w:type="spellStart"/>
      <w:r w:rsidRPr="00443B84">
        <w:rPr>
          <w:rFonts w:ascii="Georgia" w:eastAsia="Georgia" w:hAnsi="Georgia" w:cs="Georgia"/>
        </w:rPr>
        <w:t>prompt</w:t>
      </w:r>
      <w:proofErr w:type="spellEnd"/>
      <w:r w:rsidRPr="00443B84">
        <w:rPr>
          <w:rFonts w:ascii="Georgia" w:eastAsia="Georgia" w:hAnsi="Georgia" w:cs="Georgia"/>
        </w:rPr>
        <w:t xml:space="preserve"> sobre imágenes y vídeos reales. Su fortaleza radica en crear contenido </w:t>
      </w:r>
      <w:proofErr w:type="spellStart"/>
      <w:r w:rsidRPr="00443B84">
        <w:rPr>
          <w:rFonts w:ascii="Georgia" w:eastAsia="Georgia" w:hAnsi="Georgia" w:cs="Georgia"/>
        </w:rPr>
        <w:t>hiperpersonalizado</w:t>
      </w:r>
      <w:proofErr w:type="spellEnd"/>
      <w:r w:rsidRPr="00443B84">
        <w:rPr>
          <w:rFonts w:ascii="Georgia" w:eastAsia="Georgia" w:hAnsi="Georgia" w:cs="Georgia"/>
        </w:rPr>
        <w:t xml:space="preserve"> con rostros reales, incluyendo traducción automática manteniendo la sincronización labial</w:t>
      </w:r>
      <w:r>
        <w:rPr>
          <w:rFonts w:ascii="Georgia" w:eastAsia="Georgia" w:hAnsi="Georgia" w:cs="Georgia"/>
        </w:rPr>
        <w:t xml:space="preserve"> para un</w:t>
      </w:r>
      <w:r w:rsidRPr="00443B84">
        <w:rPr>
          <w:rFonts w:ascii="Georgia" w:eastAsia="Georgia" w:hAnsi="Georgia" w:cs="Georgia"/>
        </w:rPr>
        <w:t xml:space="preserve"> doblaje localizado y contenidos personalizados en múltiples idiomas. Sin embargo, no dispone de un sistema completo de generación de vídeo desde cero mediante texto, y su documentación y acceso API están más limitados que en otras plataformas más desarrolladas.</w:t>
      </w:r>
    </w:p>
    <w:p w14:paraId="726D568E" w14:textId="77777777" w:rsidR="00692146" w:rsidRPr="00F20F45" w:rsidRDefault="00692146" w:rsidP="00692146">
      <w:pPr>
        <w:pStyle w:val="Prrafodelista"/>
        <w:spacing w:after="0" w:line="360" w:lineRule="auto"/>
        <w:ind w:left="0" w:firstLine="426"/>
        <w:jc w:val="both"/>
        <w:rPr>
          <w:rFonts w:ascii="Georgia" w:eastAsia="Georgia" w:hAnsi="Georgia" w:cs="Georgia"/>
        </w:rPr>
      </w:pPr>
    </w:p>
    <w:p w14:paraId="679E6D5C" w14:textId="77777777" w:rsidR="00692146" w:rsidRDefault="00692146" w:rsidP="008A275C">
      <w:pPr>
        <w:pStyle w:val="Estilo1"/>
        <w:numPr>
          <w:ilvl w:val="0"/>
          <w:numId w:val="20"/>
        </w:numPr>
        <w:rPr>
          <w:rFonts w:ascii="Georgia" w:eastAsia="Georgia" w:hAnsi="Georgia" w:cs="Georgia"/>
        </w:rPr>
      </w:pPr>
      <w:bookmarkStart w:id="81" w:name="_Toc196847518"/>
      <w:r w:rsidRPr="00F20F45">
        <w:rPr>
          <w:rFonts w:ascii="Georgia" w:eastAsia="Georgia" w:hAnsi="Georgia" w:cs="Georgia"/>
        </w:rPr>
        <w:t>Arquitectura general</w:t>
      </w:r>
      <w:bookmarkEnd w:id="81"/>
    </w:p>
    <w:p w14:paraId="43D6524A"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 integrada en el proyecto.</w:t>
      </w:r>
    </w:p>
    <w:p w14:paraId="101FC1FE" w14:textId="77777777" w:rsidR="00692146" w:rsidRDefault="00692146" w:rsidP="00692146">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2D61F056" w14:textId="6EE6C047" w:rsidR="00692146" w:rsidRPr="00D115FB" w:rsidRDefault="00692146" w:rsidP="00692146">
      <w:pPr>
        <w:numPr>
          <w:ilvl w:val="0"/>
          <w:numId w:val="8"/>
        </w:numPr>
      </w:pPr>
      <w:r w:rsidRPr="00C337E9">
        <w:rPr>
          <w:rFonts w:ascii="Georgia" w:eastAsia="Georgia" w:hAnsi="Georgia" w:cs="Georgia"/>
          <w:b/>
          <w:bCs/>
        </w:rPr>
        <w:t xml:space="preserve">API Referencia: </w:t>
      </w:r>
      <w:r w:rsidRPr="009E296D">
        <w:t> </w:t>
      </w:r>
      <w:hyperlink r:id="rId503" w:history="1">
        <w:r w:rsidR="0017420A" w:rsidRPr="00DA643E">
          <w:rPr>
            <w:rStyle w:val="Hipervnculo"/>
          </w:rPr>
          <w:t>https://docs.akool.com/authentication/usage</w:t>
        </w:r>
      </w:hyperlink>
      <w:r w:rsidR="0017420A">
        <w:t xml:space="preserve"> </w:t>
      </w:r>
    </w:p>
    <w:p w14:paraId="214DDC86" w14:textId="08E1C566" w:rsidR="00692146" w:rsidRDefault="00692146" w:rsidP="00692146">
      <w:pPr>
        <w:numPr>
          <w:ilvl w:val="0"/>
          <w:numId w:val="8"/>
        </w:numPr>
      </w:pPr>
      <w:r w:rsidRPr="00D115FB">
        <w:rPr>
          <w:rFonts w:ascii="Georgia" w:eastAsia="Georgia" w:hAnsi="Georgia" w:cs="Georgia"/>
          <w:b/>
          <w:bCs/>
        </w:rPr>
        <w:t>Base URL</w:t>
      </w:r>
      <w:r w:rsidRPr="00D115FB">
        <w:rPr>
          <w:rFonts w:ascii="Georgia" w:eastAsia="Georgia" w:hAnsi="Georgia" w:cs="Georgia"/>
        </w:rPr>
        <w:t xml:space="preserve">: </w:t>
      </w:r>
      <w:hyperlink r:id="rId504" w:history="1">
        <w:r w:rsidR="0017420A" w:rsidRPr="00DA643E">
          <w:rPr>
            <w:rStyle w:val="Hipervnculo"/>
          </w:rPr>
          <w:t>https://openai.akool.com</w:t>
        </w:r>
      </w:hyperlink>
      <w:r w:rsidR="0017420A">
        <w:t xml:space="preserve"> </w:t>
      </w:r>
    </w:p>
    <w:p w14:paraId="4311CCE2" w14:textId="261E2A59" w:rsidR="00692146" w:rsidRPr="00D115FB" w:rsidRDefault="00692146" w:rsidP="00692146">
      <w:pPr>
        <w:numPr>
          <w:ilvl w:val="0"/>
          <w:numId w:val="8"/>
        </w:numPr>
      </w:pPr>
      <w:r>
        <w:rPr>
          <w:rFonts w:ascii="Georgia" w:eastAsia="Georgia" w:hAnsi="Georgia" w:cs="Georgia"/>
          <w:b/>
          <w:bCs/>
        </w:rPr>
        <w:t>Planes:</w:t>
      </w:r>
      <w:r>
        <w:t xml:space="preserve"> </w:t>
      </w:r>
      <w:hyperlink r:id="rId505" w:history="1">
        <w:r w:rsidR="00D20B4E" w:rsidRPr="00DA643E">
          <w:rPr>
            <w:rStyle w:val="Hipervnculo"/>
          </w:rPr>
          <w:t>https://akool.com/pricing</w:t>
        </w:r>
      </w:hyperlink>
      <w:r w:rsidR="00D20B4E">
        <w:t xml:space="preserve"> </w:t>
      </w:r>
    </w:p>
    <w:p w14:paraId="1CEDC987" w14:textId="77777777" w:rsidR="00692146" w:rsidRPr="00D115FB" w:rsidRDefault="00692146" w:rsidP="00692146">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3</w:t>
      </w:r>
    </w:p>
    <w:p w14:paraId="69590832" w14:textId="77777777" w:rsidR="00692146" w:rsidRPr="00EE3EDD" w:rsidRDefault="00692146" w:rsidP="00692146">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179C634C" w14:textId="77777777" w:rsidR="00692146" w:rsidRPr="00F20F45" w:rsidRDefault="00692146" w:rsidP="00692146">
      <w:pPr>
        <w:pStyle w:val="Textoindependiente"/>
        <w:spacing w:before="6"/>
        <w:rPr>
          <w:rFonts w:ascii="Arial"/>
          <w:sz w:val="19"/>
        </w:rPr>
      </w:pPr>
    </w:p>
    <w:p w14:paraId="659A1B1F" w14:textId="77777777" w:rsidR="00692146" w:rsidRPr="00F20F45" w:rsidRDefault="00692146" w:rsidP="008A275C">
      <w:pPr>
        <w:pStyle w:val="Estilo1"/>
        <w:numPr>
          <w:ilvl w:val="0"/>
          <w:numId w:val="20"/>
        </w:numPr>
        <w:rPr>
          <w:rFonts w:ascii="Georgia" w:eastAsia="Georgia" w:hAnsi="Georgia" w:cs="Georgia"/>
        </w:rPr>
      </w:pPr>
      <w:bookmarkStart w:id="82" w:name="_Toc196847519"/>
      <w:r w:rsidRPr="00F20F45">
        <w:rPr>
          <w:rFonts w:ascii="Georgia" w:eastAsia="Georgia" w:hAnsi="Georgia" w:cs="Georgia"/>
        </w:rPr>
        <w:t>Funcionalidades principales</w:t>
      </w:r>
      <w:bookmarkEnd w:id="82"/>
    </w:p>
    <w:tbl>
      <w:tblPr>
        <w:tblStyle w:val="Tabladecuadrcula4"/>
        <w:tblW w:w="0" w:type="auto"/>
        <w:tblLook w:val="04A0" w:firstRow="1" w:lastRow="0" w:firstColumn="1" w:lastColumn="0" w:noHBand="0" w:noVBand="1"/>
      </w:tblPr>
      <w:tblGrid>
        <w:gridCol w:w="5561"/>
        <w:gridCol w:w="2933"/>
      </w:tblGrid>
      <w:tr w:rsidR="002D7FA8" w:rsidRPr="00F20F45" w14:paraId="0F313551"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0F5D29" w14:textId="77777777" w:rsidR="00692146" w:rsidRPr="00F20F45" w:rsidRDefault="00692146"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3C75D320" w14:textId="77777777" w:rsidR="00692146" w:rsidRPr="00F20F45" w:rsidRDefault="00692146"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2D7FA8" w:rsidRPr="00F20F45" w14:paraId="44D8E345"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D70ADD" w14:textId="531E53E2" w:rsidR="00692146" w:rsidRPr="00F20F45" w:rsidRDefault="00692146" w:rsidP="00D36767">
            <w:pPr>
              <w:rPr>
                <w:rFonts w:ascii="Georgia" w:eastAsia="Georgia" w:hAnsi="Georgia" w:cs="Georgia"/>
                <w:sz w:val="20"/>
                <w:szCs w:val="20"/>
              </w:rPr>
            </w:pPr>
            <w:r w:rsidRPr="00F20F45">
              <w:rPr>
                <w:rFonts w:ascii="Georgia" w:eastAsia="Georgia" w:hAnsi="Georgia" w:cs="Georgia"/>
                <w:sz w:val="20"/>
                <w:szCs w:val="20"/>
              </w:rPr>
              <w:t>POST /</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faceswap</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highquality</w:t>
            </w:r>
            <w:proofErr w:type="spellEnd"/>
            <w:r w:rsidR="00784CDF">
              <w:rPr>
                <w:rFonts w:ascii="Georgia" w:eastAsia="Georgia" w:hAnsi="Georgia" w:cs="Georgia"/>
                <w:sz w:val="20"/>
                <w:szCs w:val="20"/>
              </w:rPr>
              <w:t>/</w:t>
            </w:r>
            <w:proofErr w:type="spellStart"/>
            <w:r w:rsidR="00784CDF">
              <w:rPr>
                <w:rFonts w:ascii="Georgia" w:eastAsia="Georgia" w:hAnsi="Georgia" w:cs="Georgia"/>
                <w:sz w:val="20"/>
                <w:szCs w:val="20"/>
              </w:rPr>
              <w:t>specifyvideo</w:t>
            </w:r>
            <w:proofErr w:type="spellEnd"/>
          </w:p>
        </w:tc>
        <w:tc>
          <w:tcPr>
            <w:tcW w:w="0" w:type="auto"/>
            <w:vAlign w:val="center"/>
            <w:hideMark/>
          </w:tcPr>
          <w:p w14:paraId="6DC8A117" w14:textId="4C7C765F"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suplantando las caras por otra imagen</w:t>
            </w:r>
          </w:p>
        </w:tc>
      </w:tr>
      <w:tr w:rsidR="002D7FA8" w:rsidRPr="00F20F45" w14:paraId="21D1AA08"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F93A7E8" w14:textId="29B5CE2A" w:rsidR="00692146" w:rsidRPr="00F20F45" w:rsidRDefault="00784CDF" w:rsidP="00D36767">
            <w:pPr>
              <w:rPr>
                <w:rFonts w:ascii="Georgia" w:eastAsia="Georgia" w:hAnsi="Georgia" w:cs="Georgia"/>
                <w:sz w:val="20"/>
                <w:szCs w:val="20"/>
              </w:rPr>
            </w:pPr>
            <w:r>
              <w:rPr>
                <w:rFonts w:ascii="Georgia" w:eastAsia="Georgia" w:hAnsi="Georgia" w:cs="Georgia"/>
                <w:sz w:val="20"/>
                <w:szCs w:val="20"/>
              </w:rPr>
              <w:t>POST</w:t>
            </w:r>
            <w:r w:rsidR="00692146">
              <w:rPr>
                <w:rFonts w:ascii="Georgia" w:eastAsia="Georgia" w:hAnsi="Georgia" w:cs="Georgia"/>
                <w:sz w:val="20"/>
                <w:szCs w:val="20"/>
              </w:rPr>
              <w:t xml:space="preserve"> </w:t>
            </w:r>
            <w:r w:rsidRPr="00F20F45">
              <w:rPr>
                <w:rFonts w:ascii="Georgia" w:eastAsia="Georgia" w:hAnsi="Georgia" w:cs="Georgia"/>
                <w:sz w:val="20"/>
                <w:szCs w:val="20"/>
              </w:rPr>
              <w:t>/</w:t>
            </w:r>
            <w:r>
              <w:rPr>
                <w:rFonts w:ascii="Georgia" w:eastAsia="Georgia" w:hAnsi="Georgia" w:cs="Georgia"/>
                <w:sz w:val="20"/>
                <w:szCs w:val="20"/>
              </w:rPr>
              <w:t>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createbytranslate</w:t>
            </w:r>
            <w:proofErr w:type="spellEnd"/>
          </w:p>
        </w:tc>
        <w:tc>
          <w:tcPr>
            <w:tcW w:w="0" w:type="auto"/>
            <w:vAlign w:val="center"/>
            <w:hideMark/>
          </w:tcPr>
          <w:p w14:paraId="6E9D40F3" w14:textId="46CF4298" w:rsidR="00692146" w:rsidRPr="00F20F45"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2D7FA8" w:rsidRPr="00F20F45" w14:paraId="6E5330AD"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374C336" w14:textId="22AE3173" w:rsidR="00692146" w:rsidRPr="00F20F45" w:rsidRDefault="00692146" w:rsidP="00D36767">
            <w:pPr>
              <w:rPr>
                <w:rFonts w:ascii="Georgia" w:eastAsia="Georgia" w:hAnsi="Georgia" w:cs="Georgia"/>
                <w:sz w:val="20"/>
                <w:szCs w:val="20"/>
              </w:rPr>
            </w:pPr>
            <w:r>
              <w:rPr>
                <w:rFonts w:ascii="Georgia" w:eastAsia="Georgia" w:hAnsi="Georgia" w:cs="Georgia"/>
                <w:sz w:val="20"/>
                <w:szCs w:val="20"/>
              </w:rPr>
              <w:t>POST</w:t>
            </w:r>
            <w:r w:rsidRPr="00F20F45">
              <w:rPr>
                <w:rFonts w:ascii="Georgia" w:eastAsia="Georgia" w:hAnsi="Georgia" w:cs="Georgia"/>
                <w:sz w:val="20"/>
                <w:szCs w:val="20"/>
              </w:rPr>
              <w:t xml:space="preserve"> </w:t>
            </w:r>
            <w:r w:rsidR="00784CDF" w:rsidRPr="00F20F45">
              <w:rPr>
                <w:rFonts w:ascii="Georgia" w:eastAsia="Georgia" w:hAnsi="Georgia" w:cs="Georgia"/>
                <w:sz w:val="20"/>
                <w:szCs w:val="20"/>
              </w:rPr>
              <w:t>/</w:t>
            </w:r>
            <w:r w:rsidR="00784CDF">
              <w:rPr>
                <w:rFonts w:ascii="Georgia" w:eastAsia="Georgia" w:hAnsi="Georgia" w:cs="Georgia"/>
                <w:sz w:val="20"/>
                <w:szCs w:val="20"/>
              </w:rPr>
              <w:t>api/open/v3/</w:t>
            </w:r>
            <w:proofErr w:type="spellStart"/>
            <w:r w:rsidR="00784CDF">
              <w:rPr>
                <w:rFonts w:ascii="Georgia" w:eastAsia="Georgia" w:hAnsi="Georgia" w:cs="Georgia"/>
                <w:sz w:val="20"/>
                <w:szCs w:val="20"/>
              </w:rPr>
              <w:t>content</w:t>
            </w:r>
            <w:proofErr w:type="spellEnd"/>
            <w:r w:rsidR="00784CDF">
              <w:rPr>
                <w:rFonts w:ascii="Georgia" w:eastAsia="Georgia" w:hAnsi="Georgia" w:cs="Georgia"/>
                <w:sz w:val="20"/>
                <w:szCs w:val="20"/>
              </w:rPr>
              <w:t>/video/</w:t>
            </w:r>
            <w:proofErr w:type="spellStart"/>
            <w:r w:rsidR="00784CDF">
              <w:rPr>
                <w:rFonts w:ascii="Georgia" w:eastAsia="Georgia" w:hAnsi="Georgia" w:cs="Georgia"/>
                <w:sz w:val="20"/>
                <w:szCs w:val="20"/>
              </w:rPr>
              <w:t>createbytalkingphoto</w:t>
            </w:r>
            <w:proofErr w:type="spellEnd"/>
          </w:p>
        </w:tc>
        <w:tc>
          <w:tcPr>
            <w:tcW w:w="0" w:type="auto"/>
            <w:vAlign w:val="center"/>
            <w:hideMark/>
          </w:tcPr>
          <w:p w14:paraId="31719AFA" w14:textId="0353DAA0" w:rsidR="00692146" w:rsidRPr="00F20F45" w:rsidRDefault="00784CDF"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a foto como parámetro</w:t>
            </w:r>
            <w:r w:rsidR="002D7FA8">
              <w:rPr>
                <w:rFonts w:ascii="Georgia" w:eastAsia="Georgia" w:hAnsi="Georgia" w:cs="Georgia"/>
                <w:sz w:val="20"/>
                <w:szCs w:val="20"/>
              </w:rPr>
              <w:t xml:space="preserve"> y un audio</w:t>
            </w:r>
          </w:p>
        </w:tc>
      </w:tr>
      <w:tr w:rsidR="00784CDF" w:rsidRPr="00F20F45" w14:paraId="437E6D6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67E2A755" w14:textId="65A0683E" w:rsidR="00784CDF" w:rsidRDefault="00784CDF"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content</w:t>
            </w:r>
            <w:proofErr w:type="spellEnd"/>
            <w:r>
              <w:rPr>
                <w:rFonts w:ascii="Georgia" w:eastAsia="Georgia" w:hAnsi="Georgia" w:cs="Georgia"/>
                <w:sz w:val="20"/>
                <w:szCs w:val="20"/>
              </w:rPr>
              <w:t>/video/</w:t>
            </w:r>
            <w:proofErr w:type="spellStart"/>
            <w:r>
              <w:rPr>
                <w:rFonts w:ascii="Georgia" w:eastAsia="Georgia" w:hAnsi="Georgia" w:cs="Georgia"/>
                <w:sz w:val="20"/>
                <w:szCs w:val="20"/>
              </w:rPr>
              <w:t>lipsync</w:t>
            </w:r>
            <w:proofErr w:type="spellEnd"/>
          </w:p>
        </w:tc>
        <w:tc>
          <w:tcPr>
            <w:tcW w:w="0" w:type="auto"/>
            <w:vAlign w:val="center"/>
          </w:tcPr>
          <w:p w14:paraId="7D3A5FE9" w14:textId="7D0D1368" w:rsidR="00784CDF" w:rsidRDefault="00784CDF"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Hace sincronizar los labios con el audio. </w:t>
            </w:r>
            <w:proofErr w:type="gramStart"/>
            <w:r w:rsidR="002D7FA8">
              <w:rPr>
                <w:rFonts w:ascii="Georgia" w:eastAsia="Georgia" w:hAnsi="Georgia" w:cs="Georgia"/>
                <w:sz w:val="20"/>
                <w:szCs w:val="20"/>
              </w:rPr>
              <w:t>Recomendable vídeos</w:t>
            </w:r>
            <w:proofErr w:type="gramEnd"/>
            <w:r w:rsidR="002D7FA8">
              <w:rPr>
                <w:rFonts w:ascii="Georgia" w:eastAsia="Georgia" w:hAnsi="Georgia" w:cs="Georgia"/>
                <w:sz w:val="20"/>
                <w:szCs w:val="20"/>
              </w:rPr>
              <w:t xml:space="preserve"> &lt;25fps</w:t>
            </w:r>
          </w:p>
        </w:tc>
      </w:tr>
      <w:tr w:rsidR="002D7FA8" w:rsidRPr="00F20F45" w14:paraId="6BFF4BD9"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BA77BC7" w14:textId="2AD6CE4A" w:rsidR="002D7FA8" w:rsidRDefault="002D7FA8" w:rsidP="00D36767">
            <w:pPr>
              <w:rPr>
                <w:rFonts w:ascii="Georgia" w:eastAsia="Georgia" w:hAnsi="Georgia" w:cs="Georgia"/>
                <w:sz w:val="20"/>
                <w:szCs w:val="20"/>
              </w:rPr>
            </w:pPr>
            <w:r>
              <w:rPr>
                <w:rFonts w:ascii="Georgia" w:eastAsia="Georgia" w:hAnsi="Georgia" w:cs="Georgia"/>
                <w:sz w:val="20"/>
                <w:szCs w:val="20"/>
              </w:rPr>
              <w:t>POST /api/open/v3/</w:t>
            </w:r>
            <w:proofErr w:type="spellStart"/>
            <w:r>
              <w:rPr>
                <w:rFonts w:ascii="Georgia" w:eastAsia="Georgia" w:hAnsi="Georgia" w:cs="Georgia"/>
                <w:sz w:val="20"/>
                <w:szCs w:val="20"/>
              </w:rPr>
              <w:t>talkingavatar</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03443DB0" w14:textId="5AA95804" w:rsidR="002D7FA8" w:rsidRDefault="002D7FA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mediante un audio</w:t>
            </w:r>
          </w:p>
        </w:tc>
      </w:tr>
      <w:tr w:rsidR="002D7FA8" w:rsidRPr="00F20F45" w14:paraId="322DD22B"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tcPr>
          <w:p w14:paraId="76BF18FA" w14:textId="54707C0E" w:rsidR="002D7FA8" w:rsidRDefault="002D7FA8" w:rsidP="00D36767">
            <w:pPr>
              <w:rPr>
                <w:rFonts w:ascii="Georgia" w:eastAsia="Georgia" w:hAnsi="Georgia" w:cs="Georgia"/>
                <w:sz w:val="20"/>
                <w:szCs w:val="20"/>
              </w:rPr>
            </w:pPr>
            <w:r>
              <w:rPr>
                <w:rFonts w:ascii="Georgia" w:eastAsia="Georgia" w:hAnsi="Georgia" w:cs="Georgia"/>
                <w:sz w:val="20"/>
                <w:szCs w:val="20"/>
              </w:rPr>
              <w:t>POST /api/open/v4/</w:t>
            </w:r>
            <w:proofErr w:type="spellStart"/>
            <w:r>
              <w:rPr>
                <w:rFonts w:ascii="Georgia" w:eastAsia="Georgia" w:hAnsi="Georgia" w:cs="Georgia"/>
                <w:sz w:val="20"/>
                <w:szCs w:val="20"/>
              </w:rPr>
              <w:t>liveAvatar</w:t>
            </w:r>
            <w:proofErr w:type="spellEnd"/>
            <w:r>
              <w:rPr>
                <w:rFonts w:ascii="Georgia" w:eastAsia="Georgia" w:hAnsi="Georgia" w:cs="Georgia"/>
                <w:sz w:val="20"/>
                <w:szCs w:val="20"/>
              </w:rPr>
              <w:t>/</w:t>
            </w:r>
            <w:proofErr w:type="spellStart"/>
            <w:r>
              <w:rPr>
                <w:rFonts w:ascii="Georgia" w:eastAsia="Georgia" w:hAnsi="Georgia" w:cs="Georgia"/>
                <w:sz w:val="20"/>
                <w:szCs w:val="20"/>
              </w:rPr>
              <w:t>session</w:t>
            </w:r>
            <w:proofErr w:type="spellEnd"/>
            <w:r>
              <w:rPr>
                <w:rFonts w:ascii="Georgia" w:eastAsia="Georgia" w:hAnsi="Georgia" w:cs="Georgia"/>
                <w:sz w:val="20"/>
                <w:szCs w:val="20"/>
              </w:rPr>
              <w:t>/</w:t>
            </w:r>
            <w:proofErr w:type="spellStart"/>
            <w:r>
              <w:rPr>
                <w:rFonts w:ascii="Georgia" w:eastAsia="Georgia" w:hAnsi="Georgia" w:cs="Georgia"/>
                <w:sz w:val="20"/>
                <w:szCs w:val="20"/>
              </w:rPr>
              <w:t>create</w:t>
            </w:r>
            <w:proofErr w:type="spellEnd"/>
          </w:p>
        </w:tc>
        <w:tc>
          <w:tcPr>
            <w:tcW w:w="0" w:type="auto"/>
            <w:vAlign w:val="center"/>
          </w:tcPr>
          <w:p w14:paraId="1C2E2AD4" w14:textId="75D8144C" w:rsidR="002D7FA8" w:rsidRDefault="002D7FA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a sesión </w:t>
            </w:r>
            <w:proofErr w:type="spellStart"/>
            <w:r>
              <w:rPr>
                <w:rFonts w:ascii="Georgia" w:eastAsia="Georgia" w:hAnsi="Georgia" w:cs="Georgia"/>
                <w:sz w:val="20"/>
                <w:szCs w:val="20"/>
              </w:rPr>
              <w:t>streaming</w:t>
            </w:r>
            <w:proofErr w:type="spellEnd"/>
          </w:p>
        </w:tc>
      </w:tr>
    </w:tbl>
    <w:p w14:paraId="087F3E1C" w14:textId="77777777" w:rsidR="00692146" w:rsidRDefault="00692146" w:rsidP="00692146">
      <w:pPr>
        <w:pStyle w:val="Textoindependiente"/>
        <w:spacing w:before="6"/>
        <w:rPr>
          <w:rFonts w:ascii="Arial"/>
          <w:sz w:val="19"/>
        </w:rPr>
      </w:pPr>
    </w:p>
    <w:p w14:paraId="4FA71FFA" w14:textId="77777777" w:rsidR="00692146" w:rsidRDefault="00692146" w:rsidP="00692146">
      <w:pPr>
        <w:pStyle w:val="Textoindependiente"/>
        <w:spacing w:before="6"/>
        <w:rPr>
          <w:rFonts w:ascii="Arial"/>
          <w:sz w:val="19"/>
        </w:rPr>
      </w:pPr>
    </w:p>
    <w:p w14:paraId="5982A4E4" w14:textId="77777777" w:rsidR="00692146" w:rsidRDefault="00692146" w:rsidP="008A275C">
      <w:pPr>
        <w:pStyle w:val="Estilo1"/>
        <w:numPr>
          <w:ilvl w:val="0"/>
          <w:numId w:val="20"/>
        </w:numPr>
        <w:rPr>
          <w:rFonts w:ascii="Georgia" w:eastAsia="Georgia" w:hAnsi="Georgia" w:cs="Georgia"/>
        </w:rPr>
      </w:pPr>
      <w:bookmarkStart w:id="83" w:name="_Toc196847520"/>
      <w:r w:rsidRPr="00F20F45">
        <w:rPr>
          <w:rFonts w:ascii="Georgia" w:eastAsia="Georgia" w:hAnsi="Georgia" w:cs="Georgia"/>
        </w:rPr>
        <w:lastRenderedPageBreak/>
        <w:t>Parámetros principales de creación de video</w:t>
      </w:r>
      <w:bookmarkEnd w:id="83"/>
    </w:p>
    <w:p w14:paraId="03FCAE53" w14:textId="77777777" w:rsidR="00692146" w:rsidRDefault="00692146" w:rsidP="00692146">
      <w:pPr>
        <w:widowControl w:val="0"/>
        <w:autoSpaceDE w:val="0"/>
        <w:autoSpaceDN w:val="0"/>
        <w:adjustRightInd w:val="0"/>
        <w:spacing w:after="0" w:line="240" w:lineRule="auto"/>
        <w:rPr>
          <w:rFonts w:ascii="Courier New" w:hAnsi="Courier New" w:cs="Courier New"/>
          <w:color w:val="000000"/>
          <w:sz w:val="20"/>
          <w:szCs w:val="20"/>
          <w:highlight w:val="white"/>
        </w:rPr>
      </w:pPr>
    </w:p>
    <w:p w14:paraId="0F6F9E9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FF"/>
          <w:sz w:val="20"/>
          <w:szCs w:val="20"/>
          <w:highlight w:val="white"/>
        </w:rPr>
        <w:t>new</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48244E3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uthorizati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Bearer</w:t>
      </w:r>
      <w:proofErr w:type="spellEnd"/>
      <w:r>
        <w:rPr>
          <w:rFonts w:ascii="Courier New" w:hAnsi="Courier New" w:cs="Courier New"/>
          <w:color w:val="808080"/>
          <w:sz w:val="20"/>
          <w:szCs w:val="20"/>
          <w:highlight w:val="white"/>
        </w:rPr>
        <w:t xml:space="preserve"> token"</w:t>
      </w:r>
      <w:r>
        <w:rPr>
          <w:rFonts w:ascii="Courier New" w:hAnsi="Courier New" w:cs="Courier New"/>
          <w:b/>
          <w:bCs/>
          <w:color w:val="000080"/>
          <w:sz w:val="20"/>
          <w:szCs w:val="20"/>
          <w:highlight w:val="white"/>
        </w:rPr>
        <w:t>);</w:t>
      </w:r>
    </w:p>
    <w:p w14:paraId="33DA614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color w:val="000000"/>
          <w:sz w:val="20"/>
          <w:szCs w:val="20"/>
          <w:highlight w:val="white"/>
        </w:rPr>
        <w:t>myHeaders</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append</w:t>
      </w:r>
      <w:proofErr w:type="spellEnd"/>
      <w:r>
        <w:rPr>
          <w:rFonts w:ascii="Courier New" w:hAnsi="Courier New" w:cs="Courier New"/>
          <w:b/>
          <w:bCs/>
          <w:color w:val="000080"/>
          <w:sz w:val="20"/>
          <w:szCs w:val="20"/>
          <w:highlight w:val="white"/>
        </w:rPr>
        <w:t>(</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5BD21EC8"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26F3B78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raw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JSON</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stringify</w:t>
      </w:r>
      <w:proofErr w:type="spellEnd"/>
      <w:r>
        <w:rPr>
          <w:rFonts w:ascii="Courier New" w:hAnsi="Courier New" w:cs="Courier New"/>
          <w:b/>
          <w:bCs/>
          <w:color w:val="000080"/>
          <w:sz w:val="20"/>
          <w:szCs w:val="20"/>
          <w:highlight w:val="white"/>
        </w:rPr>
        <w:t>({</w:t>
      </w:r>
    </w:p>
    <w:p w14:paraId="6ED4537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840</w:t>
      </w:r>
      <w:r>
        <w:rPr>
          <w:rFonts w:ascii="Courier New" w:hAnsi="Courier New" w:cs="Courier New"/>
          <w:b/>
          <w:bCs/>
          <w:color w:val="000080"/>
          <w:sz w:val="20"/>
          <w:szCs w:val="20"/>
          <w:highlight w:val="white"/>
        </w:rPr>
        <w:t>,</w:t>
      </w:r>
    </w:p>
    <w:p w14:paraId="6293CB0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2160</w:t>
      </w:r>
      <w:r>
        <w:rPr>
          <w:rFonts w:ascii="Courier New" w:hAnsi="Courier New" w:cs="Courier New"/>
          <w:b/>
          <w:bCs/>
          <w:color w:val="000080"/>
          <w:sz w:val="20"/>
          <w:szCs w:val="20"/>
          <w:highlight w:val="white"/>
        </w:rPr>
        <w:t>,</w:t>
      </w:r>
    </w:p>
    <w:p w14:paraId="5ADFFB7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vatar_from</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3</w:t>
      </w:r>
      <w:r>
        <w:rPr>
          <w:rFonts w:ascii="Courier New" w:hAnsi="Courier New" w:cs="Courier New"/>
          <w:b/>
          <w:bCs/>
          <w:color w:val="000080"/>
          <w:sz w:val="20"/>
          <w:szCs w:val="20"/>
          <w:highlight w:val="white"/>
        </w:rPr>
        <w:t>,</w:t>
      </w:r>
    </w:p>
    <w:p w14:paraId="5DBE17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elements</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09BA0CB"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4D747AA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imag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p>
    <w:p w14:paraId="0891B8D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480978805-talkingAvatarbg.png"</w:t>
      </w:r>
      <w:r>
        <w:rPr>
          <w:rFonts w:ascii="Courier New" w:hAnsi="Courier New" w:cs="Courier New"/>
          <w:b/>
          <w:bCs/>
          <w:color w:val="000080"/>
          <w:sz w:val="20"/>
          <w:szCs w:val="20"/>
          <w:highlight w:val="white"/>
        </w:rPr>
        <w:t>,</w:t>
      </w:r>
    </w:p>
    <w:p w14:paraId="596C48E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780</w:t>
      </w:r>
      <w:r>
        <w:rPr>
          <w:rFonts w:ascii="Courier New" w:hAnsi="Courier New" w:cs="Courier New"/>
          <w:b/>
          <w:bCs/>
          <w:color w:val="000080"/>
          <w:sz w:val="20"/>
          <w:szCs w:val="20"/>
          <w:highlight w:val="white"/>
        </w:rPr>
        <w:t>,</w:t>
      </w:r>
    </w:p>
    <w:p w14:paraId="2A36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438</w:t>
      </w:r>
      <w:r>
        <w:rPr>
          <w:rFonts w:ascii="Courier New" w:hAnsi="Courier New" w:cs="Courier New"/>
          <w:b/>
          <w:bCs/>
          <w:color w:val="000080"/>
          <w:sz w:val="20"/>
          <w:szCs w:val="20"/>
          <w:highlight w:val="white"/>
        </w:rPr>
        <w:t>,</w:t>
      </w:r>
    </w:p>
    <w:p w14:paraId="0586FED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26EB999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376FBF4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550A9C1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131374F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C7A708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303B0A16"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vatar"</w:t>
      </w:r>
      <w:r>
        <w:rPr>
          <w:rFonts w:ascii="Courier New" w:hAnsi="Courier New" w:cs="Courier New"/>
          <w:b/>
          <w:bCs/>
          <w:color w:val="000080"/>
          <w:sz w:val="20"/>
          <w:szCs w:val="20"/>
          <w:highlight w:val="white"/>
        </w:rPr>
        <w:t>,</w:t>
      </w:r>
    </w:p>
    <w:p w14:paraId="63FEC65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35009621724-7ce105c6-ed9a-4d13-9061-7e3df59d9798-7953.mp4"</w:t>
      </w:r>
      <w:r>
        <w:rPr>
          <w:rFonts w:ascii="Courier New" w:hAnsi="Courier New" w:cs="Courier New"/>
          <w:b/>
          <w:bCs/>
          <w:color w:val="000080"/>
          <w:sz w:val="20"/>
          <w:szCs w:val="20"/>
          <w:highlight w:val="white"/>
        </w:rPr>
        <w:t>,</w:t>
      </w:r>
    </w:p>
    <w:p w14:paraId="400B8AA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15D26E4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scale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w:t>
      </w:r>
      <w:r>
        <w:rPr>
          <w:rFonts w:ascii="Courier New" w:hAnsi="Courier New" w:cs="Courier New"/>
          <w:b/>
          <w:bCs/>
          <w:color w:val="000080"/>
          <w:sz w:val="20"/>
          <w:szCs w:val="20"/>
          <w:highlight w:val="white"/>
        </w:rPr>
        <w:t>,</w:t>
      </w:r>
    </w:p>
    <w:p w14:paraId="44DE46B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idt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1E4B53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height</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r>
        <w:rPr>
          <w:rFonts w:ascii="Courier New" w:hAnsi="Courier New" w:cs="Courier New"/>
          <w:b/>
          <w:bCs/>
          <w:color w:val="000080"/>
          <w:sz w:val="20"/>
          <w:szCs w:val="20"/>
          <w:highlight w:val="white"/>
        </w:rPr>
        <w:t>,</w:t>
      </w:r>
    </w:p>
    <w:p w14:paraId="4AC4271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x</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920</w:t>
      </w:r>
      <w:r>
        <w:rPr>
          <w:rFonts w:ascii="Courier New" w:hAnsi="Courier New" w:cs="Courier New"/>
          <w:b/>
          <w:bCs/>
          <w:color w:val="000080"/>
          <w:sz w:val="20"/>
          <w:szCs w:val="20"/>
          <w:highlight w:val="white"/>
        </w:rPr>
        <w:t>,</w:t>
      </w:r>
    </w:p>
    <w:p w14:paraId="621B98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offset_y</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FF8000"/>
          <w:sz w:val="20"/>
          <w:szCs w:val="20"/>
          <w:highlight w:val="white"/>
        </w:rPr>
        <w:t>1080</w:t>
      </w:r>
    </w:p>
    <w:p w14:paraId="57C7CA6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6AD356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5DE7662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audio"</w:t>
      </w:r>
      <w:r>
        <w:rPr>
          <w:rFonts w:ascii="Courier New" w:hAnsi="Courier New" w:cs="Courier New"/>
          <w:b/>
          <w:bCs/>
          <w:color w:val="000080"/>
          <w:sz w:val="20"/>
          <w:szCs w:val="20"/>
          <w:highlight w:val="white"/>
        </w:rPr>
        <w:t>,</w:t>
      </w:r>
    </w:p>
    <w:p w14:paraId="11477C1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url</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https://drz0f01yeq1cx.cloudfront.net/1729666642023-bd6ad5f1-d558-40c7-b720-ad729688f814-6403.mp3"</w:t>
      </w:r>
    </w:p>
    <w:p w14:paraId="7E6FD9C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403020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2270E8A9"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609A5E61"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1D2397E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987BC54"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750D7ED"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yHeaders</w:t>
      </w:r>
      <w:proofErr w:type="spellEnd"/>
      <w:r>
        <w:rPr>
          <w:rFonts w:ascii="Courier New" w:hAnsi="Courier New" w:cs="Courier New"/>
          <w:b/>
          <w:bCs/>
          <w:color w:val="000080"/>
          <w:sz w:val="20"/>
          <w:szCs w:val="20"/>
          <w:highlight w:val="white"/>
        </w:rPr>
        <w:t>,</w:t>
      </w:r>
    </w:p>
    <w:p w14:paraId="23789137"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raw</w:t>
      </w:r>
      <w:r>
        <w:rPr>
          <w:rFonts w:ascii="Courier New" w:hAnsi="Courier New" w:cs="Courier New"/>
          <w:b/>
          <w:bCs/>
          <w:color w:val="000080"/>
          <w:sz w:val="20"/>
          <w:szCs w:val="20"/>
          <w:highlight w:val="white"/>
        </w:rPr>
        <w:t>,</w:t>
      </w:r>
    </w:p>
    <w:p w14:paraId="6367B6F5"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direc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follow</w:t>
      </w:r>
      <w:proofErr w:type="spellEnd"/>
      <w:r>
        <w:rPr>
          <w:rFonts w:ascii="Courier New" w:hAnsi="Courier New" w:cs="Courier New"/>
          <w:color w:val="808080"/>
          <w:sz w:val="20"/>
          <w:szCs w:val="20"/>
          <w:highlight w:val="white"/>
        </w:rPr>
        <w:t>"</w:t>
      </w:r>
    </w:p>
    <w:p w14:paraId="1CE2B5E3"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406899FC"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
    <w:p w14:paraId="07E82E32"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proofErr w:type="gramStart"/>
      <w:r>
        <w:rPr>
          <w:rFonts w:ascii="Courier New" w:hAnsi="Courier New" w:cs="Courier New"/>
          <w:color w:val="000000"/>
          <w:sz w:val="20"/>
          <w:szCs w:val="20"/>
          <w:highlight w:val="white"/>
        </w:rPr>
        <w:t>fetch</w:t>
      </w:r>
      <w:r>
        <w:rPr>
          <w:rFonts w:ascii="Courier New" w:hAnsi="Courier New" w:cs="Courier New"/>
          <w:b/>
          <w:bCs/>
          <w:color w:val="000080"/>
          <w:sz w:val="20"/>
          <w:szCs w:val="20"/>
          <w:highlight w:val="white"/>
        </w:rPr>
        <w:t>(</w:t>
      </w:r>
      <w:proofErr w:type="gramEnd"/>
      <w:r>
        <w:rPr>
          <w:rFonts w:ascii="Courier New" w:hAnsi="Courier New" w:cs="Courier New"/>
          <w:color w:val="808080"/>
          <w:sz w:val="20"/>
          <w:szCs w:val="20"/>
          <w:highlight w:val="white"/>
        </w:rPr>
        <w:t>"https://openapi-test.akool.io/api/open/v3/talkingavatar/creat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questOptions</w:t>
      </w:r>
      <w:proofErr w:type="spellEnd"/>
      <w:r>
        <w:rPr>
          <w:rFonts w:ascii="Courier New" w:hAnsi="Courier New" w:cs="Courier New"/>
          <w:b/>
          <w:bCs/>
          <w:color w:val="000080"/>
          <w:sz w:val="20"/>
          <w:szCs w:val="20"/>
          <w:highlight w:val="white"/>
        </w:rPr>
        <w:t>)</w:t>
      </w:r>
    </w:p>
    <w:p w14:paraId="7140D8E0"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roofErr w:type="gramStart"/>
      <w:r>
        <w:rPr>
          <w:rFonts w:ascii="Courier New" w:hAnsi="Courier New" w:cs="Courier New"/>
          <w:b/>
          <w:bCs/>
          <w:color w:val="804000"/>
          <w:sz w:val="20"/>
          <w:szCs w:val="20"/>
          <w:highlight w:val="white"/>
        </w:rPr>
        <w:t>text</w:t>
      </w:r>
      <w:proofErr w:type="spellEnd"/>
      <w:r>
        <w:rPr>
          <w:rFonts w:ascii="Courier New" w:hAnsi="Courier New" w:cs="Courier New"/>
          <w:b/>
          <w:bCs/>
          <w:color w:val="000080"/>
          <w:sz w:val="20"/>
          <w:szCs w:val="20"/>
          <w:highlight w:val="white"/>
        </w:rPr>
        <w:t>(</w:t>
      </w:r>
      <w:proofErr w:type="gramEnd"/>
      <w:r>
        <w:rPr>
          <w:rFonts w:ascii="Courier New" w:hAnsi="Courier New" w:cs="Courier New"/>
          <w:b/>
          <w:bCs/>
          <w:color w:val="000080"/>
          <w:sz w:val="20"/>
          <w:szCs w:val="20"/>
          <w:highlight w:val="white"/>
        </w:rPr>
        <w:t>))</w:t>
      </w:r>
    </w:p>
    <w:p w14:paraId="5FCD09BA" w14:textId="77777777" w:rsidR="00297109" w:rsidRDefault="00297109" w:rsidP="00297109">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result</w:t>
      </w:r>
      <w:proofErr w:type="spellEnd"/>
      <w:r>
        <w:rPr>
          <w:rFonts w:ascii="Courier New" w:hAnsi="Courier New" w:cs="Courier New"/>
          <w:b/>
          <w:bCs/>
          <w:color w:val="000080"/>
          <w:sz w:val="20"/>
          <w:szCs w:val="20"/>
          <w:highlight w:val="white"/>
        </w:rPr>
        <w:t>))</w:t>
      </w:r>
    </w:p>
    <w:p w14:paraId="57FB0441" w14:textId="77777777" w:rsidR="00297109" w:rsidRDefault="00297109" w:rsidP="00297109">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r>
        <w:rPr>
          <w:rFonts w:ascii="Courier New" w:hAnsi="Courier New" w:cs="Courier New"/>
          <w:b/>
          <w:bCs/>
          <w:color w:val="000080"/>
          <w:sz w:val="20"/>
          <w:szCs w:val="20"/>
          <w:highlight w:val="white"/>
        </w:rPr>
        <w:t>));</w:t>
      </w:r>
    </w:p>
    <w:p w14:paraId="6D2A6E7A" w14:textId="77777777" w:rsidR="00692146" w:rsidRPr="003A7237" w:rsidRDefault="00692146" w:rsidP="00692146">
      <w:pPr>
        <w:pStyle w:val="Estilo1"/>
        <w:rPr>
          <w:rFonts w:ascii="Georgia" w:eastAsia="Georgia" w:hAnsi="Georgia" w:cs="Georgia"/>
          <w:b w:val="0"/>
          <w:bCs w:val="0"/>
          <w:sz w:val="22"/>
          <w:szCs w:val="22"/>
        </w:rPr>
      </w:pPr>
    </w:p>
    <w:p w14:paraId="0FDD1EFB" w14:textId="77777777" w:rsidR="00692146" w:rsidRDefault="00692146" w:rsidP="00692146">
      <w:pPr>
        <w:pStyle w:val="Estilo1"/>
        <w:rPr>
          <w:rFonts w:ascii="Georgia" w:eastAsia="Georgia" w:hAnsi="Georgia" w:cs="Georgia"/>
          <w:b w:val="0"/>
          <w:bCs w:val="0"/>
          <w:sz w:val="22"/>
          <w:szCs w:val="22"/>
        </w:rPr>
      </w:pPr>
    </w:p>
    <w:p w14:paraId="7B1C3F1E" w14:textId="77777777" w:rsidR="00297109" w:rsidRDefault="00297109" w:rsidP="00692146">
      <w:pPr>
        <w:pStyle w:val="Estilo1"/>
        <w:rPr>
          <w:rFonts w:ascii="Georgia" w:eastAsia="Georgia" w:hAnsi="Georgia" w:cs="Georgia"/>
          <w:b w:val="0"/>
          <w:bCs w:val="0"/>
          <w:sz w:val="22"/>
          <w:szCs w:val="22"/>
        </w:rPr>
      </w:pPr>
    </w:p>
    <w:p w14:paraId="0ABA7671" w14:textId="77777777" w:rsidR="00297109" w:rsidRPr="00F20F45" w:rsidRDefault="00297109" w:rsidP="00692146">
      <w:pPr>
        <w:pStyle w:val="Estilo1"/>
        <w:rPr>
          <w:rFonts w:ascii="Georgia" w:eastAsia="Georgia" w:hAnsi="Georgia" w:cs="Georgia"/>
          <w:b w:val="0"/>
          <w:bCs w:val="0"/>
          <w:sz w:val="22"/>
          <w:szCs w:val="22"/>
        </w:rPr>
      </w:pPr>
    </w:p>
    <w:p w14:paraId="30FA42F3" w14:textId="77777777" w:rsidR="00692146" w:rsidRDefault="00692146" w:rsidP="008A275C">
      <w:pPr>
        <w:pStyle w:val="Estilo1"/>
        <w:numPr>
          <w:ilvl w:val="0"/>
          <w:numId w:val="20"/>
        </w:numPr>
        <w:rPr>
          <w:rFonts w:ascii="Georgia" w:eastAsia="Georgia" w:hAnsi="Georgia" w:cs="Georgia"/>
        </w:rPr>
      </w:pPr>
      <w:bookmarkStart w:id="84" w:name="_Toc196847521"/>
      <w:r w:rsidRPr="00F20F45">
        <w:rPr>
          <w:rFonts w:ascii="Georgia" w:eastAsia="Georgia" w:hAnsi="Georgia" w:cs="Georgia"/>
        </w:rPr>
        <w:lastRenderedPageBreak/>
        <w:t>Características técnicas</w:t>
      </w:r>
      <w:bookmarkEnd w:id="84"/>
    </w:p>
    <w:tbl>
      <w:tblPr>
        <w:tblStyle w:val="Tabladecuadrcula4"/>
        <w:tblW w:w="10210" w:type="dxa"/>
        <w:tblInd w:w="-576" w:type="dxa"/>
        <w:tblCellMar>
          <w:top w:w="28" w:type="dxa"/>
          <w:bottom w:w="28" w:type="dxa"/>
        </w:tblCellMar>
        <w:tblLook w:val="04A0" w:firstRow="1" w:lastRow="0" w:firstColumn="1" w:lastColumn="0" w:noHBand="0" w:noVBand="1"/>
      </w:tblPr>
      <w:tblGrid>
        <w:gridCol w:w="2902"/>
        <w:gridCol w:w="2685"/>
        <w:gridCol w:w="2685"/>
        <w:gridCol w:w="1938"/>
      </w:tblGrid>
      <w:tr w:rsidR="00297109" w:rsidRPr="00EE3EDD" w14:paraId="0942E630" w14:textId="46A7A75A" w:rsidTr="0029710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72DDC" w14:textId="77777777" w:rsidR="00297109" w:rsidRPr="00EE3EDD" w:rsidRDefault="00297109" w:rsidP="00D36767">
            <w:pPr>
              <w:rPr>
                <w:rFonts w:ascii="Georgia" w:eastAsia="Georgia" w:hAnsi="Georgia" w:cs="Georgia"/>
                <w:b w:val="0"/>
                <w:bCs w:val="0"/>
                <w:sz w:val="24"/>
                <w:szCs w:val="24"/>
              </w:rPr>
            </w:pPr>
            <w:bookmarkStart w:id="85" w:name="_Hlk196926791"/>
            <w:r w:rsidRPr="003A6305">
              <w:rPr>
                <w:rFonts w:ascii="Georgia" w:eastAsia="Georgia" w:hAnsi="Georgia" w:cs="Georgia"/>
                <w:sz w:val="24"/>
                <w:szCs w:val="24"/>
              </w:rPr>
              <w:t>Parámetro</w:t>
            </w:r>
          </w:p>
        </w:tc>
        <w:tc>
          <w:tcPr>
            <w:tcW w:w="0" w:type="auto"/>
            <w:vAlign w:val="center"/>
          </w:tcPr>
          <w:p w14:paraId="3ED712A2" w14:textId="54388840"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5BF2B627" w14:textId="074F20DD" w:rsidR="00297109" w:rsidRPr="00EE3EDD"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proofErr w:type="gramStart"/>
            <w:r>
              <w:rPr>
                <w:rFonts w:ascii="Georgia" w:eastAsia="Georgia" w:hAnsi="Georgia" w:cs="Georgia"/>
                <w:sz w:val="24"/>
                <w:szCs w:val="24"/>
              </w:rPr>
              <w:t>PRO MAX</w:t>
            </w:r>
            <w:proofErr w:type="gramEnd"/>
          </w:p>
        </w:tc>
        <w:tc>
          <w:tcPr>
            <w:tcW w:w="1938" w:type="dxa"/>
          </w:tcPr>
          <w:p w14:paraId="28CC1338" w14:textId="2A914526" w:rsidR="00297109" w:rsidRDefault="00297109"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STUDIO</w:t>
            </w:r>
          </w:p>
        </w:tc>
      </w:tr>
      <w:tr w:rsidR="00297109" w:rsidRPr="00EE3EDD" w14:paraId="6CC9F38D" w14:textId="380A17EC"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685881E"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Precios (paquete anual, pago mensual)</w:t>
            </w:r>
          </w:p>
        </w:tc>
        <w:tc>
          <w:tcPr>
            <w:tcW w:w="0" w:type="auto"/>
            <w:vAlign w:val="center"/>
          </w:tcPr>
          <w:p w14:paraId="2BC3C815" w14:textId="1753D776"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8.47 €</w:t>
            </w:r>
          </w:p>
        </w:tc>
        <w:tc>
          <w:tcPr>
            <w:tcW w:w="0" w:type="auto"/>
            <w:vAlign w:val="center"/>
          </w:tcPr>
          <w:p w14:paraId="10DF97A9" w14:textId="1CD19BB2"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48 €</w:t>
            </w:r>
          </w:p>
        </w:tc>
        <w:tc>
          <w:tcPr>
            <w:tcW w:w="1938" w:type="dxa"/>
            <w:vAlign w:val="center"/>
          </w:tcPr>
          <w:p w14:paraId="764484A2" w14:textId="78089A65"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07.83</w:t>
            </w:r>
          </w:p>
        </w:tc>
      </w:tr>
      <w:tr w:rsidR="00297109" w:rsidRPr="00EE3EDD" w14:paraId="3739CD9F" w14:textId="3DA13B21"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A915B2A"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5563264F" w14:textId="48234DEA"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c>
          <w:tcPr>
            <w:tcW w:w="0" w:type="auto"/>
            <w:vAlign w:val="center"/>
          </w:tcPr>
          <w:p w14:paraId="57C18C8C" w14:textId="2912366F"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40 </w:t>
            </w:r>
            <w:proofErr w:type="spellStart"/>
            <w:r>
              <w:rPr>
                <w:rFonts w:ascii="Georgia" w:eastAsia="Georgia" w:hAnsi="Georgia" w:cs="Georgia"/>
                <w:sz w:val="18"/>
                <w:szCs w:val="18"/>
              </w:rPr>
              <w:t>mins</w:t>
            </w:r>
            <w:proofErr w:type="spellEnd"/>
          </w:p>
        </w:tc>
        <w:tc>
          <w:tcPr>
            <w:tcW w:w="1938" w:type="dxa"/>
            <w:vAlign w:val="center"/>
          </w:tcPr>
          <w:p w14:paraId="6D6639A0" w14:textId="05139EA1" w:rsidR="00297109" w:rsidRDefault="00297109" w:rsidP="00297109">
            <w:pPr>
              <w:ind w:left="708" w:hanging="708"/>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 </w:t>
            </w:r>
            <w:proofErr w:type="spellStart"/>
            <w:r>
              <w:rPr>
                <w:rFonts w:ascii="Georgia" w:eastAsia="Georgia" w:hAnsi="Georgia" w:cs="Georgia"/>
                <w:sz w:val="18"/>
                <w:szCs w:val="18"/>
              </w:rPr>
              <w:t>mins</w:t>
            </w:r>
            <w:proofErr w:type="spellEnd"/>
          </w:p>
        </w:tc>
      </w:tr>
      <w:tr w:rsidR="00297109" w:rsidRPr="00EE3EDD" w14:paraId="22EA5245" w14:textId="05BDAAC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F9222C8"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44D1A36" w14:textId="2B7697F5"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60 </w:t>
            </w:r>
            <w:proofErr w:type="spellStart"/>
            <w:r>
              <w:rPr>
                <w:rFonts w:ascii="Georgia" w:eastAsia="Georgia" w:hAnsi="Georgia" w:cs="Georgia"/>
                <w:sz w:val="18"/>
                <w:szCs w:val="18"/>
              </w:rPr>
              <w:t>mins</w:t>
            </w:r>
            <w:proofErr w:type="spellEnd"/>
          </w:p>
        </w:tc>
        <w:tc>
          <w:tcPr>
            <w:tcW w:w="0" w:type="auto"/>
            <w:vAlign w:val="center"/>
          </w:tcPr>
          <w:p w14:paraId="7CF3755C" w14:textId="653B1B72"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340 </w:t>
            </w:r>
            <w:proofErr w:type="spellStart"/>
            <w:r>
              <w:rPr>
                <w:rFonts w:ascii="Georgia" w:eastAsia="Georgia" w:hAnsi="Georgia" w:cs="Georgia"/>
                <w:sz w:val="18"/>
                <w:szCs w:val="18"/>
              </w:rPr>
              <w:t>mins</w:t>
            </w:r>
            <w:proofErr w:type="spellEnd"/>
          </w:p>
        </w:tc>
        <w:tc>
          <w:tcPr>
            <w:tcW w:w="1938" w:type="dxa"/>
            <w:vAlign w:val="center"/>
          </w:tcPr>
          <w:p w14:paraId="584CA33A" w14:textId="1657A793" w:rsidR="00297109" w:rsidRDefault="00297109"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000 </w:t>
            </w:r>
            <w:proofErr w:type="spellStart"/>
            <w:r>
              <w:rPr>
                <w:rFonts w:ascii="Georgia" w:eastAsia="Georgia" w:hAnsi="Georgia" w:cs="Georgia"/>
                <w:sz w:val="18"/>
                <w:szCs w:val="18"/>
              </w:rPr>
              <w:t>mins</w:t>
            </w:r>
            <w:proofErr w:type="spellEnd"/>
          </w:p>
        </w:tc>
      </w:tr>
      <w:tr w:rsidR="00297109" w:rsidRPr="00EE3EDD" w14:paraId="3103BB3D" w14:textId="0F1EBE3E"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262E0AF"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76525537" w14:textId="74460BAA"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F9C0F4C" w14:textId="06D430DD"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2974FFA8" w14:textId="7E94FD2E"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344014BB" w14:textId="08808D2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28986B" w14:textId="04B0D10C" w:rsidR="00297109" w:rsidRPr="007F78E7" w:rsidRDefault="00297109"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F6C0163" w14:textId="638D0F21"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D7DF581" w14:textId="1AFE719A" w:rsidR="00297109"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46B4B337" w14:textId="0B8C4A2B"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6AB1A6AA" w14:textId="1D4C23D8"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7732EAD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77678E6B" w14:textId="2D8F1858"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5ACFA31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0D07C74D" w14:textId="258416A4" w:rsidR="00297109" w:rsidRDefault="00D20B4E"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26812210" w14:textId="7E75806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C53AFC2"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718A83CF"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69EF9056" w14:textId="77777777"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1938" w:type="dxa"/>
            <w:vAlign w:val="center"/>
          </w:tcPr>
          <w:p w14:paraId="7CCCE349" w14:textId="680C9C02" w:rsidR="00297109" w:rsidRDefault="00D20B4E"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297109" w:rsidRPr="00EE3EDD" w14:paraId="60FEFF29" w14:textId="5B3853F0"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3048C17"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207F24C0" w14:textId="4A83E053"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0" w:type="auto"/>
            <w:vAlign w:val="center"/>
          </w:tcPr>
          <w:p w14:paraId="48B19DC9" w14:textId="60F1C3B2"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r w:rsidR="00D20B4E">
              <w:rPr>
                <w:rFonts w:ascii="Georgia" w:eastAsia="Georgia" w:hAnsi="Georgia" w:cs="Georgia"/>
                <w:sz w:val="18"/>
                <w:szCs w:val="18"/>
              </w:rPr>
              <w:t xml:space="preserve"> / 4K</w:t>
            </w:r>
          </w:p>
        </w:tc>
        <w:tc>
          <w:tcPr>
            <w:tcW w:w="1938" w:type="dxa"/>
            <w:vAlign w:val="center"/>
          </w:tcPr>
          <w:p w14:paraId="1AF91819" w14:textId="338F356D"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 / 4K</w:t>
            </w:r>
          </w:p>
        </w:tc>
      </w:tr>
      <w:tr w:rsidR="00297109" w:rsidRPr="00EE3EDD" w14:paraId="45260E06" w14:textId="611E3EDD"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318FAB4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FA98A8B" w14:textId="7B9FDFB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5634DD99" w14:textId="023DE632"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1938" w:type="dxa"/>
            <w:vAlign w:val="center"/>
          </w:tcPr>
          <w:p w14:paraId="605E7E92" w14:textId="1BB4B06F"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297109" w:rsidRPr="00EE3EDD" w14:paraId="74683F0F" w14:textId="242AA286"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5FF4D50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4E9DF12B" w14:textId="7B5760F4"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0" w:type="auto"/>
            <w:vAlign w:val="center"/>
          </w:tcPr>
          <w:p w14:paraId="1C39E739" w14:textId="622F61A1" w:rsidR="00297109" w:rsidRPr="009D437A"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c>
          <w:tcPr>
            <w:tcW w:w="1938" w:type="dxa"/>
            <w:vAlign w:val="center"/>
          </w:tcPr>
          <w:p w14:paraId="12A9AF59" w14:textId="2087F904" w:rsidR="00297109" w:rsidRP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sidRPr="00297109">
              <w:rPr>
                <w:rFonts w:ascii="Georgia" w:eastAsia="Georgia" w:hAnsi="Georgia" w:cs="Georgia"/>
                <w:color w:val="00B0F0"/>
                <w:sz w:val="18"/>
                <w:szCs w:val="18"/>
              </w:rPr>
              <w:t>Alto</w:t>
            </w:r>
            <w:r>
              <w:rPr>
                <w:rFonts w:ascii="Georgia" w:eastAsia="Georgia" w:hAnsi="Georgia" w:cs="Georgia"/>
                <w:color w:val="00B0F0"/>
                <w:sz w:val="18"/>
                <w:szCs w:val="18"/>
              </w:rPr>
              <w:t>*</w:t>
            </w:r>
          </w:p>
        </w:tc>
      </w:tr>
      <w:tr w:rsidR="00297109" w:rsidRPr="00EE3EDD" w14:paraId="23525299" w14:textId="12B8937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E481BFB" w14:textId="77777777" w:rsidR="00297109" w:rsidRPr="007F78E7" w:rsidRDefault="00297109"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0F665E01" w14:textId="0C2A84AB"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60 fotos)</w:t>
            </w:r>
          </w:p>
        </w:tc>
        <w:tc>
          <w:tcPr>
            <w:tcW w:w="0" w:type="auto"/>
            <w:vAlign w:val="center"/>
          </w:tcPr>
          <w:p w14:paraId="6530FC77" w14:textId="08C2B3EC" w:rsidR="00297109" w:rsidRPr="007F78E7" w:rsidRDefault="0029710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20B4E">
              <w:rPr>
                <w:rFonts w:ascii="Georgia" w:eastAsia="Georgia" w:hAnsi="Georgia" w:cs="Georgia"/>
                <w:sz w:val="18"/>
                <w:szCs w:val="18"/>
              </w:rPr>
              <w:t>60</w:t>
            </w:r>
            <w:r w:rsidR="0034490C">
              <w:rPr>
                <w:rFonts w:ascii="Georgia" w:eastAsia="Georgia" w:hAnsi="Georgia" w:cs="Georgia"/>
                <w:sz w:val="18"/>
                <w:szCs w:val="18"/>
              </w:rPr>
              <w:t xml:space="preserve"> (100 fotos)</w:t>
            </w:r>
          </w:p>
        </w:tc>
        <w:tc>
          <w:tcPr>
            <w:tcW w:w="1938" w:type="dxa"/>
            <w:vAlign w:val="center"/>
          </w:tcPr>
          <w:p w14:paraId="4DFD3309" w14:textId="1C4ECF40"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0 (500 fotos)</w:t>
            </w:r>
          </w:p>
        </w:tc>
      </w:tr>
      <w:tr w:rsidR="00297109" w:rsidRPr="00EE3EDD" w14:paraId="48C2F068" w14:textId="059BCA12"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28378A9B"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75CD19AC" w14:textId="7B5D1C2D" w:rsidR="00297109"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c>
          <w:tcPr>
            <w:tcW w:w="0" w:type="auto"/>
            <w:vAlign w:val="center"/>
          </w:tcPr>
          <w:p w14:paraId="585ED29F" w14:textId="5C070374" w:rsidR="00297109" w:rsidRPr="007F78E7" w:rsidRDefault="0029710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p>
        </w:tc>
        <w:tc>
          <w:tcPr>
            <w:tcW w:w="1938" w:type="dxa"/>
            <w:vAlign w:val="center"/>
          </w:tcPr>
          <w:p w14:paraId="44A3DA4C" w14:textId="11CB42CC"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p>
        </w:tc>
      </w:tr>
      <w:tr w:rsidR="00297109" w:rsidRPr="00EE3EDD" w14:paraId="2D1185DF" w14:textId="5CFA7391"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98DAD07"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4B33F149" w14:textId="7928D8E4" w:rsidR="00297109" w:rsidRDefault="00D20B4E" w:rsidP="0034490C">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2BC4E38" w14:textId="0F35E976" w:rsidR="00297109" w:rsidRDefault="00D20B4E"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0F307957" w14:textId="50BC761D"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297109" w:rsidRPr="00EE3EDD" w14:paraId="11AC8298" w14:textId="51ABB527" w:rsidTr="00297109">
        <w:trPr>
          <w:trHeight w:val="30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4499973" w14:textId="77777777" w:rsidR="00297109" w:rsidRPr="007F78E7" w:rsidRDefault="00297109"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69097A8"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41701CA"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43517C00" w14:textId="2C225266"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23282AAD" w14:textId="280ED5E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1ABD63"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76E05355" w14:textId="762A17E3"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16E9D1F4" w14:textId="2F6A6CF1" w:rsidR="00297109" w:rsidRPr="007F78E7"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1938" w:type="dxa"/>
            <w:vAlign w:val="center"/>
          </w:tcPr>
          <w:p w14:paraId="5C2FF653" w14:textId="4B0FD476"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297109" w:rsidRPr="00EE3EDD" w14:paraId="489F2075" w14:textId="3709A2F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F9E8B1"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C60B0D5" w14:textId="41B19519" w:rsidR="00297109" w:rsidRPr="007F78E7" w:rsidRDefault="00D20B4E"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34490C">
              <w:rPr>
                <w:rFonts w:ascii="Georgia" w:eastAsia="Georgia" w:hAnsi="Georgia" w:cs="Georgia"/>
                <w:sz w:val="18"/>
                <w:szCs w:val="18"/>
              </w:rPr>
              <w:t>55</w:t>
            </w:r>
          </w:p>
        </w:tc>
        <w:tc>
          <w:tcPr>
            <w:tcW w:w="0" w:type="auto"/>
            <w:vAlign w:val="center"/>
          </w:tcPr>
          <w:p w14:paraId="346CAFC0" w14:textId="78AE1B1B"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34490C">
              <w:rPr>
                <w:rFonts w:ascii="Georgia" w:eastAsia="Georgia" w:hAnsi="Georgia" w:cs="Georgia"/>
                <w:sz w:val="18"/>
                <w:szCs w:val="18"/>
              </w:rPr>
              <w:t>155</w:t>
            </w:r>
          </w:p>
        </w:tc>
        <w:tc>
          <w:tcPr>
            <w:tcW w:w="1938" w:type="dxa"/>
            <w:vAlign w:val="center"/>
          </w:tcPr>
          <w:p w14:paraId="07BDF59D" w14:textId="1C254209"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55</w:t>
            </w:r>
          </w:p>
        </w:tc>
      </w:tr>
      <w:tr w:rsidR="00297109" w:rsidRPr="00EE3EDD" w14:paraId="79FBC5AD" w14:textId="1D8442A2"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BACFBD4"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5645A6E4" w14:textId="34ADB6BE"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9205F7B" w14:textId="625C27C1" w:rsidR="00297109" w:rsidRPr="007F78E7" w:rsidRDefault="00D20B4E"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1938" w:type="dxa"/>
            <w:vAlign w:val="center"/>
          </w:tcPr>
          <w:p w14:paraId="75FCF5F9" w14:textId="629B6A4B"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297109" w:rsidRPr="00EE3EDD" w14:paraId="4486C251" w14:textId="04754959" w:rsidTr="00297109">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ADB6F70" w14:textId="77777777" w:rsidR="00297109" w:rsidRPr="007F78E7" w:rsidRDefault="00297109"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5F4F039D"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754A7566" w14:textId="77777777" w:rsidR="00297109" w:rsidRPr="007F78E7"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1938" w:type="dxa"/>
            <w:vAlign w:val="center"/>
          </w:tcPr>
          <w:p w14:paraId="228B806C" w14:textId="44E636AF"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297109" w:rsidRPr="00EE3EDD" w14:paraId="2BB32B2C" w14:textId="5CCA85B3" w:rsidTr="0029710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D96570" w14:textId="77777777" w:rsidR="00297109" w:rsidRPr="007F78E7" w:rsidRDefault="00297109"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F151C28" w14:textId="736D38FD"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57E5F349" w14:textId="092AE9C8" w:rsidR="00297109" w:rsidRDefault="0034490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1938" w:type="dxa"/>
            <w:vAlign w:val="center"/>
          </w:tcPr>
          <w:p w14:paraId="60781564" w14:textId="407F2CA2" w:rsidR="00297109" w:rsidRDefault="0034490C" w:rsidP="00297109">
            <w:pPr>
              <w:jc w:val="both"/>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r>
      <w:tr w:rsidR="00297109" w:rsidRPr="00EE3EDD" w14:paraId="7CCD2979" w14:textId="79D996B5" w:rsidTr="00297109">
        <w:tc>
          <w:tcPr>
            <w:cnfStyle w:val="001000000000" w:firstRow="0" w:lastRow="0" w:firstColumn="1" w:lastColumn="0" w:oddVBand="0" w:evenVBand="0" w:oddHBand="0" w:evenHBand="0" w:firstRowFirstColumn="0" w:firstRowLastColumn="0" w:lastRowFirstColumn="0" w:lastRowLastColumn="0"/>
            <w:tcW w:w="0" w:type="auto"/>
            <w:vAlign w:val="center"/>
          </w:tcPr>
          <w:p w14:paraId="138C0B82" w14:textId="77777777" w:rsidR="00297109" w:rsidRDefault="00297109"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7EA22981"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2E1F2B4E" w14:textId="77777777" w:rsidR="00297109" w:rsidRDefault="0029710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1938" w:type="dxa"/>
            <w:vAlign w:val="center"/>
          </w:tcPr>
          <w:p w14:paraId="2B77A7D9" w14:textId="1F853920" w:rsidR="00297109" w:rsidRDefault="0034490C" w:rsidP="00297109">
            <w:pPr>
              <w:jc w:val="both"/>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bl>
    <w:bookmarkEnd w:id="85"/>
    <w:p w14:paraId="550C3865" w14:textId="568BBEE6" w:rsidR="006541F7" w:rsidRDefault="00297109" w:rsidP="00D20B4E">
      <w:pPr>
        <w:pStyle w:val="Prrafodelista"/>
        <w:spacing w:after="0" w:line="360" w:lineRule="auto"/>
        <w:ind w:left="0" w:firstLine="426"/>
        <w:rPr>
          <w:rFonts w:ascii="Georgia" w:eastAsia="Georgia" w:hAnsi="Georgia" w:cs="Georgia"/>
        </w:rPr>
      </w:pPr>
      <w:r>
        <w:rPr>
          <w:rFonts w:ascii="Georgia" w:eastAsia="Georgia" w:hAnsi="Georgia" w:cs="Georgia"/>
        </w:rPr>
        <w:t>*Con un procesado especial, pagando (</w:t>
      </w:r>
      <w:r w:rsidRPr="00297109">
        <w:rPr>
          <w:rFonts w:ascii="Georgia" w:eastAsia="Georgia" w:hAnsi="Georgia" w:cs="Georgia"/>
        </w:rPr>
        <w:t>POST /api/open/v3/</w:t>
      </w:r>
      <w:proofErr w:type="spellStart"/>
      <w:r w:rsidRPr="00297109">
        <w:rPr>
          <w:rFonts w:ascii="Georgia" w:eastAsia="Georgia" w:hAnsi="Georgia" w:cs="Georgia"/>
        </w:rPr>
        <w:t>content</w:t>
      </w:r>
      <w:proofErr w:type="spellEnd"/>
      <w:r w:rsidRPr="00297109">
        <w:rPr>
          <w:rFonts w:ascii="Georgia" w:eastAsia="Georgia" w:hAnsi="Georgia" w:cs="Georgia"/>
        </w:rPr>
        <w:t>/video/</w:t>
      </w:r>
      <w:proofErr w:type="spellStart"/>
      <w:r w:rsidRPr="00297109">
        <w:rPr>
          <w:rFonts w:ascii="Georgia" w:eastAsia="Georgia" w:hAnsi="Georgia" w:cs="Georgia"/>
        </w:rPr>
        <w:t>lipsync</w:t>
      </w:r>
      <w:proofErr w:type="spellEnd"/>
      <w:r w:rsidRPr="00297109">
        <w:rPr>
          <w:rFonts w:ascii="Georgia" w:eastAsia="Georgia" w:hAnsi="Georgia" w:cs="Georgia"/>
        </w:rPr>
        <w:t>)</w:t>
      </w:r>
    </w:p>
    <w:p w14:paraId="6C289939" w14:textId="1B68D3FD" w:rsidR="00D20B4E" w:rsidRDefault="00D20B4E" w:rsidP="00D20B4E">
      <w:pPr>
        <w:pStyle w:val="Prrafodelista"/>
        <w:spacing w:after="0" w:line="360" w:lineRule="auto"/>
        <w:ind w:left="0" w:firstLine="426"/>
        <w:rPr>
          <w:rFonts w:ascii="Georgia" w:eastAsia="Georgia" w:hAnsi="Georgia" w:cs="Georgia"/>
        </w:rPr>
      </w:pPr>
    </w:p>
    <w:p w14:paraId="50DC51D5" w14:textId="77777777" w:rsidR="006541F7" w:rsidRDefault="006541F7" w:rsidP="006541F7">
      <w:pPr>
        <w:pStyle w:val="Textoindependiente"/>
        <w:spacing w:before="6"/>
        <w:rPr>
          <w:rFonts w:ascii="Arial"/>
          <w:sz w:val="19"/>
        </w:rPr>
      </w:pPr>
    </w:p>
    <w:p w14:paraId="6B83CBAA" w14:textId="77777777" w:rsidR="0040113B" w:rsidRDefault="0040113B" w:rsidP="0040113B">
      <w:pPr>
        <w:pStyle w:val="Estilo1"/>
        <w:rPr>
          <w:rFonts w:ascii="Georgia" w:eastAsia="Georgia" w:hAnsi="Georgia" w:cs="Georgia"/>
        </w:rPr>
      </w:pPr>
    </w:p>
    <w:p w14:paraId="24B6CB22" w14:textId="77777777" w:rsidR="007A35BF" w:rsidRDefault="007A35BF" w:rsidP="007A35BF">
      <w:pPr>
        <w:pStyle w:val="Estilo1"/>
        <w:rPr>
          <w:rFonts w:ascii="Georgia" w:eastAsia="Georgia" w:hAnsi="Georgia" w:cs="Georgia"/>
        </w:rPr>
      </w:pPr>
    </w:p>
    <w:p w14:paraId="1EC85BCD" w14:textId="2CE4EB1B" w:rsidR="008C29B4" w:rsidRDefault="008C29B4" w:rsidP="00FA53E2">
      <w:pPr>
        <w:pStyle w:val="Textoindependiente"/>
        <w:spacing w:before="6"/>
        <w:rPr>
          <w:rFonts w:ascii="Arial"/>
          <w:sz w:val="19"/>
        </w:rPr>
      </w:pPr>
    </w:p>
    <w:p w14:paraId="2019FB82" w14:textId="77777777" w:rsidR="00FD4C1A" w:rsidRDefault="00FD4C1A" w:rsidP="00FA53E2">
      <w:pPr>
        <w:pStyle w:val="Textoindependiente"/>
        <w:spacing w:before="6"/>
        <w:rPr>
          <w:rFonts w:ascii="Arial"/>
          <w:sz w:val="19"/>
        </w:rPr>
        <w:sectPr w:rsidR="00FD4C1A">
          <w:pgSz w:w="11906" w:h="16838"/>
          <w:pgMar w:top="1417" w:right="1701" w:bottom="1417" w:left="1701" w:header="708" w:footer="708" w:gutter="0"/>
          <w:cols w:space="708"/>
          <w:docGrid w:linePitch="360"/>
        </w:sectPr>
      </w:pPr>
    </w:p>
    <w:bookmarkStart w:id="86" w:name="_Toc196847522"/>
    <w:p w14:paraId="1FD27349" w14:textId="78EEAE9B" w:rsidR="00FD4C1A" w:rsidRPr="007469E9" w:rsidRDefault="00FD4C1A" w:rsidP="00FD4C1A">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b/>
          <w:noProof/>
          <w:sz w:val="49"/>
          <w:szCs w:val="22"/>
        </w:rPr>
        <w:lastRenderedPageBreak/>
        <mc:AlternateContent>
          <mc:Choice Requires="wps">
            <w:drawing>
              <wp:anchor distT="0" distB="0" distL="0" distR="0" simplePos="0" relativeHeight="251723776" behindDoc="1" locked="0" layoutInCell="1" allowOverlap="1" wp14:anchorId="734EBB9B" wp14:editId="2E802D55">
                <wp:simplePos x="0" y="0"/>
                <wp:positionH relativeFrom="margin">
                  <wp:posOffset>372745</wp:posOffset>
                </wp:positionH>
                <wp:positionV relativeFrom="paragraph">
                  <wp:posOffset>453390</wp:posOffset>
                </wp:positionV>
                <wp:extent cx="4669155" cy="1270"/>
                <wp:effectExtent l="0" t="0" r="0" b="0"/>
                <wp:wrapTopAndBottom/>
                <wp:docPr id="1317872325" name="Forma libre: forma 131787232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F8F7BCC" id="Forma libre: forma 1317872325" o:spid="_x0000_s1026" style="position:absolute;margin-left:29.35pt;margin-top:35.7pt;width:367.65pt;height:.1pt;z-index:-25159270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7469E9">
        <w:rPr>
          <w:rFonts w:ascii="Arial"/>
          <w:b/>
          <w:noProof/>
          <w:sz w:val="49"/>
          <w:szCs w:val="22"/>
        </w:rPr>
        <mc:AlternateContent>
          <mc:Choice Requires="wps">
            <w:drawing>
              <wp:anchor distT="0" distB="0" distL="0" distR="0" simplePos="0" relativeHeight="251724800" behindDoc="1" locked="0" layoutInCell="1" allowOverlap="1" wp14:anchorId="0657F1D2" wp14:editId="76E4B3E4">
                <wp:simplePos x="0" y="0"/>
                <wp:positionH relativeFrom="margin">
                  <wp:align>center</wp:align>
                </wp:positionH>
                <wp:positionV relativeFrom="paragraph">
                  <wp:posOffset>221</wp:posOffset>
                </wp:positionV>
                <wp:extent cx="4669155" cy="1270"/>
                <wp:effectExtent l="0" t="0" r="0" b="0"/>
                <wp:wrapTopAndBottom/>
                <wp:docPr id="2086807435" name="Forma libre: forma 20868074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09F7EC5" id="Forma libre: forma 2086807435" o:spid="_x0000_s1026" style="position:absolute;margin-left:0;margin-top:0;width:367.65pt;height:.1pt;z-index:-25159168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Vidnoz</w:t>
      </w:r>
      <w:bookmarkEnd w:id="86"/>
      <w:proofErr w:type="spellEnd"/>
    </w:p>
    <w:p w14:paraId="679D6ED1" w14:textId="77777777" w:rsidR="00FD4C1A" w:rsidRDefault="00FD4C1A" w:rsidP="00FD4C1A">
      <w:pPr>
        <w:pStyle w:val="Textoindependiente"/>
        <w:spacing w:before="6"/>
        <w:rPr>
          <w:rFonts w:ascii="Arial"/>
          <w:sz w:val="19"/>
        </w:rPr>
      </w:pPr>
    </w:p>
    <w:p w14:paraId="1DB123B7" w14:textId="77777777" w:rsidR="00FD4C1A" w:rsidRDefault="00FD4C1A" w:rsidP="00FD4C1A">
      <w:pPr>
        <w:pStyle w:val="Textoindependiente"/>
        <w:spacing w:before="6"/>
        <w:rPr>
          <w:rFonts w:ascii="Arial"/>
          <w:sz w:val="19"/>
        </w:rPr>
      </w:pPr>
    </w:p>
    <w:p w14:paraId="2FB3EA84" w14:textId="77777777" w:rsidR="00FD4C1A" w:rsidRDefault="00FD4C1A" w:rsidP="00FD4C1A">
      <w:pPr>
        <w:pStyle w:val="Textoindependiente"/>
        <w:spacing w:before="6"/>
        <w:rPr>
          <w:rFonts w:ascii="Arial"/>
          <w:sz w:val="19"/>
        </w:rPr>
      </w:pPr>
    </w:p>
    <w:p w14:paraId="243884EC" w14:textId="77777777" w:rsidR="00FD4C1A" w:rsidRDefault="00FD4C1A" w:rsidP="00FD4C1A">
      <w:pPr>
        <w:pStyle w:val="Textoindependiente"/>
        <w:spacing w:before="6"/>
        <w:rPr>
          <w:rFonts w:ascii="Arial"/>
          <w:sz w:val="19"/>
        </w:rPr>
      </w:pPr>
    </w:p>
    <w:p w14:paraId="275029B4" w14:textId="77777777" w:rsidR="00FD4C1A" w:rsidRPr="00F20F45" w:rsidRDefault="00FD4C1A" w:rsidP="00FD4C1A">
      <w:pPr>
        <w:pStyle w:val="Estilo1"/>
        <w:numPr>
          <w:ilvl w:val="0"/>
          <w:numId w:val="21"/>
        </w:numPr>
        <w:rPr>
          <w:rFonts w:ascii="Georgia" w:eastAsia="Georgia" w:hAnsi="Georgia" w:cs="Georgia"/>
        </w:rPr>
      </w:pPr>
      <w:bookmarkStart w:id="87" w:name="_Toc196847523"/>
      <w:r w:rsidRPr="00F20F45">
        <w:rPr>
          <w:rFonts w:ascii="Georgia" w:eastAsia="Georgia" w:hAnsi="Georgia" w:cs="Georgia"/>
        </w:rPr>
        <w:t>Visión general</w:t>
      </w:r>
      <w:bookmarkEnd w:id="87"/>
    </w:p>
    <w:p w14:paraId="656A96D2" w14:textId="77777777" w:rsidR="00D11EE8" w:rsidRPr="00D11EE8" w:rsidRDefault="00D11EE8" w:rsidP="00D11EE8">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00BEF308" w14:textId="77777777" w:rsidR="00FD4C1A" w:rsidRPr="00F20F45" w:rsidRDefault="00FD4C1A" w:rsidP="00FD4C1A">
      <w:pPr>
        <w:pStyle w:val="Prrafodelista"/>
        <w:spacing w:after="0" w:line="360" w:lineRule="auto"/>
        <w:ind w:left="0" w:firstLine="426"/>
        <w:jc w:val="both"/>
        <w:rPr>
          <w:rFonts w:ascii="Georgia" w:eastAsia="Georgia" w:hAnsi="Georgia" w:cs="Georgia"/>
        </w:rPr>
      </w:pPr>
    </w:p>
    <w:p w14:paraId="387E1867" w14:textId="77777777" w:rsidR="00FD4C1A" w:rsidRDefault="00FD4C1A" w:rsidP="00FD4C1A">
      <w:pPr>
        <w:pStyle w:val="Estilo1"/>
        <w:numPr>
          <w:ilvl w:val="0"/>
          <w:numId w:val="21"/>
        </w:numPr>
        <w:rPr>
          <w:rFonts w:ascii="Georgia" w:eastAsia="Georgia" w:hAnsi="Georgia" w:cs="Georgia"/>
        </w:rPr>
      </w:pPr>
      <w:bookmarkStart w:id="88" w:name="_Toc196847524"/>
      <w:r w:rsidRPr="00F20F45">
        <w:rPr>
          <w:rFonts w:ascii="Georgia" w:eastAsia="Georgia" w:hAnsi="Georgia" w:cs="Georgia"/>
        </w:rPr>
        <w:t>Arquitectura general</w:t>
      </w:r>
      <w:bookmarkEnd w:id="88"/>
    </w:p>
    <w:p w14:paraId="587AFE7C" w14:textId="50563DF6"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0181C2E7" w14:textId="77777777" w:rsidR="00FD4C1A" w:rsidRDefault="00FD4C1A" w:rsidP="00FD4C1A">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4D8B86D" w14:textId="1B907B76" w:rsidR="00D11EE8" w:rsidRDefault="00FD4C1A" w:rsidP="00D36767">
      <w:pPr>
        <w:numPr>
          <w:ilvl w:val="0"/>
          <w:numId w:val="8"/>
        </w:numPr>
      </w:pPr>
      <w:r w:rsidRPr="00D11EE8">
        <w:rPr>
          <w:rFonts w:ascii="Georgia" w:eastAsia="Georgia" w:hAnsi="Georgia" w:cs="Georgia"/>
          <w:b/>
          <w:bCs/>
        </w:rPr>
        <w:t xml:space="preserve">API Referencia: </w:t>
      </w:r>
      <w:r w:rsidRPr="009E296D">
        <w:t> </w:t>
      </w:r>
      <w:hyperlink r:id="rId506" w:history="1">
        <w:r w:rsidR="00D11EE8" w:rsidRPr="00714160">
          <w:rPr>
            <w:rStyle w:val="Hipervnculo"/>
          </w:rPr>
          <w:t>https://es.vidnoz.com/docs/authentication.html</w:t>
        </w:r>
      </w:hyperlink>
    </w:p>
    <w:p w14:paraId="390383A9" w14:textId="7EC2DE57" w:rsidR="00FD4C1A" w:rsidRDefault="00FD4C1A" w:rsidP="00D36767">
      <w:pPr>
        <w:numPr>
          <w:ilvl w:val="0"/>
          <w:numId w:val="8"/>
        </w:numPr>
      </w:pPr>
      <w:r w:rsidRPr="00D11EE8">
        <w:rPr>
          <w:rFonts w:ascii="Georgia" w:eastAsia="Georgia" w:hAnsi="Georgia" w:cs="Georgia"/>
          <w:b/>
          <w:bCs/>
        </w:rPr>
        <w:t>Base URL</w:t>
      </w:r>
      <w:r w:rsidRPr="00D11EE8">
        <w:rPr>
          <w:rFonts w:ascii="Georgia" w:eastAsia="Georgia" w:hAnsi="Georgia" w:cs="Georgia"/>
        </w:rPr>
        <w:t xml:space="preserve">: </w:t>
      </w:r>
      <w:hyperlink r:id="rId507" w:history="1">
        <w:r w:rsidRPr="00DA643E">
          <w:rPr>
            <w:rStyle w:val="Hipervnculo"/>
          </w:rPr>
          <w:t>https://devapi.vidnoz.com</w:t>
        </w:r>
      </w:hyperlink>
      <w:r>
        <w:t xml:space="preserve">  </w:t>
      </w:r>
    </w:p>
    <w:p w14:paraId="56DEBD6A" w14:textId="2B60C764" w:rsidR="00FD4C1A" w:rsidRPr="00D115FB" w:rsidRDefault="00FD4C1A" w:rsidP="00FD4C1A">
      <w:pPr>
        <w:numPr>
          <w:ilvl w:val="0"/>
          <w:numId w:val="8"/>
        </w:numPr>
      </w:pPr>
      <w:r>
        <w:rPr>
          <w:rFonts w:ascii="Georgia" w:eastAsia="Georgia" w:hAnsi="Georgia" w:cs="Georgia"/>
          <w:b/>
          <w:bCs/>
        </w:rPr>
        <w:t>Planes:</w:t>
      </w:r>
      <w:r>
        <w:t xml:space="preserve"> </w:t>
      </w:r>
      <w:hyperlink r:id="rId508" w:history="1">
        <w:r w:rsidRPr="00DA643E">
          <w:rPr>
            <w:rStyle w:val="Hipervnculo"/>
          </w:rPr>
          <w:t>https://www.vidnoz.com/api-pricing.html</w:t>
        </w:r>
      </w:hyperlink>
      <w:r>
        <w:t xml:space="preserve"> </w:t>
      </w:r>
    </w:p>
    <w:p w14:paraId="3A156F3D" w14:textId="0F79B034" w:rsidR="00FD4C1A" w:rsidRPr="00D115FB" w:rsidRDefault="00FD4C1A" w:rsidP="00FD4C1A">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V2</w:t>
      </w:r>
    </w:p>
    <w:p w14:paraId="635947EE" w14:textId="77777777" w:rsidR="00FD4C1A" w:rsidRPr="00EE3EDD" w:rsidRDefault="00FD4C1A" w:rsidP="00FD4C1A">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73296E51" w14:textId="77777777" w:rsidR="00FD4C1A" w:rsidRPr="00F20F45" w:rsidRDefault="00FD4C1A" w:rsidP="00FD4C1A">
      <w:pPr>
        <w:pStyle w:val="Textoindependiente"/>
        <w:spacing w:before="6"/>
        <w:rPr>
          <w:rFonts w:ascii="Arial"/>
          <w:sz w:val="19"/>
        </w:rPr>
      </w:pPr>
    </w:p>
    <w:p w14:paraId="177A191B" w14:textId="77777777" w:rsidR="00FD4C1A" w:rsidRPr="00F20F45" w:rsidRDefault="00FD4C1A" w:rsidP="00FD4C1A">
      <w:pPr>
        <w:pStyle w:val="Estilo1"/>
        <w:numPr>
          <w:ilvl w:val="0"/>
          <w:numId w:val="21"/>
        </w:numPr>
        <w:rPr>
          <w:rFonts w:ascii="Georgia" w:eastAsia="Georgia" w:hAnsi="Georgia" w:cs="Georgia"/>
        </w:rPr>
      </w:pPr>
      <w:bookmarkStart w:id="89" w:name="_Toc196847525"/>
      <w:r w:rsidRPr="00F20F45">
        <w:rPr>
          <w:rFonts w:ascii="Georgia" w:eastAsia="Georgia" w:hAnsi="Georgia" w:cs="Georgia"/>
        </w:rPr>
        <w:t>Funcionalidades principales</w:t>
      </w:r>
      <w:bookmarkEnd w:id="89"/>
    </w:p>
    <w:tbl>
      <w:tblPr>
        <w:tblStyle w:val="Tabladecuadrcula4"/>
        <w:tblW w:w="0" w:type="auto"/>
        <w:tblLook w:val="04A0" w:firstRow="1" w:lastRow="0" w:firstColumn="1" w:lastColumn="0" w:noHBand="0" w:noVBand="1"/>
      </w:tblPr>
      <w:tblGrid>
        <w:gridCol w:w="3550"/>
        <w:gridCol w:w="4944"/>
      </w:tblGrid>
      <w:tr w:rsidR="00FD4C1A" w:rsidRPr="00F20F45" w14:paraId="44325253" w14:textId="77777777" w:rsidTr="00D3676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221E811" w14:textId="77777777" w:rsidR="00FD4C1A" w:rsidRPr="00F20F45" w:rsidRDefault="00FD4C1A"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29D0A40D" w14:textId="77777777" w:rsidR="00FD4C1A" w:rsidRPr="00F20F45" w:rsidRDefault="00FD4C1A"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FD4C1A" w:rsidRPr="00F20F45" w14:paraId="6AA617E2" w14:textId="77777777" w:rsidTr="00D3676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98D1E8E" w14:textId="0AAAF65B" w:rsidR="00FD4C1A" w:rsidRPr="00F20F45" w:rsidRDefault="00FD4C1A" w:rsidP="00D36767">
            <w:pPr>
              <w:rPr>
                <w:rFonts w:ascii="Georgia" w:eastAsia="Georgia" w:hAnsi="Georgia" w:cs="Georgia"/>
                <w:sz w:val="20"/>
                <w:szCs w:val="20"/>
              </w:rPr>
            </w:pPr>
            <w:r w:rsidRPr="00F20F45">
              <w:rPr>
                <w:rFonts w:ascii="Georgia" w:eastAsia="Georgia" w:hAnsi="Georgia" w:cs="Georgia"/>
                <w:sz w:val="20"/>
                <w:szCs w:val="20"/>
              </w:rPr>
              <w:t xml:space="preserve">POST </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D11EE8">
              <w:rPr>
                <w:rFonts w:ascii="Georgia" w:eastAsia="Georgia" w:hAnsi="Georgia" w:cs="Georgia"/>
                <w:sz w:val="20"/>
                <w:szCs w:val="20"/>
              </w:rPr>
              <w:t>ai-headshots</w:t>
            </w:r>
            <w:proofErr w:type="spellEnd"/>
          </w:p>
        </w:tc>
        <w:tc>
          <w:tcPr>
            <w:tcW w:w="0" w:type="auto"/>
            <w:vAlign w:val="center"/>
            <w:hideMark/>
          </w:tcPr>
          <w:p w14:paraId="15DA16B7" w14:textId="14DF62FD" w:rsidR="00FD4C1A" w:rsidRPr="00F20F45" w:rsidRDefault="00D11EE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a imagen para currículum a partir de una imagen genérica</w:t>
            </w:r>
          </w:p>
        </w:tc>
      </w:tr>
      <w:tr w:rsidR="00FD4C1A" w:rsidRPr="00F20F45" w14:paraId="549CD8F6" w14:textId="77777777" w:rsidTr="00D36767">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0EF3C28" w14:textId="792EAD81" w:rsidR="00FD4C1A" w:rsidRPr="00F20F45" w:rsidRDefault="00FD4C1A"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11EE8">
              <w:rPr>
                <w:rFonts w:ascii="Georgia" w:eastAsia="Georgia" w:hAnsi="Georgia" w:cs="Georgia"/>
                <w:sz w:val="20"/>
                <w:szCs w:val="20"/>
              </w:rPr>
              <w:t>v2/</w:t>
            </w:r>
            <w:proofErr w:type="spellStart"/>
            <w:r w:rsidR="00D11EE8">
              <w:rPr>
                <w:rFonts w:ascii="Georgia" w:eastAsia="Georgia" w:hAnsi="Georgia" w:cs="Georgia"/>
                <w:sz w:val="20"/>
                <w:szCs w:val="20"/>
              </w:rPr>
              <w:t>task</w:t>
            </w:r>
            <w:proofErr w:type="spellEnd"/>
            <w:r w:rsidR="00D11EE8">
              <w:rPr>
                <w:rFonts w:ascii="Georgia" w:eastAsia="Georgia" w:hAnsi="Georgia" w:cs="Georgia"/>
                <w:sz w:val="20"/>
                <w:szCs w:val="20"/>
              </w:rPr>
              <w:t>/</w:t>
            </w:r>
            <w:proofErr w:type="spellStart"/>
            <w:r w:rsidR="00543CE8">
              <w:rPr>
                <w:rFonts w:ascii="Georgia" w:eastAsia="Georgia" w:hAnsi="Georgia" w:cs="Georgia"/>
                <w:sz w:val="20"/>
                <w:szCs w:val="20"/>
              </w:rPr>
              <w:t>generate</w:t>
            </w:r>
            <w:proofErr w:type="spellEnd"/>
            <w:r w:rsidR="00543CE8">
              <w:rPr>
                <w:rFonts w:ascii="Georgia" w:eastAsia="Georgia" w:hAnsi="Georgia" w:cs="Georgia"/>
                <w:sz w:val="20"/>
                <w:szCs w:val="20"/>
              </w:rPr>
              <w:t>-</w:t>
            </w:r>
            <w:proofErr w:type="spellStart"/>
            <w:r w:rsidR="00543CE8">
              <w:rPr>
                <w:rFonts w:ascii="Georgia" w:eastAsia="Georgia" w:hAnsi="Georgia" w:cs="Georgia"/>
                <w:sz w:val="20"/>
                <w:szCs w:val="20"/>
              </w:rPr>
              <w:t>taking</w:t>
            </w:r>
            <w:proofErr w:type="spellEnd"/>
            <w:r w:rsidR="00543CE8">
              <w:rPr>
                <w:rFonts w:ascii="Georgia" w:eastAsia="Georgia" w:hAnsi="Georgia" w:cs="Georgia"/>
                <w:sz w:val="20"/>
                <w:szCs w:val="20"/>
              </w:rPr>
              <w:t>-head</w:t>
            </w:r>
          </w:p>
        </w:tc>
        <w:tc>
          <w:tcPr>
            <w:tcW w:w="0" w:type="auto"/>
            <w:vAlign w:val="center"/>
            <w:hideMark/>
          </w:tcPr>
          <w:p w14:paraId="74E37217" w14:textId="5CD26248" w:rsidR="00FD4C1A" w:rsidRPr="00F20F45" w:rsidRDefault="00543CE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de un avatar a partir de una imagen</w:t>
            </w:r>
          </w:p>
        </w:tc>
      </w:tr>
    </w:tbl>
    <w:p w14:paraId="3E485A4F" w14:textId="77777777" w:rsidR="00FD4C1A" w:rsidRDefault="00FD4C1A" w:rsidP="00FD4C1A">
      <w:pPr>
        <w:pStyle w:val="Textoindependiente"/>
        <w:spacing w:before="6"/>
        <w:rPr>
          <w:rFonts w:ascii="Arial"/>
          <w:sz w:val="19"/>
        </w:rPr>
      </w:pPr>
    </w:p>
    <w:p w14:paraId="78BD6F46" w14:textId="77777777" w:rsidR="00FD4C1A" w:rsidRDefault="00FD4C1A" w:rsidP="00FD4C1A">
      <w:pPr>
        <w:pStyle w:val="Textoindependiente"/>
        <w:spacing w:before="6"/>
        <w:rPr>
          <w:rFonts w:ascii="Arial"/>
          <w:sz w:val="19"/>
        </w:rPr>
      </w:pPr>
    </w:p>
    <w:p w14:paraId="1662C3D2" w14:textId="77777777" w:rsidR="00FD4C1A" w:rsidRDefault="00FD4C1A" w:rsidP="00FD4C1A">
      <w:pPr>
        <w:pStyle w:val="Estilo1"/>
        <w:numPr>
          <w:ilvl w:val="0"/>
          <w:numId w:val="21"/>
        </w:numPr>
        <w:rPr>
          <w:rFonts w:ascii="Georgia" w:eastAsia="Georgia" w:hAnsi="Georgia" w:cs="Georgia"/>
        </w:rPr>
      </w:pPr>
      <w:bookmarkStart w:id="90" w:name="_Toc196847526"/>
      <w:r w:rsidRPr="00F20F45">
        <w:rPr>
          <w:rFonts w:ascii="Georgia" w:eastAsia="Georgia" w:hAnsi="Georgia" w:cs="Georgia"/>
        </w:rPr>
        <w:t>Parámetros principales de creación de video</w:t>
      </w:r>
      <w:bookmarkEnd w:id="90"/>
    </w:p>
    <w:p w14:paraId="65FF1EA3" w14:textId="77777777" w:rsidR="00FD4C1A" w:rsidRDefault="00FD4C1A" w:rsidP="00FD4C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0661B66C" w14:textId="5A046D48" w:rsidR="00543CE8" w:rsidRDefault="00543CE8" w:rsidP="00543CE8">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proofErr w:type="gramEnd"/>
      <w:r>
        <w:rPr>
          <w:rFonts w:ascii="Courier New" w:hAnsi="Courier New" w:cs="Courier New"/>
          <w:color w:val="000000"/>
          <w:sz w:val="20"/>
          <w:szCs w:val="20"/>
          <w:highlight w:val="white"/>
        </w:rPr>
        <w:t>request</w:t>
      </w:r>
      <w:proofErr w:type="spellEnd"/>
      <w:r>
        <w:rPr>
          <w:rFonts w:ascii="Courier New" w:hAnsi="Courier New" w:cs="Courier New"/>
          <w:color w:val="000000"/>
          <w:sz w:val="20"/>
          <w:szCs w:val="20"/>
          <w:highlight w:val="white"/>
        </w:rPr>
        <w:t xml:space="preserve"> POST \</w:t>
      </w:r>
    </w:p>
    <w:p w14:paraId="6DA0052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url</w:t>
      </w:r>
      <w:proofErr w:type="spellEnd"/>
      <w:r>
        <w:rPr>
          <w:rFonts w:ascii="Courier New" w:hAnsi="Courier New" w:cs="Courier New"/>
          <w:color w:val="000000"/>
          <w:sz w:val="20"/>
          <w:szCs w:val="20"/>
          <w:highlight w:val="white"/>
        </w:rPr>
        <w:t xml:space="preserve">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devapi.vidnoz.com/v2/task/generate-talking-head \</w:t>
      </w:r>
    </w:p>
    <w:p w14:paraId="2EF1B029"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ccep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08FFE166"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conten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multipart</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data" \</w:t>
      </w:r>
    </w:p>
    <w:p w14:paraId="5B76CAFD"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ade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Bearer</w:t>
      </w:r>
      <w:proofErr w:type="spellEnd"/>
      <w:r>
        <w:rPr>
          <w:rFonts w:ascii="Courier New" w:hAnsi="Courier New" w:cs="Courier New"/>
          <w:color w:val="008000"/>
          <w:sz w:val="20"/>
          <w:szCs w:val="20"/>
          <w:highlight w:val="white"/>
        </w:rPr>
        <w:t xml:space="preserve"> $API_KEY" \</w:t>
      </w:r>
    </w:p>
    <w:p w14:paraId="775629F1"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voice_id</w:t>
      </w:r>
      <w:proofErr w:type="spellEnd"/>
      <w:r>
        <w:rPr>
          <w:rFonts w:ascii="Courier New" w:hAnsi="Courier New" w:cs="Courier New"/>
          <w:color w:val="008000"/>
          <w:sz w:val="20"/>
          <w:szCs w:val="20"/>
          <w:highlight w:val="white"/>
        </w:rPr>
        <w:t>="YmUxSTFBcVA1V1A3N2Y3L2hxMHhGQT09"' \</w:t>
      </w:r>
    </w:p>
    <w:p w14:paraId="3F94012E"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Input </w:t>
      </w:r>
      <w:proofErr w:type="spellStart"/>
      <w:r>
        <w:rPr>
          <w:rFonts w:ascii="Courier New" w:hAnsi="Courier New" w:cs="Courier New"/>
          <w:color w:val="008000"/>
          <w:sz w:val="20"/>
          <w:szCs w:val="20"/>
          <w:highlight w:val="white"/>
        </w:rPr>
        <w:t>your</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text</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here</w:t>
      </w:r>
      <w:proofErr w:type="spellEnd"/>
      <w:r>
        <w:rPr>
          <w:rFonts w:ascii="Courier New" w:hAnsi="Courier New" w:cs="Courier New"/>
          <w:color w:val="008000"/>
          <w:sz w:val="20"/>
          <w:szCs w:val="20"/>
          <w:highlight w:val="white"/>
        </w:rPr>
        <w:t>"' \</w:t>
      </w:r>
    </w:p>
    <w:p w14:paraId="2BFE1AA7"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YmUxSTFBcVA1V1A3N2Y3L2hxMHhGQT09"' \</w:t>
      </w:r>
    </w:p>
    <w:p w14:paraId="4E514372" w14:textId="77777777" w:rsidR="00543CE8" w:rsidRDefault="00543CE8" w:rsidP="00543CE8">
      <w:pPr>
        <w:widowControl w:val="0"/>
        <w:autoSpaceDE w:val="0"/>
        <w:autoSpaceDN w:val="0"/>
        <w:adjustRightInd w:val="0"/>
        <w:spacing w:after="0" w:line="240" w:lineRule="auto"/>
        <w:rPr>
          <w:rFonts w:ascii="Courier New" w:hAnsi="Courier New" w:cs="Courier New"/>
          <w:color w:val="008000"/>
          <w:sz w:val="20"/>
          <w:szCs w:val="20"/>
        </w:rPr>
      </w:pPr>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form</w:t>
      </w:r>
      <w:proofErr w:type="spellEnd"/>
      <w:r>
        <w:rPr>
          <w:rFonts w:ascii="Courier New" w:hAnsi="Courier New" w:cs="Courier New"/>
          <w:color w:val="008000"/>
          <w:sz w:val="20"/>
          <w:szCs w:val="20"/>
          <w:highlight w:val="white"/>
        </w:rPr>
        <w:t xml:space="preserve"> 'avatar_url="https://static.vidnoz.com/system/openapi/sample/talking-photo.jpg"' \</w:t>
      </w:r>
    </w:p>
    <w:p w14:paraId="3A35B113" w14:textId="77777777" w:rsidR="00543CE8" w:rsidRDefault="00543CE8" w:rsidP="00543CE8">
      <w:pPr>
        <w:widowControl w:val="0"/>
        <w:autoSpaceDE w:val="0"/>
        <w:autoSpaceDN w:val="0"/>
        <w:adjustRightInd w:val="0"/>
        <w:spacing w:after="0" w:line="240" w:lineRule="auto"/>
      </w:pPr>
    </w:p>
    <w:p w14:paraId="2681000F" w14:textId="77777777" w:rsidR="00FD4C1A" w:rsidRDefault="00FD4C1A" w:rsidP="00FD4C1A">
      <w:pPr>
        <w:pStyle w:val="Estilo1"/>
        <w:numPr>
          <w:ilvl w:val="0"/>
          <w:numId w:val="21"/>
        </w:numPr>
        <w:rPr>
          <w:rFonts w:ascii="Georgia" w:eastAsia="Georgia" w:hAnsi="Georgia" w:cs="Georgia"/>
        </w:rPr>
      </w:pPr>
      <w:bookmarkStart w:id="91" w:name="_Toc196847527"/>
      <w:r w:rsidRPr="00F20F45">
        <w:rPr>
          <w:rFonts w:ascii="Georgia" w:eastAsia="Georgia" w:hAnsi="Georgia" w:cs="Georgia"/>
        </w:rPr>
        <w:lastRenderedPageBreak/>
        <w:t>Características técnicas</w:t>
      </w:r>
      <w:bookmarkEnd w:id="91"/>
    </w:p>
    <w:tbl>
      <w:tblPr>
        <w:tblStyle w:val="Tabladecuadrcula4"/>
        <w:tblW w:w="8272" w:type="dxa"/>
        <w:jc w:val="center"/>
        <w:tblCellMar>
          <w:top w:w="28" w:type="dxa"/>
          <w:bottom w:w="28" w:type="dxa"/>
        </w:tblCellMar>
        <w:tblLook w:val="04A0" w:firstRow="1" w:lastRow="0" w:firstColumn="1" w:lastColumn="0" w:noHBand="0" w:noVBand="1"/>
      </w:tblPr>
      <w:tblGrid>
        <w:gridCol w:w="2902"/>
        <w:gridCol w:w="2685"/>
        <w:gridCol w:w="2685"/>
      </w:tblGrid>
      <w:tr w:rsidR="00AD58AC" w:rsidRPr="00EE3EDD" w14:paraId="403BDE82" w14:textId="77777777" w:rsidTr="00AD58A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DEC15EB" w14:textId="77777777" w:rsidR="00AD58AC" w:rsidRPr="00EE3EDD" w:rsidRDefault="00AD58AC" w:rsidP="00D36767">
            <w:pPr>
              <w:rPr>
                <w:rFonts w:ascii="Georgia" w:eastAsia="Georgia" w:hAnsi="Georgia" w:cs="Georgia"/>
                <w:b w:val="0"/>
                <w:bCs w:val="0"/>
                <w:sz w:val="24"/>
                <w:szCs w:val="24"/>
              </w:rPr>
            </w:pPr>
            <w:bookmarkStart w:id="92" w:name="_Hlk196926815"/>
            <w:r w:rsidRPr="003A6305">
              <w:rPr>
                <w:rFonts w:ascii="Georgia" w:eastAsia="Georgia" w:hAnsi="Georgia" w:cs="Georgia"/>
                <w:sz w:val="24"/>
                <w:szCs w:val="24"/>
              </w:rPr>
              <w:t>Parámetro</w:t>
            </w:r>
          </w:p>
        </w:tc>
        <w:tc>
          <w:tcPr>
            <w:tcW w:w="0" w:type="auto"/>
            <w:vAlign w:val="center"/>
          </w:tcPr>
          <w:p w14:paraId="2511A360" w14:textId="77777777"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30B56CE6" w14:textId="3081E33B" w:rsidR="00AD58AC" w:rsidRPr="00EE3EDD" w:rsidRDefault="00AD58A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ESCALA</w:t>
            </w:r>
          </w:p>
        </w:tc>
      </w:tr>
      <w:tr w:rsidR="00AD58AC" w:rsidRPr="00EE3EDD" w14:paraId="5375AC6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3D3F3B9" w14:textId="49E9EDF8"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mes)</w:t>
            </w:r>
          </w:p>
        </w:tc>
        <w:tc>
          <w:tcPr>
            <w:tcW w:w="0" w:type="auto"/>
            <w:vAlign w:val="center"/>
          </w:tcPr>
          <w:p w14:paraId="0539D987" w14:textId="51CCC654"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69.27€ (1000 créditos)</w:t>
            </w:r>
          </w:p>
        </w:tc>
        <w:tc>
          <w:tcPr>
            <w:tcW w:w="0" w:type="auto"/>
            <w:vAlign w:val="center"/>
          </w:tcPr>
          <w:p w14:paraId="175AB0F0" w14:textId="54429B6D"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62.16€ (6000 créditos)</w:t>
            </w:r>
          </w:p>
        </w:tc>
      </w:tr>
      <w:tr w:rsidR="00AD58AC" w:rsidRPr="00EE3EDD" w14:paraId="1F0E7D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6442E9"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7567CDC4" w14:textId="00346462"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250 </w:t>
            </w:r>
            <w:proofErr w:type="spellStart"/>
            <w:r>
              <w:rPr>
                <w:rFonts w:ascii="Georgia" w:eastAsia="Georgia" w:hAnsi="Georgia" w:cs="Georgia"/>
                <w:sz w:val="18"/>
                <w:szCs w:val="18"/>
              </w:rPr>
              <w:t>mins</w:t>
            </w:r>
            <w:proofErr w:type="spellEnd"/>
          </w:p>
        </w:tc>
        <w:tc>
          <w:tcPr>
            <w:tcW w:w="0" w:type="auto"/>
            <w:vAlign w:val="center"/>
          </w:tcPr>
          <w:p w14:paraId="2A4DD257" w14:textId="3C27DB1B"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500 </w:t>
            </w:r>
            <w:proofErr w:type="spellStart"/>
            <w:r>
              <w:rPr>
                <w:rFonts w:ascii="Georgia" w:eastAsia="Georgia" w:hAnsi="Georgia" w:cs="Georgia"/>
                <w:sz w:val="18"/>
                <w:szCs w:val="18"/>
              </w:rPr>
              <w:t>mins</w:t>
            </w:r>
            <w:proofErr w:type="spellEnd"/>
          </w:p>
        </w:tc>
      </w:tr>
      <w:tr w:rsidR="00AD58AC" w:rsidRPr="00EE3EDD" w14:paraId="6A4ECF79"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9E328FE"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AA84F1E" w14:textId="203931F9"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5F0309A" w14:textId="3C5DCCAF"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AD58AC" w:rsidRPr="00EE3EDD" w14:paraId="6681A472"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C7A4220"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2947B86B" w14:textId="2A83A85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F7A9ED6" w14:textId="14FE2840"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CDE20AE"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68E85BB" w14:textId="77777777" w:rsidR="00AD58AC" w:rsidRPr="007F78E7" w:rsidRDefault="00AD58A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74AD0204" w14:textId="230195B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C333E4D" w14:textId="3C0F7610"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72ACDF8F"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098A7E0"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0B6D0F19" w14:textId="6C1B8276"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71E8F9EF" w14:textId="7C6AB7FD"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05B56E55"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D096649"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CA5E9B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c>
          <w:tcPr>
            <w:tcW w:w="0" w:type="auto"/>
            <w:vAlign w:val="center"/>
          </w:tcPr>
          <w:p w14:paraId="2404F52B"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Depende de la resolución de la imagen subida.</w:t>
            </w:r>
          </w:p>
        </w:tc>
      </w:tr>
      <w:tr w:rsidR="00AD58AC" w:rsidRPr="00EE3EDD" w14:paraId="22C23BAD"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5673B2"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3BA12BB6" w14:textId="04E6BBA4"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116B9DD" w14:textId="349DA873" w:rsidR="00AD58AC" w:rsidRPr="007F78E7"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2D1183BC"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78109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92192A0"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4802E42F" w14:textId="77777777" w:rsidR="00AD58AC"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AD58AC" w:rsidRPr="00EE3EDD" w14:paraId="0540AC4A"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F78A4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1A7FB9FB" w14:textId="46238F1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310E87E9" w14:textId="1B34BF7C" w:rsidR="00AD58AC" w:rsidRPr="009D437A"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AD58AC" w:rsidRPr="00EE3EDD" w14:paraId="0CB68EF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D1E45FD" w14:textId="77777777" w:rsidR="00AD58AC" w:rsidRPr="007F78E7" w:rsidRDefault="00AD58A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2D6FA9BE" w14:textId="1DF4A52E"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0</w:t>
            </w:r>
          </w:p>
        </w:tc>
        <w:tc>
          <w:tcPr>
            <w:tcW w:w="0" w:type="auto"/>
            <w:vAlign w:val="center"/>
          </w:tcPr>
          <w:p w14:paraId="2FCFA5A8" w14:textId="65EF4F6A"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5</w:t>
            </w:r>
            <w:r>
              <w:rPr>
                <w:rFonts w:ascii="Georgia" w:eastAsia="Georgia" w:hAnsi="Georgia" w:cs="Georgia"/>
                <w:sz w:val="18"/>
                <w:szCs w:val="18"/>
              </w:rPr>
              <w:t>0</w:t>
            </w:r>
          </w:p>
        </w:tc>
      </w:tr>
      <w:tr w:rsidR="00AD58AC" w:rsidRPr="00EE3EDD" w14:paraId="73565138"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9759A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1356E676" w14:textId="6C81B342" w:rsidR="00AD58AC" w:rsidRDefault="00DA7568"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c>
          <w:tcPr>
            <w:tcW w:w="0" w:type="auto"/>
            <w:vAlign w:val="center"/>
          </w:tcPr>
          <w:p w14:paraId="07D3F657" w14:textId="56BE016C" w:rsidR="00AD58AC" w:rsidRPr="007F78E7" w:rsidRDefault="00DA7568"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ólo fotos</w:t>
            </w:r>
          </w:p>
        </w:tc>
      </w:tr>
      <w:tr w:rsidR="00AD58AC" w:rsidRPr="00EE3EDD" w14:paraId="1E64167A"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176BD8A"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3523C0F"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14D6FEFE" w14:textId="77777777" w:rsidR="00AD58AC" w:rsidRDefault="00AD58AC"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tr w:rsidR="00AD58AC" w:rsidRPr="00EE3EDD" w14:paraId="730B4F50" w14:textId="77777777" w:rsidTr="00AD58AC">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0BEFB99" w14:textId="77777777" w:rsidR="00AD58AC" w:rsidRPr="007F78E7" w:rsidRDefault="00AD58A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39C6D5A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1C00376D"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AD58AC" w:rsidRPr="00EE3EDD" w14:paraId="5FC1C087"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3EE95E5"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42F91FF9"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6A4C6C9F" w14:textId="77777777" w:rsidR="00AD58AC" w:rsidRPr="007F78E7" w:rsidRDefault="00AD58A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AD58AC" w:rsidRPr="00EE3EDD" w14:paraId="56628455"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2703EC4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5C8B8B6C" w14:textId="0AB2516C"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c>
          <w:tcPr>
            <w:tcW w:w="0" w:type="auto"/>
            <w:vAlign w:val="center"/>
          </w:tcPr>
          <w:p w14:paraId="70709A34" w14:textId="30DB4E6D"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DA7568">
              <w:rPr>
                <w:rFonts w:ascii="Georgia" w:eastAsia="Georgia" w:hAnsi="Georgia" w:cs="Georgia"/>
                <w:sz w:val="18"/>
                <w:szCs w:val="18"/>
              </w:rPr>
              <w:t>100</w:t>
            </w:r>
          </w:p>
        </w:tc>
      </w:tr>
      <w:tr w:rsidR="00AD58AC" w:rsidRPr="00EE3EDD" w14:paraId="567AAB5B"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C7B8D0B"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ADEA282" w14:textId="02223CC5"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5A0D21F4" w14:textId="4F98A828" w:rsidR="00AD58AC" w:rsidRPr="007F78E7"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AD58AC" w:rsidRPr="00EE3EDD" w14:paraId="4056F321"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B0C9B73" w14:textId="77777777" w:rsidR="00AD58AC" w:rsidRPr="007F78E7" w:rsidRDefault="00AD58A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6DB45900"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3AC7471E" w14:textId="77777777" w:rsidR="00AD58AC" w:rsidRPr="007F78E7"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AD58AC" w:rsidRPr="00EE3EDD" w14:paraId="7926F948" w14:textId="77777777" w:rsidTr="00AD58A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BA0962" w14:textId="77777777" w:rsidR="00AD58AC" w:rsidRPr="007F78E7" w:rsidRDefault="00AD58A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1606F0FC" w14:textId="06ABF461"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2357BB1B" w14:textId="7087EEB4" w:rsidR="00AD58AC" w:rsidRDefault="00DA7568"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AD58AC" w:rsidRPr="00EE3EDD" w14:paraId="6401E9DC" w14:textId="77777777" w:rsidTr="00AD58AC">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7362522" w14:textId="77777777" w:rsidR="00AD58AC" w:rsidRDefault="00AD58A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33B6B6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c>
          <w:tcPr>
            <w:tcW w:w="0" w:type="auto"/>
            <w:vAlign w:val="center"/>
          </w:tcPr>
          <w:p w14:paraId="3995523F" w14:textId="77777777" w:rsidR="00AD58AC" w:rsidRDefault="00AD58A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se especifica</w:t>
            </w:r>
          </w:p>
        </w:tc>
      </w:tr>
      <w:bookmarkEnd w:id="92"/>
    </w:tbl>
    <w:p w14:paraId="106D8514" w14:textId="77777777" w:rsidR="00FD4C1A" w:rsidRDefault="00FD4C1A" w:rsidP="00FD4C1A">
      <w:pPr>
        <w:pStyle w:val="Prrafodelista"/>
        <w:spacing w:after="0" w:line="360" w:lineRule="auto"/>
        <w:ind w:left="0" w:firstLine="426"/>
        <w:rPr>
          <w:rFonts w:ascii="Georgia" w:eastAsia="Georgia" w:hAnsi="Georgia" w:cs="Georgia"/>
        </w:rPr>
      </w:pPr>
    </w:p>
    <w:p w14:paraId="54971905" w14:textId="77777777" w:rsidR="00FD4C1A" w:rsidRDefault="00FD4C1A" w:rsidP="00FD4C1A">
      <w:pPr>
        <w:pStyle w:val="Textoindependiente"/>
        <w:spacing w:before="6"/>
        <w:rPr>
          <w:rFonts w:ascii="Arial"/>
          <w:sz w:val="19"/>
        </w:rPr>
      </w:pPr>
    </w:p>
    <w:p w14:paraId="43A7BCF8" w14:textId="77777777" w:rsidR="00FD4C1A" w:rsidRDefault="00FD4C1A" w:rsidP="00FD4C1A">
      <w:pPr>
        <w:pStyle w:val="Estilo1"/>
        <w:rPr>
          <w:rFonts w:ascii="Georgia" w:eastAsia="Georgia" w:hAnsi="Georgia" w:cs="Georgia"/>
        </w:rPr>
      </w:pPr>
    </w:p>
    <w:p w14:paraId="15093C01" w14:textId="77777777" w:rsidR="00FD4C1A" w:rsidRDefault="00FD4C1A" w:rsidP="00FD4C1A">
      <w:pPr>
        <w:pStyle w:val="Estilo1"/>
        <w:rPr>
          <w:rFonts w:ascii="Georgia" w:eastAsia="Georgia" w:hAnsi="Georgia" w:cs="Georgia"/>
        </w:rPr>
      </w:pPr>
    </w:p>
    <w:p w14:paraId="1E4FB7E6" w14:textId="77777777" w:rsidR="00FD4C1A" w:rsidRDefault="00FD4C1A" w:rsidP="00FD4C1A">
      <w:pPr>
        <w:pStyle w:val="Textoindependiente"/>
        <w:spacing w:before="6"/>
        <w:rPr>
          <w:rFonts w:ascii="Arial"/>
          <w:sz w:val="19"/>
        </w:rPr>
      </w:pPr>
    </w:p>
    <w:p w14:paraId="4929CD6B" w14:textId="77777777" w:rsidR="0073527C" w:rsidRDefault="0073527C" w:rsidP="00FA53E2">
      <w:pPr>
        <w:pStyle w:val="Textoindependiente"/>
        <w:spacing w:before="6"/>
        <w:rPr>
          <w:rFonts w:ascii="Arial"/>
          <w:sz w:val="19"/>
        </w:rPr>
        <w:sectPr w:rsidR="0073527C">
          <w:pgSz w:w="11906" w:h="16838"/>
          <w:pgMar w:top="1417" w:right="1701" w:bottom="1417" w:left="1701" w:header="708" w:footer="708" w:gutter="0"/>
          <w:cols w:space="708"/>
          <w:docGrid w:linePitch="360"/>
        </w:sectPr>
      </w:pPr>
    </w:p>
    <w:bookmarkStart w:id="93" w:name="_Toc196847528"/>
    <w:p w14:paraId="63BA5D0F" w14:textId="12E08EE5" w:rsidR="0073527C" w:rsidRPr="007469E9" w:rsidRDefault="0073527C" w:rsidP="0073527C">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6848" behindDoc="1" locked="0" layoutInCell="1" allowOverlap="1" wp14:anchorId="39C7255E" wp14:editId="27F15AD8">
                <wp:simplePos x="0" y="0"/>
                <wp:positionH relativeFrom="margin">
                  <wp:posOffset>372745</wp:posOffset>
                </wp:positionH>
                <wp:positionV relativeFrom="paragraph">
                  <wp:posOffset>453390</wp:posOffset>
                </wp:positionV>
                <wp:extent cx="4669155" cy="1270"/>
                <wp:effectExtent l="0" t="0" r="0" b="0"/>
                <wp:wrapTopAndBottom/>
                <wp:docPr id="1170217169" name="Forma libre: forma 117021716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94F931E" id="Forma libre: forma 1170217169" o:spid="_x0000_s1026" style="position:absolute;margin-left:29.35pt;margin-top:35.7pt;width:367.65pt;height:.1pt;z-index:-251589632;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27872" behindDoc="1" locked="0" layoutInCell="1" allowOverlap="1" wp14:anchorId="7136E62F" wp14:editId="6229917B">
                <wp:simplePos x="0" y="0"/>
                <wp:positionH relativeFrom="margin">
                  <wp:align>center</wp:align>
                </wp:positionH>
                <wp:positionV relativeFrom="paragraph">
                  <wp:posOffset>221</wp:posOffset>
                </wp:positionV>
                <wp:extent cx="4669155" cy="1270"/>
                <wp:effectExtent l="0" t="0" r="0" b="0"/>
                <wp:wrapTopAndBottom/>
                <wp:docPr id="406346538" name="Forma libre: forma 40634653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60AC36B2" id="Forma libre: forma 406346538" o:spid="_x0000_s1026" style="position:absolute;margin-left:0;margin-top:0;width:367.65pt;height:.1pt;z-index:-251588608;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sidRPr="00A1249C">
        <w:rPr>
          <w:rFonts w:ascii="Arial" w:eastAsia="Georgia" w:hAnsi="Georgia" w:cs="Georgia"/>
          <w:b/>
          <w:color w:val="auto"/>
          <w:sz w:val="49"/>
          <w:szCs w:val="22"/>
        </w:rPr>
        <w:t>Pipio</w:t>
      </w:r>
      <w:bookmarkEnd w:id="93"/>
      <w:proofErr w:type="spellEnd"/>
    </w:p>
    <w:p w14:paraId="7F90E475" w14:textId="77777777" w:rsidR="0073527C" w:rsidRDefault="0073527C" w:rsidP="0073527C">
      <w:pPr>
        <w:pStyle w:val="Textoindependiente"/>
        <w:spacing w:before="6"/>
        <w:rPr>
          <w:rFonts w:ascii="Arial"/>
          <w:sz w:val="19"/>
        </w:rPr>
      </w:pPr>
    </w:p>
    <w:p w14:paraId="74995ECD" w14:textId="77777777" w:rsidR="0073527C" w:rsidRDefault="0073527C" w:rsidP="0073527C">
      <w:pPr>
        <w:pStyle w:val="Textoindependiente"/>
        <w:spacing w:before="6"/>
        <w:rPr>
          <w:rFonts w:ascii="Arial"/>
          <w:sz w:val="19"/>
        </w:rPr>
      </w:pPr>
    </w:p>
    <w:p w14:paraId="3AD6D9E1" w14:textId="77777777" w:rsidR="0073527C" w:rsidRDefault="0073527C" w:rsidP="0073527C">
      <w:pPr>
        <w:pStyle w:val="Textoindependiente"/>
        <w:spacing w:before="6"/>
        <w:rPr>
          <w:rFonts w:ascii="Arial"/>
          <w:sz w:val="19"/>
        </w:rPr>
      </w:pPr>
    </w:p>
    <w:p w14:paraId="5F716CDF" w14:textId="77777777" w:rsidR="0073527C" w:rsidRDefault="0073527C" w:rsidP="0073527C">
      <w:pPr>
        <w:pStyle w:val="Textoindependiente"/>
        <w:spacing w:before="6"/>
        <w:rPr>
          <w:rFonts w:ascii="Arial"/>
          <w:sz w:val="19"/>
        </w:rPr>
      </w:pPr>
    </w:p>
    <w:p w14:paraId="1D6A8294" w14:textId="77777777" w:rsidR="0073527C" w:rsidRPr="00F20F45" w:rsidRDefault="0073527C" w:rsidP="00793FBD">
      <w:pPr>
        <w:pStyle w:val="Estilo1"/>
        <w:numPr>
          <w:ilvl w:val="0"/>
          <w:numId w:val="22"/>
        </w:numPr>
        <w:rPr>
          <w:rFonts w:ascii="Georgia" w:eastAsia="Georgia" w:hAnsi="Georgia" w:cs="Georgia"/>
        </w:rPr>
      </w:pPr>
      <w:bookmarkStart w:id="94" w:name="_Toc196847529"/>
      <w:r w:rsidRPr="00F20F45">
        <w:rPr>
          <w:rFonts w:ascii="Georgia" w:eastAsia="Georgia" w:hAnsi="Georgia" w:cs="Georgia"/>
        </w:rPr>
        <w:t>Visión general</w:t>
      </w:r>
      <w:bookmarkEnd w:id="94"/>
    </w:p>
    <w:p w14:paraId="1A2019E5" w14:textId="77777777" w:rsidR="0073527C" w:rsidRPr="00D11EE8" w:rsidRDefault="0073527C" w:rsidP="0073527C">
      <w:pPr>
        <w:pStyle w:val="Prrafodelista"/>
        <w:spacing w:after="0" w:line="360" w:lineRule="auto"/>
        <w:ind w:left="0" w:firstLine="426"/>
        <w:jc w:val="both"/>
        <w:rPr>
          <w:rFonts w:ascii="Georgia" w:eastAsia="Georgia" w:hAnsi="Georgia" w:cs="Georgia"/>
        </w:rPr>
      </w:pPr>
      <w:proofErr w:type="spellStart"/>
      <w:r>
        <w:rPr>
          <w:rFonts w:ascii="Georgia" w:eastAsia="Georgia" w:hAnsi="Georgia" w:cs="Georgia"/>
        </w:rPr>
        <w:t>Vidnoz</w:t>
      </w:r>
      <w:proofErr w:type="spellEnd"/>
      <w:r>
        <w:rPr>
          <w:rFonts w:ascii="Georgia" w:eastAsia="Georgia" w:hAnsi="Georgia" w:cs="Georgia"/>
        </w:rPr>
        <w:t xml:space="preserve"> </w:t>
      </w:r>
      <w:r w:rsidRPr="00D11EE8">
        <w:rPr>
          <w:rFonts w:ascii="Georgia" w:eastAsia="Georgia" w:hAnsi="Georgia" w:cs="Georgia"/>
        </w:rPr>
        <w:t>Su principal fortaleza es ofrecer funciones profesionales a precios asequibles, con un plan gratuito limitado, aunque su API es básica y no está orientada a grandes integraciones técnicas.</w:t>
      </w:r>
    </w:p>
    <w:p w14:paraId="5C8E2D86" w14:textId="77777777" w:rsidR="0073527C" w:rsidRPr="00F20F45" w:rsidRDefault="0073527C" w:rsidP="0073527C">
      <w:pPr>
        <w:pStyle w:val="Prrafodelista"/>
        <w:spacing w:after="0" w:line="360" w:lineRule="auto"/>
        <w:ind w:left="0" w:firstLine="426"/>
        <w:jc w:val="both"/>
        <w:rPr>
          <w:rFonts w:ascii="Georgia" w:eastAsia="Georgia" w:hAnsi="Georgia" w:cs="Georgia"/>
        </w:rPr>
      </w:pPr>
    </w:p>
    <w:p w14:paraId="55754485" w14:textId="77777777" w:rsidR="0073527C" w:rsidRDefault="0073527C" w:rsidP="00793FBD">
      <w:pPr>
        <w:pStyle w:val="Estilo1"/>
        <w:numPr>
          <w:ilvl w:val="0"/>
          <w:numId w:val="22"/>
        </w:numPr>
        <w:rPr>
          <w:rFonts w:ascii="Georgia" w:eastAsia="Georgia" w:hAnsi="Georgia" w:cs="Georgia"/>
        </w:rPr>
      </w:pPr>
      <w:bookmarkStart w:id="95" w:name="_Toc196847530"/>
      <w:r w:rsidRPr="00F20F45">
        <w:rPr>
          <w:rFonts w:ascii="Georgia" w:eastAsia="Georgia" w:hAnsi="Georgia" w:cs="Georgia"/>
        </w:rPr>
        <w:t>Arquitectura general</w:t>
      </w:r>
      <w:bookmarkEnd w:id="95"/>
    </w:p>
    <w:p w14:paraId="0ED2902A" w14:textId="77777777" w:rsidR="0073527C" w:rsidRPr="00EE3EDD" w:rsidRDefault="0073527C" w:rsidP="0073527C">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3EF159AC" w14:textId="77777777" w:rsidR="0073527C" w:rsidRDefault="0073527C" w:rsidP="0073527C">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4C0A0116" w14:textId="00C89B2F" w:rsidR="0073527C" w:rsidRDefault="0073527C" w:rsidP="0073527C">
      <w:pPr>
        <w:numPr>
          <w:ilvl w:val="0"/>
          <w:numId w:val="8"/>
        </w:numPr>
      </w:pPr>
      <w:r w:rsidRPr="00D11EE8">
        <w:rPr>
          <w:rFonts w:ascii="Georgia" w:eastAsia="Georgia" w:hAnsi="Georgia" w:cs="Georgia"/>
          <w:b/>
          <w:bCs/>
        </w:rPr>
        <w:t xml:space="preserve">API Referencia: </w:t>
      </w:r>
      <w:r w:rsidRPr="009E296D">
        <w:t> </w:t>
      </w:r>
      <w:hyperlink r:id="rId509" w:history="1">
        <w:r w:rsidRPr="00714160">
          <w:rPr>
            <w:rStyle w:val="Hipervnculo"/>
          </w:rPr>
          <w:t>https://docs.pipio.ai/</w:t>
        </w:r>
      </w:hyperlink>
      <w:r>
        <w:t xml:space="preserve"> </w:t>
      </w:r>
    </w:p>
    <w:p w14:paraId="36D88E85" w14:textId="12A5138A" w:rsidR="0073527C" w:rsidRDefault="0073527C" w:rsidP="0073527C">
      <w:pPr>
        <w:numPr>
          <w:ilvl w:val="0"/>
          <w:numId w:val="8"/>
        </w:numPr>
      </w:pPr>
      <w:r w:rsidRPr="00D11EE8">
        <w:rPr>
          <w:rFonts w:ascii="Georgia" w:eastAsia="Georgia" w:hAnsi="Georgia" w:cs="Georgia"/>
          <w:b/>
          <w:bCs/>
        </w:rPr>
        <w:t>Base URL</w:t>
      </w:r>
      <w:r w:rsidRPr="00D11EE8">
        <w:rPr>
          <w:rFonts w:ascii="Georgia" w:eastAsia="Georgia" w:hAnsi="Georgia" w:cs="Georgia"/>
        </w:rPr>
        <w:t xml:space="preserve">: </w:t>
      </w:r>
      <w:hyperlink r:id="rId510" w:history="1">
        <w:r w:rsidRPr="00714160">
          <w:rPr>
            <w:rStyle w:val="Hipervnculo"/>
          </w:rPr>
          <w:t>https://generate.pipio.ai</w:t>
        </w:r>
      </w:hyperlink>
      <w:r>
        <w:t xml:space="preserve">  </w:t>
      </w:r>
    </w:p>
    <w:p w14:paraId="011C6983" w14:textId="77777777" w:rsidR="00793FBD" w:rsidRDefault="0073527C" w:rsidP="0073527C">
      <w:pPr>
        <w:numPr>
          <w:ilvl w:val="0"/>
          <w:numId w:val="8"/>
        </w:numPr>
      </w:pPr>
      <w:r>
        <w:rPr>
          <w:rFonts w:ascii="Georgia" w:eastAsia="Georgia" w:hAnsi="Georgia" w:cs="Georgia"/>
          <w:b/>
          <w:bCs/>
        </w:rPr>
        <w:t>Planes:</w:t>
      </w:r>
      <w:r>
        <w:t xml:space="preserve"> </w:t>
      </w:r>
    </w:p>
    <w:p w14:paraId="2CE062E1" w14:textId="5E97548C" w:rsidR="0073527C" w:rsidRDefault="00793FBD" w:rsidP="00793FBD">
      <w:pPr>
        <w:numPr>
          <w:ilvl w:val="1"/>
          <w:numId w:val="8"/>
        </w:numPr>
      </w:pPr>
      <w:hyperlink r:id="rId511" w:history="1">
        <w:r w:rsidRPr="00FB22CC">
          <w:rPr>
            <w:rStyle w:val="Hipervnculo"/>
          </w:rPr>
          <w:t>https://www.pipio.ai/pricing</w:t>
        </w:r>
      </w:hyperlink>
      <w:r w:rsidR="0073527C">
        <w:t xml:space="preserve"> </w:t>
      </w:r>
    </w:p>
    <w:p w14:paraId="75EF74BD" w14:textId="7C263388" w:rsidR="00793FBD" w:rsidRPr="00793FBD" w:rsidRDefault="00793FBD" w:rsidP="00793FBD">
      <w:pPr>
        <w:numPr>
          <w:ilvl w:val="1"/>
          <w:numId w:val="8"/>
        </w:numPr>
        <w:rPr>
          <w:rFonts w:ascii="Georgia" w:eastAsia="Georgia" w:hAnsi="Georgia" w:cs="Georgia"/>
        </w:rPr>
      </w:pPr>
      <w:hyperlink r:id="rId512" w:history="1">
        <w:r w:rsidRPr="00FB22CC">
          <w:rPr>
            <w:rStyle w:val="Hipervnculo"/>
          </w:rPr>
          <w:t>https://www.g2.com/products/pipio/pricing</w:t>
        </w:r>
      </w:hyperlink>
    </w:p>
    <w:p w14:paraId="373E0E0E" w14:textId="02E713CE" w:rsidR="0073527C" w:rsidRPr="00D115FB" w:rsidRDefault="0073527C" w:rsidP="0073527C">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62AE1164" w14:textId="77777777" w:rsidR="0073527C" w:rsidRPr="00EE3EDD" w:rsidRDefault="0073527C" w:rsidP="0073527C">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4ADE0F28" w14:textId="77777777" w:rsidR="0073527C" w:rsidRPr="00F20F45" w:rsidRDefault="0073527C" w:rsidP="0073527C">
      <w:pPr>
        <w:pStyle w:val="Textoindependiente"/>
        <w:spacing w:before="6"/>
        <w:rPr>
          <w:rFonts w:ascii="Arial"/>
          <w:sz w:val="19"/>
        </w:rPr>
      </w:pPr>
    </w:p>
    <w:p w14:paraId="43F8459A" w14:textId="77777777" w:rsidR="0073527C" w:rsidRPr="00F20F45" w:rsidRDefault="0073527C" w:rsidP="00793FBD">
      <w:pPr>
        <w:pStyle w:val="Estilo1"/>
        <w:numPr>
          <w:ilvl w:val="0"/>
          <w:numId w:val="22"/>
        </w:numPr>
        <w:rPr>
          <w:rFonts w:ascii="Georgia" w:eastAsia="Georgia" w:hAnsi="Georgia" w:cs="Georgia"/>
        </w:rPr>
      </w:pPr>
      <w:bookmarkStart w:id="96" w:name="_Toc196847531"/>
      <w:r w:rsidRPr="00F20F45">
        <w:rPr>
          <w:rFonts w:ascii="Georgia" w:eastAsia="Georgia" w:hAnsi="Georgia" w:cs="Georgia"/>
        </w:rPr>
        <w:t>Funcionalidades principales</w:t>
      </w:r>
      <w:bookmarkEnd w:id="96"/>
    </w:p>
    <w:tbl>
      <w:tblPr>
        <w:tblStyle w:val="Tabladecuadrcula4"/>
        <w:tblW w:w="0" w:type="auto"/>
        <w:jc w:val="center"/>
        <w:tblLook w:val="04A0" w:firstRow="1" w:lastRow="0" w:firstColumn="1" w:lastColumn="0" w:noHBand="0" w:noVBand="1"/>
      </w:tblPr>
      <w:tblGrid>
        <w:gridCol w:w="4376"/>
        <w:gridCol w:w="3095"/>
      </w:tblGrid>
      <w:tr w:rsidR="0073527C" w:rsidRPr="00F20F45" w14:paraId="3A41CCD8" w14:textId="77777777" w:rsidTr="00793FB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92F725" w14:textId="77777777" w:rsidR="0073527C" w:rsidRPr="00F20F45" w:rsidRDefault="0073527C"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6F2003E1" w14:textId="77777777" w:rsidR="0073527C" w:rsidRPr="00F20F45" w:rsidRDefault="0073527C"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73527C" w:rsidRPr="00F20F45" w14:paraId="51B33285"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95C48EC" w14:textId="0B35B5BA" w:rsidR="0073527C" w:rsidRPr="00F20F45" w:rsidRDefault="0073527C"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proofErr w:type="spellStart"/>
            <w:r w:rsidR="00793FBD">
              <w:rPr>
                <w:rFonts w:ascii="Georgia" w:eastAsia="Georgia" w:hAnsi="Georgia" w:cs="Georgia"/>
                <w:sz w:val="20"/>
                <w:szCs w:val="20"/>
              </w:rPr>
              <w:t>sigle</w:t>
            </w:r>
            <w:proofErr w:type="spellEnd"/>
            <w:r w:rsidR="00793FBD">
              <w:rPr>
                <w:rFonts w:ascii="Georgia" w:eastAsia="Georgia" w:hAnsi="Georgia" w:cs="Georgia"/>
                <w:sz w:val="20"/>
                <w:szCs w:val="20"/>
              </w:rPr>
              <w:t>-clip</w:t>
            </w:r>
          </w:p>
        </w:tc>
        <w:tc>
          <w:tcPr>
            <w:tcW w:w="0" w:type="auto"/>
            <w:vAlign w:val="center"/>
            <w:hideMark/>
          </w:tcPr>
          <w:p w14:paraId="34664008" w14:textId="4F965039" w:rsidR="0073527C" w:rsidRPr="00F20F45"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con un avatar</w:t>
            </w:r>
          </w:p>
        </w:tc>
      </w:tr>
      <w:tr w:rsidR="0073527C" w:rsidRPr="00F20F45" w14:paraId="35BA4C5D" w14:textId="77777777" w:rsidTr="00793FBD">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2A5FA52" w14:textId="5BFF1446" w:rsidR="0073527C" w:rsidRPr="00F20F45" w:rsidRDefault="0073527C"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proofErr w:type="spellStart"/>
            <w:r w:rsidR="00793FBD">
              <w:rPr>
                <w:rFonts w:ascii="Georgia" w:eastAsia="Georgia" w:hAnsi="Georgia" w:cs="Georgia"/>
                <w:sz w:val="20"/>
                <w:szCs w:val="20"/>
              </w:rPr>
              <w:t>project</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generate</w:t>
            </w:r>
            <w:proofErr w:type="spellEnd"/>
            <w:r w:rsidR="00793FBD">
              <w:rPr>
                <w:rFonts w:ascii="Georgia" w:eastAsia="Georgia" w:hAnsi="Georgia" w:cs="Georgia"/>
                <w:sz w:val="20"/>
                <w:szCs w:val="20"/>
              </w:rPr>
              <w:t>/</w:t>
            </w:r>
            <w:proofErr w:type="spellStart"/>
            <w:r w:rsidR="00793FBD">
              <w:rPr>
                <w:rFonts w:ascii="Georgia" w:eastAsia="Georgia" w:hAnsi="Georgia" w:cs="Georgia"/>
                <w:sz w:val="20"/>
                <w:szCs w:val="20"/>
              </w:rPr>
              <w:t>dubbing</w:t>
            </w:r>
            <w:proofErr w:type="spellEnd"/>
          </w:p>
        </w:tc>
        <w:tc>
          <w:tcPr>
            <w:tcW w:w="0" w:type="auto"/>
            <w:vAlign w:val="center"/>
            <w:hideMark/>
          </w:tcPr>
          <w:p w14:paraId="14810C1C" w14:textId="7B2A9778" w:rsidR="0073527C" w:rsidRPr="00F20F45"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Traduce un vídeo</w:t>
            </w:r>
          </w:p>
        </w:tc>
      </w:tr>
      <w:tr w:rsidR="00793FBD" w:rsidRPr="00F20F45" w14:paraId="5DEB6C27" w14:textId="77777777" w:rsidTr="00793FB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E8717A" w14:textId="2BE0A751" w:rsidR="00793FBD" w:rsidRDefault="00793FBD" w:rsidP="00D36767">
            <w:pPr>
              <w:rPr>
                <w:rFonts w:ascii="Georgia" w:eastAsia="Georgia" w:hAnsi="Georgia" w:cs="Georgia"/>
                <w:sz w:val="20"/>
                <w:szCs w:val="20"/>
              </w:rPr>
            </w:pPr>
            <w:r>
              <w:rPr>
                <w:rFonts w:ascii="Georgia" w:eastAsia="Georgia" w:hAnsi="Georgia" w:cs="Georgia"/>
                <w:sz w:val="20"/>
                <w:szCs w:val="20"/>
              </w:rPr>
              <w:t>POST /Project/{PROJECT_</w:t>
            </w:r>
            <w:proofErr w:type="gramStart"/>
            <w:r>
              <w:rPr>
                <w:rFonts w:ascii="Georgia" w:eastAsia="Georgia" w:hAnsi="Georgia" w:cs="Georgia"/>
                <w:sz w:val="20"/>
                <w:szCs w:val="20"/>
              </w:rPr>
              <w:t>ID}/</w:t>
            </w:r>
            <w:proofErr w:type="spellStart"/>
            <w:proofErr w:type="gramEnd"/>
            <w:r>
              <w:rPr>
                <w:rFonts w:ascii="Georgia" w:eastAsia="Georgia" w:hAnsi="Georgia" w:cs="Georgia"/>
                <w:sz w:val="20"/>
                <w:szCs w:val="20"/>
              </w:rPr>
              <w:t>template</w:t>
            </w:r>
            <w:proofErr w:type="spellEnd"/>
          </w:p>
        </w:tc>
        <w:tc>
          <w:tcPr>
            <w:tcW w:w="0" w:type="auto"/>
            <w:vAlign w:val="center"/>
          </w:tcPr>
          <w:p w14:paraId="4E56403E" w14:textId="4829AD0D" w:rsidR="00793FBD"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Modifica el </w:t>
            </w:r>
            <w:proofErr w:type="spellStart"/>
            <w:r>
              <w:rPr>
                <w:rFonts w:ascii="Georgia" w:eastAsia="Georgia" w:hAnsi="Georgia" w:cs="Georgia"/>
                <w:sz w:val="20"/>
                <w:szCs w:val="20"/>
              </w:rPr>
              <w:t>template</w:t>
            </w:r>
            <w:proofErr w:type="spellEnd"/>
            <w:r>
              <w:rPr>
                <w:rFonts w:ascii="Georgia" w:eastAsia="Georgia" w:hAnsi="Georgia" w:cs="Georgia"/>
                <w:sz w:val="20"/>
                <w:szCs w:val="20"/>
              </w:rPr>
              <w:t xml:space="preserve"> de un video</w:t>
            </w:r>
          </w:p>
        </w:tc>
      </w:tr>
    </w:tbl>
    <w:p w14:paraId="47105C7C" w14:textId="77777777" w:rsidR="0073527C" w:rsidRDefault="0073527C" w:rsidP="0073527C">
      <w:pPr>
        <w:pStyle w:val="Textoindependiente"/>
        <w:spacing w:before="6"/>
        <w:rPr>
          <w:rFonts w:ascii="Arial"/>
          <w:sz w:val="19"/>
        </w:rPr>
      </w:pPr>
    </w:p>
    <w:p w14:paraId="59B8CC93" w14:textId="77777777" w:rsidR="0073527C" w:rsidRDefault="0073527C" w:rsidP="0073527C">
      <w:pPr>
        <w:pStyle w:val="Textoindependiente"/>
        <w:spacing w:before="6"/>
        <w:rPr>
          <w:rFonts w:ascii="Arial"/>
          <w:sz w:val="19"/>
        </w:rPr>
      </w:pPr>
    </w:p>
    <w:p w14:paraId="218D00D7" w14:textId="77777777" w:rsidR="0073527C" w:rsidRDefault="0073527C" w:rsidP="00793FBD">
      <w:pPr>
        <w:pStyle w:val="Estilo1"/>
        <w:numPr>
          <w:ilvl w:val="0"/>
          <w:numId w:val="22"/>
        </w:numPr>
        <w:rPr>
          <w:rFonts w:ascii="Georgia" w:eastAsia="Georgia" w:hAnsi="Georgia" w:cs="Georgia"/>
        </w:rPr>
      </w:pPr>
      <w:bookmarkStart w:id="97" w:name="_Toc196847532"/>
      <w:r w:rsidRPr="00F20F45">
        <w:rPr>
          <w:rFonts w:ascii="Georgia" w:eastAsia="Georgia" w:hAnsi="Georgia" w:cs="Georgia"/>
        </w:rPr>
        <w:t>Parámetros principales de creación de video</w:t>
      </w:r>
      <w:bookmarkEnd w:id="97"/>
    </w:p>
    <w:p w14:paraId="3965FEFD" w14:textId="77777777" w:rsidR="0073527C" w:rsidRDefault="0073527C" w:rsidP="0073527C">
      <w:pPr>
        <w:widowControl w:val="0"/>
        <w:autoSpaceDE w:val="0"/>
        <w:autoSpaceDN w:val="0"/>
        <w:adjustRightInd w:val="0"/>
        <w:spacing w:after="0" w:line="240" w:lineRule="auto"/>
        <w:rPr>
          <w:rFonts w:ascii="Courier New" w:hAnsi="Courier New" w:cs="Courier New"/>
          <w:color w:val="000000"/>
          <w:sz w:val="20"/>
          <w:szCs w:val="20"/>
          <w:highlight w:val="white"/>
        </w:rPr>
      </w:pPr>
    </w:p>
    <w:p w14:paraId="388568AA"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proofErr w:type="spellStart"/>
      <w:r>
        <w:rPr>
          <w:rFonts w:ascii="Courier New" w:hAnsi="Courier New" w:cs="Courier New"/>
          <w:color w:val="000000"/>
          <w:sz w:val="20"/>
          <w:szCs w:val="20"/>
          <w:highlight w:val="white"/>
        </w:rPr>
        <w:t>curl</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X POST https</w:t>
      </w:r>
      <w:r>
        <w:rPr>
          <w:rFonts w:ascii="Courier New" w:hAnsi="Courier New" w:cs="Courier New"/>
          <w:b/>
          <w:bCs/>
          <w:color w:val="000080"/>
          <w:sz w:val="20"/>
          <w:szCs w:val="20"/>
          <w:highlight w:val="white"/>
        </w:rPr>
        <w:t>:</w:t>
      </w:r>
      <w:r>
        <w:rPr>
          <w:rFonts w:ascii="Courier New" w:hAnsi="Courier New" w:cs="Courier New"/>
          <w:color w:val="008000"/>
          <w:sz w:val="20"/>
          <w:szCs w:val="20"/>
          <w:highlight w:val="white"/>
        </w:rPr>
        <w:t>//generate.pipio.ai/single-clip \</w:t>
      </w:r>
    </w:p>
    <w:p w14:paraId="710D0710"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w:t>
      </w:r>
      <w:proofErr w:type="spellStart"/>
      <w:r>
        <w:rPr>
          <w:rFonts w:ascii="Courier New" w:hAnsi="Courier New" w:cs="Courier New"/>
          <w:color w:val="008000"/>
          <w:sz w:val="20"/>
          <w:szCs w:val="20"/>
          <w:highlight w:val="white"/>
        </w:rPr>
        <w:t>Authorization</w:t>
      </w:r>
      <w:proofErr w:type="spellEnd"/>
      <w:r>
        <w:rPr>
          <w:rFonts w:ascii="Courier New" w:hAnsi="Courier New" w:cs="Courier New"/>
          <w:color w:val="008000"/>
          <w:sz w:val="20"/>
          <w:szCs w:val="20"/>
          <w:highlight w:val="white"/>
        </w:rPr>
        <w:t>: Key YOUR_API_KEY' \</w:t>
      </w:r>
    </w:p>
    <w:p w14:paraId="1BD4F1B1"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H 'Content-</w:t>
      </w:r>
      <w:proofErr w:type="spellStart"/>
      <w:r>
        <w:rPr>
          <w:rFonts w:ascii="Courier New" w:hAnsi="Courier New" w:cs="Courier New"/>
          <w:color w:val="008000"/>
          <w:sz w:val="20"/>
          <w:szCs w:val="20"/>
          <w:highlight w:val="white"/>
        </w:rPr>
        <w:t>Type</w:t>
      </w:r>
      <w:proofErr w:type="spellEnd"/>
      <w:r>
        <w:rPr>
          <w:rFonts w:ascii="Courier New" w:hAnsi="Courier New" w:cs="Courier New"/>
          <w:color w:val="008000"/>
          <w:sz w:val="20"/>
          <w:szCs w:val="20"/>
          <w:highlight w:val="white"/>
        </w:rPr>
        <w:t xml:space="preserve">: </w:t>
      </w:r>
      <w:proofErr w:type="spellStart"/>
      <w:r>
        <w:rPr>
          <w:rFonts w:ascii="Courier New" w:hAnsi="Courier New" w:cs="Courier New"/>
          <w:color w:val="008000"/>
          <w:sz w:val="20"/>
          <w:szCs w:val="20"/>
          <w:highlight w:val="white"/>
        </w:rPr>
        <w:t>application</w:t>
      </w:r>
      <w:proofErr w:type="spellEnd"/>
      <w:r>
        <w:rPr>
          <w:rFonts w:ascii="Courier New" w:hAnsi="Courier New" w:cs="Courier New"/>
          <w:color w:val="008000"/>
          <w:sz w:val="20"/>
          <w:szCs w:val="20"/>
          <w:highlight w:val="white"/>
        </w:rPr>
        <w:t>/</w:t>
      </w:r>
      <w:proofErr w:type="spellStart"/>
      <w:r>
        <w:rPr>
          <w:rFonts w:ascii="Courier New" w:hAnsi="Courier New" w:cs="Courier New"/>
          <w:color w:val="008000"/>
          <w:sz w:val="20"/>
          <w:szCs w:val="20"/>
          <w:highlight w:val="white"/>
        </w:rPr>
        <w:t>json</w:t>
      </w:r>
      <w:proofErr w:type="spellEnd"/>
      <w:r>
        <w:rPr>
          <w:rFonts w:ascii="Courier New" w:hAnsi="Courier New" w:cs="Courier New"/>
          <w:color w:val="008000"/>
          <w:sz w:val="20"/>
          <w:szCs w:val="20"/>
          <w:highlight w:val="white"/>
        </w:rPr>
        <w:t>' \</w:t>
      </w:r>
    </w:p>
    <w:p w14:paraId="5348D6F6" w14:textId="77777777" w:rsidR="00793FBD" w:rsidRDefault="00793FBD" w:rsidP="00793FBD">
      <w:pPr>
        <w:widowControl w:val="0"/>
        <w:autoSpaceDE w:val="0"/>
        <w:autoSpaceDN w:val="0"/>
        <w:adjustRightInd w:val="0"/>
        <w:spacing w:after="0" w:line="240" w:lineRule="auto"/>
        <w:rPr>
          <w:rFonts w:ascii="Courier New" w:hAnsi="Courier New" w:cs="Courier New"/>
          <w:color w:val="008000"/>
          <w:sz w:val="20"/>
          <w:szCs w:val="20"/>
          <w:highlight w:val="white"/>
        </w:rPr>
      </w:pPr>
      <w:r>
        <w:rPr>
          <w:rFonts w:ascii="Courier New" w:hAnsi="Courier New" w:cs="Courier New"/>
          <w:color w:val="008000"/>
          <w:sz w:val="20"/>
          <w:szCs w:val="20"/>
          <w:highlight w:val="white"/>
        </w:rPr>
        <w:t>-d '{</w:t>
      </w:r>
    </w:p>
    <w:p w14:paraId="2C6B7608"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ctor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62701420d70c840289b9ca00115bde05"</w:t>
      </w:r>
      <w:r>
        <w:rPr>
          <w:rFonts w:ascii="Courier New" w:hAnsi="Courier New" w:cs="Courier New"/>
          <w:b/>
          <w:bCs/>
          <w:color w:val="000080"/>
          <w:sz w:val="20"/>
          <w:szCs w:val="20"/>
          <w:highlight w:val="white"/>
        </w:rPr>
        <w:t>,</w:t>
      </w:r>
    </w:p>
    <w:p w14:paraId="319BE281"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voiceId</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0fdc62c9d2007363443ad76665551a6a"</w:t>
      </w:r>
      <w:r>
        <w:rPr>
          <w:rFonts w:ascii="Courier New" w:hAnsi="Courier New" w:cs="Courier New"/>
          <w:b/>
          <w:bCs/>
          <w:color w:val="000080"/>
          <w:sz w:val="20"/>
          <w:szCs w:val="20"/>
          <w:highlight w:val="white"/>
        </w:rPr>
        <w:t>,</w:t>
      </w:r>
    </w:p>
    <w:p w14:paraId="444D4149"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Welcom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to</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Pipio</w:t>
      </w:r>
      <w:proofErr w:type="spellEnd"/>
      <w:r>
        <w:rPr>
          <w:rFonts w:ascii="Courier New" w:hAnsi="Courier New" w:cs="Courier New"/>
          <w:color w:val="808080"/>
          <w:sz w:val="20"/>
          <w:szCs w:val="20"/>
          <w:highlight w:val="white"/>
        </w:rPr>
        <w:t xml:space="preserve"> API. </w:t>
      </w:r>
      <w:proofErr w:type="spellStart"/>
      <w:r>
        <w:rPr>
          <w:rFonts w:ascii="Courier New" w:hAnsi="Courier New" w:cs="Courier New"/>
          <w:color w:val="808080"/>
          <w:sz w:val="20"/>
          <w:szCs w:val="20"/>
          <w:highlight w:val="white"/>
        </w:rPr>
        <w:t>Lets</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create</w:t>
      </w:r>
      <w:proofErr w:type="spellEnd"/>
      <w:r>
        <w:rPr>
          <w:rFonts w:ascii="Courier New" w:hAnsi="Courier New" w:cs="Courier New"/>
          <w:color w:val="808080"/>
          <w:sz w:val="20"/>
          <w:szCs w:val="20"/>
          <w:highlight w:val="white"/>
        </w:rPr>
        <w:t xml:space="preserve"> </w:t>
      </w:r>
      <w:proofErr w:type="spellStart"/>
      <w:r>
        <w:rPr>
          <w:rFonts w:ascii="Courier New" w:hAnsi="Courier New" w:cs="Courier New"/>
          <w:color w:val="808080"/>
          <w:sz w:val="20"/>
          <w:szCs w:val="20"/>
          <w:highlight w:val="white"/>
        </w:rPr>
        <w:t>amazing</w:t>
      </w:r>
      <w:proofErr w:type="spellEnd"/>
      <w:r>
        <w:rPr>
          <w:rFonts w:ascii="Courier New" w:hAnsi="Courier New" w:cs="Courier New"/>
          <w:color w:val="808080"/>
          <w:sz w:val="20"/>
          <w:szCs w:val="20"/>
          <w:highlight w:val="white"/>
        </w:rPr>
        <w:t xml:space="preserve"> avatar videos </w:t>
      </w:r>
      <w:proofErr w:type="spellStart"/>
      <w:r>
        <w:rPr>
          <w:rFonts w:ascii="Courier New" w:hAnsi="Courier New" w:cs="Courier New"/>
          <w:color w:val="808080"/>
          <w:sz w:val="20"/>
          <w:szCs w:val="20"/>
          <w:highlight w:val="white"/>
        </w:rPr>
        <w:t>together</w:t>
      </w:r>
      <w:proofErr w:type="spellEnd"/>
      <w:r>
        <w:rPr>
          <w:rFonts w:ascii="Courier New" w:hAnsi="Courier New" w:cs="Courier New"/>
          <w:color w:val="808080"/>
          <w:sz w:val="20"/>
          <w:szCs w:val="20"/>
          <w:highlight w:val="white"/>
        </w:rPr>
        <w:t>"</w:t>
      </w:r>
    </w:p>
    <w:p w14:paraId="62CE5FDD" w14:textId="77777777" w:rsidR="00793FBD" w:rsidRDefault="00793FBD" w:rsidP="00793FBD">
      <w:pPr>
        <w:widowControl w:val="0"/>
        <w:autoSpaceDE w:val="0"/>
        <w:autoSpaceDN w:val="0"/>
        <w:adjustRightInd w:val="0"/>
        <w:spacing w:after="0" w:line="240" w:lineRule="auto"/>
        <w:rPr>
          <w:rFonts w:ascii="Courier New" w:hAnsi="Courier New" w:cs="Courier New"/>
          <w:color w:val="000000"/>
          <w:sz w:val="20"/>
          <w:szCs w:val="20"/>
        </w:rPr>
      </w:pP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w:t>
      </w:r>
    </w:p>
    <w:p w14:paraId="0199EAD9" w14:textId="77777777" w:rsidR="00793FBD" w:rsidRDefault="00793FBD" w:rsidP="00793FBD">
      <w:pPr>
        <w:widowControl w:val="0"/>
        <w:autoSpaceDE w:val="0"/>
        <w:autoSpaceDN w:val="0"/>
        <w:adjustRightInd w:val="0"/>
        <w:spacing w:after="0" w:line="240" w:lineRule="auto"/>
      </w:pPr>
    </w:p>
    <w:p w14:paraId="327A668B" w14:textId="77777777" w:rsidR="0073527C" w:rsidRDefault="0073527C" w:rsidP="0073527C">
      <w:pPr>
        <w:widowControl w:val="0"/>
        <w:autoSpaceDE w:val="0"/>
        <w:autoSpaceDN w:val="0"/>
        <w:adjustRightInd w:val="0"/>
        <w:spacing w:after="0" w:line="240" w:lineRule="auto"/>
      </w:pPr>
    </w:p>
    <w:p w14:paraId="1CBCA410" w14:textId="77777777" w:rsidR="0073527C" w:rsidRDefault="0073527C" w:rsidP="00793FBD">
      <w:pPr>
        <w:pStyle w:val="Estilo1"/>
        <w:numPr>
          <w:ilvl w:val="0"/>
          <w:numId w:val="22"/>
        </w:numPr>
        <w:rPr>
          <w:rFonts w:ascii="Georgia" w:eastAsia="Georgia" w:hAnsi="Georgia" w:cs="Georgia"/>
        </w:rPr>
      </w:pPr>
      <w:bookmarkStart w:id="98" w:name="_Toc196847533"/>
      <w:r w:rsidRPr="00F20F45">
        <w:rPr>
          <w:rFonts w:ascii="Georgia" w:eastAsia="Georgia" w:hAnsi="Georgia" w:cs="Georgia"/>
        </w:rPr>
        <w:lastRenderedPageBreak/>
        <w:t>Características técnicas</w:t>
      </w:r>
      <w:bookmarkEnd w:id="98"/>
    </w:p>
    <w:tbl>
      <w:tblPr>
        <w:tblStyle w:val="Tabladecuadrcula4"/>
        <w:tblW w:w="8272" w:type="dxa"/>
        <w:jc w:val="center"/>
        <w:tblCellMar>
          <w:top w:w="28" w:type="dxa"/>
          <w:bottom w:w="28" w:type="dxa"/>
        </w:tblCellMar>
        <w:tblLook w:val="04A0" w:firstRow="1" w:lastRow="0" w:firstColumn="1" w:lastColumn="0" w:noHBand="0" w:noVBand="1"/>
      </w:tblPr>
      <w:tblGrid>
        <w:gridCol w:w="4322"/>
        <w:gridCol w:w="1876"/>
        <w:gridCol w:w="2074"/>
      </w:tblGrid>
      <w:tr w:rsidR="0073527C" w:rsidRPr="00EE3EDD" w14:paraId="6860175A"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0BEEAAD2" w14:textId="77777777" w:rsidR="0073527C" w:rsidRPr="00EE3EDD" w:rsidRDefault="0073527C" w:rsidP="00D36767">
            <w:pPr>
              <w:rPr>
                <w:rFonts w:ascii="Georgia" w:eastAsia="Georgia" w:hAnsi="Georgia" w:cs="Georgia"/>
                <w:b w:val="0"/>
                <w:bCs w:val="0"/>
                <w:sz w:val="24"/>
                <w:szCs w:val="24"/>
              </w:rPr>
            </w:pPr>
            <w:bookmarkStart w:id="99" w:name="_Hlk196926845"/>
            <w:r w:rsidRPr="003A6305">
              <w:rPr>
                <w:rFonts w:ascii="Georgia" w:eastAsia="Georgia" w:hAnsi="Georgia" w:cs="Georgia"/>
                <w:sz w:val="24"/>
                <w:szCs w:val="24"/>
              </w:rPr>
              <w:t>Parámetro</w:t>
            </w:r>
          </w:p>
        </w:tc>
        <w:tc>
          <w:tcPr>
            <w:tcW w:w="0" w:type="auto"/>
            <w:vAlign w:val="center"/>
          </w:tcPr>
          <w:p w14:paraId="5E1BE5D2" w14:textId="77777777" w:rsidR="0073527C" w:rsidRPr="00EE3EDD" w:rsidRDefault="0073527C"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c>
          <w:tcPr>
            <w:tcW w:w="0" w:type="auto"/>
            <w:vAlign w:val="center"/>
          </w:tcPr>
          <w:p w14:paraId="6F4C9795" w14:textId="7FE0478E" w:rsidR="0073527C" w:rsidRPr="00EE3EDD" w:rsidRDefault="00793FBD"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TEAM</w:t>
            </w:r>
          </w:p>
        </w:tc>
      </w:tr>
      <w:tr w:rsidR="0073527C" w:rsidRPr="00EE3EDD" w14:paraId="5145404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6CCB02" w14:textId="18D12709"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 xml:space="preserve">Precios (se paga por </w:t>
            </w:r>
            <w:r w:rsidR="00793FBD">
              <w:rPr>
                <w:rFonts w:ascii="Georgia" w:eastAsia="Georgia" w:hAnsi="Georgia" w:cs="Georgia"/>
                <w:sz w:val="18"/>
                <w:szCs w:val="18"/>
              </w:rPr>
              <w:t>año, precio por mes</w:t>
            </w:r>
            <w:r>
              <w:rPr>
                <w:rFonts w:ascii="Georgia" w:eastAsia="Georgia" w:hAnsi="Georgia" w:cs="Georgia"/>
                <w:sz w:val="18"/>
                <w:szCs w:val="18"/>
              </w:rPr>
              <w:t>)</w:t>
            </w:r>
          </w:p>
        </w:tc>
        <w:tc>
          <w:tcPr>
            <w:tcW w:w="0" w:type="auto"/>
            <w:vAlign w:val="center"/>
          </w:tcPr>
          <w:p w14:paraId="6DB4FA78" w14:textId="1A6FFD9E"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6</w:t>
            </w:r>
            <w:r w:rsidR="0073527C">
              <w:rPr>
                <w:rFonts w:ascii="Georgia" w:eastAsia="Georgia" w:hAnsi="Georgia" w:cs="Georgia"/>
                <w:sz w:val="18"/>
                <w:szCs w:val="18"/>
              </w:rPr>
              <w:t>€ (10 créditos)</w:t>
            </w:r>
          </w:p>
        </w:tc>
        <w:tc>
          <w:tcPr>
            <w:tcW w:w="0" w:type="auto"/>
            <w:vAlign w:val="center"/>
          </w:tcPr>
          <w:p w14:paraId="52F9B944" w14:textId="11EAF786" w:rsidR="0073527C" w:rsidRPr="007F78E7" w:rsidRDefault="00793FBD"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05.11</w:t>
            </w:r>
            <w:r w:rsidR="0073527C">
              <w:rPr>
                <w:rFonts w:ascii="Georgia" w:eastAsia="Georgia" w:hAnsi="Georgia" w:cs="Georgia"/>
                <w:sz w:val="18"/>
                <w:szCs w:val="18"/>
              </w:rPr>
              <w:t>€ (</w:t>
            </w:r>
            <w:r>
              <w:rPr>
                <w:rFonts w:ascii="Georgia" w:eastAsia="Georgia" w:hAnsi="Georgia" w:cs="Georgia"/>
                <w:sz w:val="18"/>
                <w:szCs w:val="18"/>
              </w:rPr>
              <w:t>500</w:t>
            </w:r>
            <w:r w:rsidR="0073527C">
              <w:rPr>
                <w:rFonts w:ascii="Georgia" w:eastAsia="Georgia" w:hAnsi="Georgia" w:cs="Georgia"/>
                <w:sz w:val="18"/>
                <w:szCs w:val="18"/>
              </w:rPr>
              <w:t xml:space="preserve"> créditos)</w:t>
            </w:r>
          </w:p>
        </w:tc>
      </w:tr>
      <w:tr w:rsidR="0073527C" w:rsidRPr="00EE3EDD" w14:paraId="579685DE"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8C047DF" w14:textId="02CBAB92" w:rsidR="0073527C" w:rsidRDefault="0073527C" w:rsidP="00D36767">
            <w:pPr>
              <w:rPr>
                <w:rFonts w:ascii="Georgia" w:eastAsia="Georgia" w:hAnsi="Georgia" w:cs="Georgia"/>
                <w:sz w:val="18"/>
                <w:szCs w:val="18"/>
              </w:rPr>
            </w:pPr>
            <w:r>
              <w:rPr>
                <w:rFonts w:ascii="Georgia" w:eastAsia="Georgia" w:hAnsi="Georgia" w:cs="Georgia"/>
                <w:sz w:val="18"/>
                <w:szCs w:val="18"/>
              </w:rPr>
              <w:t>Tiempo de vídeo consumible al mes</w:t>
            </w:r>
            <w:r w:rsidR="002B7289">
              <w:rPr>
                <w:rFonts w:ascii="Georgia" w:eastAsia="Georgia" w:hAnsi="Georgia" w:cs="Georgia"/>
                <w:sz w:val="18"/>
                <w:szCs w:val="18"/>
              </w:rPr>
              <w:t>*</w:t>
            </w:r>
          </w:p>
        </w:tc>
        <w:tc>
          <w:tcPr>
            <w:tcW w:w="0" w:type="auto"/>
            <w:vAlign w:val="center"/>
          </w:tcPr>
          <w:p w14:paraId="339232EB" w14:textId="2D3278B4"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w:t>
            </w:r>
            <w:r w:rsidR="0073527C">
              <w:rPr>
                <w:rFonts w:ascii="Georgia" w:eastAsia="Georgia" w:hAnsi="Georgia" w:cs="Georgia"/>
                <w:sz w:val="18"/>
                <w:szCs w:val="18"/>
              </w:rPr>
              <w:t xml:space="preserve"> </w:t>
            </w:r>
            <w:proofErr w:type="spellStart"/>
            <w:r w:rsidR="0073527C">
              <w:rPr>
                <w:rFonts w:ascii="Georgia" w:eastAsia="Georgia" w:hAnsi="Georgia" w:cs="Georgia"/>
                <w:sz w:val="18"/>
                <w:szCs w:val="18"/>
              </w:rPr>
              <w:t>mins</w:t>
            </w:r>
            <w:proofErr w:type="spellEnd"/>
          </w:p>
        </w:tc>
        <w:tc>
          <w:tcPr>
            <w:tcW w:w="0" w:type="auto"/>
            <w:vAlign w:val="center"/>
          </w:tcPr>
          <w:p w14:paraId="0AB83359" w14:textId="27401D51"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5</w:t>
            </w:r>
            <w:r w:rsidR="0073527C">
              <w:rPr>
                <w:rFonts w:ascii="Georgia" w:eastAsia="Georgia" w:hAnsi="Georgia" w:cs="Georgia"/>
                <w:sz w:val="18"/>
                <w:szCs w:val="18"/>
              </w:rPr>
              <w:t xml:space="preserve">00 </w:t>
            </w:r>
            <w:proofErr w:type="spellStart"/>
            <w:r w:rsidR="0073527C">
              <w:rPr>
                <w:rFonts w:ascii="Georgia" w:eastAsia="Georgia" w:hAnsi="Georgia" w:cs="Georgia"/>
                <w:sz w:val="18"/>
                <w:szCs w:val="18"/>
              </w:rPr>
              <w:t>mins</w:t>
            </w:r>
            <w:proofErr w:type="spellEnd"/>
          </w:p>
        </w:tc>
      </w:tr>
      <w:tr w:rsidR="0073527C" w:rsidRPr="00EE3EDD" w14:paraId="5828FCF8"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49A79C1"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753DAE5D"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c>
          <w:tcPr>
            <w:tcW w:w="0" w:type="auto"/>
            <w:vAlign w:val="center"/>
          </w:tcPr>
          <w:p w14:paraId="5A570A0A"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73527C" w:rsidRPr="00EE3EDD" w14:paraId="1F281ED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77DA00B"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697199B0"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4621F10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6F51F77A"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134DA27" w14:textId="77777777" w:rsidR="0073527C" w:rsidRPr="007F78E7" w:rsidRDefault="0073527C"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43A1EA27"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35A0A7CB"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26204CE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68FF044"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B013EBD" w14:textId="19B4345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09D0B0EE" w14:textId="6346DB56"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1943B89F"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3283AC"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6CF223D7" w14:textId="7E6CC77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2055DE74" w14:textId="4CAA4A42" w:rsidR="0073527C" w:rsidRPr="007F78E7" w:rsidRDefault="002B7289"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0ABB65E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0E733E"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0367F64E" w14:textId="66604FF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080p</w:t>
            </w:r>
          </w:p>
        </w:tc>
        <w:tc>
          <w:tcPr>
            <w:tcW w:w="0" w:type="auto"/>
            <w:vAlign w:val="center"/>
          </w:tcPr>
          <w:p w14:paraId="4660CD93" w14:textId="0986949E" w:rsidR="0073527C" w:rsidRPr="007F78E7" w:rsidRDefault="00793FBD"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73527C" w:rsidRPr="00EE3EDD" w14:paraId="055B2AE2"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2423A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51B8B47F"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c>
          <w:tcPr>
            <w:tcW w:w="0" w:type="auto"/>
            <w:vAlign w:val="center"/>
          </w:tcPr>
          <w:p w14:paraId="35F14E72"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 especificado</w:t>
            </w:r>
          </w:p>
        </w:tc>
      </w:tr>
      <w:tr w:rsidR="0073527C" w:rsidRPr="00EE3EDD" w14:paraId="7C2CDDE0"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588CDD0"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3C4C5065"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c>
          <w:tcPr>
            <w:tcW w:w="0" w:type="auto"/>
            <w:vAlign w:val="center"/>
          </w:tcPr>
          <w:p w14:paraId="56B5167F" w14:textId="77777777" w:rsidR="0073527C" w:rsidRPr="009D437A"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73527C" w:rsidRPr="00EE3EDD" w14:paraId="1E4A0540"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8CF1D" w14:textId="77777777" w:rsidR="0073527C" w:rsidRPr="007F78E7" w:rsidRDefault="0073527C"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643E655F" w14:textId="1EE171ED"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c>
          <w:tcPr>
            <w:tcW w:w="0" w:type="auto"/>
            <w:vAlign w:val="center"/>
          </w:tcPr>
          <w:p w14:paraId="48C3E58C" w14:textId="24E4D71E" w:rsidR="0073527C" w:rsidRPr="007F78E7" w:rsidRDefault="0073527C" w:rsidP="002B7289">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60</w:t>
            </w:r>
          </w:p>
        </w:tc>
      </w:tr>
      <w:tr w:rsidR="0073527C" w:rsidRPr="00EE3EDD" w14:paraId="5328EEC5"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8B8367A"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6E0EB212" w14:textId="3216C56B"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p>
        </w:tc>
        <w:tc>
          <w:tcPr>
            <w:tcW w:w="0" w:type="auto"/>
            <w:vAlign w:val="center"/>
          </w:tcPr>
          <w:p w14:paraId="44D24EE1" w14:textId="5CAC1CFA" w:rsidR="0073527C" w:rsidRPr="007F78E7" w:rsidRDefault="002B7289"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w:t>
            </w:r>
            <w:r w:rsidR="0073527C">
              <w:rPr>
                <w:rFonts w:ascii="Georgia" w:eastAsia="Georgia" w:hAnsi="Georgia" w:cs="Georgia"/>
                <w:sz w:val="18"/>
                <w:szCs w:val="18"/>
              </w:rPr>
              <w:t xml:space="preserve"> </w:t>
            </w:r>
          </w:p>
        </w:tc>
      </w:tr>
      <w:tr w:rsidR="0073527C" w:rsidRPr="00EE3EDD" w14:paraId="12B6ADF4"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45CDE05"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9BE5994" w14:textId="46165970"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c>
          <w:tcPr>
            <w:tcW w:w="0" w:type="auto"/>
            <w:vAlign w:val="center"/>
          </w:tcPr>
          <w:p w14:paraId="767F74F4" w14:textId="1240E547" w:rsidR="0073527C" w:rsidRDefault="002B7289"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40</w:t>
            </w:r>
          </w:p>
        </w:tc>
      </w:tr>
      <w:tr w:rsidR="0073527C" w:rsidRPr="00EE3EDD" w14:paraId="52BFC55F" w14:textId="77777777" w:rsidTr="00D36767">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53C201E" w14:textId="77777777" w:rsidR="0073527C" w:rsidRPr="007F78E7" w:rsidRDefault="0073527C"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6EA8D465"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c>
          <w:tcPr>
            <w:tcW w:w="0" w:type="auto"/>
            <w:vAlign w:val="center"/>
          </w:tcPr>
          <w:p w14:paraId="5DE91B0E"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73527C" w:rsidRPr="00EE3EDD" w14:paraId="72EEAF29"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203ACD3"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0209CFE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c>
          <w:tcPr>
            <w:tcW w:w="0" w:type="auto"/>
            <w:vAlign w:val="center"/>
          </w:tcPr>
          <w:p w14:paraId="4D7A968E"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Sí</w:t>
            </w:r>
          </w:p>
        </w:tc>
      </w:tr>
      <w:tr w:rsidR="0073527C" w:rsidRPr="00EE3EDD" w14:paraId="2624955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9C2A6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B6B87DE" w14:textId="5B0FE4FC"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c>
          <w:tcPr>
            <w:tcW w:w="0" w:type="auto"/>
            <w:vAlign w:val="center"/>
          </w:tcPr>
          <w:p w14:paraId="7748279C" w14:textId="207D078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r w:rsidR="002B7289">
              <w:rPr>
                <w:rFonts w:ascii="Georgia" w:eastAsia="Georgia" w:hAnsi="Georgia" w:cs="Georgia"/>
                <w:sz w:val="18"/>
                <w:szCs w:val="18"/>
              </w:rPr>
              <w:t>40</w:t>
            </w:r>
          </w:p>
        </w:tc>
      </w:tr>
      <w:tr w:rsidR="0073527C" w:rsidRPr="00EE3EDD" w14:paraId="2AE7F145"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648111D3"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4695BDD8"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c>
          <w:tcPr>
            <w:tcW w:w="0" w:type="auto"/>
            <w:vAlign w:val="center"/>
          </w:tcPr>
          <w:p w14:paraId="79A0DA69" w14:textId="77777777" w:rsidR="0073527C" w:rsidRPr="007F78E7"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73527C" w:rsidRPr="00EE3EDD" w14:paraId="514D2427"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1F1FB91D" w14:textId="77777777" w:rsidR="0073527C" w:rsidRPr="007F78E7" w:rsidRDefault="0073527C"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1F0D473B"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c>
          <w:tcPr>
            <w:tcW w:w="0" w:type="auto"/>
            <w:vAlign w:val="center"/>
          </w:tcPr>
          <w:p w14:paraId="5B727707" w14:textId="77777777" w:rsidR="0073527C" w:rsidRPr="007F78E7" w:rsidRDefault="0073527C"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73527C" w:rsidRPr="00EE3EDD" w14:paraId="0B3A1E5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770D97E" w14:textId="77777777" w:rsidR="0073527C" w:rsidRPr="007F78E7" w:rsidRDefault="0073527C"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5F546AC6"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c>
          <w:tcPr>
            <w:tcW w:w="0" w:type="auto"/>
            <w:vAlign w:val="center"/>
          </w:tcPr>
          <w:p w14:paraId="44910A04" w14:textId="77777777" w:rsidR="0073527C" w:rsidRDefault="0073527C"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Baja</w:t>
            </w:r>
          </w:p>
        </w:tc>
      </w:tr>
      <w:tr w:rsidR="0073527C" w:rsidRPr="00EE3EDD" w14:paraId="2236A994"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FAB8045" w14:textId="77777777" w:rsidR="0073527C" w:rsidRDefault="0073527C"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0164B089" w14:textId="1B1A998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rmal</w:t>
            </w:r>
          </w:p>
        </w:tc>
        <w:tc>
          <w:tcPr>
            <w:tcW w:w="0" w:type="auto"/>
            <w:vAlign w:val="center"/>
          </w:tcPr>
          <w:p w14:paraId="0ED5269A" w14:textId="59E6BBF3" w:rsidR="0073527C" w:rsidRDefault="002B7289"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bl>
    <w:bookmarkEnd w:id="99"/>
    <w:p w14:paraId="26146A9F" w14:textId="1DFCA48B" w:rsidR="0073527C" w:rsidRDefault="002B7289" w:rsidP="0073527C">
      <w:pPr>
        <w:pStyle w:val="Prrafodelista"/>
        <w:spacing w:after="0" w:line="360" w:lineRule="auto"/>
        <w:ind w:left="0" w:firstLine="426"/>
        <w:rPr>
          <w:rFonts w:ascii="Georgia" w:eastAsia="Georgia" w:hAnsi="Georgia" w:cs="Georgia"/>
        </w:rPr>
      </w:pPr>
      <w:r>
        <w:rPr>
          <w:rFonts w:ascii="Georgia" w:eastAsia="Georgia" w:hAnsi="Georgia" w:cs="Georgia"/>
        </w:rPr>
        <w:t xml:space="preserve">*  Tiempo de vídeo en créditos: </w:t>
      </w:r>
      <w:hyperlink r:id="rId513" w:history="1">
        <w:r w:rsidRPr="00FB22CC">
          <w:rPr>
            <w:rStyle w:val="Hipervnculo"/>
            <w:rFonts w:ascii="Georgia" w:eastAsia="Georgia" w:hAnsi="Georgia" w:cs="Georgia"/>
          </w:rPr>
          <w:t>https://help.pipio.ai/en/articles/9886186-what-are-credits</w:t>
        </w:r>
      </w:hyperlink>
      <w:r>
        <w:rPr>
          <w:rFonts w:ascii="Georgia" w:eastAsia="Georgia" w:hAnsi="Georgia" w:cs="Georgia"/>
        </w:rPr>
        <w:t xml:space="preserve"> </w:t>
      </w:r>
    </w:p>
    <w:p w14:paraId="784B1B68" w14:textId="77777777" w:rsidR="0073527C" w:rsidRDefault="0073527C" w:rsidP="0073527C">
      <w:pPr>
        <w:pStyle w:val="Textoindependiente"/>
        <w:spacing w:before="6"/>
        <w:rPr>
          <w:rFonts w:ascii="Arial"/>
          <w:sz w:val="19"/>
        </w:rPr>
      </w:pPr>
    </w:p>
    <w:p w14:paraId="74674B78" w14:textId="77777777" w:rsidR="0073527C" w:rsidRDefault="0073527C" w:rsidP="0073527C">
      <w:pPr>
        <w:pStyle w:val="Estilo1"/>
        <w:rPr>
          <w:rFonts w:ascii="Georgia" w:eastAsia="Georgia" w:hAnsi="Georgia" w:cs="Georgia"/>
        </w:rPr>
      </w:pPr>
    </w:p>
    <w:p w14:paraId="4D462996" w14:textId="77777777" w:rsidR="008B430B" w:rsidRDefault="008B430B" w:rsidP="00FA53E2">
      <w:pPr>
        <w:pStyle w:val="Textoindependiente"/>
        <w:spacing w:before="6"/>
        <w:rPr>
          <w:rFonts w:ascii="Arial"/>
          <w:sz w:val="19"/>
        </w:rPr>
        <w:sectPr w:rsidR="008B430B">
          <w:pgSz w:w="11906" w:h="16838"/>
          <w:pgMar w:top="1417" w:right="1701" w:bottom="1417" w:left="1701" w:header="708" w:footer="708" w:gutter="0"/>
          <w:cols w:space="708"/>
          <w:docGrid w:linePitch="360"/>
        </w:sectPr>
      </w:pPr>
    </w:p>
    <w:bookmarkStart w:id="100" w:name="_Toc196847534"/>
    <w:p w14:paraId="17B62CF9" w14:textId="72257551" w:rsidR="008B430B" w:rsidRPr="007469E9" w:rsidRDefault="008B430B" w:rsidP="008B430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29920" behindDoc="1" locked="0" layoutInCell="1" allowOverlap="1" wp14:anchorId="08E064EA" wp14:editId="238C2AEB">
                <wp:simplePos x="0" y="0"/>
                <wp:positionH relativeFrom="margin">
                  <wp:posOffset>372745</wp:posOffset>
                </wp:positionH>
                <wp:positionV relativeFrom="paragraph">
                  <wp:posOffset>453390</wp:posOffset>
                </wp:positionV>
                <wp:extent cx="4669155" cy="1270"/>
                <wp:effectExtent l="0" t="0" r="0" b="0"/>
                <wp:wrapTopAndBottom/>
                <wp:docPr id="1539435784" name="Forma libre: forma 15394357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C78205" id="Forma libre: forma 1539435784" o:spid="_x0000_s1026" style="position:absolute;margin-left:29.35pt;margin-top:35.7pt;width:367.65pt;height:.1pt;z-index:-251586560;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30944" behindDoc="1" locked="0" layoutInCell="1" allowOverlap="1" wp14:anchorId="53573EE7" wp14:editId="55151356">
                <wp:simplePos x="0" y="0"/>
                <wp:positionH relativeFrom="margin">
                  <wp:align>center</wp:align>
                </wp:positionH>
                <wp:positionV relativeFrom="paragraph">
                  <wp:posOffset>221</wp:posOffset>
                </wp:positionV>
                <wp:extent cx="4669155" cy="1270"/>
                <wp:effectExtent l="0" t="0" r="0" b="0"/>
                <wp:wrapTopAndBottom/>
                <wp:docPr id="1291959013" name="Forma libre: forma 12919590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034136A" id="Forma libre: forma 1291959013" o:spid="_x0000_s1026" style="position:absolute;margin-left:0;margin-top:0;width:367.65pt;height:.1pt;z-index:-25158553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proofErr w:type="spellStart"/>
      <w:r>
        <w:rPr>
          <w:rFonts w:ascii="Arial" w:eastAsia="Georgia" w:hAnsi="Georgia" w:cs="Georgia"/>
          <w:b/>
          <w:color w:val="auto"/>
          <w:sz w:val="49"/>
          <w:szCs w:val="22"/>
        </w:rPr>
        <w:t>Creatify</w:t>
      </w:r>
      <w:bookmarkEnd w:id="100"/>
      <w:proofErr w:type="spellEnd"/>
    </w:p>
    <w:p w14:paraId="42E7F8E4" w14:textId="77777777" w:rsidR="008B430B" w:rsidRDefault="008B430B" w:rsidP="008B430B">
      <w:pPr>
        <w:pStyle w:val="Textoindependiente"/>
        <w:spacing w:before="6"/>
        <w:rPr>
          <w:rFonts w:ascii="Arial"/>
          <w:sz w:val="19"/>
        </w:rPr>
      </w:pPr>
    </w:p>
    <w:p w14:paraId="584411A7" w14:textId="77777777" w:rsidR="008B430B" w:rsidRDefault="008B430B" w:rsidP="008B430B">
      <w:pPr>
        <w:pStyle w:val="Textoindependiente"/>
        <w:spacing w:before="6"/>
        <w:rPr>
          <w:rFonts w:ascii="Arial"/>
          <w:sz w:val="19"/>
        </w:rPr>
      </w:pPr>
    </w:p>
    <w:p w14:paraId="466610CE" w14:textId="77777777" w:rsidR="008B430B" w:rsidRDefault="008B430B" w:rsidP="008B430B">
      <w:pPr>
        <w:pStyle w:val="Textoindependiente"/>
        <w:spacing w:before="6"/>
        <w:rPr>
          <w:rFonts w:ascii="Arial"/>
          <w:sz w:val="19"/>
        </w:rPr>
      </w:pPr>
    </w:p>
    <w:p w14:paraId="549F8035" w14:textId="77777777" w:rsidR="008B430B" w:rsidRDefault="008B430B" w:rsidP="008B430B">
      <w:pPr>
        <w:pStyle w:val="Textoindependiente"/>
        <w:spacing w:before="6"/>
        <w:rPr>
          <w:rFonts w:ascii="Arial"/>
          <w:sz w:val="19"/>
        </w:rPr>
      </w:pPr>
    </w:p>
    <w:p w14:paraId="06065523" w14:textId="77777777" w:rsidR="008B430B" w:rsidRPr="00F20F45" w:rsidRDefault="008B430B" w:rsidP="0079328E">
      <w:pPr>
        <w:pStyle w:val="Estilo1"/>
        <w:numPr>
          <w:ilvl w:val="0"/>
          <w:numId w:val="24"/>
        </w:numPr>
        <w:rPr>
          <w:rFonts w:ascii="Georgia" w:eastAsia="Georgia" w:hAnsi="Georgia" w:cs="Georgia"/>
        </w:rPr>
      </w:pPr>
      <w:bookmarkStart w:id="101" w:name="_Toc196847535"/>
      <w:r w:rsidRPr="00F20F45">
        <w:rPr>
          <w:rFonts w:ascii="Georgia" w:eastAsia="Georgia" w:hAnsi="Georgia" w:cs="Georgia"/>
        </w:rPr>
        <w:t>Visión general</w:t>
      </w:r>
      <w:bookmarkEnd w:id="101"/>
    </w:p>
    <w:p w14:paraId="70663F3A" w14:textId="230FB475" w:rsidR="00AC17A7" w:rsidRDefault="00AC17A7" w:rsidP="00AC17A7">
      <w:pPr>
        <w:pStyle w:val="Prrafodelista"/>
        <w:spacing w:after="0" w:line="360" w:lineRule="auto"/>
        <w:ind w:left="0" w:firstLine="426"/>
        <w:jc w:val="both"/>
        <w:rPr>
          <w:rFonts w:ascii="Georgia" w:eastAsia="Georgia" w:hAnsi="Georgia" w:cs="Georgia"/>
        </w:rPr>
      </w:pPr>
      <w:proofErr w:type="spellStart"/>
      <w:r w:rsidRPr="00AC17A7">
        <w:rPr>
          <w:rFonts w:ascii="Georgia" w:eastAsia="Georgia" w:hAnsi="Georgia" w:cs="Georgia"/>
        </w:rPr>
        <w:t>Creatify</w:t>
      </w:r>
      <w:proofErr w:type="spellEnd"/>
      <w:r w:rsidRPr="00AC17A7">
        <w:rPr>
          <w:rFonts w:ascii="Georgia" w:eastAsia="Georgia" w:hAnsi="Georgia" w:cs="Georgia"/>
        </w:rPr>
        <w:t xml:space="preserve"> genera vídeos de avatares, su fortaleza radica en automatizar la creación de anuncios, no en ofrecer control detallado sobre el avatar o permitir integraciones profundas en sistemas conversacionales dinámicos.</w:t>
      </w:r>
    </w:p>
    <w:p w14:paraId="617AE010" w14:textId="76118528" w:rsidR="00D722E1" w:rsidRPr="00AC17A7" w:rsidRDefault="00D722E1" w:rsidP="00AC17A7">
      <w:pPr>
        <w:pStyle w:val="Prrafodelista"/>
        <w:spacing w:after="0" w:line="360" w:lineRule="auto"/>
        <w:ind w:left="0" w:firstLine="426"/>
        <w:jc w:val="both"/>
        <w:rPr>
          <w:rFonts w:ascii="Georgia" w:eastAsia="Georgia" w:hAnsi="Georgia" w:cs="Georgia"/>
        </w:rPr>
      </w:pPr>
      <w:r>
        <w:rPr>
          <w:rFonts w:ascii="Georgia" w:eastAsia="Georgia" w:hAnsi="Georgia" w:cs="Georgia"/>
        </w:rPr>
        <w:t>Sólo el plan PRO tiene acceso a la API.</w:t>
      </w:r>
    </w:p>
    <w:p w14:paraId="6DF9A810" w14:textId="77777777" w:rsidR="008B430B" w:rsidRPr="00F20F45" w:rsidRDefault="008B430B" w:rsidP="008B430B">
      <w:pPr>
        <w:pStyle w:val="Prrafodelista"/>
        <w:spacing w:after="0" w:line="360" w:lineRule="auto"/>
        <w:ind w:left="0" w:firstLine="426"/>
        <w:jc w:val="both"/>
        <w:rPr>
          <w:rFonts w:ascii="Georgia" w:eastAsia="Georgia" w:hAnsi="Georgia" w:cs="Georgia"/>
        </w:rPr>
      </w:pPr>
    </w:p>
    <w:p w14:paraId="1DB16E3E" w14:textId="77777777" w:rsidR="008B430B" w:rsidRDefault="008B430B" w:rsidP="0079328E">
      <w:pPr>
        <w:pStyle w:val="Estilo1"/>
        <w:numPr>
          <w:ilvl w:val="0"/>
          <w:numId w:val="24"/>
        </w:numPr>
        <w:rPr>
          <w:rFonts w:ascii="Georgia" w:eastAsia="Georgia" w:hAnsi="Georgia" w:cs="Georgia"/>
        </w:rPr>
      </w:pPr>
      <w:bookmarkStart w:id="102" w:name="_Toc196847536"/>
      <w:r w:rsidRPr="00F20F45">
        <w:rPr>
          <w:rFonts w:ascii="Georgia" w:eastAsia="Georgia" w:hAnsi="Georgia" w:cs="Georgia"/>
        </w:rPr>
        <w:t>Arquitectura general</w:t>
      </w:r>
      <w:bookmarkEnd w:id="102"/>
    </w:p>
    <w:p w14:paraId="3ADF00E3" w14:textId="77777777" w:rsidR="008B430B" w:rsidRPr="00EE3EDD" w:rsidRDefault="008B430B" w:rsidP="008B430B">
      <w:pPr>
        <w:numPr>
          <w:ilvl w:val="0"/>
          <w:numId w:val="8"/>
        </w:numPr>
        <w:rPr>
          <w:rFonts w:ascii="Georgia" w:eastAsia="Georgia" w:hAnsi="Georgia" w:cs="Georgia"/>
        </w:rPr>
      </w:pPr>
      <w:r w:rsidRPr="00EE3EDD">
        <w:rPr>
          <w:rFonts w:ascii="Georgia" w:eastAsia="Georgia" w:hAnsi="Georgia" w:cs="Georgia"/>
          <w:b/>
          <w:bCs/>
        </w:rPr>
        <w:t>Tipo de API</w:t>
      </w:r>
      <w:r w:rsidRPr="00EE3EDD">
        <w:rPr>
          <w:rFonts w:ascii="Georgia" w:eastAsia="Georgia" w:hAnsi="Georgia" w:cs="Georgia"/>
        </w:rPr>
        <w:t xml:space="preserve">: </w:t>
      </w:r>
      <w:proofErr w:type="spellStart"/>
      <w:r w:rsidRPr="00EE3EDD">
        <w:rPr>
          <w:rFonts w:ascii="Georgia" w:eastAsia="Georgia" w:hAnsi="Georgia" w:cs="Georgia"/>
        </w:rPr>
        <w:t>RESTful</w:t>
      </w:r>
      <w:proofErr w:type="spellEnd"/>
      <w:r w:rsidRPr="00EE3EDD">
        <w:rPr>
          <w:rFonts w:ascii="Georgia" w:eastAsia="Georgia" w:hAnsi="Georgia" w:cs="Georgia"/>
        </w:rPr>
        <w:t xml:space="preserve"> (HTTP sobre JSON</w:t>
      </w:r>
      <w:r>
        <w:rPr>
          <w:rFonts w:ascii="Georgia" w:eastAsia="Georgia" w:hAnsi="Georgia" w:cs="Georgia"/>
        </w:rPr>
        <w:t>)</w:t>
      </w:r>
    </w:p>
    <w:p w14:paraId="1831DF6E" w14:textId="77777777" w:rsidR="008B430B" w:rsidRDefault="008B430B" w:rsidP="008B430B">
      <w:pPr>
        <w:numPr>
          <w:ilvl w:val="0"/>
          <w:numId w:val="8"/>
        </w:numPr>
        <w:rPr>
          <w:rFonts w:ascii="Georgia" w:eastAsia="Georgia" w:hAnsi="Georgia" w:cs="Georgia"/>
        </w:rPr>
      </w:pPr>
      <w:r w:rsidRPr="00EE3EDD">
        <w:rPr>
          <w:rFonts w:ascii="Georgia" w:eastAsia="Georgia" w:hAnsi="Georgia" w:cs="Georgia"/>
          <w:b/>
          <w:bCs/>
        </w:rPr>
        <w:t>Autenticación</w:t>
      </w:r>
      <w:r w:rsidRPr="00EE3EDD">
        <w:rPr>
          <w:rFonts w:ascii="Georgia" w:eastAsia="Georgia" w:hAnsi="Georgia" w:cs="Georgia"/>
        </w:rPr>
        <w:t xml:space="preserve">: </w:t>
      </w:r>
      <w:proofErr w:type="spellStart"/>
      <w:r w:rsidRPr="00EE3EDD">
        <w:rPr>
          <w:rFonts w:ascii="Georgia" w:eastAsia="Georgia" w:hAnsi="Georgia" w:cs="Georgia"/>
        </w:rPr>
        <w:t>B</w:t>
      </w:r>
      <w:r>
        <w:rPr>
          <w:rFonts w:ascii="Georgia" w:eastAsia="Georgia" w:hAnsi="Georgia" w:cs="Georgia"/>
        </w:rPr>
        <w:t>earer</w:t>
      </w:r>
      <w:proofErr w:type="spellEnd"/>
      <w:r>
        <w:rPr>
          <w:rFonts w:ascii="Georgia" w:eastAsia="Georgia" w:hAnsi="Georgia" w:cs="Georgia"/>
        </w:rPr>
        <w:t xml:space="preserve"> Token</w:t>
      </w:r>
    </w:p>
    <w:p w14:paraId="17D6D4BD" w14:textId="5EF44616" w:rsidR="00EA7802" w:rsidRDefault="008B430B" w:rsidP="00D36767">
      <w:pPr>
        <w:numPr>
          <w:ilvl w:val="0"/>
          <w:numId w:val="8"/>
        </w:numPr>
      </w:pPr>
      <w:r w:rsidRPr="00EA7802">
        <w:rPr>
          <w:rFonts w:ascii="Georgia" w:eastAsia="Georgia" w:hAnsi="Georgia" w:cs="Georgia"/>
          <w:b/>
          <w:bCs/>
        </w:rPr>
        <w:t xml:space="preserve">API Referencia: </w:t>
      </w:r>
      <w:r w:rsidRPr="009E296D">
        <w:t> </w:t>
      </w:r>
      <w:hyperlink r:id="rId514" w:history="1">
        <w:r w:rsidR="00EA7802" w:rsidRPr="00FB22CC">
          <w:rPr>
            <w:rStyle w:val="Hipervnculo"/>
          </w:rPr>
          <w:t>https://creatify.mintlify.app/api-reference/introduction</w:t>
        </w:r>
      </w:hyperlink>
    </w:p>
    <w:p w14:paraId="7E6DE279" w14:textId="5ED2E1E3" w:rsidR="008B430B" w:rsidRDefault="008B430B" w:rsidP="00D36767">
      <w:pPr>
        <w:numPr>
          <w:ilvl w:val="0"/>
          <w:numId w:val="8"/>
        </w:numPr>
      </w:pPr>
      <w:r w:rsidRPr="00EA7802">
        <w:rPr>
          <w:rFonts w:ascii="Georgia" w:eastAsia="Georgia" w:hAnsi="Georgia" w:cs="Georgia"/>
          <w:b/>
          <w:bCs/>
        </w:rPr>
        <w:t>Base URL</w:t>
      </w:r>
      <w:r w:rsidRPr="00EA7802">
        <w:rPr>
          <w:rFonts w:ascii="Georgia" w:eastAsia="Georgia" w:hAnsi="Georgia" w:cs="Georgia"/>
        </w:rPr>
        <w:t xml:space="preserve">: </w:t>
      </w:r>
      <w:hyperlink r:id="rId515" w:history="1">
        <w:r w:rsidR="00EA7802" w:rsidRPr="00FB22CC">
          <w:rPr>
            <w:rStyle w:val="Hipervnculo"/>
          </w:rPr>
          <w:t>https://api.creatify.ai</w:t>
        </w:r>
      </w:hyperlink>
      <w:r w:rsidR="00EA7802">
        <w:t xml:space="preserve"> </w:t>
      </w:r>
    </w:p>
    <w:p w14:paraId="5896362A" w14:textId="260AED9C" w:rsidR="008B430B" w:rsidRDefault="008B430B" w:rsidP="008B430B">
      <w:pPr>
        <w:numPr>
          <w:ilvl w:val="0"/>
          <w:numId w:val="8"/>
        </w:numPr>
      </w:pPr>
      <w:r>
        <w:rPr>
          <w:rFonts w:ascii="Georgia" w:eastAsia="Georgia" w:hAnsi="Georgia" w:cs="Georgia"/>
          <w:b/>
          <w:bCs/>
        </w:rPr>
        <w:t>Planes:</w:t>
      </w:r>
      <w:r>
        <w:t xml:space="preserve"> </w:t>
      </w:r>
      <w:hyperlink r:id="rId516" w:history="1">
        <w:r w:rsidR="00EA7802" w:rsidRPr="00FB22CC">
          <w:rPr>
            <w:rStyle w:val="Hipervnculo"/>
          </w:rPr>
          <w:t>https://creatify.ai/pricing</w:t>
        </w:r>
      </w:hyperlink>
      <w:r w:rsidR="00EA7802">
        <w:t xml:space="preserve"> </w:t>
      </w:r>
    </w:p>
    <w:p w14:paraId="5854CA12" w14:textId="77777777" w:rsidR="008B430B" w:rsidRPr="00D115FB" w:rsidRDefault="008B430B" w:rsidP="008B430B">
      <w:pPr>
        <w:numPr>
          <w:ilvl w:val="0"/>
          <w:numId w:val="8"/>
        </w:numPr>
        <w:rPr>
          <w:rFonts w:ascii="Georgia" w:eastAsia="Georgia" w:hAnsi="Georgia" w:cs="Georgia"/>
        </w:rPr>
      </w:pPr>
      <w:r w:rsidRPr="00D115FB">
        <w:rPr>
          <w:rFonts w:ascii="Georgia" w:eastAsia="Georgia" w:hAnsi="Georgia" w:cs="Georgia"/>
          <w:b/>
          <w:bCs/>
        </w:rPr>
        <w:t>API versión</w:t>
      </w:r>
      <w:r w:rsidRPr="00D115FB">
        <w:rPr>
          <w:rFonts w:ascii="Georgia" w:eastAsia="Georgia" w:hAnsi="Georgia" w:cs="Georgia"/>
        </w:rPr>
        <w:t xml:space="preserve">: </w:t>
      </w:r>
      <w:r>
        <w:rPr>
          <w:rFonts w:ascii="Georgia" w:eastAsia="Georgia" w:hAnsi="Georgia" w:cs="Georgia"/>
        </w:rPr>
        <w:t>-</w:t>
      </w:r>
    </w:p>
    <w:p w14:paraId="47D8EDDA" w14:textId="77777777" w:rsidR="008B430B" w:rsidRPr="00EE3EDD" w:rsidRDefault="008B430B" w:rsidP="008B430B">
      <w:pPr>
        <w:numPr>
          <w:ilvl w:val="0"/>
          <w:numId w:val="8"/>
        </w:numPr>
        <w:rPr>
          <w:rFonts w:ascii="Georgia" w:eastAsia="Georgia" w:hAnsi="Georgia" w:cs="Georgia"/>
        </w:rPr>
      </w:pPr>
      <w:r w:rsidRPr="00EE3EDD">
        <w:rPr>
          <w:rFonts w:ascii="Georgia" w:eastAsia="Georgia" w:hAnsi="Georgia" w:cs="Georgia"/>
          <w:b/>
          <w:bCs/>
        </w:rPr>
        <w:t>Formatos admitidos</w:t>
      </w:r>
      <w:r w:rsidRPr="00EE3EDD">
        <w:rPr>
          <w:rFonts w:ascii="Georgia" w:eastAsia="Georgia" w:hAnsi="Georgia" w:cs="Georgia"/>
        </w:rPr>
        <w:t>: JSON en entrada y salida</w:t>
      </w:r>
      <w:r>
        <w:rPr>
          <w:rFonts w:ascii="Georgia" w:eastAsia="Georgia" w:hAnsi="Georgia" w:cs="Georgia"/>
        </w:rPr>
        <w:t>.</w:t>
      </w:r>
    </w:p>
    <w:p w14:paraId="6829B1D0" w14:textId="77777777" w:rsidR="008B430B" w:rsidRPr="00F20F45" w:rsidRDefault="008B430B" w:rsidP="008B430B">
      <w:pPr>
        <w:pStyle w:val="Textoindependiente"/>
        <w:spacing w:before="6"/>
        <w:rPr>
          <w:rFonts w:ascii="Arial"/>
          <w:sz w:val="19"/>
        </w:rPr>
      </w:pPr>
    </w:p>
    <w:p w14:paraId="22976ECD" w14:textId="77777777" w:rsidR="008B430B" w:rsidRPr="00F20F45" w:rsidRDefault="008B430B" w:rsidP="0079328E">
      <w:pPr>
        <w:pStyle w:val="Estilo1"/>
        <w:numPr>
          <w:ilvl w:val="0"/>
          <w:numId w:val="24"/>
        </w:numPr>
        <w:rPr>
          <w:rFonts w:ascii="Georgia" w:eastAsia="Georgia" w:hAnsi="Georgia" w:cs="Georgia"/>
        </w:rPr>
      </w:pPr>
      <w:bookmarkStart w:id="103" w:name="_Toc196847537"/>
      <w:r w:rsidRPr="00F20F45">
        <w:rPr>
          <w:rFonts w:ascii="Georgia" w:eastAsia="Georgia" w:hAnsi="Georgia" w:cs="Georgia"/>
        </w:rPr>
        <w:t>Funcionalidades principales</w:t>
      </w:r>
      <w:bookmarkEnd w:id="103"/>
    </w:p>
    <w:tbl>
      <w:tblPr>
        <w:tblStyle w:val="Tabladecuadrcula4"/>
        <w:tblW w:w="0" w:type="auto"/>
        <w:jc w:val="center"/>
        <w:tblLook w:val="04A0" w:firstRow="1" w:lastRow="0" w:firstColumn="1" w:lastColumn="0" w:noHBand="0" w:noVBand="1"/>
      </w:tblPr>
      <w:tblGrid>
        <w:gridCol w:w="2697"/>
        <w:gridCol w:w="5797"/>
      </w:tblGrid>
      <w:tr w:rsidR="00DE5B1A" w:rsidRPr="00F20F45" w14:paraId="5C620C75" w14:textId="77777777" w:rsidTr="00D3676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6827A14" w14:textId="77777777" w:rsidR="008B430B" w:rsidRPr="00F20F45" w:rsidRDefault="008B430B" w:rsidP="00D36767">
            <w:pPr>
              <w:jc w:val="center"/>
              <w:rPr>
                <w:rFonts w:ascii="Georgia" w:eastAsia="Georgia" w:hAnsi="Georgia" w:cs="Georgia"/>
                <w:b w:val="0"/>
                <w:bCs w:val="0"/>
                <w:sz w:val="24"/>
                <w:szCs w:val="24"/>
              </w:rPr>
            </w:pPr>
            <w:proofErr w:type="spellStart"/>
            <w:r w:rsidRPr="00F20F45">
              <w:rPr>
                <w:rFonts w:ascii="Georgia" w:eastAsia="Georgia" w:hAnsi="Georgia" w:cs="Georgia"/>
                <w:b w:val="0"/>
                <w:bCs w:val="0"/>
                <w:sz w:val="24"/>
                <w:szCs w:val="24"/>
              </w:rPr>
              <w:t>Endpoint</w:t>
            </w:r>
            <w:proofErr w:type="spellEnd"/>
          </w:p>
        </w:tc>
        <w:tc>
          <w:tcPr>
            <w:tcW w:w="0" w:type="auto"/>
            <w:hideMark/>
          </w:tcPr>
          <w:p w14:paraId="76920F4E" w14:textId="77777777" w:rsidR="008B430B" w:rsidRPr="00F20F45" w:rsidRDefault="008B430B" w:rsidP="00D36767">
            <w:pPr>
              <w:jc w:val="center"/>
              <w:cnfStyle w:val="100000000000" w:firstRow="1" w:lastRow="0" w:firstColumn="0" w:lastColumn="0" w:oddVBand="0" w:evenVBand="0" w:oddHBand="0" w:evenHBand="0" w:firstRowFirstColumn="0" w:firstRowLastColumn="0" w:lastRowFirstColumn="0" w:lastRowLastColumn="0"/>
              <w:rPr>
                <w:rFonts w:ascii="Georgia" w:eastAsia="Georgia" w:hAnsi="Georgia" w:cs="Georgia"/>
                <w:b w:val="0"/>
                <w:bCs w:val="0"/>
                <w:sz w:val="24"/>
                <w:szCs w:val="24"/>
              </w:rPr>
            </w:pPr>
            <w:r w:rsidRPr="00F20F45">
              <w:rPr>
                <w:rFonts w:ascii="Georgia" w:eastAsia="Georgia" w:hAnsi="Georgia" w:cs="Georgia"/>
                <w:b w:val="0"/>
                <w:bCs w:val="0"/>
                <w:sz w:val="24"/>
                <w:szCs w:val="24"/>
              </w:rPr>
              <w:t>Descripción técnica</w:t>
            </w:r>
          </w:p>
        </w:tc>
      </w:tr>
      <w:tr w:rsidR="00DE5B1A" w:rsidRPr="00F20F45" w14:paraId="090FA8B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84DEB6" w14:textId="2BEE3B36" w:rsidR="008B430B" w:rsidRPr="00F20F45" w:rsidRDefault="008B430B" w:rsidP="00D36767">
            <w:pPr>
              <w:rPr>
                <w:rFonts w:ascii="Georgia" w:eastAsia="Georgia" w:hAnsi="Georgia" w:cs="Georgia"/>
                <w:sz w:val="20"/>
                <w:szCs w:val="20"/>
              </w:rPr>
            </w:pPr>
            <w:r w:rsidRPr="00F20F45">
              <w:rPr>
                <w:rFonts w:ascii="Georgia" w:eastAsia="Georgia" w:hAnsi="Georgia" w:cs="Georgia"/>
                <w:sz w:val="20"/>
                <w:szCs w:val="20"/>
              </w:rPr>
              <w:t xml:space="preserve">POST </w:t>
            </w:r>
            <w:r>
              <w:rPr>
                <w:rFonts w:ascii="Georgia" w:eastAsia="Georgia" w:hAnsi="Georgia" w:cs="Georgia"/>
                <w:sz w:val="20"/>
                <w:szCs w:val="20"/>
              </w:rPr>
              <w:t>/</w:t>
            </w:r>
            <w:r w:rsidR="00AC17A7">
              <w:rPr>
                <w:rFonts w:ascii="Georgia" w:eastAsia="Georgia" w:hAnsi="Georgia" w:cs="Georgia"/>
                <w:sz w:val="20"/>
                <w:szCs w:val="20"/>
              </w:rPr>
              <w:t>api/</w:t>
            </w:r>
            <w:proofErr w:type="spellStart"/>
            <w:proofErr w:type="gramStart"/>
            <w:r w:rsidR="00AC17A7">
              <w:rPr>
                <w:rFonts w:ascii="Georgia" w:eastAsia="Georgia" w:hAnsi="Georgia" w:cs="Georgia"/>
                <w:sz w:val="20"/>
                <w:szCs w:val="20"/>
              </w:rPr>
              <w:t>link</w:t>
            </w:r>
            <w:proofErr w:type="gramEnd"/>
            <w:r w:rsidR="00AC17A7">
              <w:rPr>
                <w:rFonts w:ascii="Georgia" w:eastAsia="Georgia" w:hAnsi="Georgia" w:cs="Georgia"/>
                <w:sz w:val="20"/>
                <w:szCs w:val="20"/>
              </w:rPr>
              <w:t>_to_videos</w:t>
            </w:r>
            <w:proofErr w:type="spellEnd"/>
          </w:p>
        </w:tc>
        <w:tc>
          <w:tcPr>
            <w:tcW w:w="0" w:type="auto"/>
            <w:vAlign w:val="center"/>
            <w:hideMark/>
          </w:tcPr>
          <w:p w14:paraId="5C60CFC5" w14:textId="7A6560AF" w:rsidR="008B430B" w:rsidRPr="00F20F45" w:rsidRDefault="00AC17A7"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 xml:space="preserve">Crea un vídeo </w:t>
            </w:r>
            <w:r w:rsidR="00DE5B1A">
              <w:rPr>
                <w:rFonts w:ascii="Georgia" w:eastAsia="Georgia" w:hAnsi="Georgia" w:cs="Georgia"/>
                <w:sz w:val="20"/>
                <w:szCs w:val="20"/>
              </w:rPr>
              <w:t xml:space="preserve">para un anuncio mediante un enlace a una </w:t>
            </w:r>
            <w:proofErr w:type="spellStart"/>
            <w:r w:rsidR="00DE5B1A">
              <w:rPr>
                <w:rFonts w:ascii="Georgia" w:eastAsia="Georgia" w:hAnsi="Georgia" w:cs="Georgia"/>
                <w:sz w:val="20"/>
                <w:szCs w:val="20"/>
              </w:rPr>
              <w:t>url</w:t>
            </w:r>
            <w:proofErr w:type="spellEnd"/>
          </w:p>
        </w:tc>
      </w:tr>
      <w:tr w:rsidR="00DE5B1A" w:rsidRPr="00F20F45" w14:paraId="1069B40F"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8C90AEA" w14:textId="031AE58D" w:rsidR="008B430B" w:rsidRPr="00F20F45" w:rsidRDefault="008B430B" w:rsidP="00D36767">
            <w:pPr>
              <w:rPr>
                <w:rFonts w:ascii="Georgia" w:eastAsia="Georgia" w:hAnsi="Georgia" w:cs="Georgia"/>
                <w:sz w:val="20"/>
                <w:szCs w:val="20"/>
              </w:rPr>
            </w:pPr>
            <w:r>
              <w:rPr>
                <w:rFonts w:ascii="Georgia" w:eastAsia="Georgia" w:hAnsi="Georgia" w:cs="Georgia"/>
                <w:sz w:val="20"/>
                <w:szCs w:val="20"/>
              </w:rPr>
              <w:t xml:space="preserve">POST </w:t>
            </w:r>
            <w:r w:rsidRPr="00F20F45">
              <w:rPr>
                <w:rFonts w:ascii="Georgia" w:eastAsia="Georgia" w:hAnsi="Georgia" w:cs="Georgia"/>
                <w:sz w:val="20"/>
                <w:szCs w:val="20"/>
              </w:rPr>
              <w:t>/</w:t>
            </w:r>
            <w:r w:rsidR="00DE5B1A">
              <w:rPr>
                <w:rFonts w:ascii="Georgia" w:eastAsia="Georgia" w:hAnsi="Georgia" w:cs="Georgia"/>
                <w:sz w:val="20"/>
                <w:szCs w:val="20"/>
              </w:rPr>
              <w:t>api/lipsyncs_v2</w:t>
            </w:r>
          </w:p>
        </w:tc>
        <w:tc>
          <w:tcPr>
            <w:tcW w:w="0" w:type="auto"/>
            <w:vAlign w:val="center"/>
            <w:hideMark/>
          </w:tcPr>
          <w:p w14:paraId="13B48BF3" w14:textId="532E219A" w:rsidR="008B430B" w:rsidRPr="00F20F45"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onvierte texto o audio reproducido por una persona hablando</w:t>
            </w:r>
          </w:p>
        </w:tc>
      </w:tr>
      <w:tr w:rsidR="00DE5B1A" w:rsidRPr="00F20F45" w14:paraId="6B7C826D"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22D6191" w14:textId="0EAED7B4" w:rsidR="008B430B" w:rsidRDefault="008B430B" w:rsidP="00D36767">
            <w:pPr>
              <w:rPr>
                <w:rFonts w:ascii="Georgia" w:eastAsia="Georgia" w:hAnsi="Georgia" w:cs="Georgia"/>
                <w:sz w:val="20"/>
                <w:szCs w:val="20"/>
              </w:rPr>
            </w:pPr>
            <w:r>
              <w:rPr>
                <w:rFonts w:ascii="Georgia" w:eastAsia="Georgia" w:hAnsi="Georgia" w:cs="Georgia"/>
                <w:sz w:val="20"/>
                <w:szCs w:val="20"/>
              </w:rPr>
              <w:t>POST /</w:t>
            </w:r>
            <w:r w:rsidR="00DE5B1A">
              <w:rPr>
                <w:rFonts w:ascii="Georgia" w:eastAsia="Georgia" w:hAnsi="Georgia" w:cs="Georgia"/>
                <w:sz w:val="20"/>
                <w:szCs w:val="20"/>
              </w:rPr>
              <w:t>api/</w:t>
            </w:r>
            <w:proofErr w:type="spellStart"/>
            <w:r w:rsidR="00DE5B1A">
              <w:rPr>
                <w:rFonts w:ascii="Georgia" w:eastAsia="Georgia" w:hAnsi="Georgia" w:cs="Georgia"/>
                <w:sz w:val="20"/>
                <w:szCs w:val="20"/>
              </w:rPr>
              <w:t>api_scripts</w:t>
            </w:r>
            <w:proofErr w:type="spellEnd"/>
          </w:p>
        </w:tc>
        <w:tc>
          <w:tcPr>
            <w:tcW w:w="0" w:type="auto"/>
            <w:vAlign w:val="center"/>
          </w:tcPr>
          <w:p w14:paraId="6204C167" w14:textId="77965FB3" w:rsidR="008B430B"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IA con una combinación entre la URL introducida y un texto descriptivo</w:t>
            </w:r>
          </w:p>
        </w:tc>
      </w:tr>
      <w:tr w:rsidR="00DE5B1A" w:rsidRPr="00F20F45" w14:paraId="6CC570A1"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B9484A4" w14:textId="44CCE1E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ai_shorts</w:t>
            </w:r>
            <w:proofErr w:type="spellEnd"/>
          </w:p>
        </w:tc>
        <w:tc>
          <w:tcPr>
            <w:tcW w:w="0" w:type="auto"/>
            <w:vAlign w:val="center"/>
          </w:tcPr>
          <w:p w14:paraId="4BB152E1" w14:textId="544EE894"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vídeo viral a través de un texto</w:t>
            </w:r>
          </w:p>
        </w:tc>
      </w:tr>
      <w:tr w:rsidR="00DE5B1A" w:rsidRPr="00F20F45" w14:paraId="4BAA9DEC" w14:textId="77777777" w:rsidTr="00D3676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AE3D9CA" w14:textId="08DEFA3F" w:rsidR="00DE5B1A" w:rsidRDefault="00DE5B1A" w:rsidP="00D36767">
            <w:pPr>
              <w:rPr>
                <w:rFonts w:ascii="Georgia" w:eastAsia="Georgia" w:hAnsi="Georgia" w:cs="Georgia"/>
                <w:sz w:val="20"/>
                <w:szCs w:val="20"/>
              </w:rPr>
            </w:pPr>
            <w:r>
              <w:rPr>
                <w:rFonts w:ascii="Georgia" w:eastAsia="Georgia" w:hAnsi="Georgia" w:cs="Georgia"/>
                <w:sz w:val="20"/>
                <w:szCs w:val="20"/>
              </w:rPr>
              <w:t>POST /api/</w:t>
            </w:r>
            <w:proofErr w:type="spellStart"/>
            <w:r>
              <w:rPr>
                <w:rFonts w:ascii="Georgia" w:eastAsia="Georgia" w:hAnsi="Georgia" w:cs="Georgia"/>
                <w:sz w:val="20"/>
                <w:szCs w:val="20"/>
              </w:rPr>
              <w:t>text_to_speech</w:t>
            </w:r>
            <w:proofErr w:type="spellEnd"/>
          </w:p>
        </w:tc>
        <w:tc>
          <w:tcPr>
            <w:tcW w:w="0" w:type="auto"/>
            <w:vAlign w:val="center"/>
          </w:tcPr>
          <w:p w14:paraId="2226F5A6" w14:textId="383E4CBB" w:rsidR="00DE5B1A" w:rsidRDefault="00DE5B1A"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Genera un vídeo con un avatar</w:t>
            </w:r>
          </w:p>
        </w:tc>
      </w:tr>
      <w:tr w:rsidR="00DE5B1A" w:rsidRPr="00F20F45" w14:paraId="7F48596D" w14:textId="77777777" w:rsidTr="00D36767">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19001F1" w14:textId="5CC2F16F" w:rsidR="00DE5B1A" w:rsidRDefault="00DE5B1A" w:rsidP="00D36767">
            <w:pPr>
              <w:rPr>
                <w:rFonts w:ascii="Georgia" w:eastAsia="Georgia" w:hAnsi="Georgia" w:cs="Georgia"/>
                <w:sz w:val="20"/>
                <w:szCs w:val="20"/>
              </w:rPr>
            </w:pPr>
            <w:r>
              <w:rPr>
                <w:rFonts w:ascii="Georgia" w:eastAsia="Georgia" w:hAnsi="Georgia" w:cs="Georgia"/>
                <w:sz w:val="20"/>
                <w:szCs w:val="20"/>
              </w:rPr>
              <w:t>POST /api/personas_v2</w:t>
            </w:r>
          </w:p>
        </w:tc>
        <w:tc>
          <w:tcPr>
            <w:tcW w:w="0" w:type="auto"/>
            <w:vAlign w:val="center"/>
          </w:tcPr>
          <w:p w14:paraId="3CA77535" w14:textId="1483FA3A" w:rsidR="00DE5B1A" w:rsidRDefault="00DE5B1A"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20"/>
                <w:szCs w:val="20"/>
              </w:rPr>
            </w:pPr>
            <w:r>
              <w:rPr>
                <w:rFonts w:ascii="Georgia" w:eastAsia="Georgia" w:hAnsi="Georgia" w:cs="Georgia"/>
                <w:sz w:val="20"/>
                <w:szCs w:val="20"/>
              </w:rPr>
              <w:t>Crea un avatar. Tarda entre 2 y 5 días</w:t>
            </w:r>
          </w:p>
        </w:tc>
      </w:tr>
    </w:tbl>
    <w:p w14:paraId="22A49306" w14:textId="77777777" w:rsidR="008B430B" w:rsidRDefault="008B430B" w:rsidP="008B430B">
      <w:pPr>
        <w:pStyle w:val="Textoindependiente"/>
        <w:spacing w:before="6"/>
        <w:rPr>
          <w:rFonts w:ascii="Arial"/>
          <w:sz w:val="19"/>
        </w:rPr>
      </w:pPr>
    </w:p>
    <w:p w14:paraId="1EA917BC" w14:textId="77777777" w:rsidR="008B430B" w:rsidRDefault="008B430B" w:rsidP="008B430B">
      <w:pPr>
        <w:pStyle w:val="Textoindependiente"/>
        <w:spacing w:before="6"/>
        <w:rPr>
          <w:rFonts w:ascii="Arial"/>
          <w:sz w:val="19"/>
        </w:rPr>
      </w:pPr>
    </w:p>
    <w:p w14:paraId="580056DF" w14:textId="77777777" w:rsidR="008B430B" w:rsidRDefault="008B430B" w:rsidP="0079328E">
      <w:pPr>
        <w:pStyle w:val="Estilo1"/>
        <w:numPr>
          <w:ilvl w:val="0"/>
          <w:numId w:val="24"/>
        </w:numPr>
        <w:rPr>
          <w:rFonts w:ascii="Georgia" w:eastAsia="Georgia" w:hAnsi="Georgia" w:cs="Georgia"/>
        </w:rPr>
      </w:pPr>
      <w:bookmarkStart w:id="104" w:name="_Toc196847538"/>
      <w:r w:rsidRPr="00F20F45">
        <w:rPr>
          <w:rFonts w:ascii="Georgia" w:eastAsia="Georgia" w:hAnsi="Georgia" w:cs="Georgia"/>
        </w:rPr>
        <w:t>Parámetros principales de creación de video</w:t>
      </w:r>
      <w:bookmarkEnd w:id="104"/>
    </w:p>
    <w:p w14:paraId="20117F1B" w14:textId="77777777" w:rsidR="008B430B" w:rsidRDefault="008B430B" w:rsidP="008B430B">
      <w:pPr>
        <w:widowControl w:val="0"/>
        <w:autoSpaceDE w:val="0"/>
        <w:autoSpaceDN w:val="0"/>
        <w:adjustRightInd w:val="0"/>
        <w:spacing w:after="0" w:line="240" w:lineRule="auto"/>
        <w:rPr>
          <w:rFonts w:ascii="Courier New" w:hAnsi="Courier New" w:cs="Courier New"/>
          <w:color w:val="000000"/>
          <w:sz w:val="20"/>
          <w:szCs w:val="20"/>
          <w:highlight w:val="white"/>
        </w:rPr>
      </w:pPr>
    </w:p>
    <w:p w14:paraId="57BFE63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r>
        <w:rPr>
          <w:rFonts w:ascii="Courier New" w:hAnsi="Courier New" w:cs="Courier New"/>
          <w:b/>
          <w:bCs/>
          <w:color w:val="0000FF"/>
          <w:sz w:val="20"/>
          <w:szCs w:val="20"/>
          <w:highlight w:val="white"/>
        </w:rPr>
        <w:t>const</w:t>
      </w:r>
      <w:proofErr w:type="spellEnd"/>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77F0863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method</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POST'</w:t>
      </w:r>
      <w:r>
        <w:rPr>
          <w:rFonts w:ascii="Courier New" w:hAnsi="Courier New" w:cs="Courier New"/>
          <w:b/>
          <w:bCs/>
          <w:color w:val="000080"/>
          <w:sz w:val="20"/>
          <w:szCs w:val="20"/>
          <w:highlight w:val="white"/>
        </w:rPr>
        <w:t>,</w:t>
      </w:r>
    </w:p>
    <w:p w14:paraId="615A57A1"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headers</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61E09F5E"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ID'</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014EB7D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X-API-KEY'</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lt;api-</w:t>
      </w:r>
      <w:proofErr w:type="spellStart"/>
      <w:r>
        <w:rPr>
          <w:rFonts w:ascii="Courier New" w:hAnsi="Courier New" w:cs="Courier New"/>
          <w:color w:val="808080"/>
          <w:sz w:val="20"/>
          <w:szCs w:val="20"/>
          <w:highlight w:val="white"/>
        </w:rPr>
        <w:t>key</w:t>
      </w:r>
      <w:proofErr w:type="spellEnd"/>
      <w:r>
        <w:rPr>
          <w:rFonts w:ascii="Courier New" w:hAnsi="Courier New" w:cs="Courier New"/>
          <w:color w:val="808080"/>
          <w:sz w:val="20"/>
          <w:szCs w:val="20"/>
          <w:highlight w:val="white"/>
        </w:rPr>
        <w:t>&gt;'</w:t>
      </w:r>
      <w:r>
        <w:rPr>
          <w:rFonts w:ascii="Courier New" w:hAnsi="Courier New" w:cs="Courier New"/>
          <w:b/>
          <w:bCs/>
          <w:color w:val="000080"/>
          <w:sz w:val="20"/>
          <w:szCs w:val="20"/>
          <w:highlight w:val="white"/>
        </w:rPr>
        <w:t>,</w:t>
      </w:r>
    </w:p>
    <w:p w14:paraId="43F03D2D"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Content-</w:t>
      </w:r>
      <w:proofErr w:type="spellStart"/>
      <w:r>
        <w:rPr>
          <w:rFonts w:ascii="Courier New" w:hAnsi="Courier New" w:cs="Courier New"/>
          <w:color w:val="808080"/>
          <w:sz w:val="20"/>
          <w:szCs w:val="20"/>
          <w:highlight w:val="white"/>
        </w:rPr>
        <w:t>Type</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application</w:t>
      </w:r>
      <w:proofErr w:type="spellEnd"/>
      <w:r>
        <w:rPr>
          <w:rFonts w:ascii="Courier New" w:hAnsi="Courier New" w:cs="Courier New"/>
          <w:color w:val="808080"/>
          <w:sz w:val="20"/>
          <w:szCs w:val="20"/>
          <w:highlight w:val="white"/>
        </w:rPr>
        <w:t>/</w:t>
      </w:r>
      <w:proofErr w:type="spellStart"/>
      <w:r>
        <w:rPr>
          <w:rFonts w:ascii="Courier New" w:hAnsi="Courier New" w:cs="Courier New"/>
          <w:color w:val="808080"/>
          <w:sz w:val="20"/>
          <w:szCs w:val="20"/>
          <w:highlight w:val="white"/>
        </w:rPr>
        <w:t>json</w:t>
      </w:r>
      <w:proofErr w:type="spellEnd"/>
      <w:r>
        <w:rPr>
          <w:rFonts w:ascii="Courier New" w:hAnsi="Courier New" w:cs="Courier New"/>
          <w:color w:val="808080"/>
          <w:sz w:val="20"/>
          <w:szCs w:val="20"/>
          <w:highlight w:val="white"/>
        </w:rPr>
        <w:t>'</w:t>
      </w:r>
    </w:p>
    <w:p w14:paraId="7267C16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w:t>
      </w:r>
    </w:p>
    <w:p w14:paraId="1173CB30"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body</w:t>
      </w:r>
      <w:proofErr w:type="spell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r>
        <w:rPr>
          <w:rFonts w:ascii="Courier New" w:hAnsi="Courier New" w:cs="Courier New"/>
          <w:color w:val="808080"/>
          <w:sz w:val="20"/>
          <w:szCs w:val="20"/>
          <w:highlight w:val="white"/>
        </w:rPr>
        <w:t>'{"script":"&lt;string&gt;","accent":"3c90c3cc-0d44-4b50-8888-</w:t>
      </w:r>
      <w:r>
        <w:rPr>
          <w:rFonts w:ascii="Courier New" w:hAnsi="Courier New" w:cs="Courier New"/>
          <w:color w:val="808080"/>
          <w:sz w:val="20"/>
          <w:szCs w:val="20"/>
          <w:highlight w:val="white"/>
        </w:rPr>
        <w:lastRenderedPageBreak/>
        <w:t>8dd25736052a","webhook_url":"&lt;string&gt;"}'</w:t>
      </w:r>
    </w:p>
    <w:p w14:paraId="2246B599"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b/>
          <w:bCs/>
          <w:color w:val="000080"/>
          <w:sz w:val="20"/>
          <w:szCs w:val="20"/>
          <w:highlight w:val="white"/>
        </w:rPr>
        <w:t>};</w:t>
      </w:r>
    </w:p>
    <w:p w14:paraId="0DB17B2A"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
    <w:p w14:paraId="6CCE9FCB"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proofErr w:type="spellStart"/>
      <w:proofErr w:type="gramStart"/>
      <w:r>
        <w:rPr>
          <w:rFonts w:ascii="Courier New" w:hAnsi="Courier New" w:cs="Courier New"/>
          <w:color w:val="000000"/>
          <w:sz w:val="20"/>
          <w:szCs w:val="20"/>
          <w:highlight w:val="white"/>
        </w:rPr>
        <w:t>fetch</w:t>
      </w:r>
      <w:proofErr w:type="spellEnd"/>
      <w:r>
        <w:rPr>
          <w:rFonts w:ascii="Courier New" w:hAnsi="Courier New" w:cs="Courier New"/>
          <w:b/>
          <w:bCs/>
          <w:color w:val="000080"/>
          <w:sz w:val="20"/>
          <w:szCs w:val="20"/>
          <w:highlight w:val="white"/>
        </w:rPr>
        <w:t>(</w:t>
      </w:r>
      <w:proofErr w:type="gramEnd"/>
      <w:r>
        <w:rPr>
          <w:rFonts w:ascii="Courier New" w:hAnsi="Courier New" w:cs="Courier New"/>
          <w:color w:val="808080"/>
          <w:sz w:val="20"/>
          <w:szCs w:val="20"/>
          <w:highlight w:val="white"/>
        </w:rPr>
        <w:t>'https://api.creatify.ai/api/</w:t>
      </w:r>
      <w:proofErr w:type="spellStart"/>
      <w:r>
        <w:rPr>
          <w:rFonts w:ascii="Courier New" w:hAnsi="Courier New" w:cs="Courier New"/>
          <w:color w:val="808080"/>
          <w:sz w:val="20"/>
          <w:szCs w:val="20"/>
          <w:highlight w:val="white"/>
        </w:rPr>
        <w:t>text_to_speech</w:t>
      </w:r>
      <w:proofErr w:type="spellEnd"/>
      <w:r>
        <w:rPr>
          <w:rFonts w:ascii="Courier New" w:hAnsi="Courier New" w:cs="Courier New"/>
          <w:color w:val="808080"/>
          <w:sz w:val="20"/>
          <w:szCs w:val="20"/>
          <w:highlight w:val="white"/>
        </w:rPr>
        <w:t>/'</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 </w:t>
      </w:r>
      <w:proofErr w:type="spellStart"/>
      <w:r>
        <w:rPr>
          <w:rFonts w:ascii="Courier New" w:hAnsi="Courier New" w:cs="Courier New"/>
          <w:color w:val="000000"/>
          <w:sz w:val="20"/>
          <w:szCs w:val="20"/>
          <w:highlight w:val="white"/>
        </w:rPr>
        <w:t>options</w:t>
      </w:r>
      <w:proofErr w:type="spellEnd"/>
      <w:r>
        <w:rPr>
          <w:rFonts w:ascii="Courier New" w:hAnsi="Courier New" w:cs="Courier New"/>
          <w:b/>
          <w:bCs/>
          <w:color w:val="000080"/>
          <w:sz w:val="20"/>
          <w:szCs w:val="20"/>
          <w:highlight w:val="white"/>
        </w:rPr>
        <w:t>)</w:t>
      </w:r>
    </w:p>
    <w:p w14:paraId="4DD52F06"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json</w:t>
      </w:r>
      <w:proofErr w:type="spellEnd"/>
      <w:proofErr w:type="gramEnd"/>
      <w:r>
        <w:rPr>
          <w:rFonts w:ascii="Courier New" w:hAnsi="Courier New" w:cs="Courier New"/>
          <w:b/>
          <w:bCs/>
          <w:color w:val="000080"/>
          <w:sz w:val="20"/>
          <w:szCs w:val="20"/>
          <w:highlight w:val="white"/>
        </w:rPr>
        <w:t>())</w:t>
      </w:r>
    </w:p>
    <w:p w14:paraId="0679D1D3" w14:textId="77777777" w:rsidR="00DE5B1A" w:rsidRDefault="00DE5B1A" w:rsidP="00DE5B1A">
      <w:pPr>
        <w:widowControl w:val="0"/>
        <w:autoSpaceDE w:val="0"/>
        <w:autoSpaceDN w:val="0"/>
        <w:adjustRightInd w:val="0"/>
        <w:spacing w:after="0" w:line="240" w:lineRule="auto"/>
        <w:rPr>
          <w:rFonts w:ascii="Courier New" w:hAnsi="Courier New" w:cs="Courier New"/>
          <w:color w:val="000000"/>
          <w:sz w:val="20"/>
          <w:szCs w:val="20"/>
          <w:highlight w:val="white"/>
        </w:rPr>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then</w:t>
      </w:r>
      <w:proofErr w:type="spellEnd"/>
      <w:proofErr w:type="gramEnd"/>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 xml:space="preserve">respons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log</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response</w:t>
      </w:r>
      <w:r>
        <w:rPr>
          <w:rFonts w:ascii="Courier New" w:hAnsi="Courier New" w:cs="Courier New"/>
          <w:b/>
          <w:bCs/>
          <w:color w:val="000080"/>
          <w:sz w:val="20"/>
          <w:szCs w:val="20"/>
          <w:highlight w:val="white"/>
        </w:rPr>
        <w:t>))</w:t>
      </w:r>
    </w:p>
    <w:p w14:paraId="0A733A90" w14:textId="77777777" w:rsidR="00DE5B1A" w:rsidRDefault="00DE5B1A" w:rsidP="00DE5B1A">
      <w:pPr>
        <w:widowControl w:val="0"/>
        <w:autoSpaceDE w:val="0"/>
        <w:autoSpaceDN w:val="0"/>
        <w:adjustRightInd w:val="0"/>
        <w:spacing w:after="0" w:line="240" w:lineRule="auto"/>
      </w:pPr>
      <w:r>
        <w:rPr>
          <w:rFonts w:ascii="Courier New" w:hAnsi="Courier New" w:cs="Courier New"/>
          <w:color w:val="000000"/>
          <w:sz w:val="20"/>
          <w:szCs w:val="20"/>
          <w:highlight w:val="white"/>
        </w:rPr>
        <w:t xml:space="preserve">  </w:t>
      </w:r>
      <w:proofErr w:type="gramStart"/>
      <w:r>
        <w:rPr>
          <w:rFonts w:ascii="Courier New" w:hAnsi="Courier New" w:cs="Courier New"/>
          <w:b/>
          <w:bCs/>
          <w:color w:val="000080"/>
          <w:sz w:val="20"/>
          <w:szCs w:val="20"/>
          <w:highlight w:val="white"/>
        </w:rPr>
        <w:t>.</w:t>
      </w:r>
      <w:r>
        <w:rPr>
          <w:rFonts w:ascii="Courier New" w:hAnsi="Courier New" w:cs="Courier New"/>
          <w:b/>
          <w:bCs/>
          <w:color w:val="0000FF"/>
          <w:sz w:val="20"/>
          <w:szCs w:val="20"/>
          <w:highlight w:val="white"/>
        </w:rPr>
        <w:t>catch</w:t>
      </w:r>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color w:val="000000"/>
          <w:sz w:val="20"/>
          <w:szCs w:val="20"/>
          <w:highlight w:val="white"/>
        </w:rPr>
        <w:t xml:space="preserve"> </w:t>
      </w:r>
      <w:r>
        <w:rPr>
          <w:rFonts w:ascii="Courier New" w:hAnsi="Courier New" w:cs="Courier New"/>
          <w:b/>
          <w:bCs/>
          <w:color w:val="000080"/>
          <w:sz w:val="20"/>
          <w:szCs w:val="20"/>
          <w:highlight w:val="white"/>
        </w:rPr>
        <w:t>=&gt;</w:t>
      </w:r>
      <w:r>
        <w:rPr>
          <w:rFonts w:ascii="Courier New" w:hAnsi="Courier New" w:cs="Courier New"/>
          <w:color w:val="000000"/>
          <w:sz w:val="20"/>
          <w:szCs w:val="20"/>
          <w:highlight w:val="white"/>
        </w:rPr>
        <w:t xml:space="preserve"> </w:t>
      </w:r>
      <w:proofErr w:type="spellStart"/>
      <w:proofErr w:type="gramStart"/>
      <w:r>
        <w:rPr>
          <w:rFonts w:ascii="Courier New" w:hAnsi="Courier New" w:cs="Courier New"/>
          <w:color w:val="000000"/>
          <w:sz w:val="20"/>
          <w:szCs w:val="20"/>
          <w:highlight w:val="white"/>
        </w:rPr>
        <w:t>console</w:t>
      </w:r>
      <w:r>
        <w:rPr>
          <w:rFonts w:ascii="Courier New" w:hAnsi="Courier New" w:cs="Courier New"/>
          <w:b/>
          <w:bCs/>
          <w:color w:val="000080"/>
          <w:sz w:val="20"/>
          <w:szCs w:val="20"/>
          <w:highlight w:val="white"/>
        </w:rPr>
        <w:t>.</w:t>
      </w:r>
      <w:r>
        <w:rPr>
          <w:rFonts w:ascii="Courier New" w:hAnsi="Courier New" w:cs="Courier New"/>
          <w:color w:val="000000"/>
          <w:sz w:val="20"/>
          <w:szCs w:val="20"/>
          <w:highlight w:val="white"/>
        </w:rPr>
        <w:t>error</w:t>
      </w:r>
      <w:proofErr w:type="spellEnd"/>
      <w:proofErr w:type="gramEnd"/>
      <w:r>
        <w:rPr>
          <w:rFonts w:ascii="Courier New" w:hAnsi="Courier New" w:cs="Courier New"/>
          <w:b/>
          <w:bCs/>
          <w:color w:val="000080"/>
          <w:sz w:val="20"/>
          <w:szCs w:val="20"/>
          <w:highlight w:val="white"/>
        </w:rPr>
        <w:t>(</w:t>
      </w:r>
      <w:proofErr w:type="spellStart"/>
      <w:r>
        <w:rPr>
          <w:rFonts w:ascii="Courier New" w:hAnsi="Courier New" w:cs="Courier New"/>
          <w:color w:val="000000"/>
          <w:sz w:val="20"/>
          <w:szCs w:val="20"/>
          <w:highlight w:val="white"/>
        </w:rPr>
        <w:t>err</w:t>
      </w:r>
      <w:proofErr w:type="spellEnd"/>
      <w:r>
        <w:rPr>
          <w:rFonts w:ascii="Courier New" w:hAnsi="Courier New" w:cs="Courier New"/>
          <w:b/>
          <w:bCs/>
          <w:color w:val="000080"/>
          <w:sz w:val="20"/>
          <w:szCs w:val="20"/>
          <w:highlight w:val="white"/>
        </w:rPr>
        <w:t>));</w:t>
      </w:r>
    </w:p>
    <w:p w14:paraId="084CB95B" w14:textId="77777777" w:rsidR="008B430B" w:rsidRDefault="008B430B" w:rsidP="008B430B">
      <w:pPr>
        <w:widowControl w:val="0"/>
        <w:autoSpaceDE w:val="0"/>
        <w:autoSpaceDN w:val="0"/>
        <w:adjustRightInd w:val="0"/>
        <w:spacing w:after="0" w:line="240" w:lineRule="auto"/>
      </w:pPr>
    </w:p>
    <w:p w14:paraId="026F81F3" w14:textId="77777777" w:rsidR="008B430B" w:rsidRDefault="008B430B" w:rsidP="008B430B">
      <w:pPr>
        <w:widowControl w:val="0"/>
        <w:autoSpaceDE w:val="0"/>
        <w:autoSpaceDN w:val="0"/>
        <w:adjustRightInd w:val="0"/>
        <w:spacing w:after="0" w:line="240" w:lineRule="auto"/>
      </w:pPr>
    </w:p>
    <w:p w14:paraId="0AD8F480" w14:textId="77777777" w:rsidR="008B430B" w:rsidRDefault="008B430B" w:rsidP="0079328E">
      <w:pPr>
        <w:pStyle w:val="Estilo1"/>
        <w:numPr>
          <w:ilvl w:val="0"/>
          <w:numId w:val="24"/>
        </w:numPr>
        <w:rPr>
          <w:rFonts w:ascii="Georgia" w:eastAsia="Georgia" w:hAnsi="Georgia" w:cs="Georgia"/>
        </w:rPr>
      </w:pPr>
      <w:bookmarkStart w:id="105" w:name="_Toc196847539"/>
      <w:r w:rsidRPr="00F20F45">
        <w:rPr>
          <w:rFonts w:ascii="Georgia" w:eastAsia="Georgia" w:hAnsi="Georgia" w:cs="Georgia"/>
        </w:rPr>
        <w:t>Características técnicas</w:t>
      </w:r>
      <w:bookmarkEnd w:id="105"/>
    </w:p>
    <w:tbl>
      <w:tblPr>
        <w:tblStyle w:val="Tabladecuadrcula4"/>
        <w:tblW w:w="6227" w:type="dxa"/>
        <w:jc w:val="center"/>
        <w:tblCellMar>
          <w:top w:w="28" w:type="dxa"/>
          <w:bottom w:w="28" w:type="dxa"/>
        </w:tblCellMar>
        <w:tblLook w:val="04A0" w:firstRow="1" w:lastRow="0" w:firstColumn="1" w:lastColumn="0" w:noHBand="0" w:noVBand="1"/>
      </w:tblPr>
      <w:tblGrid>
        <w:gridCol w:w="4176"/>
        <w:gridCol w:w="2051"/>
      </w:tblGrid>
      <w:tr w:rsidR="00D722E1" w:rsidRPr="00EE3EDD" w14:paraId="202EF949" w14:textId="77777777" w:rsidTr="00D722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0288A96" w14:textId="77777777" w:rsidR="00D722E1" w:rsidRPr="00EE3EDD" w:rsidRDefault="00D722E1" w:rsidP="00D36767">
            <w:pPr>
              <w:rPr>
                <w:rFonts w:ascii="Georgia" w:eastAsia="Georgia" w:hAnsi="Georgia" w:cs="Georgia"/>
                <w:b w:val="0"/>
                <w:bCs w:val="0"/>
                <w:sz w:val="24"/>
                <w:szCs w:val="24"/>
              </w:rPr>
            </w:pPr>
            <w:bookmarkStart w:id="106" w:name="_Hlk196926869"/>
            <w:r w:rsidRPr="003A6305">
              <w:rPr>
                <w:rFonts w:ascii="Georgia" w:eastAsia="Georgia" w:hAnsi="Georgia" w:cs="Georgia"/>
                <w:sz w:val="24"/>
                <w:szCs w:val="24"/>
              </w:rPr>
              <w:t>Parámetro</w:t>
            </w:r>
          </w:p>
        </w:tc>
        <w:tc>
          <w:tcPr>
            <w:tcW w:w="0" w:type="auto"/>
            <w:vAlign w:val="center"/>
          </w:tcPr>
          <w:p w14:paraId="7971DCC2" w14:textId="52888602" w:rsidR="00D722E1" w:rsidRPr="00EE3EDD" w:rsidRDefault="00D722E1" w:rsidP="00D36767">
            <w:pPr>
              <w:cnfStyle w:val="100000000000" w:firstRow="1" w:lastRow="0" w:firstColumn="0" w:lastColumn="0" w:oddVBand="0" w:evenVBand="0" w:oddHBand="0" w:evenHBand="0" w:firstRowFirstColumn="0" w:firstRowLastColumn="0" w:lastRowFirstColumn="0" w:lastRowLastColumn="0"/>
              <w:rPr>
                <w:rFonts w:ascii="Georgia" w:eastAsia="Georgia" w:hAnsi="Georgia" w:cs="Georgia"/>
                <w:sz w:val="24"/>
                <w:szCs w:val="24"/>
              </w:rPr>
            </w:pPr>
            <w:r>
              <w:rPr>
                <w:rFonts w:ascii="Georgia" w:eastAsia="Georgia" w:hAnsi="Georgia" w:cs="Georgia"/>
                <w:sz w:val="24"/>
                <w:szCs w:val="24"/>
              </w:rPr>
              <w:t>PRO</w:t>
            </w:r>
          </w:p>
        </w:tc>
      </w:tr>
      <w:tr w:rsidR="00D722E1" w:rsidRPr="00EE3EDD" w14:paraId="71F9FA63"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451E3445"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Precios (se paga por año, precio por mes)</w:t>
            </w:r>
          </w:p>
        </w:tc>
        <w:tc>
          <w:tcPr>
            <w:tcW w:w="0" w:type="auto"/>
            <w:vAlign w:val="center"/>
          </w:tcPr>
          <w:p w14:paraId="404A004A" w14:textId="696470A5"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2.97€ (2400 créditos)</w:t>
            </w:r>
          </w:p>
        </w:tc>
      </w:tr>
      <w:tr w:rsidR="00D722E1" w:rsidRPr="00EE3EDD" w14:paraId="4E2F3539"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E078A33" w14:textId="24211116" w:rsidR="00D722E1" w:rsidRDefault="00D722E1" w:rsidP="00D36767">
            <w:pPr>
              <w:rPr>
                <w:rFonts w:ascii="Georgia" w:eastAsia="Georgia" w:hAnsi="Georgia" w:cs="Georgia"/>
                <w:sz w:val="18"/>
                <w:szCs w:val="18"/>
              </w:rPr>
            </w:pPr>
            <w:r>
              <w:rPr>
                <w:rFonts w:ascii="Georgia" w:eastAsia="Georgia" w:hAnsi="Georgia" w:cs="Georgia"/>
                <w:sz w:val="18"/>
                <w:szCs w:val="18"/>
              </w:rPr>
              <w:t>Tiempo de vídeo consumible al mes</w:t>
            </w:r>
          </w:p>
        </w:tc>
        <w:tc>
          <w:tcPr>
            <w:tcW w:w="0" w:type="auto"/>
            <w:vAlign w:val="center"/>
          </w:tcPr>
          <w:p w14:paraId="1211C13E" w14:textId="35053CF1" w:rsidR="00D722E1" w:rsidRDefault="008049D4"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0</w:t>
            </w:r>
            <w:r w:rsidR="00D722E1">
              <w:rPr>
                <w:rFonts w:ascii="Georgia" w:eastAsia="Georgia" w:hAnsi="Georgia" w:cs="Georgia"/>
                <w:sz w:val="18"/>
                <w:szCs w:val="18"/>
              </w:rPr>
              <w:t xml:space="preserve"> </w:t>
            </w:r>
            <w:proofErr w:type="spellStart"/>
            <w:r w:rsidR="00D722E1">
              <w:rPr>
                <w:rFonts w:ascii="Georgia" w:eastAsia="Georgia" w:hAnsi="Georgia" w:cs="Georgia"/>
                <w:sz w:val="18"/>
                <w:szCs w:val="18"/>
              </w:rPr>
              <w:t>mins</w:t>
            </w:r>
            <w:proofErr w:type="spellEnd"/>
          </w:p>
        </w:tc>
      </w:tr>
      <w:tr w:rsidR="00D722E1" w:rsidRPr="00EE3EDD" w14:paraId="588CCCD8"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19B369"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 xml:space="preserve">Tiempo de </w:t>
            </w: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sumible al mes</w:t>
            </w:r>
          </w:p>
        </w:tc>
        <w:tc>
          <w:tcPr>
            <w:tcW w:w="0" w:type="auto"/>
            <w:vAlign w:val="center"/>
          </w:tcPr>
          <w:p w14:paraId="6D866991"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w:t>
            </w:r>
          </w:p>
        </w:tc>
      </w:tr>
      <w:tr w:rsidR="00D722E1" w:rsidRPr="00EE3EDD" w14:paraId="0DC13CDF"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C9B6D56"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 xml:space="preserve">Tiene </w:t>
            </w:r>
            <w:proofErr w:type="spellStart"/>
            <w:r w:rsidRPr="007F78E7">
              <w:rPr>
                <w:rFonts w:ascii="Georgia" w:eastAsia="Georgia" w:hAnsi="Georgia" w:cs="Georgia"/>
                <w:sz w:val="18"/>
                <w:szCs w:val="18"/>
              </w:rPr>
              <w:t>Streaming</w:t>
            </w:r>
            <w:proofErr w:type="spellEnd"/>
          </w:p>
        </w:tc>
        <w:tc>
          <w:tcPr>
            <w:tcW w:w="0" w:type="auto"/>
            <w:vAlign w:val="center"/>
          </w:tcPr>
          <w:p w14:paraId="5AD73962"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2EA615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948E970" w14:textId="77777777" w:rsidR="00D722E1" w:rsidRPr="007F78E7" w:rsidRDefault="00D722E1" w:rsidP="00D36767">
            <w:pPr>
              <w:rPr>
                <w:rFonts w:ascii="Georgia" w:eastAsia="Georgia" w:hAnsi="Georgia" w:cs="Georgia"/>
                <w:sz w:val="18"/>
                <w:szCs w:val="18"/>
              </w:rPr>
            </w:pPr>
            <w:proofErr w:type="spellStart"/>
            <w:r>
              <w:rPr>
                <w:rFonts w:ascii="Georgia" w:eastAsia="Georgia" w:hAnsi="Georgia" w:cs="Georgia"/>
                <w:sz w:val="18"/>
                <w:szCs w:val="18"/>
              </w:rPr>
              <w:t>Streaming</w:t>
            </w:r>
            <w:proofErr w:type="spellEnd"/>
            <w:r>
              <w:rPr>
                <w:rFonts w:ascii="Georgia" w:eastAsia="Georgia" w:hAnsi="Georgia" w:cs="Georgia"/>
                <w:sz w:val="18"/>
                <w:szCs w:val="18"/>
              </w:rPr>
              <w:t xml:space="preserve"> con SDK</w:t>
            </w:r>
          </w:p>
        </w:tc>
        <w:tc>
          <w:tcPr>
            <w:tcW w:w="0" w:type="auto"/>
            <w:vAlign w:val="center"/>
          </w:tcPr>
          <w:p w14:paraId="119C278D" w14:textId="77777777"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05EC87B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488429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ne traducción de video</w:t>
            </w:r>
          </w:p>
        </w:tc>
        <w:tc>
          <w:tcPr>
            <w:tcW w:w="0" w:type="auto"/>
            <w:vAlign w:val="center"/>
          </w:tcPr>
          <w:p w14:paraId="4645FC4A" w14:textId="40236D21"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903BFA"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E2023DE"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ideos de avatar basado en foto</w:t>
            </w:r>
          </w:p>
        </w:tc>
        <w:tc>
          <w:tcPr>
            <w:tcW w:w="0" w:type="auto"/>
            <w:vAlign w:val="center"/>
          </w:tcPr>
          <w:p w14:paraId="12894106"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71AA410D"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659B385"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 xml:space="preserve">Resolución </w:t>
            </w:r>
            <w:r>
              <w:rPr>
                <w:rFonts w:ascii="Georgia" w:eastAsia="Georgia" w:hAnsi="Georgia" w:cs="Georgia"/>
                <w:sz w:val="18"/>
                <w:szCs w:val="18"/>
              </w:rPr>
              <w:t>vídeos avatar</w:t>
            </w:r>
          </w:p>
        </w:tc>
        <w:tc>
          <w:tcPr>
            <w:tcW w:w="0" w:type="auto"/>
            <w:vAlign w:val="center"/>
          </w:tcPr>
          <w:p w14:paraId="6853CB47"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4k</w:t>
            </w:r>
          </w:p>
        </w:tc>
      </w:tr>
      <w:tr w:rsidR="00D722E1" w:rsidRPr="00EE3EDD" w14:paraId="754D099D"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B8E7CE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Tiempo máximo de video</w:t>
            </w:r>
          </w:p>
        </w:tc>
        <w:tc>
          <w:tcPr>
            <w:tcW w:w="0" w:type="auto"/>
            <w:vAlign w:val="center"/>
          </w:tcPr>
          <w:p w14:paraId="61FE5699" w14:textId="1A0175A1"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 xml:space="preserve">10 </w:t>
            </w:r>
            <w:proofErr w:type="spellStart"/>
            <w:r>
              <w:rPr>
                <w:rFonts w:ascii="Georgia" w:eastAsia="Georgia" w:hAnsi="Georgia" w:cs="Georgia"/>
                <w:sz w:val="18"/>
                <w:szCs w:val="18"/>
              </w:rPr>
              <w:t>mins</w:t>
            </w:r>
            <w:proofErr w:type="spellEnd"/>
          </w:p>
        </w:tc>
      </w:tr>
      <w:tr w:rsidR="00D722E1" w:rsidRPr="00EE3EDD" w14:paraId="34A02051"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776CAAA"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Sincronización labial</w:t>
            </w:r>
          </w:p>
        </w:tc>
        <w:tc>
          <w:tcPr>
            <w:tcW w:w="0" w:type="auto"/>
            <w:vAlign w:val="center"/>
          </w:tcPr>
          <w:p w14:paraId="0DA601CF" w14:textId="77777777" w:rsidR="00D722E1" w:rsidRPr="009D437A"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color w:val="BF4E14" w:themeColor="accent2" w:themeShade="BF"/>
                <w:sz w:val="18"/>
                <w:szCs w:val="18"/>
              </w:rPr>
            </w:pPr>
            <w:r w:rsidRPr="00DA7568">
              <w:rPr>
                <w:rFonts w:ascii="Georgia" w:eastAsia="Georgia" w:hAnsi="Georgia" w:cs="Georgia"/>
                <w:color w:val="FFC000"/>
                <w:sz w:val="18"/>
                <w:szCs w:val="18"/>
              </w:rPr>
              <w:t>Normal</w:t>
            </w:r>
          </w:p>
        </w:tc>
      </w:tr>
      <w:tr w:rsidR="00D722E1" w:rsidRPr="00EE3EDD" w14:paraId="7118F234"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E048D27" w14:textId="77777777" w:rsidR="00D722E1" w:rsidRPr="007F78E7" w:rsidRDefault="00D722E1" w:rsidP="00D36767">
            <w:pPr>
              <w:rPr>
                <w:rFonts w:ascii="Georgia" w:eastAsia="Georgia" w:hAnsi="Georgia" w:cs="Georgia"/>
                <w:sz w:val="18"/>
                <w:szCs w:val="18"/>
              </w:rPr>
            </w:pPr>
            <w:r w:rsidRPr="007F78E7">
              <w:rPr>
                <w:rFonts w:ascii="Georgia" w:eastAsia="Georgia" w:hAnsi="Georgia" w:cs="Georgia"/>
                <w:sz w:val="18"/>
                <w:szCs w:val="18"/>
              </w:rPr>
              <w:t>Número avatares</w:t>
            </w:r>
            <w:r>
              <w:rPr>
                <w:rFonts w:ascii="Georgia" w:eastAsia="Georgia" w:hAnsi="Georgia" w:cs="Georgia"/>
                <w:sz w:val="18"/>
                <w:szCs w:val="18"/>
              </w:rPr>
              <w:t xml:space="preserve"> </w:t>
            </w:r>
          </w:p>
        </w:tc>
        <w:tc>
          <w:tcPr>
            <w:tcW w:w="0" w:type="auto"/>
            <w:vAlign w:val="center"/>
          </w:tcPr>
          <w:p w14:paraId="3C284CD9" w14:textId="3EE41953" w:rsidR="00D722E1" w:rsidRPr="007F78E7"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700</w:t>
            </w:r>
          </w:p>
        </w:tc>
      </w:tr>
      <w:tr w:rsidR="00D722E1" w:rsidRPr="00EE3EDD" w14:paraId="4F5B8250"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1098C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Avatares Personales </w:t>
            </w:r>
          </w:p>
        </w:tc>
        <w:tc>
          <w:tcPr>
            <w:tcW w:w="0" w:type="auto"/>
            <w:vAlign w:val="center"/>
          </w:tcPr>
          <w:p w14:paraId="4697F9EB" w14:textId="22369C90" w:rsidR="00D722E1" w:rsidRPr="007F78E7" w:rsidRDefault="008049D4" w:rsidP="00D36767">
            <w:pPr>
              <w:ind w:left="708" w:hanging="708"/>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3</w:t>
            </w:r>
          </w:p>
        </w:tc>
      </w:tr>
      <w:tr w:rsidR="00D722E1" w:rsidRPr="00EE3EDD" w14:paraId="5620DB99"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4A31E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 xml:space="preserve">Voces </w:t>
            </w:r>
          </w:p>
        </w:tc>
        <w:tc>
          <w:tcPr>
            <w:tcW w:w="0" w:type="auto"/>
            <w:vAlign w:val="center"/>
          </w:tcPr>
          <w:p w14:paraId="5ED2C01C" w14:textId="71298A7D" w:rsidR="00D722E1" w:rsidRDefault="00D722E1" w:rsidP="00D36767">
            <w:pPr>
              <w:ind w:left="708" w:hanging="708"/>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1</w:t>
            </w:r>
            <w:r w:rsidR="008049D4">
              <w:rPr>
                <w:rFonts w:ascii="Georgia" w:eastAsia="Georgia" w:hAnsi="Georgia" w:cs="Georgia"/>
                <w:sz w:val="18"/>
                <w:szCs w:val="18"/>
              </w:rPr>
              <w:t>70</w:t>
            </w:r>
          </w:p>
        </w:tc>
      </w:tr>
      <w:tr w:rsidR="00D722E1" w:rsidRPr="00EE3EDD" w14:paraId="485AFDEC" w14:textId="77777777" w:rsidTr="00D722E1">
        <w:trPr>
          <w:trHeight w:val="30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5955153" w14:textId="77777777" w:rsidR="00D722E1" w:rsidRPr="007F78E7" w:rsidRDefault="00D722E1" w:rsidP="00D36767">
            <w:pPr>
              <w:spacing w:after="160" w:line="259" w:lineRule="auto"/>
              <w:rPr>
                <w:rFonts w:ascii="Georgia" w:eastAsia="Georgia" w:hAnsi="Georgia" w:cs="Georgia"/>
                <w:sz w:val="18"/>
                <w:szCs w:val="18"/>
              </w:rPr>
            </w:pPr>
            <w:r>
              <w:rPr>
                <w:rFonts w:ascii="Georgia" w:eastAsia="Georgia" w:hAnsi="Georgia" w:cs="Georgia"/>
                <w:sz w:val="18"/>
                <w:szCs w:val="18"/>
              </w:rPr>
              <w:t>Expresiones</w:t>
            </w:r>
            <w:r w:rsidRPr="007F78E7">
              <w:rPr>
                <w:rFonts w:ascii="Georgia" w:eastAsia="Georgia" w:hAnsi="Georgia" w:cs="Georgia"/>
                <w:sz w:val="18"/>
                <w:szCs w:val="18"/>
              </w:rPr>
              <w:t xml:space="preserve"> del avatar</w:t>
            </w:r>
          </w:p>
        </w:tc>
        <w:tc>
          <w:tcPr>
            <w:tcW w:w="0" w:type="auto"/>
            <w:vAlign w:val="center"/>
          </w:tcPr>
          <w:p w14:paraId="04C3031C"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36B1A97F"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5CC1BC7"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lonado de voz</w:t>
            </w:r>
          </w:p>
        </w:tc>
        <w:tc>
          <w:tcPr>
            <w:tcW w:w="0" w:type="auto"/>
            <w:vAlign w:val="center"/>
          </w:tcPr>
          <w:p w14:paraId="12392E4B" w14:textId="0FF5A5B8"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NO</w:t>
            </w:r>
          </w:p>
        </w:tc>
      </w:tr>
      <w:tr w:rsidR="00D722E1" w:rsidRPr="00EE3EDD" w14:paraId="4250FB63"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58C0341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Idiomas soportados</w:t>
            </w:r>
          </w:p>
        </w:tc>
        <w:tc>
          <w:tcPr>
            <w:tcW w:w="0" w:type="auto"/>
            <w:vAlign w:val="center"/>
          </w:tcPr>
          <w:p w14:paraId="42689CB7" w14:textId="62C1BFBB"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29</w:t>
            </w:r>
          </w:p>
        </w:tc>
      </w:tr>
      <w:tr w:rsidR="00D722E1" w:rsidRPr="00EE3EDD" w14:paraId="1B2EED4B"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37C8D5D0"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Entrada alternativa</w:t>
            </w:r>
          </w:p>
        </w:tc>
        <w:tc>
          <w:tcPr>
            <w:tcW w:w="0" w:type="auto"/>
            <w:vAlign w:val="center"/>
          </w:tcPr>
          <w:p w14:paraId="7FB9EFBC" w14:textId="77777777" w:rsidR="00D722E1" w:rsidRPr="007F78E7"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udio</w:t>
            </w:r>
          </w:p>
        </w:tc>
      </w:tr>
      <w:tr w:rsidR="00D722E1" w:rsidRPr="00EE3EDD" w14:paraId="1FD8B74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hideMark/>
          </w:tcPr>
          <w:p w14:paraId="72522298" w14:textId="77777777" w:rsidR="00D722E1" w:rsidRPr="007F78E7" w:rsidRDefault="00D722E1" w:rsidP="00D36767">
            <w:pPr>
              <w:spacing w:after="160" w:line="259" w:lineRule="auto"/>
              <w:rPr>
                <w:rFonts w:ascii="Georgia" w:eastAsia="Georgia" w:hAnsi="Georgia" w:cs="Georgia"/>
                <w:sz w:val="18"/>
                <w:szCs w:val="18"/>
              </w:rPr>
            </w:pPr>
            <w:r w:rsidRPr="007F78E7">
              <w:rPr>
                <w:rFonts w:ascii="Georgia" w:eastAsia="Georgia" w:hAnsi="Georgia" w:cs="Georgia"/>
                <w:sz w:val="18"/>
                <w:szCs w:val="18"/>
              </w:rPr>
              <w:t>Licencia y uso comercial</w:t>
            </w:r>
          </w:p>
        </w:tc>
        <w:tc>
          <w:tcPr>
            <w:tcW w:w="0" w:type="auto"/>
            <w:vAlign w:val="center"/>
          </w:tcPr>
          <w:p w14:paraId="0AC417FB" w14:textId="77777777" w:rsidR="00D722E1" w:rsidRPr="007F78E7"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Comercial</w:t>
            </w:r>
          </w:p>
        </w:tc>
      </w:tr>
      <w:tr w:rsidR="00D722E1" w:rsidRPr="00EE3EDD" w14:paraId="724BD8F0" w14:textId="77777777" w:rsidTr="00D722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7FBD005" w14:textId="77777777" w:rsidR="00D722E1" w:rsidRPr="007F78E7" w:rsidRDefault="00D722E1" w:rsidP="00D36767">
            <w:pPr>
              <w:rPr>
                <w:rFonts w:ascii="Georgia" w:eastAsia="Georgia" w:hAnsi="Georgia" w:cs="Georgia"/>
                <w:sz w:val="18"/>
                <w:szCs w:val="18"/>
              </w:rPr>
            </w:pPr>
            <w:r>
              <w:rPr>
                <w:rFonts w:ascii="Georgia" w:eastAsia="Georgia" w:hAnsi="Georgia" w:cs="Georgia"/>
                <w:sz w:val="18"/>
                <w:szCs w:val="18"/>
              </w:rPr>
              <w:t>Calidad API (Documentación)</w:t>
            </w:r>
          </w:p>
        </w:tc>
        <w:tc>
          <w:tcPr>
            <w:tcW w:w="0" w:type="auto"/>
            <w:vAlign w:val="center"/>
          </w:tcPr>
          <w:p w14:paraId="23042D55" w14:textId="5A760058" w:rsidR="00D722E1" w:rsidRDefault="00D722E1" w:rsidP="00D36767">
            <w:pPr>
              <w:cnfStyle w:val="000000100000" w:firstRow="0" w:lastRow="0" w:firstColumn="0" w:lastColumn="0" w:oddVBand="0" w:evenVBand="0" w:oddHBand="1"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tr w:rsidR="00D722E1" w:rsidRPr="00EE3EDD" w14:paraId="0E531F87" w14:textId="77777777" w:rsidTr="00D722E1">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2CE5ED4" w14:textId="77777777" w:rsidR="00D722E1" w:rsidRDefault="00D722E1" w:rsidP="00D36767">
            <w:pPr>
              <w:rPr>
                <w:rFonts w:ascii="Georgia" w:eastAsia="Georgia" w:hAnsi="Georgia" w:cs="Georgia"/>
                <w:sz w:val="18"/>
                <w:szCs w:val="18"/>
              </w:rPr>
            </w:pPr>
            <w:r>
              <w:rPr>
                <w:rFonts w:ascii="Georgia" w:eastAsia="Georgia" w:hAnsi="Georgia" w:cs="Georgia"/>
                <w:sz w:val="18"/>
                <w:szCs w:val="18"/>
              </w:rPr>
              <w:t>Velocidad de generación de vídeo</w:t>
            </w:r>
          </w:p>
        </w:tc>
        <w:tc>
          <w:tcPr>
            <w:tcW w:w="0" w:type="auto"/>
            <w:vAlign w:val="center"/>
          </w:tcPr>
          <w:p w14:paraId="2EFF2C4C" w14:textId="77777777" w:rsidR="00D722E1" w:rsidRDefault="00D722E1" w:rsidP="00D36767">
            <w:pPr>
              <w:cnfStyle w:val="000000000000" w:firstRow="0" w:lastRow="0" w:firstColumn="0" w:lastColumn="0" w:oddVBand="0" w:evenVBand="0" w:oddHBand="0" w:evenHBand="0" w:firstRowFirstColumn="0" w:firstRowLastColumn="0" w:lastRowFirstColumn="0" w:lastRowLastColumn="0"/>
              <w:rPr>
                <w:rFonts w:ascii="Georgia" w:eastAsia="Georgia" w:hAnsi="Georgia" w:cs="Georgia"/>
                <w:sz w:val="18"/>
                <w:szCs w:val="18"/>
              </w:rPr>
            </w:pPr>
            <w:r>
              <w:rPr>
                <w:rFonts w:ascii="Georgia" w:eastAsia="Georgia" w:hAnsi="Georgia" w:cs="Georgia"/>
                <w:sz w:val="18"/>
                <w:szCs w:val="18"/>
              </w:rPr>
              <w:t>Alta</w:t>
            </w:r>
          </w:p>
        </w:tc>
      </w:tr>
      <w:bookmarkEnd w:id="106"/>
    </w:tbl>
    <w:p w14:paraId="639829E3" w14:textId="2DFAF677" w:rsidR="00D722E1" w:rsidRPr="00D722E1" w:rsidRDefault="00D722E1" w:rsidP="00D722E1">
      <w:pPr>
        <w:pStyle w:val="Prrafodelista"/>
        <w:spacing w:after="0" w:line="360" w:lineRule="auto"/>
        <w:ind w:left="0" w:firstLine="426"/>
        <w:rPr>
          <w:rFonts w:ascii="Georgia" w:eastAsia="Georgia" w:hAnsi="Georgia" w:cs="Georgia"/>
        </w:rPr>
      </w:pPr>
    </w:p>
    <w:p w14:paraId="6B53CCB0" w14:textId="77777777" w:rsidR="008B430B" w:rsidRDefault="008B430B" w:rsidP="008B430B">
      <w:pPr>
        <w:pStyle w:val="Estilo1"/>
        <w:rPr>
          <w:rFonts w:ascii="Georgia" w:eastAsia="Georgia" w:hAnsi="Georgia" w:cs="Georgia"/>
        </w:rPr>
      </w:pPr>
    </w:p>
    <w:p w14:paraId="37195878" w14:textId="77777777" w:rsidR="00C948F3" w:rsidRDefault="00C948F3" w:rsidP="00FA53E2">
      <w:pPr>
        <w:pStyle w:val="Textoindependiente"/>
        <w:spacing w:before="6"/>
        <w:rPr>
          <w:rFonts w:ascii="Arial"/>
          <w:sz w:val="19"/>
        </w:rPr>
      </w:pPr>
    </w:p>
    <w:p w14:paraId="2668D40E" w14:textId="77777777" w:rsidR="006E1B5F" w:rsidRDefault="006E1B5F" w:rsidP="00FA53E2">
      <w:pPr>
        <w:pStyle w:val="Textoindependiente"/>
        <w:spacing w:before="6"/>
        <w:rPr>
          <w:rFonts w:ascii="Arial"/>
          <w:sz w:val="19"/>
        </w:rPr>
      </w:pPr>
    </w:p>
    <w:p w14:paraId="1E9BE10C" w14:textId="77777777" w:rsidR="006E1B5F" w:rsidRDefault="006E1B5F" w:rsidP="00FA53E2">
      <w:pPr>
        <w:pStyle w:val="Textoindependiente"/>
        <w:spacing w:before="6"/>
        <w:rPr>
          <w:rFonts w:ascii="Arial"/>
          <w:sz w:val="19"/>
        </w:rPr>
        <w:sectPr w:rsidR="006E1B5F">
          <w:pgSz w:w="11906" w:h="16838"/>
          <w:pgMar w:top="1417" w:right="1701" w:bottom="1417" w:left="1701" w:header="708" w:footer="708" w:gutter="0"/>
          <w:cols w:space="708"/>
          <w:docGrid w:linePitch="360"/>
        </w:sectPr>
      </w:pPr>
    </w:p>
    <w:p w14:paraId="5D155988" w14:textId="5FDB9762" w:rsidR="006E1B5F" w:rsidRPr="007469E9" w:rsidRDefault="006E1B5F" w:rsidP="006E1B5F">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9136" behindDoc="1" locked="0" layoutInCell="1" allowOverlap="1" wp14:anchorId="17189DE3" wp14:editId="266DBB06">
                <wp:simplePos x="0" y="0"/>
                <wp:positionH relativeFrom="margin">
                  <wp:posOffset>372745</wp:posOffset>
                </wp:positionH>
                <wp:positionV relativeFrom="paragraph">
                  <wp:posOffset>453390</wp:posOffset>
                </wp:positionV>
                <wp:extent cx="4669155" cy="1270"/>
                <wp:effectExtent l="0" t="0" r="0" b="0"/>
                <wp:wrapTopAndBottom/>
                <wp:docPr id="553527168" name="Forma libre: forma 55352716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F0C6958" id="Forma libre: forma 553527168" o:spid="_x0000_s1026" style="position:absolute;margin-left:29.35pt;margin-top:35.7pt;width:367.65pt;height:.1pt;z-index:-251577344;visibility:visible;mso-wrap-style:square;mso-width-percent:0;mso-height-percent:0;mso-wrap-distance-left:0;mso-wrap-distance-top:0;mso-wrap-distance-right:0;mso-wrap-distance-bottom:0;mso-position-horizontal:absolute;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" path="m,l7352,e" filled="f" strokeweight=".14042mm">
                <v:path arrowok="t" o:connecttype="custom" o:connectlocs="0,0;4668520,0" o:connectangles="0,0"/>
                <w10:wrap type="topAndBottom" anchorx="margin"/>
              </v:shape>
            </w:pict>
          </mc:Fallback>
        </mc:AlternateContent>
      </w:r>
      <w:r w:rsidRPr="00A1249C">
        <w:rPr>
          <w:rFonts w:ascii="Arial" w:eastAsia="Georgia" w:hAnsi="Georgia" w:cs="Georgia"/>
          <w:b/>
          <w:noProof/>
          <w:color w:val="auto"/>
          <w:sz w:val="49"/>
          <w:szCs w:val="22"/>
        </w:rPr>
        <mc:AlternateContent>
          <mc:Choice Requires="wps">
            <w:drawing>
              <wp:anchor distT="0" distB="0" distL="0" distR="0" simplePos="0" relativeHeight="251740160" behindDoc="1" locked="0" layoutInCell="1" allowOverlap="1" wp14:anchorId="5AAC9970" wp14:editId="2A8749BC">
                <wp:simplePos x="0" y="0"/>
                <wp:positionH relativeFrom="margin">
                  <wp:align>center</wp:align>
                </wp:positionH>
                <wp:positionV relativeFrom="paragraph">
                  <wp:posOffset>221</wp:posOffset>
                </wp:positionV>
                <wp:extent cx="4669155" cy="1270"/>
                <wp:effectExtent l="0" t="0" r="0" b="0"/>
                <wp:wrapTopAndBottom/>
                <wp:docPr id="323509318" name="Forma libre: forma 32350931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71827DA" id="Forma libre: forma 323509318" o:spid="_x0000_s1026" style="position:absolute;margin-left:0;margin-top:0;width:367.65pt;height:.1pt;z-index:-251576320;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Normalizaci</w:t>
      </w:r>
      <w:r>
        <w:rPr>
          <w:rFonts w:ascii="Arial" w:eastAsia="Georgia" w:hAnsi="Georgia" w:cs="Georgia"/>
          <w:b/>
          <w:color w:val="auto"/>
          <w:sz w:val="49"/>
          <w:szCs w:val="22"/>
        </w:rPr>
        <w:t>ó</w:t>
      </w:r>
      <w:r>
        <w:rPr>
          <w:rFonts w:ascii="Arial" w:eastAsia="Georgia" w:hAnsi="Georgia" w:cs="Georgia"/>
          <w:b/>
          <w:color w:val="auto"/>
          <w:sz w:val="49"/>
          <w:szCs w:val="22"/>
        </w:rPr>
        <w:t>n de los datos</w:t>
      </w:r>
    </w:p>
    <w:p w14:paraId="1641EA40" w14:textId="77777777" w:rsidR="006E1B5F" w:rsidRDefault="006E1B5F" w:rsidP="00FA53E2">
      <w:pPr>
        <w:pStyle w:val="Textoindependiente"/>
        <w:spacing w:before="6"/>
        <w:rPr>
          <w:rFonts w:ascii="Arial"/>
          <w:sz w:val="19"/>
        </w:rPr>
      </w:pPr>
    </w:p>
    <w:p w14:paraId="6B8F1887" w14:textId="77777777" w:rsidR="00547921" w:rsidRDefault="00547921" w:rsidP="00547921">
      <w:pPr>
        <w:spacing w:after="0" w:line="360" w:lineRule="auto"/>
        <w:jc w:val="both"/>
        <w:rPr>
          <w:rFonts w:ascii="Georgia" w:eastAsia="Georgia" w:hAnsi="Georgia" w:cs="Georgia"/>
        </w:rPr>
      </w:pPr>
    </w:p>
    <w:p w14:paraId="26D61951" w14:textId="77777777" w:rsidR="00547921" w:rsidRPr="00547921" w:rsidRDefault="00547921" w:rsidP="00547921">
      <w:pPr>
        <w:spacing w:after="0" w:line="360" w:lineRule="auto"/>
        <w:jc w:val="both"/>
        <w:rPr>
          <w:rFonts w:ascii="Georgia" w:eastAsia="Georgia" w:hAnsi="Georgia" w:cs="Georgia"/>
          <w:b/>
          <w:bCs/>
        </w:rPr>
      </w:pPr>
      <w:r w:rsidRPr="00547921">
        <w:rPr>
          <w:rFonts w:ascii="Georgia" w:eastAsia="Georgia" w:hAnsi="Georgia" w:cs="Georgia"/>
          <w:b/>
          <w:bCs/>
        </w:rPr>
        <w:t>Normalización de columnas para el sistema CBR</w:t>
      </w:r>
    </w:p>
    <w:p w14:paraId="7E960BE4" w14:textId="77777777" w:rsidR="00547921" w:rsidRPr="00547921" w:rsidRDefault="00547921" w:rsidP="00547921">
      <w:pPr>
        <w:spacing w:after="0" w:line="360" w:lineRule="auto"/>
        <w:jc w:val="both"/>
        <w:rPr>
          <w:rFonts w:ascii="Georgia" w:eastAsia="Georgia" w:hAnsi="Georgia" w:cs="Georgia"/>
        </w:rPr>
      </w:pPr>
      <w:r w:rsidRPr="00547921">
        <w:rPr>
          <w:rFonts w:ascii="Georgia" w:eastAsia="Georgia" w:hAnsi="Georgia" w:cs="Georgia"/>
        </w:rPr>
        <w:t xml:space="preserve">A </w:t>
      </w:r>
      <w:proofErr w:type="gramStart"/>
      <w:r w:rsidRPr="00547921">
        <w:rPr>
          <w:rFonts w:ascii="Georgia" w:eastAsia="Georgia" w:hAnsi="Georgia" w:cs="Georgia"/>
        </w:rPr>
        <w:t>continuación</w:t>
      </w:r>
      <w:proofErr w:type="gramEnd"/>
      <w:r w:rsidRPr="00547921">
        <w:rPr>
          <w:rFonts w:ascii="Georgia" w:eastAsia="Georgia" w:hAnsi="Georgia" w:cs="Georgia"/>
        </w:rPr>
        <w:t xml:space="preserve"> se describe el proceso de normalización aplicado a las columnas de la tabla maestra de proveedores de </w:t>
      </w:r>
      <w:proofErr w:type="spellStart"/>
      <w:r w:rsidRPr="00547921">
        <w:rPr>
          <w:rFonts w:ascii="Georgia" w:eastAsia="Georgia" w:hAnsi="Georgia" w:cs="Georgia"/>
        </w:rPr>
        <w:t>APIs</w:t>
      </w:r>
      <w:proofErr w:type="spellEnd"/>
      <w:r w:rsidRPr="00547921">
        <w:rPr>
          <w:rFonts w:ascii="Georgia" w:eastAsia="Georgia" w:hAnsi="Georgia" w:cs="Georgia"/>
        </w:rPr>
        <w:t xml:space="preserve"> de avatares virtuales, con el objetivo de transformar los datos a un formato uniforme, interpretable y comparable por un sistema de Razonamiento Basado en Casos (CBR).</w:t>
      </w:r>
    </w:p>
    <w:p w14:paraId="6B02E3FA" w14:textId="77777777" w:rsidR="00547921" w:rsidRDefault="00547921" w:rsidP="00547921">
      <w:pPr>
        <w:spacing w:after="0" w:line="360" w:lineRule="auto"/>
        <w:jc w:val="both"/>
        <w:rPr>
          <w:rFonts w:ascii="Georgia" w:eastAsia="Georgia" w:hAnsi="Georgia" w:cs="Georgia"/>
          <w:b/>
          <w:bCs/>
        </w:rPr>
      </w:pPr>
    </w:p>
    <w:p w14:paraId="2824FB90" w14:textId="721EEB1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1</w:t>
      </w:r>
      <w:r w:rsidRPr="00F630C0">
        <w:rPr>
          <w:rFonts w:ascii="Georgia" w:eastAsia="Georgia" w:hAnsi="Georgia" w:cs="Georgia"/>
          <w:b/>
          <w:bCs/>
        </w:rPr>
        <w:t>. Columna: “Precio (€/mes)”</w:t>
      </w:r>
    </w:p>
    <w:p w14:paraId="2DD39E47"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continuo</w:t>
      </w:r>
    </w:p>
    <w:p w14:paraId="2A6BD0E7"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Decimal en euros (€)</w:t>
      </w:r>
    </w:p>
    <w:p w14:paraId="0539EFDC" w14:textId="77777777" w:rsidR="00F630C0" w:rsidRPr="00F630C0" w:rsidRDefault="00F630C0" w:rsidP="00F630C0">
      <w:pPr>
        <w:numPr>
          <w:ilvl w:val="0"/>
          <w:numId w:val="36"/>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utiliza tal cual está para comparación directa o se puede normalizar entre [0, 1] si se requiere similitud relativa. Puede aplicarse un rango máximo o escalado min-</w:t>
      </w:r>
      <w:proofErr w:type="spellStart"/>
      <w:r w:rsidRPr="00F630C0">
        <w:rPr>
          <w:rFonts w:ascii="Georgia" w:eastAsia="Georgia" w:hAnsi="Georgia" w:cs="Georgia"/>
        </w:rPr>
        <w:t>max</w:t>
      </w:r>
      <w:proofErr w:type="spellEnd"/>
      <w:r w:rsidRPr="00F630C0">
        <w:rPr>
          <w:rFonts w:ascii="Georgia" w:eastAsia="Georgia" w:hAnsi="Georgia" w:cs="Georgia"/>
        </w:rPr>
        <w:t>.</w:t>
      </w:r>
    </w:p>
    <w:p w14:paraId="2C58CF16" w14:textId="3F1B34D8"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2</w:t>
      </w:r>
      <w:r w:rsidRPr="00F630C0">
        <w:rPr>
          <w:rFonts w:ascii="Georgia" w:eastAsia="Georgia" w:hAnsi="Georgia" w:cs="Georgia"/>
          <w:b/>
          <w:bCs/>
        </w:rPr>
        <w:t>. Columna: “Vídeo mensual (min)”</w:t>
      </w:r>
    </w:p>
    <w:p w14:paraId="660D4D71"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2760C8B6"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4700ADBB" w14:textId="77777777" w:rsidR="00F630C0" w:rsidRPr="00F630C0" w:rsidRDefault="00F630C0" w:rsidP="00F630C0">
      <w:pPr>
        <w:numPr>
          <w:ilvl w:val="0"/>
          <w:numId w:val="37"/>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0015C0F2"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Valores como “Ilimitado” se transforman en un valor alto estandarizado (por ejemplo, 10000).</w:t>
      </w:r>
    </w:p>
    <w:p w14:paraId="5D97A781"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Vacíos o no definidos se convierten en 0.</w:t>
      </w:r>
    </w:p>
    <w:p w14:paraId="1E01E46C" w14:textId="77777777" w:rsidR="00F630C0" w:rsidRPr="00F630C0" w:rsidRDefault="00F630C0" w:rsidP="00F630C0">
      <w:pPr>
        <w:numPr>
          <w:ilvl w:val="1"/>
          <w:numId w:val="37"/>
        </w:numPr>
        <w:spacing w:after="0" w:line="360" w:lineRule="auto"/>
        <w:jc w:val="both"/>
        <w:rPr>
          <w:rFonts w:ascii="Georgia" w:eastAsia="Georgia" w:hAnsi="Georgia" w:cs="Georgia"/>
        </w:rPr>
      </w:pPr>
      <w:r w:rsidRPr="00F630C0">
        <w:rPr>
          <w:rFonts w:ascii="Georgia" w:eastAsia="Georgia" w:hAnsi="Georgia" w:cs="Georgia"/>
        </w:rPr>
        <w:t>Posible normalización entre [0, 1] si se requiere similitud relativa.</w:t>
      </w:r>
    </w:p>
    <w:p w14:paraId="49A4BB35" w14:textId="1CA48ABF"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3</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mensual (min)”</w:t>
      </w:r>
    </w:p>
    <w:p w14:paraId="4FAEAE07" w14:textId="77777777" w:rsidR="00F630C0" w:rsidRPr="00F630C0" w:rsidRDefault="00F630C0" w:rsidP="00F630C0">
      <w:pPr>
        <w:numPr>
          <w:ilvl w:val="0"/>
          <w:numId w:val="38"/>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7B573135" w14:textId="77777777" w:rsidR="00F630C0" w:rsidRPr="00F630C0" w:rsidRDefault="00F630C0" w:rsidP="00F630C0">
      <w:pPr>
        <w:numPr>
          <w:ilvl w:val="0"/>
          <w:numId w:val="38"/>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5B07C952" w14:textId="77777777" w:rsidR="00F630C0" w:rsidRPr="00F630C0" w:rsidRDefault="00F630C0" w:rsidP="00F630C0">
      <w:pPr>
        <w:numPr>
          <w:ilvl w:val="1"/>
          <w:numId w:val="38"/>
        </w:numPr>
        <w:spacing w:after="0" w:line="360" w:lineRule="auto"/>
        <w:jc w:val="both"/>
        <w:rPr>
          <w:rFonts w:ascii="Georgia" w:eastAsia="Georgia" w:hAnsi="Georgia" w:cs="Georgia"/>
        </w:rPr>
      </w:pPr>
      <w:r w:rsidRPr="00F630C0">
        <w:rPr>
          <w:rFonts w:ascii="Georgia" w:eastAsia="Georgia" w:hAnsi="Georgia" w:cs="Georgia"/>
        </w:rPr>
        <w:t xml:space="preserve">Mismo criterio que el anterior: “Ilimitado” </w:t>
      </w:r>
      <w:r w:rsidRPr="00F630C0">
        <w:rPr>
          <w:rFonts w:ascii="Times New Roman" w:eastAsia="Georgia" w:hAnsi="Times New Roman" w:cs="Times New Roman"/>
        </w:rPr>
        <w:t>→</w:t>
      </w:r>
      <w:r w:rsidRPr="00F630C0">
        <w:rPr>
          <w:rFonts w:ascii="Georgia" w:eastAsia="Georgia" w:hAnsi="Georgia" w:cs="Georgia"/>
        </w:rPr>
        <w:t xml:space="preserve"> 10000, vacío </w:t>
      </w:r>
      <w:r w:rsidRPr="00F630C0">
        <w:rPr>
          <w:rFonts w:ascii="Times New Roman" w:eastAsia="Georgia" w:hAnsi="Times New Roman" w:cs="Times New Roman"/>
        </w:rPr>
        <w:t>→</w:t>
      </w:r>
      <w:r w:rsidRPr="00F630C0">
        <w:rPr>
          <w:rFonts w:ascii="Georgia" w:eastAsia="Georgia" w:hAnsi="Georgia" w:cs="Georgia"/>
        </w:rPr>
        <w:t xml:space="preserve"> 0.</w:t>
      </w:r>
    </w:p>
    <w:p w14:paraId="54C32D6C" w14:textId="0BB94E1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4</w:t>
      </w:r>
      <w:r w:rsidRPr="00F630C0">
        <w:rPr>
          <w:rFonts w:ascii="Georgia" w:eastAsia="Georgia" w:hAnsi="Georgia" w:cs="Georgia"/>
          <w:b/>
          <w:bCs/>
        </w:rPr>
        <w:t xml:space="preserve">. Columna: “Tiene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w:t>
      </w:r>
    </w:p>
    <w:p w14:paraId="5EB271E2" w14:textId="77777777" w:rsidR="00F630C0" w:rsidRPr="00F630C0" w:rsidRDefault="00F630C0" w:rsidP="00F630C0">
      <w:pPr>
        <w:numPr>
          <w:ilvl w:val="0"/>
          <w:numId w:val="39"/>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7EC7C948" w14:textId="77777777" w:rsidR="00F630C0" w:rsidRPr="00F630C0" w:rsidRDefault="00F630C0" w:rsidP="00F630C0">
      <w:pPr>
        <w:numPr>
          <w:ilvl w:val="0"/>
          <w:numId w:val="39"/>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5181DBB9" w14:textId="6B14D732"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5</w:t>
      </w:r>
      <w:r w:rsidRPr="00F630C0">
        <w:rPr>
          <w:rFonts w:ascii="Georgia" w:eastAsia="Georgia" w:hAnsi="Georgia" w:cs="Georgia"/>
          <w:b/>
          <w:bCs/>
        </w:rPr>
        <w:t>. Columna: “</w:t>
      </w:r>
      <w:proofErr w:type="spellStart"/>
      <w:r w:rsidRPr="00F630C0">
        <w:rPr>
          <w:rFonts w:ascii="Georgia" w:eastAsia="Georgia" w:hAnsi="Georgia" w:cs="Georgia"/>
          <w:b/>
          <w:bCs/>
        </w:rPr>
        <w:t>Streaming</w:t>
      </w:r>
      <w:proofErr w:type="spellEnd"/>
      <w:r w:rsidRPr="00F630C0">
        <w:rPr>
          <w:rFonts w:ascii="Georgia" w:eastAsia="Georgia" w:hAnsi="Georgia" w:cs="Georgia"/>
          <w:b/>
          <w:bCs/>
        </w:rPr>
        <w:t xml:space="preserve"> con SDK”</w:t>
      </w:r>
    </w:p>
    <w:p w14:paraId="7DD718C0" w14:textId="77777777" w:rsidR="00F630C0" w:rsidRPr="00F630C0" w:rsidRDefault="00F630C0" w:rsidP="00F630C0">
      <w:pPr>
        <w:numPr>
          <w:ilvl w:val="0"/>
          <w:numId w:val="40"/>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3FDD8811" w14:textId="77777777" w:rsidR="00F630C0" w:rsidRPr="00F630C0" w:rsidRDefault="00F630C0" w:rsidP="00F630C0">
      <w:pPr>
        <w:numPr>
          <w:ilvl w:val="0"/>
          <w:numId w:val="40"/>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30B9DA01" w14:textId="59365577"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6</w:t>
      </w:r>
      <w:r w:rsidRPr="00F630C0">
        <w:rPr>
          <w:rFonts w:ascii="Georgia" w:eastAsia="Georgia" w:hAnsi="Georgia" w:cs="Georgia"/>
          <w:b/>
          <w:bCs/>
        </w:rPr>
        <w:t>. Columna: “Traducción”</w:t>
      </w:r>
    </w:p>
    <w:p w14:paraId="64ED2C6E" w14:textId="77777777" w:rsidR="00F630C0" w:rsidRPr="00F630C0" w:rsidRDefault="00F630C0" w:rsidP="00F630C0">
      <w:pPr>
        <w:numPr>
          <w:ilvl w:val="0"/>
          <w:numId w:val="41"/>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Booleano</w:t>
      </w:r>
    </w:p>
    <w:p w14:paraId="79CE7084" w14:textId="77777777" w:rsidR="00F630C0" w:rsidRPr="00F630C0" w:rsidRDefault="00F630C0" w:rsidP="00F630C0">
      <w:pPr>
        <w:numPr>
          <w:ilvl w:val="0"/>
          <w:numId w:val="41"/>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0 (No), 1 (Sí)</w:t>
      </w:r>
    </w:p>
    <w:p w14:paraId="7FBF821E" w14:textId="19EE8DCE"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7</w:t>
      </w:r>
      <w:r w:rsidRPr="00F630C0">
        <w:rPr>
          <w:rFonts w:ascii="Georgia" w:eastAsia="Georgia" w:hAnsi="Georgia" w:cs="Georgia"/>
          <w:b/>
          <w:bCs/>
        </w:rPr>
        <w:t>. Columna: “Resolución”</w:t>
      </w:r>
    </w:p>
    <w:p w14:paraId="70EFB700" w14:textId="77777777"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lastRenderedPageBreak/>
        <w:t>Tipo</w:t>
      </w:r>
      <w:r w:rsidRPr="00F630C0">
        <w:rPr>
          <w:rFonts w:ascii="Georgia" w:eastAsia="Georgia" w:hAnsi="Georgia" w:cs="Georgia"/>
        </w:rPr>
        <w:t>: Escala ordinal</w:t>
      </w:r>
    </w:p>
    <w:p w14:paraId="374C6FD0" w14:textId="77777777"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Formato propuesto</w:t>
      </w:r>
      <w:r w:rsidRPr="00F630C0">
        <w:rPr>
          <w:rFonts w:ascii="Georgia" w:eastAsia="Georgia" w:hAnsi="Georgia" w:cs="Georgia"/>
        </w:rPr>
        <w:t>:</w:t>
      </w:r>
    </w:p>
    <w:p w14:paraId="0A6A5F4C"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0 = SD (&lt;= 720p)</w:t>
      </w:r>
    </w:p>
    <w:p w14:paraId="2DD6AD31"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1 = HD (1080p)</w:t>
      </w:r>
    </w:p>
    <w:p w14:paraId="1FBF0EB0" w14:textId="77777777" w:rsidR="00F630C0" w:rsidRPr="00F630C0" w:rsidRDefault="00F630C0" w:rsidP="00F630C0">
      <w:pPr>
        <w:numPr>
          <w:ilvl w:val="1"/>
          <w:numId w:val="42"/>
        </w:numPr>
        <w:spacing w:after="0" w:line="360" w:lineRule="auto"/>
        <w:jc w:val="both"/>
        <w:rPr>
          <w:rFonts w:ascii="Georgia" w:eastAsia="Georgia" w:hAnsi="Georgia" w:cs="Georgia"/>
        </w:rPr>
      </w:pPr>
      <w:r w:rsidRPr="00F630C0">
        <w:rPr>
          <w:rFonts w:ascii="Georgia" w:eastAsia="Georgia" w:hAnsi="Georgia" w:cs="Georgia"/>
        </w:rPr>
        <w:t>2 = 4K</w:t>
      </w:r>
    </w:p>
    <w:p w14:paraId="7FA34043" w14:textId="4C01E160" w:rsidR="00F630C0" w:rsidRPr="00F630C0" w:rsidRDefault="00F630C0" w:rsidP="00F630C0">
      <w:pPr>
        <w:numPr>
          <w:ilvl w:val="0"/>
          <w:numId w:val="42"/>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 Se extrae el número de la resolución (720, 1080, 4000) y se transforma según los rangos anteriores.</w:t>
      </w:r>
      <w:r w:rsidR="00B72399">
        <w:rPr>
          <w:rFonts w:ascii="Georgia" w:eastAsia="Georgia" w:hAnsi="Georgia" w:cs="Georgia"/>
        </w:rPr>
        <w:t xml:space="preserve"> No especificado = “0”</w:t>
      </w:r>
    </w:p>
    <w:p w14:paraId="34E551BC" w14:textId="1F7A282D"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8</w:t>
      </w:r>
      <w:r w:rsidRPr="00F630C0">
        <w:rPr>
          <w:rFonts w:ascii="Georgia" w:eastAsia="Georgia" w:hAnsi="Georgia" w:cs="Georgia"/>
          <w:b/>
          <w:bCs/>
        </w:rPr>
        <w:t>. Columna: “Duración máxima vídeo”</w:t>
      </w:r>
    </w:p>
    <w:p w14:paraId="5C7D7BD3"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Numérico entero</w:t>
      </w:r>
    </w:p>
    <w:p w14:paraId="55044862"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 Minutos</w:t>
      </w:r>
    </w:p>
    <w:p w14:paraId="2059C5AC" w14:textId="77777777" w:rsidR="00F630C0" w:rsidRPr="00F630C0" w:rsidRDefault="00F630C0" w:rsidP="00F630C0">
      <w:pPr>
        <w:numPr>
          <w:ilvl w:val="0"/>
          <w:numId w:val="43"/>
        </w:numPr>
        <w:spacing w:after="0" w:line="360" w:lineRule="auto"/>
        <w:jc w:val="both"/>
        <w:rPr>
          <w:rFonts w:ascii="Georgia" w:eastAsia="Georgia" w:hAnsi="Georgia" w:cs="Georgia"/>
        </w:rPr>
      </w:pPr>
      <w:r w:rsidRPr="00F630C0">
        <w:rPr>
          <w:rFonts w:ascii="Georgia" w:eastAsia="Georgia" w:hAnsi="Georgia" w:cs="Georgia"/>
          <w:b/>
          <w:bCs/>
        </w:rPr>
        <w:t>Criterio</w:t>
      </w:r>
      <w:r w:rsidRPr="00F630C0">
        <w:rPr>
          <w:rFonts w:ascii="Georgia" w:eastAsia="Georgia" w:hAnsi="Georgia" w:cs="Georgia"/>
        </w:rPr>
        <w:t>:</w:t>
      </w:r>
    </w:p>
    <w:p w14:paraId="2F012ACE" w14:textId="77777777" w:rsidR="00F630C0" w:rsidRPr="00F630C0" w:rsidRDefault="00F630C0" w:rsidP="00F630C0">
      <w:pPr>
        <w:numPr>
          <w:ilvl w:val="1"/>
          <w:numId w:val="43"/>
        </w:numPr>
        <w:spacing w:after="0" w:line="360" w:lineRule="auto"/>
        <w:jc w:val="both"/>
        <w:rPr>
          <w:rFonts w:ascii="Georgia" w:eastAsia="Georgia" w:hAnsi="Georgia" w:cs="Georgia"/>
        </w:rPr>
      </w:pPr>
      <w:r w:rsidRPr="00F630C0">
        <w:rPr>
          <w:rFonts w:ascii="Georgia" w:eastAsia="Georgia" w:hAnsi="Georgia" w:cs="Georgia"/>
        </w:rPr>
        <w:t>Valores como “5 segundos” se transforman a 0.08 min</w:t>
      </w:r>
    </w:p>
    <w:p w14:paraId="5AD3FA13" w14:textId="77777777" w:rsidR="00F630C0" w:rsidRPr="00F630C0" w:rsidRDefault="00F630C0" w:rsidP="00F630C0">
      <w:pPr>
        <w:numPr>
          <w:ilvl w:val="1"/>
          <w:numId w:val="43"/>
        </w:numPr>
        <w:spacing w:after="0" w:line="360" w:lineRule="auto"/>
        <w:jc w:val="both"/>
        <w:rPr>
          <w:rFonts w:ascii="Georgia" w:eastAsia="Georgia" w:hAnsi="Georgia" w:cs="Georgia"/>
        </w:rPr>
      </w:pPr>
      <w:r w:rsidRPr="00F630C0">
        <w:rPr>
          <w:rFonts w:ascii="Georgia" w:eastAsia="Georgia" w:hAnsi="Georgia" w:cs="Georgia"/>
        </w:rPr>
        <w:t xml:space="preserve">“Ilimitado” </w:t>
      </w:r>
      <w:r w:rsidRPr="00F630C0">
        <w:rPr>
          <w:rFonts w:ascii="Times New Roman" w:eastAsia="Georgia" w:hAnsi="Times New Roman" w:cs="Times New Roman"/>
        </w:rPr>
        <w:t>→</w:t>
      </w:r>
      <w:r w:rsidRPr="00F630C0">
        <w:rPr>
          <w:rFonts w:ascii="Georgia" w:eastAsia="Georgia" w:hAnsi="Georgia" w:cs="Georgia"/>
        </w:rPr>
        <w:t xml:space="preserve"> 10000</w:t>
      </w:r>
    </w:p>
    <w:p w14:paraId="112D918F" w14:textId="56C4AF94" w:rsidR="00F630C0" w:rsidRPr="00F630C0" w:rsidRDefault="00B72399" w:rsidP="00F630C0">
      <w:pPr>
        <w:numPr>
          <w:ilvl w:val="1"/>
          <w:numId w:val="43"/>
        </w:numPr>
        <w:spacing w:after="0" w:line="360" w:lineRule="auto"/>
        <w:jc w:val="both"/>
        <w:rPr>
          <w:rFonts w:ascii="Georgia" w:eastAsia="Georgia" w:hAnsi="Georgia" w:cs="Georgia"/>
        </w:rPr>
      </w:pPr>
      <w:r>
        <w:rPr>
          <w:rFonts w:ascii="Georgia" w:eastAsia="Georgia" w:hAnsi="Georgia" w:cs="Georgia"/>
        </w:rPr>
        <w:t>Sin definir</w:t>
      </w:r>
      <w:r w:rsidR="00F630C0" w:rsidRPr="00F630C0">
        <w:rPr>
          <w:rFonts w:ascii="Georgia" w:eastAsia="Georgia" w:hAnsi="Georgia" w:cs="Georgia"/>
        </w:rPr>
        <w:t xml:space="preserve"> </w:t>
      </w:r>
      <w:r w:rsidR="00F630C0" w:rsidRPr="00F630C0">
        <w:rPr>
          <w:rFonts w:ascii="Times New Roman" w:eastAsia="Georgia" w:hAnsi="Times New Roman" w:cs="Times New Roman"/>
        </w:rPr>
        <w:t>→</w:t>
      </w:r>
      <w:r w:rsidR="00F630C0" w:rsidRPr="00F630C0">
        <w:rPr>
          <w:rFonts w:ascii="Georgia" w:eastAsia="Georgia" w:hAnsi="Georgia" w:cs="Georgia"/>
        </w:rPr>
        <w:t xml:space="preserve"> </w:t>
      </w:r>
      <w:r>
        <w:rPr>
          <w:rFonts w:ascii="Georgia" w:eastAsia="Georgia" w:hAnsi="Georgia" w:cs="Georgia"/>
        </w:rPr>
        <w:t xml:space="preserve">5 </w:t>
      </w:r>
      <w:proofErr w:type="spellStart"/>
      <w:r>
        <w:rPr>
          <w:rFonts w:ascii="Georgia" w:eastAsia="Georgia" w:hAnsi="Georgia" w:cs="Georgia"/>
        </w:rPr>
        <w:t>miuntos</w:t>
      </w:r>
      <w:proofErr w:type="spellEnd"/>
    </w:p>
    <w:p w14:paraId="1C35C895" w14:textId="14960CC1" w:rsidR="00F630C0" w:rsidRPr="00F630C0" w:rsidRDefault="00F630C0" w:rsidP="00F630C0">
      <w:pPr>
        <w:spacing w:after="0" w:line="360" w:lineRule="auto"/>
        <w:jc w:val="both"/>
        <w:rPr>
          <w:rFonts w:ascii="Georgia" w:eastAsia="Georgia" w:hAnsi="Georgia" w:cs="Georgia"/>
          <w:b/>
          <w:bCs/>
        </w:rPr>
      </w:pPr>
      <w:r>
        <w:rPr>
          <w:rFonts w:ascii="Georgia" w:eastAsia="Georgia" w:hAnsi="Georgia" w:cs="Georgia"/>
          <w:b/>
          <w:bCs/>
        </w:rPr>
        <w:t>9</w:t>
      </w:r>
      <w:r w:rsidRPr="00F630C0">
        <w:rPr>
          <w:rFonts w:ascii="Georgia" w:eastAsia="Georgia" w:hAnsi="Georgia" w:cs="Georgia"/>
          <w:b/>
          <w:bCs/>
        </w:rPr>
        <w:t>. Columna: “Sincronización Labial”</w:t>
      </w:r>
    </w:p>
    <w:p w14:paraId="565CC75B" w14:textId="77777777" w:rsidR="00F630C0" w:rsidRPr="00F630C0" w:rsidRDefault="00F630C0" w:rsidP="00F630C0">
      <w:pPr>
        <w:numPr>
          <w:ilvl w:val="0"/>
          <w:numId w:val="44"/>
        </w:numPr>
        <w:spacing w:after="0" w:line="360" w:lineRule="auto"/>
        <w:jc w:val="both"/>
        <w:rPr>
          <w:rFonts w:ascii="Georgia" w:eastAsia="Georgia" w:hAnsi="Georgia" w:cs="Georgia"/>
        </w:rPr>
      </w:pPr>
      <w:r w:rsidRPr="00F630C0">
        <w:rPr>
          <w:rFonts w:ascii="Georgia" w:eastAsia="Georgia" w:hAnsi="Georgia" w:cs="Georgia"/>
          <w:b/>
          <w:bCs/>
        </w:rPr>
        <w:t>Tipo</w:t>
      </w:r>
      <w:r w:rsidRPr="00F630C0">
        <w:rPr>
          <w:rFonts w:ascii="Georgia" w:eastAsia="Georgia" w:hAnsi="Georgia" w:cs="Georgia"/>
        </w:rPr>
        <w:t>: Escala ordinal</w:t>
      </w:r>
    </w:p>
    <w:p w14:paraId="4058D5FC" w14:textId="77777777" w:rsidR="00F630C0" w:rsidRPr="00F630C0" w:rsidRDefault="00F630C0" w:rsidP="00F630C0">
      <w:pPr>
        <w:numPr>
          <w:ilvl w:val="0"/>
          <w:numId w:val="44"/>
        </w:numPr>
        <w:spacing w:after="0" w:line="360" w:lineRule="auto"/>
        <w:jc w:val="both"/>
        <w:rPr>
          <w:rFonts w:ascii="Georgia" w:eastAsia="Georgia" w:hAnsi="Georgia" w:cs="Georgia"/>
        </w:rPr>
      </w:pPr>
      <w:r w:rsidRPr="00F630C0">
        <w:rPr>
          <w:rFonts w:ascii="Georgia" w:eastAsia="Georgia" w:hAnsi="Georgia" w:cs="Georgia"/>
          <w:b/>
          <w:bCs/>
        </w:rPr>
        <w:t>Formato</w:t>
      </w:r>
      <w:r w:rsidRPr="00F630C0">
        <w:rPr>
          <w:rFonts w:ascii="Georgia" w:eastAsia="Georgia" w:hAnsi="Georgia" w:cs="Georgia"/>
        </w:rPr>
        <w:t>:</w:t>
      </w:r>
    </w:p>
    <w:p w14:paraId="2B15FBEA" w14:textId="77777777" w:rsidR="00F630C0" w:rsidRPr="00F630C0" w:rsidRDefault="00F630C0" w:rsidP="00F630C0">
      <w:pPr>
        <w:numPr>
          <w:ilvl w:val="1"/>
          <w:numId w:val="44"/>
        </w:numPr>
        <w:spacing w:after="0" w:line="360" w:lineRule="auto"/>
        <w:jc w:val="both"/>
        <w:rPr>
          <w:rFonts w:ascii="Georgia" w:eastAsia="Georgia" w:hAnsi="Georgia" w:cs="Georgia"/>
        </w:rPr>
      </w:pPr>
      <w:r w:rsidRPr="00F630C0">
        <w:rPr>
          <w:rFonts w:ascii="Georgia" w:eastAsia="Georgia" w:hAnsi="Georgia" w:cs="Georgia"/>
        </w:rPr>
        <w:t>0 = Baja</w:t>
      </w:r>
    </w:p>
    <w:p w14:paraId="056E11E9" w14:textId="77777777" w:rsidR="00F630C0" w:rsidRDefault="00F630C0" w:rsidP="00F630C0">
      <w:pPr>
        <w:numPr>
          <w:ilvl w:val="1"/>
          <w:numId w:val="44"/>
        </w:numPr>
        <w:spacing w:after="0" w:line="360" w:lineRule="auto"/>
        <w:jc w:val="both"/>
        <w:rPr>
          <w:rFonts w:ascii="Georgia" w:eastAsia="Georgia" w:hAnsi="Georgia" w:cs="Georgia"/>
        </w:rPr>
      </w:pPr>
      <w:r w:rsidRPr="00F630C0">
        <w:rPr>
          <w:rFonts w:ascii="Georgia" w:eastAsia="Georgia" w:hAnsi="Georgia" w:cs="Georgia"/>
        </w:rPr>
        <w:t>1 = Normal</w:t>
      </w:r>
    </w:p>
    <w:p w14:paraId="2E80FF2F" w14:textId="2DBA3B50" w:rsidR="00B72399" w:rsidRPr="00F630C0" w:rsidRDefault="00B72399" w:rsidP="00F630C0">
      <w:pPr>
        <w:numPr>
          <w:ilvl w:val="1"/>
          <w:numId w:val="44"/>
        </w:numPr>
        <w:spacing w:after="0" w:line="360" w:lineRule="auto"/>
        <w:jc w:val="both"/>
        <w:rPr>
          <w:rFonts w:ascii="Georgia" w:eastAsia="Georgia" w:hAnsi="Georgia" w:cs="Georgia"/>
        </w:rPr>
      </w:pPr>
      <w:r>
        <w:rPr>
          <w:rFonts w:ascii="Georgia" w:eastAsia="Georgia" w:hAnsi="Georgia" w:cs="Georgia"/>
        </w:rPr>
        <w:t>2 = Alta</w:t>
      </w:r>
    </w:p>
    <w:p w14:paraId="5C7FEFA2" w14:textId="5B7411C4" w:rsidR="00547921" w:rsidRPr="00547921" w:rsidRDefault="00547921" w:rsidP="00547921">
      <w:pPr>
        <w:spacing w:after="0" w:line="360" w:lineRule="auto"/>
        <w:jc w:val="both"/>
        <w:rPr>
          <w:rFonts w:ascii="Georgia" w:eastAsia="Georgia" w:hAnsi="Georgia" w:cs="Georgia"/>
          <w:b/>
          <w:bCs/>
        </w:rPr>
      </w:pPr>
      <w:r w:rsidRPr="00547921">
        <w:rPr>
          <w:rFonts w:ascii="Georgia" w:eastAsia="Georgia" w:hAnsi="Georgia" w:cs="Georgia"/>
          <w:b/>
          <w:bCs/>
        </w:rPr>
        <w:t>1</w:t>
      </w:r>
      <w:r w:rsidR="00F630C0">
        <w:rPr>
          <w:rFonts w:ascii="Georgia" w:eastAsia="Georgia" w:hAnsi="Georgia" w:cs="Georgia"/>
          <w:b/>
          <w:bCs/>
        </w:rPr>
        <w:t>0</w:t>
      </w:r>
      <w:r w:rsidRPr="00547921">
        <w:rPr>
          <w:rFonts w:ascii="Georgia" w:eastAsia="Georgia" w:hAnsi="Georgia" w:cs="Georgia"/>
          <w:b/>
          <w:bCs/>
        </w:rPr>
        <w:t>. Columna: "Clonado de Voz"</w:t>
      </w:r>
    </w:p>
    <w:p w14:paraId="3318F591"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5F917BBD"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1 (Sí)</w:t>
      </w:r>
    </w:p>
    <w:p w14:paraId="6B44E71C" w14:textId="77777777" w:rsidR="00547921" w:rsidRPr="00547921" w:rsidRDefault="00547921" w:rsidP="00547921">
      <w:pPr>
        <w:numPr>
          <w:ilvl w:val="0"/>
          <w:numId w:val="28"/>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ofrece clonación de una o más voces. Se asigna 0 si no ofrece o si está indicado como "No definido".</w:t>
      </w:r>
    </w:p>
    <w:p w14:paraId="0984D249" w14:textId="7DB0D991"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1</w:t>
      </w:r>
      <w:r w:rsidR="00547921" w:rsidRPr="00547921">
        <w:rPr>
          <w:rFonts w:ascii="Georgia" w:eastAsia="Georgia" w:hAnsi="Georgia" w:cs="Georgia"/>
          <w:b/>
          <w:bCs/>
        </w:rPr>
        <w:t>. Columna: "Expresiones del avatar"</w:t>
      </w:r>
    </w:p>
    <w:p w14:paraId="4783FD35" w14:textId="77777777"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w:t>
      </w:r>
    </w:p>
    <w:p w14:paraId="2D95A70F" w14:textId="30FE1F31"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Sí"</w:t>
      </w:r>
      <w:r w:rsidR="00F630C0">
        <w:rPr>
          <w:rFonts w:ascii="Georgia" w:eastAsia="Georgia" w:hAnsi="Georgia" w:cs="Georgia"/>
        </w:rPr>
        <w:t xml:space="preserve"> = 1</w:t>
      </w:r>
      <w:r w:rsidRPr="00547921">
        <w:rPr>
          <w:rFonts w:ascii="Georgia" w:eastAsia="Georgia" w:hAnsi="Georgia" w:cs="Georgia"/>
        </w:rPr>
        <w:t>, "No"</w:t>
      </w:r>
      <w:r w:rsidR="00F630C0">
        <w:rPr>
          <w:rFonts w:ascii="Georgia" w:eastAsia="Georgia" w:hAnsi="Georgia" w:cs="Georgia"/>
        </w:rPr>
        <w:t xml:space="preserve"> = 0</w:t>
      </w:r>
    </w:p>
    <w:p w14:paraId="6136A4E4" w14:textId="51B84092" w:rsidR="00547921" w:rsidRPr="00547921" w:rsidRDefault="00547921" w:rsidP="00547921">
      <w:pPr>
        <w:numPr>
          <w:ilvl w:val="0"/>
          <w:numId w:val="30"/>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w:t>
      </w:r>
      <w:r w:rsidR="00B72399">
        <w:rPr>
          <w:rFonts w:ascii="Georgia" w:eastAsia="Georgia" w:hAnsi="Georgia" w:cs="Georgia"/>
        </w:rPr>
        <w:t>1</w:t>
      </w:r>
      <w:r w:rsidRPr="00547921">
        <w:rPr>
          <w:rFonts w:ascii="Georgia" w:eastAsia="Georgia" w:hAnsi="Georgia" w:cs="Georgia"/>
        </w:rPr>
        <w:t>" si existe configuración de expresiones, aunque no se detalle cuáles. "</w:t>
      </w:r>
      <w:r w:rsidR="00B72399">
        <w:rPr>
          <w:rFonts w:ascii="Georgia" w:eastAsia="Georgia" w:hAnsi="Georgia" w:cs="Georgia"/>
        </w:rPr>
        <w:t>0</w:t>
      </w:r>
      <w:r w:rsidRPr="00547921">
        <w:rPr>
          <w:rFonts w:ascii="Georgia" w:eastAsia="Georgia" w:hAnsi="Georgia" w:cs="Georgia"/>
        </w:rPr>
        <w:t>" si el campo es "No", "No configurable" o está vacío.</w:t>
      </w:r>
    </w:p>
    <w:p w14:paraId="0860B2BF" w14:textId="30055795"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2</w:t>
      </w:r>
      <w:r w:rsidR="00547921" w:rsidRPr="00547921">
        <w:rPr>
          <w:rFonts w:ascii="Georgia" w:eastAsia="Georgia" w:hAnsi="Georgia" w:cs="Georgia"/>
          <w:b/>
          <w:bCs/>
        </w:rPr>
        <w:t>. Columnas numéricas con símbolo "+" (ej. "+170")</w:t>
      </w:r>
    </w:p>
    <w:p w14:paraId="00B5FCCB"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entero</w:t>
      </w:r>
    </w:p>
    <w:p w14:paraId="60AF9C16"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limina el signo y se toma el valor numérico conocido. Si el campo es "No definido" o vacío, se asigna 0.</w:t>
      </w:r>
    </w:p>
    <w:p w14:paraId="4C03D581" w14:textId="77777777" w:rsidR="00547921" w:rsidRPr="00547921" w:rsidRDefault="00547921" w:rsidP="00547921">
      <w:pPr>
        <w:numPr>
          <w:ilvl w:val="0"/>
          <w:numId w:val="31"/>
        </w:numPr>
        <w:spacing w:after="0" w:line="360" w:lineRule="auto"/>
        <w:jc w:val="both"/>
        <w:rPr>
          <w:rFonts w:ascii="Georgia" w:eastAsia="Georgia" w:hAnsi="Georgia" w:cs="Georgia"/>
        </w:rPr>
      </w:pPr>
      <w:r w:rsidRPr="00547921">
        <w:rPr>
          <w:rFonts w:ascii="Georgia" w:eastAsia="Georgia" w:hAnsi="Georgia" w:cs="Georgia"/>
          <w:b/>
          <w:bCs/>
        </w:rPr>
        <w:t>Columnas afectadas</w:t>
      </w:r>
      <w:r w:rsidRPr="00547921">
        <w:rPr>
          <w:rFonts w:ascii="Georgia" w:eastAsia="Georgia" w:hAnsi="Georgia" w:cs="Georgia"/>
        </w:rPr>
        <w:t>:</w:t>
      </w:r>
    </w:p>
    <w:p w14:paraId="4A228F2D"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Número avatares"</w:t>
      </w:r>
    </w:p>
    <w:p w14:paraId="2ADB9EF8"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Avatares Personales"</w:t>
      </w:r>
    </w:p>
    <w:p w14:paraId="466E5FF8"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lastRenderedPageBreak/>
        <w:t>"Voces"</w:t>
      </w:r>
    </w:p>
    <w:p w14:paraId="136478B3" w14:textId="77777777" w:rsidR="00547921" w:rsidRPr="00547921" w:rsidRDefault="00547921" w:rsidP="00547921">
      <w:pPr>
        <w:numPr>
          <w:ilvl w:val="1"/>
          <w:numId w:val="31"/>
        </w:numPr>
        <w:spacing w:after="0" w:line="360" w:lineRule="auto"/>
        <w:jc w:val="both"/>
        <w:rPr>
          <w:rFonts w:ascii="Georgia" w:eastAsia="Georgia" w:hAnsi="Georgia" w:cs="Georgia"/>
        </w:rPr>
      </w:pPr>
      <w:r w:rsidRPr="00547921">
        <w:rPr>
          <w:rFonts w:ascii="Georgia" w:eastAsia="Georgia" w:hAnsi="Georgia" w:cs="Georgia"/>
        </w:rPr>
        <w:t>"Idiomas soportados"</w:t>
      </w:r>
    </w:p>
    <w:p w14:paraId="10772912" w14:textId="4FA4197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3</w:t>
      </w:r>
      <w:r w:rsidR="00547921" w:rsidRPr="00547921">
        <w:rPr>
          <w:rFonts w:ascii="Georgia" w:eastAsia="Georgia" w:hAnsi="Georgia" w:cs="Georgia"/>
          <w:b/>
          <w:bCs/>
        </w:rPr>
        <w:t>. Columna: "Entrada alternativa"</w:t>
      </w:r>
    </w:p>
    <w:p w14:paraId="466F5A4D"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Numérico categórico</w:t>
      </w:r>
    </w:p>
    <w:p w14:paraId="38E80FBE"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39B0C8B6"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0 = Solo texto</w:t>
      </w:r>
    </w:p>
    <w:p w14:paraId="4E10BC0B"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1 = Audio</w:t>
      </w:r>
    </w:p>
    <w:p w14:paraId="730AC83C" w14:textId="77777777" w:rsidR="00547921" w:rsidRPr="00547921" w:rsidRDefault="00547921" w:rsidP="00547921">
      <w:pPr>
        <w:numPr>
          <w:ilvl w:val="1"/>
          <w:numId w:val="32"/>
        </w:numPr>
        <w:spacing w:after="0" w:line="360" w:lineRule="auto"/>
        <w:jc w:val="both"/>
        <w:rPr>
          <w:rFonts w:ascii="Georgia" w:eastAsia="Georgia" w:hAnsi="Georgia" w:cs="Georgia"/>
        </w:rPr>
      </w:pPr>
      <w:r w:rsidRPr="00547921">
        <w:rPr>
          <w:rFonts w:ascii="Georgia" w:eastAsia="Georgia" w:hAnsi="Georgia" w:cs="Georgia"/>
        </w:rPr>
        <w:t>2 = Audio + imagen/vídeo</w:t>
      </w:r>
    </w:p>
    <w:p w14:paraId="7FB0A89E" w14:textId="77777777" w:rsidR="00547921" w:rsidRPr="00547921" w:rsidRDefault="00547921" w:rsidP="00547921">
      <w:pPr>
        <w:numPr>
          <w:ilvl w:val="0"/>
          <w:numId w:val="32"/>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evalúa el contenido textual y se asigna el valor según la combinación de entradas.</w:t>
      </w:r>
    </w:p>
    <w:p w14:paraId="3741BB4C" w14:textId="7DE305A6"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4</w:t>
      </w:r>
      <w:r w:rsidR="00547921" w:rsidRPr="00547921">
        <w:rPr>
          <w:rFonts w:ascii="Georgia" w:eastAsia="Georgia" w:hAnsi="Georgia" w:cs="Georgia"/>
          <w:b/>
          <w:bCs/>
        </w:rPr>
        <w:t>. Columna: "Licencia y uso comercial"</w:t>
      </w:r>
    </w:p>
    <w:p w14:paraId="6FBB1CDC"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Booleano (representado como numérico)</w:t>
      </w:r>
    </w:p>
    <w:p w14:paraId="784F2459"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 0 (No comercial), 1 (Comercial)</w:t>
      </w:r>
    </w:p>
    <w:p w14:paraId="0F325110" w14:textId="77777777" w:rsidR="00547921" w:rsidRPr="00547921" w:rsidRDefault="00547921" w:rsidP="00547921">
      <w:pPr>
        <w:numPr>
          <w:ilvl w:val="0"/>
          <w:numId w:val="33"/>
        </w:numPr>
        <w:spacing w:after="0" w:line="360" w:lineRule="auto"/>
        <w:jc w:val="both"/>
        <w:rPr>
          <w:rFonts w:ascii="Georgia" w:eastAsia="Georgia" w:hAnsi="Georgia" w:cs="Georgia"/>
        </w:rPr>
      </w:pPr>
      <w:r w:rsidRPr="00547921">
        <w:rPr>
          <w:rFonts w:ascii="Georgia" w:eastAsia="Georgia" w:hAnsi="Georgia" w:cs="Georgia"/>
          <w:b/>
          <w:bCs/>
        </w:rPr>
        <w:t>Criterio</w:t>
      </w:r>
      <w:r w:rsidRPr="00547921">
        <w:rPr>
          <w:rFonts w:ascii="Georgia" w:eastAsia="Georgia" w:hAnsi="Georgia" w:cs="Georgia"/>
        </w:rPr>
        <w:t>: Se asigna 1 si el proveedor permite uso comercial. Caso contrario, se asigna 0.</w:t>
      </w:r>
    </w:p>
    <w:p w14:paraId="185C877D" w14:textId="28D9CF2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5</w:t>
      </w:r>
      <w:r w:rsidR="00547921" w:rsidRPr="00547921">
        <w:rPr>
          <w:rFonts w:ascii="Georgia" w:eastAsia="Georgia" w:hAnsi="Georgia" w:cs="Georgia"/>
          <w:b/>
          <w:bCs/>
        </w:rPr>
        <w:t>. Columna: "Calidad API (Documentación)"</w:t>
      </w:r>
    </w:p>
    <w:p w14:paraId="30C6947D" w14:textId="77777777" w:rsidR="00547921" w:rsidRPr="00547921" w:rsidRDefault="00547921" w:rsidP="00547921">
      <w:pPr>
        <w:numPr>
          <w:ilvl w:val="0"/>
          <w:numId w:val="34"/>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4D3B3D3A" w14:textId="77777777" w:rsidR="00547921" w:rsidRPr="00547921" w:rsidRDefault="00547921" w:rsidP="00547921">
      <w:pPr>
        <w:numPr>
          <w:ilvl w:val="0"/>
          <w:numId w:val="34"/>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74A8AE49"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0 = Baja</w:t>
      </w:r>
    </w:p>
    <w:p w14:paraId="06332D05"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1 = Media (o "Normal")</w:t>
      </w:r>
    </w:p>
    <w:p w14:paraId="7452CE16" w14:textId="77777777" w:rsidR="00547921" w:rsidRPr="00547921" w:rsidRDefault="00547921" w:rsidP="00547921">
      <w:pPr>
        <w:numPr>
          <w:ilvl w:val="1"/>
          <w:numId w:val="34"/>
        </w:numPr>
        <w:spacing w:after="0" w:line="360" w:lineRule="auto"/>
        <w:jc w:val="both"/>
        <w:rPr>
          <w:rFonts w:ascii="Georgia" w:eastAsia="Georgia" w:hAnsi="Georgia" w:cs="Georgia"/>
        </w:rPr>
      </w:pPr>
      <w:r w:rsidRPr="00547921">
        <w:rPr>
          <w:rFonts w:ascii="Georgia" w:eastAsia="Georgia" w:hAnsi="Georgia" w:cs="Georgia"/>
        </w:rPr>
        <w:t>2 = Alta</w:t>
      </w:r>
    </w:p>
    <w:p w14:paraId="27B927D1" w14:textId="2CD7F76F" w:rsidR="00547921" w:rsidRPr="00547921" w:rsidRDefault="00F630C0" w:rsidP="00547921">
      <w:pPr>
        <w:spacing w:after="0" w:line="360" w:lineRule="auto"/>
        <w:jc w:val="both"/>
        <w:rPr>
          <w:rFonts w:ascii="Georgia" w:eastAsia="Georgia" w:hAnsi="Georgia" w:cs="Georgia"/>
          <w:b/>
          <w:bCs/>
        </w:rPr>
      </w:pPr>
      <w:r>
        <w:rPr>
          <w:rFonts w:ascii="Georgia" w:eastAsia="Georgia" w:hAnsi="Georgia" w:cs="Georgia"/>
          <w:b/>
          <w:bCs/>
        </w:rPr>
        <w:t>16</w:t>
      </w:r>
      <w:r w:rsidR="00547921" w:rsidRPr="00547921">
        <w:rPr>
          <w:rFonts w:ascii="Georgia" w:eastAsia="Georgia" w:hAnsi="Georgia" w:cs="Georgia"/>
          <w:b/>
          <w:bCs/>
        </w:rPr>
        <w:t>. Columna: "Velocidad de generación de vídeo"</w:t>
      </w:r>
    </w:p>
    <w:p w14:paraId="0539404A"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Tipo</w:t>
      </w:r>
      <w:r w:rsidRPr="00547921">
        <w:rPr>
          <w:rFonts w:ascii="Georgia" w:eastAsia="Georgia" w:hAnsi="Georgia" w:cs="Georgia"/>
        </w:rPr>
        <w:t>: Escala ordinal</w:t>
      </w:r>
    </w:p>
    <w:p w14:paraId="006415AD"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Formato</w:t>
      </w:r>
      <w:r w:rsidRPr="00547921">
        <w:rPr>
          <w:rFonts w:ascii="Georgia" w:eastAsia="Georgia" w:hAnsi="Georgia" w:cs="Georgia"/>
        </w:rPr>
        <w:t>:</w:t>
      </w:r>
    </w:p>
    <w:p w14:paraId="1AA04991"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0 = Baja</w:t>
      </w:r>
    </w:p>
    <w:p w14:paraId="1233109A"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1 = Media</w:t>
      </w:r>
    </w:p>
    <w:p w14:paraId="4C10AC62"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2 = Alta</w:t>
      </w:r>
    </w:p>
    <w:p w14:paraId="36B1FFBA" w14:textId="77777777" w:rsidR="00547921" w:rsidRPr="00547921" w:rsidRDefault="00547921" w:rsidP="00547921">
      <w:pPr>
        <w:numPr>
          <w:ilvl w:val="0"/>
          <w:numId w:val="35"/>
        </w:numPr>
        <w:spacing w:after="0" w:line="360" w:lineRule="auto"/>
        <w:jc w:val="both"/>
        <w:rPr>
          <w:rFonts w:ascii="Georgia" w:eastAsia="Georgia" w:hAnsi="Georgia" w:cs="Georgia"/>
        </w:rPr>
      </w:pPr>
      <w:r w:rsidRPr="00547921">
        <w:rPr>
          <w:rFonts w:ascii="Georgia" w:eastAsia="Georgia" w:hAnsi="Georgia" w:cs="Georgia"/>
          <w:b/>
          <w:bCs/>
        </w:rPr>
        <w:t>Criterios específicos</w:t>
      </w:r>
      <w:r w:rsidRPr="00547921">
        <w:rPr>
          <w:rFonts w:ascii="Georgia" w:eastAsia="Georgia" w:hAnsi="Georgia" w:cs="Georgia"/>
        </w:rPr>
        <w:t>:</w:t>
      </w:r>
    </w:p>
    <w:p w14:paraId="65AC639A"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25s-1min", "Normal", "Media", "1 minuto", "No especifica" </w:t>
      </w:r>
      <w:r w:rsidRPr="00547921">
        <w:rPr>
          <w:rFonts w:ascii="Times New Roman" w:eastAsia="Georgia" w:hAnsi="Times New Roman" w:cs="Times New Roman"/>
        </w:rPr>
        <w:t>→</w:t>
      </w:r>
      <w:r w:rsidRPr="00547921">
        <w:rPr>
          <w:rFonts w:ascii="Georgia" w:eastAsia="Georgia" w:hAnsi="Georgia" w:cs="Georgia"/>
        </w:rPr>
        <w:t xml:space="preserve"> 1</w:t>
      </w:r>
    </w:p>
    <w:p w14:paraId="2175ED67"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300ms latencia", "1 segundo latencia", "Alta" </w:t>
      </w:r>
      <w:r w:rsidRPr="00547921">
        <w:rPr>
          <w:rFonts w:ascii="Times New Roman" w:eastAsia="Georgia" w:hAnsi="Times New Roman" w:cs="Times New Roman"/>
        </w:rPr>
        <w:t>→</w:t>
      </w:r>
      <w:r w:rsidRPr="00547921">
        <w:rPr>
          <w:rFonts w:ascii="Georgia" w:eastAsia="Georgia" w:hAnsi="Georgia" w:cs="Georgia"/>
        </w:rPr>
        <w:t xml:space="preserve"> 2</w:t>
      </w:r>
    </w:p>
    <w:p w14:paraId="442155D2" w14:textId="77777777" w:rsidR="00547921" w:rsidRPr="00547921" w:rsidRDefault="00547921" w:rsidP="00547921">
      <w:pPr>
        <w:numPr>
          <w:ilvl w:val="1"/>
          <w:numId w:val="35"/>
        </w:numPr>
        <w:spacing w:after="0" w:line="360" w:lineRule="auto"/>
        <w:jc w:val="both"/>
        <w:rPr>
          <w:rFonts w:ascii="Georgia" w:eastAsia="Georgia" w:hAnsi="Georgia" w:cs="Georgia"/>
        </w:rPr>
      </w:pPr>
      <w:r w:rsidRPr="00547921">
        <w:rPr>
          <w:rFonts w:ascii="Georgia" w:eastAsia="Georgia" w:hAnsi="Georgia" w:cs="Georgia"/>
        </w:rPr>
        <w:t xml:space="preserve">"5 min por 1 min procesado", "Baja" </w:t>
      </w:r>
      <w:r w:rsidRPr="00547921">
        <w:rPr>
          <w:rFonts w:ascii="Times New Roman" w:eastAsia="Georgia" w:hAnsi="Times New Roman" w:cs="Times New Roman"/>
        </w:rPr>
        <w:t>→</w:t>
      </w:r>
      <w:r w:rsidRPr="00547921">
        <w:rPr>
          <w:rFonts w:ascii="Georgia" w:eastAsia="Georgia" w:hAnsi="Georgia" w:cs="Georgia"/>
        </w:rPr>
        <w:t xml:space="preserve"> 0</w:t>
      </w:r>
    </w:p>
    <w:p w14:paraId="3FFC59D6" w14:textId="77777777" w:rsidR="00790512" w:rsidRDefault="00790512" w:rsidP="006E1B5F">
      <w:pPr>
        <w:spacing w:after="0" w:line="360" w:lineRule="auto"/>
        <w:jc w:val="both"/>
        <w:rPr>
          <w:rFonts w:ascii="Georgia" w:eastAsia="Georgia" w:hAnsi="Georgia" w:cs="Georgia"/>
        </w:rPr>
      </w:pPr>
    </w:p>
    <w:p w14:paraId="4F0F2FB9" w14:textId="77777777" w:rsidR="00356663" w:rsidRDefault="00356663" w:rsidP="006E1B5F">
      <w:pPr>
        <w:spacing w:after="0" w:line="360" w:lineRule="auto"/>
        <w:jc w:val="both"/>
        <w:rPr>
          <w:rFonts w:ascii="Georgia" w:eastAsia="Georgia" w:hAnsi="Georgia" w:cs="Georgia"/>
        </w:rPr>
        <w:sectPr w:rsidR="00356663">
          <w:pgSz w:w="11906" w:h="16838"/>
          <w:pgMar w:top="1417" w:right="1701" w:bottom="1417" w:left="1701" w:header="708" w:footer="708" w:gutter="0"/>
          <w:cols w:space="708"/>
          <w:docGrid w:linePitch="360"/>
        </w:sectPr>
      </w:pPr>
    </w:p>
    <w:p w14:paraId="2724B5D3" w14:textId="4BBA07BF" w:rsidR="00356663" w:rsidRDefault="00356663" w:rsidP="006E1B5F">
      <w:pPr>
        <w:spacing w:after="0" w:line="360" w:lineRule="auto"/>
        <w:jc w:val="both"/>
        <w:rPr>
          <w:rFonts w:ascii="Georgia" w:eastAsia="Georgia" w:hAnsi="Georgia" w:cs="Georgia"/>
        </w:rPr>
      </w:pPr>
      <w:r w:rsidRPr="00356663">
        <w:lastRenderedPageBreak/>
        <w:drawing>
          <wp:anchor distT="0" distB="0" distL="114300" distR="114300" simplePos="0" relativeHeight="251741184" behindDoc="0" locked="0" layoutInCell="1" allowOverlap="1" wp14:anchorId="169D3CFE" wp14:editId="28A996BB">
            <wp:simplePos x="0" y="0"/>
            <wp:positionH relativeFrom="margin">
              <wp:posOffset>-278130</wp:posOffset>
            </wp:positionH>
            <wp:positionV relativeFrom="paragraph">
              <wp:posOffset>-213360</wp:posOffset>
            </wp:positionV>
            <wp:extent cx="9677400" cy="5819984"/>
            <wp:effectExtent l="0" t="0" r="0" b="9525"/>
            <wp:wrapNone/>
            <wp:docPr id="951008752" name="Imagen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7">
                      <a:extLst>
                        <a:ext uri="{28A0092B-C50C-407E-A947-70E740481C1C}">
                          <a14:useLocalDpi xmlns:a14="http://schemas.microsoft.com/office/drawing/2010/main" val="0"/>
                        </a:ext>
                      </a:extLst>
                    </a:blip>
                    <a:srcRect/>
                    <a:stretch>
                      <a:fillRect/>
                    </a:stretch>
                  </pic:blipFill>
                  <pic:spPr bwMode="auto">
                    <a:xfrm>
                      <a:off x="0" y="0"/>
                      <a:ext cx="9677400" cy="581998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26A685" w14:textId="77777777" w:rsidR="00356663" w:rsidRDefault="00356663" w:rsidP="006E1B5F">
      <w:pPr>
        <w:spacing w:after="0" w:line="360" w:lineRule="auto"/>
        <w:jc w:val="both"/>
        <w:rPr>
          <w:rFonts w:ascii="Georgia" w:eastAsia="Georgia" w:hAnsi="Georgia" w:cs="Georgia"/>
        </w:rPr>
      </w:pPr>
    </w:p>
    <w:p w14:paraId="7EBC69CE" w14:textId="445BE195" w:rsidR="00356663" w:rsidRDefault="00356663" w:rsidP="006E1B5F">
      <w:pPr>
        <w:spacing w:after="0" w:line="360" w:lineRule="auto"/>
        <w:jc w:val="both"/>
        <w:rPr>
          <w:rFonts w:ascii="Georgia" w:eastAsia="Georgia" w:hAnsi="Georgia" w:cs="Georgia"/>
        </w:rPr>
      </w:pPr>
    </w:p>
    <w:p w14:paraId="6ED6AD73" w14:textId="1D547285" w:rsidR="00356663" w:rsidRDefault="00356663" w:rsidP="006E1B5F">
      <w:pPr>
        <w:spacing w:after="0" w:line="360" w:lineRule="auto"/>
        <w:jc w:val="both"/>
        <w:rPr>
          <w:rFonts w:ascii="Georgia" w:eastAsia="Georgia" w:hAnsi="Georgia" w:cs="Georgia"/>
        </w:rPr>
      </w:pPr>
    </w:p>
    <w:p w14:paraId="07CF632D" w14:textId="5CD2E2E5" w:rsidR="00356663" w:rsidRDefault="00356663" w:rsidP="006E1B5F">
      <w:pPr>
        <w:spacing w:after="0" w:line="360" w:lineRule="auto"/>
        <w:jc w:val="both"/>
        <w:rPr>
          <w:rFonts w:ascii="Georgia" w:eastAsia="Georgia" w:hAnsi="Georgia" w:cs="Georgia"/>
        </w:rPr>
      </w:pPr>
    </w:p>
    <w:p w14:paraId="6DA966EF" w14:textId="13021EC6" w:rsidR="00356663" w:rsidRDefault="00356663" w:rsidP="006E1B5F">
      <w:pPr>
        <w:spacing w:after="0" w:line="360" w:lineRule="auto"/>
        <w:jc w:val="both"/>
        <w:rPr>
          <w:rFonts w:ascii="Georgia" w:eastAsia="Georgia" w:hAnsi="Georgia" w:cs="Georgia"/>
        </w:rPr>
      </w:pPr>
    </w:p>
    <w:p w14:paraId="7FD9B8CE" w14:textId="71C96594" w:rsidR="00356663" w:rsidRDefault="00356663" w:rsidP="006E1B5F">
      <w:pPr>
        <w:spacing w:after="0" w:line="360" w:lineRule="auto"/>
        <w:jc w:val="both"/>
        <w:rPr>
          <w:rFonts w:ascii="Georgia" w:eastAsia="Georgia" w:hAnsi="Georgia" w:cs="Georgia"/>
        </w:rPr>
      </w:pPr>
    </w:p>
    <w:p w14:paraId="63EA6C11" w14:textId="28658B38" w:rsidR="00356663" w:rsidRDefault="00356663" w:rsidP="006E1B5F">
      <w:pPr>
        <w:spacing w:after="0" w:line="360" w:lineRule="auto"/>
        <w:jc w:val="both"/>
        <w:rPr>
          <w:rFonts w:ascii="Georgia" w:eastAsia="Georgia" w:hAnsi="Georgia" w:cs="Georgia"/>
        </w:rPr>
      </w:pPr>
    </w:p>
    <w:p w14:paraId="51BF632F" w14:textId="31901E0B" w:rsidR="00356663" w:rsidRDefault="00356663" w:rsidP="006E1B5F">
      <w:pPr>
        <w:spacing w:after="0" w:line="360" w:lineRule="auto"/>
        <w:jc w:val="both"/>
        <w:rPr>
          <w:rFonts w:ascii="Georgia" w:eastAsia="Georgia" w:hAnsi="Georgia" w:cs="Georgia"/>
        </w:rPr>
      </w:pPr>
    </w:p>
    <w:p w14:paraId="3FC838B8" w14:textId="0AA22342" w:rsidR="00356663" w:rsidRDefault="00356663" w:rsidP="006E1B5F">
      <w:pPr>
        <w:spacing w:after="0" w:line="360" w:lineRule="auto"/>
        <w:jc w:val="both"/>
        <w:rPr>
          <w:rFonts w:ascii="Georgia" w:eastAsia="Georgia" w:hAnsi="Georgia" w:cs="Georgia"/>
        </w:rPr>
      </w:pPr>
    </w:p>
    <w:p w14:paraId="27E2CE4E" w14:textId="77777777" w:rsidR="00356663" w:rsidRDefault="00356663" w:rsidP="006E1B5F">
      <w:pPr>
        <w:spacing w:after="0" w:line="360" w:lineRule="auto"/>
        <w:jc w:val="both"/>
        <w:rPr>
          <w:rFonts w:ascii="Georgia" w:eastAsia="Georgia" w:hAnsi="Georgia" w:cs="Georgia"/>
        </w:rPr>
      </w:pPr>
    </w:p>
    <w:p w14:paraId="0C2AB574" w14:textId="2EA78BB2" w:rsidR="00356663" w:rsidRDefault="00356663" w:rsidP="006E1B5F">
      <w:pPr>
        <w:spacing w:after="0" w:line="360" w:lineRule="auto"/>
        <w:jc w:val="both"/>
        <w:rPr>
          <w:rFonts w:ascii="Georgia" w:eastAsia="Georgia" w:hAnsi="Georgia" w:cs="Georgia"/>
        </w:rPr>
      </w:pPr>
    </w:p>
    <w:p w14:paraId="0F391BF7" w14:textId="4D2FE30F" w:rsidR="00356663" w:rsidRDefault="00356663" w:rsidP="006E1B5F">
      <w:pPr>
        <w:spacing w:after="0" w:line="360" w:lineRule="auto"/>
        <w:jc w:val="both"/>
        <w:rPr>
          <w:rFonts w:ascii="Georgia" w:eastAsia="Georgia" w:hAnsi="Georgia" w:cs="Georgia"/>
        </w:rPr>
      </w:pPr>
    </w:p>
    <w:p w14:paraId="21E21099" w14:textId="77777777" w:rsidR="00356663" w:rsidRDefault="00356663" w:rsidP="006E1B5F">
      <w:pPr>
        <w:spacing w:after="0" w:line="360" w:lineRule="auto"/>
        <w:jc w:val="both"/>
        <w:rPr>
          <w:rFonts w:ascii="Georgia" w:eastAsia="Georgia" w:hAnsi="Georgia" w:cs="Georgia"/>
        </w:rPr>
      </w:pPr>
    </w:p>
    <w:p w14:paraId="31F89554" w14:textId="78B620EB" w:rsidR="00356663" w:rsidRDefault="00356663" w:rsidP="006E1B5F">
      <w:pPr>
        <w:spacing w:after="0" w:line="360" w:lineRule="auto"/>
        <w:jc w:val="both"/>
        <w:rPr>
          <w:rFonts w:ascii="Georgia" w:eastAsia="Georgia" w:hAnsi="Georgia" w:cs="Georgia"/>
        </w:rPr>
      </w:pPr>
    </w:p>
    <w:p w14:paraId="255A366D" w14:textId="77777777" w:rsidR="00356663" w:rsidRDefault="00356663" w:rsidP="006E1B5F">
      <w:pPr>
        <w:spacing w:after="0" w:line="360" w:lineRule="auto"/>
        <w:jc w:val="both"/>
        <w:rPr>
          <w:rFonts w:ascii="Georgia" w:eastAsia="Georgia" w:hAnsi="Georgia" w:cs="Georgia"/>
        </w:rPr>
      </w:pPr>
    </w:p>
    <w:p w14:paraId="7CA709EE" w14:textId="77777777" w:rsidR="00356663" w:rsidRDefault="00356663" w:rsidP="006E1B5F">
      <w:pPr>
        <w:spacing w:after="0" w:line="360" w:lineRule="auto"/>
        <w:jc w:val="both"/>
        <w:rPr>
          <w:rFonts w:ascii="Georgia" w:eastAsia="Georgia" w:hAnsi="Georgia" w:cs="Georgia"/>
        </w:rPr>
      </w:pPr>
    </w:p>
    <w:p w14:paraId="1EB2894C" w14:textId="77777777" w:rsidR="00356663" w:rsidRDefault="00356663" w:rsidP="006E1B5F">
      <w:pPr>
        <w:spacing w:after="0" w:line="360" w:lineRule="auto"/>
        <w:jc w:val="both"/>
        <w:rPr>
          <w:rFonts w:ascii="Georgia" w:eastAsia="Georgia" w:hAnsi="Georgia" w:cs="Georgia"/>
        </w:rPr>
      </w:pPr>
    </w:p>
    <w:p w14:paraId="29BA8511" w14:textId="25036B9F" w:rsidR="00356663" w:rsidRDefault="00356663" w:rsidP="006E1B5F">
      <w:pPr>
        <w:spacing w:after="0" w:line="360" w:lineRule="auto"/>
        <w:jc w:val="both"/>
        <w:rPr>
          <w:rFonts w:ascii="Georgia" w:eastAsia="Georgia" w:hAnsi="Georgia" w:cs="Georgia"/>
        </w:rPr>
      </w:pPr>
    </w:p>
    <w:p w14:paraId="690E6169" w14:textId="77777777" w:rsidR="00356663" w:rsidRDefault="00356663" w:rsidP="006E1B5F">
      <w:pPr>
        <w:spacing w:after="0" w:line="360" w:lineRule="auto"/>
        <w:jc w:val="both"/>
        <w:rPr>
          <w:rFonts w:ascii="Georgia" w:eastAsia="Georgia" w:hAnsi="Georgia" w:cs="Georgia"/>
        </w:rPr>
      </w:pPr>
    </w:p>
    <w:p w14:paraId="2F5FB3C4" w14:textId="77777777" w:rsidR="00356663" w:rsidRDefault="00356663" w:rsidP="006E1B5F">
      <w:pPr>
        <w:spacing w:after="0" w:line="360" w:lineRule="auto"/>
        <w:jc w:val="both"/>
        <w:rPr>
          <w:rFonts w:ascii="Georgia" w:eastAsia="Georgia" w:hAnsi="Georgia" w:cs="Georgia"/>
        </w:rPr>
      </w:pPr>
    </w:p>
    <w:p w14:paraId="238A7EA7" w14:textId="77777777" w:rsidR="00356663" w:rsidRDefault="00356663" w:rsidP="006E1B5F">
      <w:pPr>
        <w:spacing w:after="0" w:line="360" w:lineRule="auto"/>
        <w:jc w:val="both"/>
        <w:rPr>
          <w:rFonts w:ascii="Georgia" w:eastAsia="Georgia" w:hAnsi="Georgia" w:cs="Georgia"/>
        </w:rPr>
      </w:pPr>
    </w:p>
    <w:p w14:paraId="3EAF28DE" w14:textId="77777777" w:rsidR="00356663" w:rsidRDefault="00356663" w:rsidP="006E1B5F">
      <w:pPr>
        <w:spacing w:after="0" w:line="360" w:lineRule="auto"/>
        <w:jc w:val="both"/>
        <w:rPr>
          <w:rFonts w:ascii="Georgia" w:eastAsia="Georgia" w:hAnsi="Georgia" w:cs="Georgia"/>
        </w:rPr>
      </w:pPr>
    </w:p>
    <w:p w14:paraId="3107363E" w14:textId="48697787" w:rsidR="00356663" w:rsidRDefault="00356663" w:rsidP="006E1B5F">
      <w:pPr>
        <w:spacing w:after="0" w:line="360" w:lineRule="auto"/>
        <w:jc w:val="both"/>
        <w:rPr>
          <w:rFonts w:ascii="Georgia" w:eastAsia="Georgia" w:hAnsi="Georgia" w:cs="Georgia"/>
        </w:rPr>
      </w:pPr>
      <w:r w:rsidRPr="00356663">
        <w:lastRenderedPageBreak/>
        <w:drawing>
          <wp:anchor distT="0" distB="0" distL="114300" distR="114300" simplePos="0" relativeHeight="251742208" behindDoc="0" locked="0" layoutInCell="1" allowOverlap="1" wp14:anchorId="111B4A31" wp14:editId="42917342">
            <wp:simplePos x="0" y="0"/>
            <wp:positionH relativeFrom="margin">
              <wp:align>center</wp:align>
            </wp:positionH>
            <wp:positionV relativeFrom="paragraph">
              <wp:posOffset>5715</wp:posOffset>
            </wp:positionV>
            <wp:extent cx="7496175" cy="5762223"/>
            <wp:effectExtent l="0" t="0" r="0" b="0"/>
            <wp:wrapNone/>
            <wp:docPr id="1238451762" name="Imagen 3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8">
                      <a:extLst>
                        <a:ext uri="{28A0092B-C50C-407E-A947-70E740481C1C}">
                          <a14:useLocalDpi xmlns:a14="http://schemas.microsoft.com/office/drawing/2010/main" val="0"/>
                        </a:ext>
                      </a:extLst>
                    </a:blip>
                    <a:srcRect/>
                    <a:stretch>
                      <a:fillRect/>
                    </a:stretch>
                  </pic:blipFill>
                  <pic:spPr bwMode="auto">
                    <a:xfrm>
                      <a:off x="0" y="0"/>
                      <a:ext cx="7496175" cy="576222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46A5976" w14:textId="45D38892" w:rsidR="00356663" w:rsidRDefault="00356663" w:rsidP="006E1B5F">
      <w:pPr>
        <w:spacing w:after="0" w:line="360" w:lineRule="auto"/>
        <w:jc w:val="both"/>
        <w:rPr>
          <w:rFonts w:ascii="Georgia" w:eastAsia="Georgia" w:hAnsi="Georgia" w:cs="Georgia"/>
        </w:rPr>
      </w:pPr>
    </w:p>
    <w:p w14:paraId="5E07227B" w14:textId="3F26F8A0" w:rsidR="00356663" w:rsidRPr="006E1B5F" w:rsidRDefault="00356663" w:rsidP="006E1B5F">
      <w:pPr>
        <w:spacing w:after="0" w:line="360" w:lineRule="auto"/>
        <w:jc w:val="both"/>
        <w:rPr>
          <w:rFonts w:ascii="Georgia" w:eastAsia="Georgia" w:hAnsi="Georgia" w:cs="Georgia"/>
        </w:rPr>
        <w:sectPr w:rsidR="00356663" w:rsidRPr="006E1B5F" w:rsidSect="00356663">
          <w:pgSz w:w="16838" w:h="11906" w:orient="landscape"/>
          <w:pgMar w:top="1701" w:right="1417" w:bottom="1701" w:left="1417" w:header="708" w:footer="708" w:gutter="0"/>
          <w:cols w:space="708"/>
          <w:docGrid w:linePitch="360"/>
        </w:sectPr>
      </w:pPr>
    </w:p>
    <w:bookmarkStart w:id="107" w:name="_Toc196847546"/>
    <w:p w14:paraId="2CEF9134" w14:textId="2718A69C" w:rsidR="00395404" w:rsidRPr="007469E9" w:rsidRDefault="000C35CF" w:rsidP="00395404">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A1249C">
        <w:rPr>
          <w:rFonts w:ascii="Arial" w:eastAsia="Georgia" w:hAnsi="Georgia" w:cs="Georgia"/>
          <w:b/>
          <w:noProof/>
          <w:color w:val="auto"/>
          <w:sz w:val="49"/>
          <w:szCs w:val="22"/>
        </w:rPr>
        <w:lastRenderedPageBreak/>
        <mc:AlternateContent>
          <mc:Choice Requires="wps">
            <w:drawing>
              <wp:anchor distT="0" distB="0" distL="0" distR="0" simplePos="0" relativeHeight="251736064" behindDoc="1" locked="0" layoutInCell="1" allowOverlap="1" wp14:anchorId="7DA249C9" wp14:editId="35F6779E">
                <wp:simplePos x="0" y="0"/>
                <wp:positionH relativeFrom="margin">
                  <wp:align>center</wp:align>
                </wp:positionH>
                <wp:positionV relativeFrom="paragraph">
                  <wp:posOffset>796290</wp:posOffset>
                </wp:positionV>
                <wp:extent cx="4669155" cy="1270"/>
                <wp:effectExtent l="0" t="0" r="0" b="0"/>
                <wp:wrapTopAndBottom/>
                <wp:docPr id="609231155" name="Forma libre: forma 6092311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57BC8B" id="Forma libre: forma 609231155" o:spid="_x0000_s1026" style="position:absolute;margin-left:0;margin-top:62.7pt;width:367.65pt;height:.1pt;z-index:-251580416;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" path="m,l7352,e" filled="f" strokeweight=".14042mm">
                <v:path arrowok="t" o:connecttype="custom" o:connectlocs="0,0;4668520,0" o:connectangles="0,0"/>
                <w10:wrap type="topAndBottom" anchorx="margin"/>
              </v:shape>
            </w:pict>
          </mc:Fallback>
        </mc:AlternateContent>
      </w:r>
      <w:r w:rsidR="00395404" w:rsidRPr="00A1249C">
        <w:rPr>
          <w:rFonts w:ascii="Arial" w:eastAsia="Georgia" w:hAnsi="Georgia" w:cs="Georgia"/>
          <w:b/>
          <w:noProof/>
          <w:color w:val="auto"/>
          <w:sz w:val="49"/>
          <w:szCs w:val="22"/>
        </w:rPr>
        <mc:AlternateContent>
          <mc:Choice Requires="wps">
            <w:drawing>
              <wp:anchor distT="0" distB="0" distL="0" distR="0" simplePos="0" relativeHeight="251737088" behindDoc="1" locked="0" layoutInCell="1" allowOverlap="1" wp14:anchorId="48FAEF4A" wp14:editId="32752CB1">
                <wp:simplePos x="0" y="0"/>
                <wp:positionH relativeFrom="margin">
                  <wp:align>center</wp:align>
                </wp:positionH>
                <wp:positionV relativeFrom="paragraph">
                  <wp:posOffset>221</wp:posOffset>
                </wp:positionV>
                <wp:extent cx="4669155" cy="1270"/>
                <wp:effectExtent l="0" t="0" r="0" b="0"/>
                <wp:wrapTopAndBottom/>
                <wp:docPr id="1323643284" name="Forma libre: forma 132364328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89A8EE2" id="Forma libre: forma 1323643284" o:spid="_x0000_s1026" style="position:absolute;margin-left:0;margin-top:0;width:367.65pt;height:.1pt;z-index:-25157939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" path="m,l7352,e" filled="f" strokeweight=".14042mm">
                <v:path arrowok="t" o:connecttype="custom" o:connectlocs="0,0;4668520,0" o:connectangles="0,0"/>
                <w10:wrap type="topAndBottom" anchorx="margin"/>
              </v:shape>
            </w:pict>
          </mc:Fallback>
        </mc:AlternateContent>
      </w:r>
      <w:r w:rsidR="00395404">
        <w:rPr>
          <w:rFonts w:ascii="Arial" w:eastAsia="Georgia" w:hAnsi="Georgia" w:cs="Georgia"/>
          <w:b/>
          <w:color w:val="auto"/>
          <w:sz w:val="49"/>
          <w:szCs w:val="22"/>
        </w:rPr>
        <w:t>Proveedores fuera de estudio</w:t>
      </w:r>
      <w:bookmarkEnd w:id="107"/>
    </w:p>
    <w:p w14:paraId="437E5AC5" w14:textId="610565A0" w:rsidR="00395404" w:rsidRDefault="00395404" w:rsidP="00395404">
      <w:pPr>
        <w:pStyle w:val="Prrafodelista"/>
        <w:spacing w:after="0" w:line="360" w:lineRule="auto"/>
        <w:ind w:left="786"/>
        <w:jc w:val="both"/>
        <w:rPr>
          <w:rFonts w:ascii="Georgia" w:eastAsia="Georgia" w:hAnsi="Georgia" w:cs="Georgia"/>
        </w:rPr>
      </w:pPr>
    </w:p>
    <w:p w14:paraId="6C55A6DE" w14:textId="7CD536AB" w:rsidR="00395404" w:rsidRDefault="000C35CF" w:rsidP="000C35CF">
      <w:pPr>
        <w:pStyle w:val="Prrafodelista"/>
        <w:spacing w:after="0" w:line="360" w:lineRule="auto"/>
        <w:ind w:left="0" w:firstLine="426"/>
        <w:jc w:val="both"/>
        <w:rPr>
          <w:rFonts w:ascii="Georgia" w:eastAsia="Georgia" w:hAnsi="Georgia" w:cs="Georgia"/>
        </w:rPr>
      </w:pPr>
      <w:r>
        <w:rPr>
          <w:rFonts w:ascii="Georgia" w:eastAsia="Georgia" w:hAnsi="Georgia" w:cs="Georgia"/>
        </w:rPr>
        <w:t>Este apartado identifica a los proveedores que no entran dentro del estudio del arte; los motivos son dos: no tienen API o es necesaria invitación para poder utilizar la API.</w:t>
      </w:r>
    </w:p>
    <w:p w14:paraId="50408BBE" w14:textId="77777777" w:rsidR="000C35CF" w:rsidRDefault="000C35CF" w:rsidP="000C35CF">
      <w:pPr>
        <w:pStyle w:val="Prrafodelista"/>
        <w:spacing w:after="0" w:line="360" w:lineRule="auto"/>
        <w:ind w:left="0" w:firstLine="426"/>
        <w:jc w:val="both"/>
        <w:rPr>
          <w:rFonts w:ascii="Georgia" w:eastAsia="Georgia" w:hAnsi="Georgia" w:cs="Georgia"/>
        </w:rPr>
      </w:pPr>
    </w:p>
    <w:p w14:paraId="748B6190" w14:textId="2D76D962"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Fliki.ai: </w:t>
      </w:r>
      <w:hyperlink r:id="rId519" w:history="1">
        <w:r w:rsidRPr="00FB22CC">
          <w:rPr>
            <w:rStyle w:val="Hipervnculo"/>
            <w:rFonts w:ascii="Georgia" w:eastAsia="Georgia" w:hAnsi="Georgia" w:cs="Georgia"/>
          </w:rPr>
          <w:t>https://fliki.ai/enterprise/text-to-speech-api</w:t>
        </w:r>
      </w:hyperlink>
      <w:r>
        <w:rPr>
          <w:rFonts w:ascii="Georgia" w:eastAsia="Georgia" w:hAnsi="Georgia" w:cs="Georgia"/>
        </w:rPr>
        <w:t xml:space="preserve"> </w:t>
      </w:r>
    </w:p>
    <w:p w14:paraId="222AC77A"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Requiere autenticación privada para usar la API.</w:t>
      </w:r>
    </w:p>
    <w:p w14:paraId="5E335807"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Zebracat.ai: </w:t>
      </w:r>
      <w:hyperlink r:id="rId520" w:history="1">
        <w:r w:rsidRPr="00FB22CC">
          <w:rPr>
            <w:rStyle w:val="Hipervnculo"/>
            <w:rFonts w:ascii="Georgia" w:eastAsia="Georgia" w:hAnsi="Georgia" w:cs="Georgia"/>
          </w:rPr>
          <w:t>https://www.zebracat.ai/</w:t>
        </w:r>
      </w:hyperlink>
      <w:r>
        <w:rPr>
          <w:rFonts w:ascii="Georgia" w:eastAsia="Georgia" w:hAnsi="Georgia" w:cs="Georgia"/>
        </w:rPr>
        <w:t xml:space="preserve"> </w:t>
      </w:r>
    </w:p>
    <w:p w14:paraId="72C4F409"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08D2E1E7"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InVideo.io: </w:t>
      </w:r>
      <w:hyperlink r:id="rId521" w:history="1">
        <w:r w:rsidRPr="00FB22CC">
          <w:rPr>
            <w:rStyle w:val="Hipervnculo"/>
            <w:rFonts w:ascii="Georgia" w:eastAsia="Georgia" w:hAnsi="Georgia" w:cs="Georgia"/>
          </w:rPr>
          <w:t>https://invideo.io/ai/ai-image-generator/</w:t>
        </w:r>
      </w:hyperlink>
    </w:p>
    <w:p w14:paraId="1D310C4C"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7DB18DFB"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Picsart.com: </w:t>
      </w:r>
      <w:hyperlink r:id="rId522" w:history="1">
        <w:r w:rsidRPr="00FB22CC">
          <w:rPr>
            <w:rStyle w:val="Hipervnculo"/>
            <w:rFonts w:ascii="Georgia" w:eastAsia="Georgia" w:hAnsi="Georgia" w:cs="Georgia"/>
          </w:rPr>
          <w:t>https://picsart.com/blog/api-program/</w:t>
        </w:r>
      </w:hyperlink>
    </w:p>
    <w:p w14:paraId="1FA0D63D"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Requiere invitación para usar la API</w:t>
      </w:r>
    </w:p>
    <w:p w14:paraId="7847A5F8" w14:textId="77777777" w:rsidR="00395404" w:rsidRDefault="00395404" w:rsidP="00395404">
      <w:pPr>
        <w:pStyle w:val="Prrafodelista"/>
        <w:numPr>
          <w:ilvl w:val="0"/>
          <w:numId w:val="23"/>
        </w:numPr>
        <w:spacing w:after="0" w:line="360" w:lineRule="auto"/>
        <w:jc w:val="both"/>
        <w:rPr>
          <w:rFonts w:ascii="Georgia" w:eastAsia="Georgia" w:hAnsi="Georgia" w:cs="Georgia"/>
        </w:rPr>
      </w:pPr>
      <w:r>
        <w:rPr>
          <w:rFonts w:ascii="Georgia" w:eastAsia="Georgia" w:hAnsi="Georgia" w:cs="Georgia"/>
        </w:rPr>
        <w:t xml:space="preserve">SoulsMachines: </w:t>
      </w:r>
      <w:hyperlink r:id="rId523" w:history="1">
        <w:r w:rsidRPr="00FB22CC">
          <w:rPr>
            <w:rStyle w:val="Hipervnculo"/>
            <w:rFonts w:ascii="Georgia" w:eastAsia="Georgia" w:hAnsi="Georgia" w:cs="Georgia"/>
          </w:rPr>
          <w:t>https://soulsmachines.com</w:t>
        </w:r>
      </w:hyperlink>
      <w:r>
        <w:rPr>
          <w:rFonts w:ascii="Georgia" w:eastAsia="Georgia" w:hAnsi="Georgia" w:cs="Georgia"/>
        </w:rPr>
        <w:t xml:space="preserve">   </w:t>
      </w:r>
    </w:p>
    <w:p w14:paraId="6FB703B1" w14:textId="77777777" w:rsidR="00395404" w:rsidRDefault="00395404" w:rsidP="00395404">
      <w:pPr>
        <w:pStyle w:val="Prrafodelista"/>
        <w:numPr>
          <w:ilvl w:val="1"/>
          <w:numId w:val="23"/>
        </w:numPr>
        <w:spacing w:after="0" w:line="360" w:lineRule="auto"/>
        <w:jc w:val="both"/>
        <w:rPr>
          <w:rFonts w:ascii="Georgia" w:eastAsia="Georgia" w:hAnsi="Georgia" w:cs="Georgia"/>
        </w:rPr>
      </w:pPr>
      <w:r>
        <w:rPr>
          <w:rFonts w:ascii="Georgia" w:eastAsia="Georgia" w:hAnsi="Georgia" w:cs="Georgia"/>
        </w:rPr>
        <w:t>No tiene API.</w:t>
      </w:r>
    </w:p>
    <w:p w14:paraId="59B12978" w14:textId="5F590115" w:rsidR="001007C9" w:rsidRDefault="001007C9" w:rsidP="00FA53E2">
      <w:pPr>
        <w:pStyle w:val="Textoindependiente"/>
        <w:spacing w:before="6"/>
        <w:rPr>
          <w:rFonts w:ascii="Arial"/>
          <w:sz w:val="19"/>
        </w:rPr>
        <w:sectPr w:rsidR="001007C9">
          <w:pgSz w:w="11906" w:h="16838"/>
          <w:pgMar w:top="1417" w:right="1701" w:bottom="1417" w:left="1701" w:header="708" w:footer="708" w:gutter="0"/>
          <w:cols w:space="708"/>
          <w:docGrid w:linePitch="360"/>
        </w:sectPr>
      </w:pPr>
    </w:p>
    <w:p w14:paraId="55E1F059" w14:textId="5D638084" w:rsidR="000004DB" w:rsidRPr="00C835E2" w:rsidRDefault="000004DB" w:rsidP="000004DB">
      <w:pPr>
        <w:spacing w:before="27" w:after="240"/>
        <w:ind w:left="708" w:right="866"/>
        <w:rPr>
          <w:rFonts w:ascii="Arial"/>
          <w:bCs/>
          <w:sz w:val="19"/>
          <w:szCs w:val="19"/>
        </w:rPr>
      </w:pPr>
      <w:r>
        <w:rPr>
          <w:noProof/>
        </w:rPr>
        <w:lastRenderedPageBreak/>
        <mc:AlternateContent>
          <mc:Choice Requires="wps">
            <w:drawing>
              <wp:anchor distT="0" distB="0" distL="0" distR="0" simplePos="0" relativeHeight="251676672" behindDoc="1" locked="0" layoutInCell="1" allowOverlap="1" wp14:anchorId="2ED9D835" wp14:editId="4B014BA4">
                <wp:simplePos x="0" y="0"/>
                <wp:positionH relativeFrom="page">
                  <wp:posOffset>1398270</wp:posOffset>
                </wp:positionH>
                <wp:positionV relativeFrom="paragraph">
                  <wp:posOffset>200025</wp:posOffset>
                </wp:positionV>
                <wp:extent cx="4669155" cy="1270"/>
                <wp:effectExtent l="0" t="0" r="0" b="0"/>
                <wp:wrapTopAndBottom/>
                <wp:docPr id="190911913" name="Forma libre: forma 19091191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62CBD68" id="Forma libre: forma 190911913" o:spid="_x0000_s1026" style="position:absolute;margin-left:110.1pt;margin-top:15.75pt;width:367.65pt;height:.1pt;z-index:-25163980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" path="m,l7352,e" filled="f" strokeweight=".14042mm">
                <v:path arrowok="t" o:connecttype="custom" o:connectlocs="0,0;4668520,0" o:connectangles="0,0"/>
                <w10:wrap type="topAndBottom" anchorx="page"/>
              </v:shape>
            </w:pict>
          </mc:Fallback>
        </mc:AlternateContent>
      </w:r>
      <w:r>
        <w:rPr>
          <w:rFonts w:ascii="Arial"/>
          <w:bCs/>
          <w:sz w:val="19"/>
          <w:szCs w:val="19"/>
        </w:rPr>
        <w:t xml:space="preserve">  </w:t>
      </w:r>
    </w:p>
    <w:bookmarkStart w:id="108" w:name="_Toc196847547"/>
    <w:p w14:paraId="57CE651D" w14:textId="0ACF7EE4" w:rsidR="000004DB" w:rsidRPr="007469E9" w:rsidRDefault="000004DB" w:rsidP="000004DB">
      <w:pPr>
        <w:pStyle w:val="Ttulo1"/>
        <w:keepNext w:val="0"/>
        <w:keepLines w:val="0"/>
        <w:widowControl w:val="0"/>
        <w:autoSpaceDE w:val="0"/>
        <w:autoSpaceDN w:val="0"/>
        <w:spacing w:before="27" w:after="0" w:line="240" w:lineRule="auto"/>
        <w:ind w:left="830" w:right="866"/>
        <w:jc w:val="center"/>
        <w:rPr>
          <w:rFonts w:ascii="Arial" w:eastAsia="Georgia" w:hAnsi="Georgia" w:cs="Georgia"/>
          <w:b/>
          <w:color w:val="auto"/>
          <w:sz w:val="49"/>
          <w:szCs w:val="22"/>
        </w:rPr>
      </w:pPr>
      <w:r w:rsidRPr="007469E9">
        <w:rPr>
          <w:rFonts w:ascii="Arial" w:eastAsia="Georgia" w:hAnsi="Georgia" w:cs="Georgia"/>
          <w:b/>
          <w:noProof/>
          <w:color w:val="auto"/>
          <w:sz w:val="49"/>
          <w:szCs w:val="22"/>
        </w:rPr>
        <mc:AlternateContent>
          <mc:Choice Requires="wps">
            <w:drawing>
              <wp:anchor distT="0" distB="0" distL="0" distR="0" simplePos="0" relativeHeight="251675648" behindDoc="1" locked="0" layoutInCell="1" allowOverlap="1" wp14:anchorId="497A0CF9" wp14:editId="6A508DA3">
                <wp:simplePos x="0" y="0"/>
                <wp:positionH relativeFrom="margin">
                  <wp:align>center</wp:align>
                </wp:positionH>
                <wp:positionV relativeFrom="paragraph">
                  <wp:posOffset>553085</wp:posOffset>
                </wp:positionV>
                <wp:extent cx="4669155" cy="1270"/>
                <wp:effectExtent l="0" t="0" r="0" b="0"/>
                <wp:wrapTopAndBottom/>
                <wp:docPr id="993383919" name="Forma libre: forma 99338391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669155" cy="1270"/>
                        </a:xfrm>
                        <a:custGeom>
                          <a:avLst/>
                          <a:gdLst>
                            <a:gd name="T0" fmla="+- 0 2257 2257"/>
                            <a:gd name="T1" fmla="*/ T0 w 7353"/>
                            <a:gd name="T2" fmla="+- 0 9609 2257"/>
                            <a:gd name="T3" fmla="*/ T2 w 7353"/>
                          </a:gdLst>
                          <a:ahLst/>
                          <a:cxnLst>
                            <a:cxn ang="0">
                              <a:pos x="T1" y="0"/>
                            </a:cxn>
                            <a:cxn ang="0">
                              <a:pos x="T3" y="0"/>
                            </a:cxn>
                          </a:cxnLst>
                          <a:rect l="0" t="0" r="r" b="b"/>
                          <a:pathLst>
                            <a:path w="7353">
                              <a:moveTo>
                                <a:pt x="0" y="0"/>
                              </a:moveTo>
                              <a:lnTo>
                                <a:pt x="7352" y="0"/>
                              </a:lnTo>
                            </a:path>
                          </a:pathLst>
                        </a:custGeom>
                        <a:noFill/>
                        <a:ln w="505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9CED4E6" id="Forma libre: forma 993383919" o:spid="_x0000_s1026" style="position:absolute;margin-left:0;margin-top:43.55pt;width:367.65pt;height:.1pt;z-index:-251640832;visibility:visible;mso-wrap-style:square;mso-width-percent:0;mso-height-percent:0;mso-wrap-distance-left:0;mso-wrap-distance-top:0;mso-wrap-distance-right:0;mso-wrap-distance-bottom:0;mso-position-horizontal:center;mso-position-horizontal-relative:margin;mso-position-vertical:absolute;mso-position-vertical-relative:text;mso-width-percent:0;mso-height-percent:0;mso-width-relative:page;mso-height-relative:page;v-text-anchor:top" coordsize="7353,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" path="m,l7352,e" filled="f" strokeweight=".14042mm">
                <v:path arrowok="t" o:connecttype="custom" o:connectlocs="0,0;4668520,0" o:connectangles="0,0"/>
                <w10:wrap type="topAndBottom" anchorx="margin"/>
              </v:shape>
            </w:pict>
          </mc:Fallback>
        </mc:AlternateContent>
      </w:r>
      <w:r>
        <w:rPr>
          <w:rFonts w:ascii="Arial" w:eastAsia="Georgia" w:hAnsi="Georgia" w:cs="Georgia"/>
          <w:b/>
          <w:color w:val="auto"/>
          <w:sz w:val="49"/>
          <w:szCs w:val="22"/>
        </w:rPr>
        <w:t>Bibliograf</w:t>
      </w:r>
      <w:r>
        <w:rPr>
          <w:rFonts w:ascii="Arial" w:eastAsia="Georgia" w:hAnsi="Georgia" w:cs="Georgia"/>
          <w:b/>
          <w:color w:val="auto"/>
          <w:sz w:val="49"/>
          <w:szCs w:val="22"/>
        </w:rPr>
        <w:t>í</w:t>
      </w:r>
      <w:r>
        <w:rPr>
          <w:rFonts w:ascii="Arial" w:eastAsia="Georgia" w:hAnsi="Georgia" w:cs="Georgia"/>
          <w:b/>
          <w:color w:val="auto"/>
          <w:sz w:val="49"/>
          <w:szCs w:val="22"/>
        </w:rPr>
        <w:t>a</w:t>
      </w:r>
      <w:bookmarkEnd w:id="108"/>
    </w:p>
    <w:p w14:paraId="240A011F" w14:textId="77777777" w:rsidR="000004DB" w:rsidRDefault="000004DB" w:rsidP="000004DB">
      <w:pPr>
        <w:pStyle w:val="Textoindependiente"/>
        <w:spacing w:before="6"/>
        <w:rPr>
          <w:rFonts w:ascii="Arial"/>
          <w:sz w:val="19"/>
        </w:rPr>
      </w:pPr>
    </w:p>
    <w:p w14:paraId="2DDE1879" w14:textId="3C339A8C" w:rsidR="001A7081" w:rsidRDefault="001A7081" w:rsidP="000004DB"/>
    <w:p w14:paraId="520909ED" w14:textId="77777777" w:rsidR="00B3610D" w:rsidRPr="00B3610D" w:rsidRDefault="000004DB" w:rsidP="00B3610D">
      <w:pPr>
        <w:pStyle w:val="Bibliografa"/>
        <w:rPr>
          <w:rFonts w:ascii="Aptos" w:hAnsi="Aptos"/>
        </w:rPr>
      </w:pPr>
      <w:r>
        <w:fldChar w:fldCharType="begin"/>
      </w:r>
      <w:r>
        <w:instrText xml:space="preserve"> ADDIN ZOTERO_BIBL {"uncited":[],"omitted":[],"custom":[]} CSL_BIBLIOGRAPHY </w:instrText>
      </w:r>
      <w:r>
        <w:fldChar w:fldCharType="separate"/>
      </w:r>
      <w:r w:rsidR="00B3610D" w:rsidRPr="00B3610D">
        <w:rPr>
          <w:rFonts w:ascii="Aptos" w:hAnsi="Aptos"/>
          <w:i/>
          <w:iCs/>
        </w:rPr>
        <w:t>average time for a video to be created</w:t>
      </w:r>
      <w:r w:rsidR="00B3610D" w:rsidRPr="00B3610D">
        <w:rPr>
          <w:rFonts w:ascii="Aptos" w:hAnsi="Aptos"/>
        </w:rPr>
        <w:t xml:space="preserve"> (no date) </w:t>
      </w:r>
      <w:r w:rsidR="00B3610D" w:rsidRPr="00B3610D">
        <w:rPr>
          <w:rFonts w:ascii="Aptos" w:hAnsi="Aptos"/>
          <w:i/>
          <w:iCs/>
        </w:rPr>
        <w:t>HeyGen API Documentation</w:t>
      </w:r>
      <w:r w:rsidR="00B3610D" w:rsidRPr="00B3610D">
        <w:rPr>
          <w:rFonts w:ascii="Aptos" w:hAnsi="Aptos"/>
        </w:rPr>
        <w:t>. Available at: https://docs.heygen.com/discuss/64e7cee370767300739b4b55 (Accessed: 11 April 2025).</w:t>
      </w:r>
    </w:p>
    <w:p w14:paraId="3FCEB5D2" w14:textId="77777777" w:rsidR="00B3610D" w:rsidRPr="00B3610D" w:rsidRDefault="00B3610D" w:rsidP="00B3610D">
      <w:pPr>
        <w:pStyle w:val="Bibliografa"/>
        <w:rPr>
          <w:rFonts w:ascii="Aptos" w:hAnsi="Aptos"/>
        </w:rPr>
      </w:pPr>
      <w:r w:rsidRPr="00B3610D">
        <w:rPr>
          <w:rFonts w:ascii="Aptos" w:hAnsi="Aptos"/>
        </w:rPr>
        <w:t xml:space="preserve">D-ID Technical Support (2024) ‘Especificar Resolución de salida’, </w:t>
      </w:r>
      <w:r w:rsidRPr="00B3610D">
        <w:rPr>
          <w:rFonts w:ascii="Aptos" w:hAnsi="Aptos"/>
          <w:i/>
          <w:iCs/>
        </w:rPr>
        <w:t>Specify output resolution</w:t>
      </w:r>
      <w:r w:rsidRPr="00B3610D">
        <w:rPr>
          <w:rFonts w:ascii="Aptos" w:hAnsi="Aptos"/>
        </w:rPr>
        <w:t>. Available at: https://docs.d-id.com/discuss/65cd0e2ad51b9a0017a6b182 (Accessed: 3 April 2025).</w:t>
      </w:r>
    </w:p>
    <w:p w14:paraId="78220244" w14:textId="77777777" w:rsidR="00B3610D" w:rsidRPr="00B3610D" w:rsidRDefault="00B3610D" w:rsidP="00B3610D">
      <w:pPr>
        <w:pStyle w:val="Bibliografa"/>
        <w:rPr>
          <w:rFonts w:ascii="Aptos" w:hAnsi="Aptos"/>
        </w:rPr>
      </w:pPr>
      <w:r w:rsidRPr="00B3610D">
        <w:rPr>
          <w:rFonts w:ascii="Aptos" w:hAnsi="Aptos"/>
        </w:rPr>
        <w:t xml:space="preserve">elai (no date) </w:t>
      </w:r>
      <w:r w:rsidRPr="00B3610D">
        <w:rPr>
          <w:rFonts w:ascii="Aptos" w:hAnsi="Aptos"/>
          <w:i/>
          <w:iCs/>
        </w:rPr>
        <w:t>Compare Elai Vs D-ID</w:t>
      </w:r>
      <w:r w:rsidRPr="00B3610D">
        <w:rPr>
          <w:rFonts w:ascii="Aptos" w:hAnsi="Aptos"/>
        </w:rPr>
        <w:t xml:space="preserve">, </w:t>
      </w:r>
      <w:r w:rsidRPr="00B3610D">
        <w:rPr>
          <w:rFonts w:ascii="Aptos" w:hAnsi="Aptos"/>
          <w:i/>
          <w:iCs/>
        </w:rPr>
        <w:t>Elai.io</w:t>
      </w:r>
      <w:r w:rsidRPr="00B3610D">
        <w:rPr>
          <w:rFonts w:ascii="Aptos" w:hAnsi="Aptos"/>
        </w:rPr>
        <w:t>. Available at: https://elai.io/d-id-vs-elai/ (Accessed: 21 April 2025).</w:t>
      </w:r>
    </w:p>
    <w:p w14:paraId="18185953" w14:textId="37ECC57E" w:rsidR="000004DB" w:rsidRPr="001A7081" w:rsidRDefault="000004DB" w:rsidP="00B3610D">
      <w:r>
        <w:fldChar w:fldCharType="end"/>
      </w:r>
    </w:p>
    <w:sectPr w:rsidR="000004DB" w:rsidRPr="001A7081">
      <w:headerReference w:type="default" r:id="rId52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2B10032" w14:textId="77777777" w:rsidR="00695A0E" w:rsidRDefault="00695A0E">
      <w:pPr>
        <w:spacing w:after="0" w:line="240" w:lineRule="auto"/>
      </w:pPr>
      <w:r>
        <w:separator/>
      </w:r>
    </w:p>
  </w:endnote>
  <w:endnote w:type="continuationSeparator" w:id="0">
    <w:p w14:paraId="31BBE1A0" w14:textId="77777777" w:rsidR="00695A0E" w:rsidRDefault="00695A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Georgia">
    <w:altName w:val="Georgia"/>
    <w:panose1 w:val="02040502050405020303"/>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0"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74824402"/>
      <w:docPartObj>
        <w:docPartGallery w:val="Page Numbers (Bottom of Page)"/>
        <w:docPartUnique/>
      </w:docPartObj>
    </w:sdtPr>
    <w:sdtContent>
      <w:p w14:paraId="6C781ECE" w14:textId="77777777" w:rsidR="00826670" w:rsidRDefault="00D36767">
        <w:pPr>
          <w:pStyle w:val="Piedepgina"/>
        </w:pPr>
        <w:r>
          <w:fldChar w:fldCharType="begin"/>
        </w:r>
        <w:r>
          <w:instrText>PAGE   \* MERGEFORMAT</w:instrText>
        </w:r>
        <w:r>
          <w:fldChar w:fldCharType="separate"/>
        </w:r>
        <w:r>
          <w:t>2</w:t>
        </w:r>
        <w:r>
          <w:fldChar w:fldCharType="end"/>
        </w:r>
      </w:p>
    </w:sdtContent>
  </w:sdt>
  <w:p w14:paraId="5742B2D4" w14:textId="77777777" w:rsidR="00826670" w:rsidRDefault="0082667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C59204C" w14:textId="77777777" w:rsidR="00826670" w:rsidRDefault="00826670">
    <w:pPr>
      <w:pStyle w:val="Piedepgina"/>
      <w:jc w:val="right"/>
    </w:pPr>
  </w:p>
  <w:p w14:paraId="7238C385" w14:textId="77777777" w:rsidR="00826670" w:rsidRDefault="0082667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C050DEB" w14:textId="77777777" w:rsidR="00826670" w:rsidRDefault="00000000" w:rsidP="00D36767">
    <w:pPr>
      <w:pStyle w:val="Piedepgina"/>
      <w:tabs>
        <w:tab w:val="clear" w:pos="4252"/>
        <w:tab w:val="clear" w:pos="8504"/>
        <w:tab w:val="left" w:pos="6510"/>
      </w:tabs>
    </w:pPr>
    <w:sdt>
      <w:sdtPr>
        <w:id w:val="175617302"/>
        <w:docPartObj>
          <w:docPartGallery w:val="Page Numbers (Bottom of Page)"/>
          <w:docPartUnique/>
        </w:docPartObj>
      </w:sdtPr>
      <w:sdtContent>
        <w:r w:rsidR="00D36767">
          <w:fldChar w:fldCharType="begin"/>
        </w:r>
        <w:r w:rsidR="00D36767">
          <w:instrText>PAGE   \* MERGEFORMAT</w:instrText>
        </w:r>
        <w:r w:rsidR="00D36767">
          <w:fldChar w:fldCharType="separate"/>
        </w:r>
        <w:r w:rsidR="00D36767">
          <w:t>2</w:t>
        </w:r>
        <w:r w:rsidR="00D36767">
          <w:fldChar w:fldCharType="end"/>
        </w:r>
      </w:sdtContent>
    </w:sdt>
    <w:r w:rsidR="00D36767">
      <w:tab/>
    </w:r>
  </w:p>
  <w:p w14:paraId="78F3C4E3" w14:textId="77777777" w:rsidR="00826670" w:rsidRDefault="00826670">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654609739"/>
      <w:docPartObj>
        <w:docPartGallery w:val="Page Numbers (Bottom of Page)"/>
        <w:docPartUnique/>
      </w:docPartObj>
    </w:sdtPr>
    <w:sdtContent>
      <w:p w14:paraId="204AD11D" w14:textId="77777777" w:rsidR="00826670" w:rsidRDefault="00D36767" w:rsidP="00D36767">
        <w:pPr>
          <w:pStyle w:val="Piedepgina"/>
          <w:jc w:val="right"/>
        </w:pPr>
        <w:r>
          <w:fldChar w:fldCharType="begin"/>
        </w:r>
        <w:r>
          <w:instrText>PAGE   \* MERGEFORMAT</w:instrText>
        </w:r>
        <w:r>
          <w:fldChar w:fldCharType="separate"/>
        </w:r>
        <w:r>
          <w:t>2</w:t>
        </w:r>
        <w:r>
          <w:fldChar w:fldCharType="end"/>
        </w:r>
      </w:p>
    </w:sdtContent>
  </w:sdt>
  <w:p w14:paraId="71450020" w14:textId="77777777" w:rsidR="00826670" w:rsidRDefault="0082667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C7A94E9" w14:textId="77777777" w:rsidR="00695A0E" w:rsidRDefault="00695A0E">
      <w:pPr>
        <w:spacing w:after="0" w:line="240" w:lineRule="auto"/>
      </w:pPr>
      <w:r>
        <w:separator/>
      </w:r>
    </w:p>
  </w:footnote>
  <w:footnote w:type="continuationSeparator" w:id="0">
    <w:p w14:paraId="42AAA413" w14:textId="77777777" w:rsidR="00695A0E" w:rsidRDefault="00695A0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E3874CC" w14:textId="77777777" w:rsidR="00826670" w:rsidRDefault="00D36767">
    <w:pPr>
      <w:pStyle w:val="Encabezado"/>
    </w:pPr>
    <w:r w:rsidRPr="001B2CA7">
      <w:rPr>
        <w:b/>
        <w:bCs/>
      </w:rPr>
      <w:t>Apéndice A.</w:t>
    </w:r>
    <w:r>
      <w:t xml:space="preserve"> Plan de proyecto software</w:t>
    </w:r>
  </w:p>
  <w:p w14:paraId="36E5AD52" w14:textId="77777777" w:rsidR="00826670" w:rsidRDefault="0082667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C9A34FF" w14:textId="77777777" w:rsidR="00826670" w:rsidRDefault="00D36767">
    <w:pPr>
      <w:pStyle w:val="Encabezado"/>
    </w:pPr>
    <w:r>
      <w:t>Índice General</w:t>
    </w:r>
  </w:p>
  <w:p w14:paraId="72F000B0" w14:textId="77777777" w:rsidR="00826670" w:rsidRDefault="0082667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B9ABEA8" w14:textId="77777777" w:rsidR="00826670" w:rsidRDefault="00D36767">
    <w:pPr>
      <w:pStyle w:val="Encabezado"/>
    </w:pPr>
    <w:r>
      <w:t>Índice de Figuras</w:t>
    </w:r>
  </w:p>
  <w:p w14:paraId="3A9116C3" w14:textId="77777777" w:rsidR="00826670" w:rsidRDefault="0082667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9E7E488" w14:textId="77777777" w:rsidR="00826670" w:rsidRDefault="00D36767" w:rsidP="00D36767">
    <w:pPr>
      <w:pStyle w:val="Encabezado"/>
      <w:jc w:val="right"/>
    </w:pPr>
    <w:r w:rsidRPr="001B2CA7">
      <w:rPr>
        <w:b/>
        <w:bCs/>
      </w:rPr>
      <w:t>Apéndice A.</w:t>
    </w:r>
    <w:r>
      <w:t xml:space="preserve"> Plan de proyecto software</w:t>
    </w:r>
  </w:p>
  <w:p w14:paraId="10370ECD" w14:textId="77777777" w:rsidR="00826670" w:rsidRDefault="00826670"/>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AB8CFF" w14:textId="031BDC99" w:rsidR="00826670" w:rsidRDefault="00B94133" w:rsidP="00B94133">
    <w:pPr>
      <w:pStyle w:val="Encabezado"/>
      <w:jc w:val="center"/>
    </w:pPr>
    <w:r w:rsidRPr="00B94133">
      <w:rPr>
        <w:b/>
        <w:bCs/>
      </w:rPr>
      <w:t>Apéndice A</w:t>
    </w:r>
    <w:r>
      <w:t>: Plan de Proyecto Software</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3192EA" w14:textId="77777777" w:rsidR="00826670" w:rsidRDefault="00D36767">
    <w:pPr>
      <w:pStyle w:val="Encabezado"/>
    </w:pPr>
    <w:r>
      <w:rPr>
        <w:b/>
        <w:bCs/>
      </w:rPr>
      <w:t>Índice de Tabla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EFFCEE" w14:textId="0959CB88" w:rsidR="00EE3EDD" w:rsidRDefault="00EE3EDD" w:rsidP="00B94133">
    <w:pPr>
      <w:pStyle w:val="Encabezado"/>
      <w:jc w:val="center"/>
    </w:pPr>
    <w:r w:rsidRPr="00B94133">
      <w:rPr>
        <w:b/>
        <w:bCs/>
      </w:rPr>
      <w:t>Apéndice A</w:t>
    </w:r>
    <w:r>
      <w:t>: Estudio del Arte</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302453" w14:textId="5CC1DC33" w:rsidR="000004DB" w:rsidRDefault="000004DB" w:rsidP="00B94133">
    <w:pPr>
      <w:pStyle w:val="Encabezado"/>
      <w:jc w:val="center"/>
    </w:pPr>
    <w:r>
      <w:rPr>
        <w:b/>
        <w:bCs/>
      </w:rPr>
      <w:t>Bibliografí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75B55"/>
    <w:multiLevelType w:val="multilevel"/>
    <w:tmpl w:val="416AE6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A47FEF"/>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BB95806"/>
    <w:multiLevelType w:val="multilevel"/>
    <w:tmpl w:val="527CE0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C41A6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1DC61E3"/>
    <w:multiLevelType w:val="multilevel"/>
    <w:tmpl w:val="35E61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43476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170E23C7"/>
    <w:multiLevelType w:val="multilevel"/>
    <w:tmpl w:val="A66C1A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6619B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1D8C4902"/>
    <w:multiLevelType w:val="multilevel"/>
    <w:tmpl w:val="3F18E3D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21E0473D"/>
    <w:multiLevelType w:val="multilevel"/>
    <w:tmpl w:val="9B905F2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Theme="minorHAnsi" w:hAnsiTheme="minorHAnsi" w:hint="default"/>
      </w:rPr>
    </w:lvl>
    <w:lvl w:ilvl="2">
      <w:numFmt w:val="bullet"/>
      <w:lvlText w:val="-"/>
      <w:lvlJc w:val="left"/>
      <w:pPr>
        <w:ind w:left="2160" w:hanging="360"/>
      </w:pPr>
      <w:rPr>
        <w:rFonts w:ascii="Georgia" w:eastAsia="Georgia" w:hAnsi="Georgia" w:cs="Georgia"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E4205E"/>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79665CE"/>
    <w:multiLevelType w:val="multilevel"/>
    <w:tmpl w:val="A4EC96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97074FC"/>
    <w:multiLevelType w:val="multilevel"/>
    <w:tmpl w:val="9440E1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D35156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E953D63"/>
    <w:multiLevelType w:val="multilevel"/>
    <w:tmpl w:val="6CFC62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EC0455E"/>
    <w:multiLevelType w:val="hybridMultilevel"/>
    <w:tmpl w:val="6A7C86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A14551"/>
    <w:multiLevelType w:val="multilevel"/>
    <w:tmpl w:val="02DC0A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386227"/>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3C95674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3D4C5BA2"/>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E2A7EF5"/>
    <w:multiLevelType w:val="multilevel"/>
    <w:tmpl w:val="7FFEC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FB70033"/>
    <w:multiLevelType w:val="hybridMultilevel"/>
    <w:tmpl w:val="FF04E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731CE1"/>
    <w:multiLevelType w:val="multilevel"/>
    <w:tmpl w:val="17CC39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1B62F06"/>
    <w:multiLevelType w:val="hybridMultilevel"/>
    <w:tmpl w:val="7F08B3AA"/>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4" w15:restartNumberingAfterBreak="0">
    <w:nsid w:val="43125DF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43FC63FA"/>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D544C8A"/>
    <w:multiLevelType w:val="multilevel"/>
    <w:tmpl w:val="079C6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174B1D"/>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8" w15:restartNumberingAfterBreak="0">
    <w:nsid w:val="5E164477"/>
    <w:multiLevelType w:val="hybridMultilevel"/>
    <w:tmpl w:val="8ADC8680"/>
    <w:lvl w:ilvl="0" w:tplc="FF5C1158">
      <w:start w:val="1"/>
      <w:numFmt w:val="decimal"/>
      <w:lvlText w:val="1.%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60376A35"/>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606668F8"/>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1DF7258"/>
    <w:multiLevelType w:val="multilevel"/>
    <w:tmpl w:val="D3C25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1E54953"/>
    <w:multiLevelType w:val="hybridMultilevel"/>
    <w:tmpl w:val="737CC80C"/>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AE35820"/>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F94539F"/>
    <w:multiLevelType w:val="multilevel"/>
    <w:tmpl w:val="81229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0E9689B"/>
    <w:multiLevelType w:val="multilevel"/>
    <w:tmpl w:val="C0C871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1F34114"/>
    <w:multiLevelType w:val="multilevel"/>
    <w:tmpl w:val="DC9CF7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2AC7DFF"/>
    <w:multiLevelType w:val="hybridMultilevel"/>
    <w:tmpl w:val="DEAC1C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8A23A71"/>
    <w:multiLevelType w:val="hybridMultilevel"/>
    <w:tmpl w:val="27B8385C"/>
    <w:lvl w:ilvl="0" w:tplc="011E4854">
      <w:start w:val="10"/>
      <w:numFmt w:val="bullet"/>
      <w:lvlText w:val=""/>
      <w:lvlJc w:val="left"/>
      <w:pPr>
        <w:ind w:left="786" w:hanging="360"/>
      </w:pPr>
      <w:rPr>
        <w:rFonts w:ascii="Wingdings" w:eastAsia="Georgia" w:hAnsi="Wingdings" w:cs="Georgia" w:hint="default"/>
      </w:rPr>
    </w:lvl>
    <w:lvl w:ilvl="1" w:tplc="0C0A0003">
      <w:start w:val="1"/>
      <w:numFmt w:val="bullet"/>
      <w:lvlText w:val="o"/>
      <w:lvlJc w:val="left"/>
      <w:pPr>
        <w:ind w:left="1506" w:hanging="360"/>
      </w:pPr>
      <w:rPr>
        <w:rFonts w:ascii="Courier New" w:hAnsi="Courier New" w:cs="Courier New" w:hint="default"/>
      </w:rPr>
    </w:lvl>
    <w:lvl w:ilvl="2" w:tplc="0C0A0005" w:tentative="1">
      <w:start w:val="1"/>
      <w:numFmt w:val="bullet"/>
      <w:lvlText w:val=""/>
      <w:lvlJc w:val="left"/>
      <w:pPr>
        <w:ind w:left="2226" w:hanging="360"/>
      </w:pPr>
      <w:rPr>
        <w:rFonts w:ascii="Wingdings" w:hAnsi="Wingdings" w:hint="default"/>
      </w:rPr>
    </w:lvl>
    <w:lvl w:ilvl="3" w:tplc="0C0A0001" w:tentative="1">
      <w:start w:val="1"/>
      <w:numFmt w:val="bullet"/>
      <w:lvlText w:val=""/>
      <w:lvlJc w:val="left"/>
      <w:pPr>
        <w:ind w:left="2946" w:hanging="360"/>
      </w:pPr>
      <w:rPr>
        <w:rFonts w:ascii="Symbol" w:hAnsi="Symbol" w:hint="default"/>
      </w:rPr>
    </w:lvl>
    <w:lvl w:ilvl="4" w:tplc="0C0A0003" w:tentative="1">
      <w:start w:val="1"/>
      <w:numFmt w:val="bullet"/>
      <w:lvlText w:val="o"/>
      <w:lvlJc w:val="left"/>
      <w:pPr>
        <w:ind w:left="3666" w:hanging="360"/>
      </w:pPr>
      <w:rPr>
        <w:rFonts w:ascii="Courier New" w:hAnsi="Courier New" w:cs="Courier New" w:hint="default"/>
      </w:rPr>
    </w:lvl>
    <w:lvl w:ilvl="5" w:tplc="0C0A0005" w:tentative="1">
      <w:start w:val="1"/>
      <w:numFmt w:val="bullet"/>
      <w:lvlText w:val=""/>
      <w:lvlJc w:val="left"/>
      <w:pPr>
        <w:ind w:left="4386" w:hanging="360"/>
      </w:pPr>
      <w:rPr>
        <w:rFonts w:ascii="Wingdings" w:hAnsi="Wingdings" w:hint="default"/>
      </w:rPr>
    </w:lvl>
    <w:lvl w:ilvl="6" w:tplc="0C0A0001" w:tentative="1">
      <w:start w:val="1"/>
      <w:numFmt w:val="bullet"/>
      <w:lvlText w:val=""/>
      <w:lvlJc w:val="left"/>
      <w:pPr>
        <w:ind w:left="5106" w:hanging="360"/>
      </w:pPr>
      <w:rPr>
        <w:rFonts w:ascii="Symbol" w:hAnsi="Symbol" w:hint="default"/>
      </w:rPr>
    </w:lvl>
    <w:lvl w:ilvl="7" w:tplc="0C0A0003" w:tentative="1">
      <w:start w:val="1"/>
      <w:numFmt w:val="bullet"/>
      <w:lvlText w:val="o"/>
      <w:lvlJc w:val="left"/>
      <w:pPr>
        <w:ind w:left="5826" w:hanging="360"/>
      </w:pPr>
      <w:rPr>
        <w:rFonts w:ascii="Courier New" w:hAnsi="Courier New" w:cs="Courier New" w:hint="default"/>
      </w:rPr>
    </w:lvl>
    <w:lvl w:ilvl="8" w:tplc="0C0A0005" w:tentative="1">
      <w:start w:val="1"/>
      <w:numFmt w:val="bullet"/>
      <w:lvlText w:val=""/>
      <w:lvlJc w:val="left"/>
      <w:pPr>
        <w:ind w:left="6546" w:hanging="360"/>
      </w:pPr>
      <w:rPr>
        <w:rFonts w:ascii="Wingdings" w:hAnsi="Wingdings" w:hint="default"/>
      </w:rPr>
    </w:lvl>
  </w:abstractNum>
  <w:abstractNum w:abstractNumId="39" w15:restartNumberingAfterBreak="0">
    <w:nsid w:val="793E0C8A"/>
    <w:multiLevelType w:val="multilevel"/>
    <w:tmpl w:val="5A96BC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9EE0338"/>
    <w:multiLevelType w:val="multilevel"/>
    <w:tmpl w:val="6EFE96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A3C1B0F"/>
    <w:multiLevelType w:val="hybridMultilevel"/>
    <w:tmpl w:val="A5A8CC2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E665249"/>
    <w:multiLevelType w:val="hybridMultilevel"/>
    <w:tmpl w:val="8ADC8680"/>
    <w:lvl w:ilvl="0" w:tplc="FFFFFFFF">
      <w:start w:val="1"/>
      <w:numFmt w:val="decimal"/>
      <w:lvlText w:val="1.%1"/>
      <w:lvlJc w:val="left"/>
      <w:pPr>
        <w:ind w:left="36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FF64642"/>
    <w:multiLevelType w:val="multilevel"/>
    <w:tmpl w:val="1CF68B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79246525">
    <w:abstractNumId w:val="28"/>
  </w:num>
  <w:num w:numId="2" w16cid:durableId="1771705947">
    <w:abstractNumId w:val="9"/>
  </w:num>
  <w:num w:numId="3" w16cid:durableId="116460238">
    <w:abstractNumId w:val="5"/>
  </w:num>
  <w:num w:numId="4" w16cid:durableId="2089188520">
    <w:abstractNumId w:val="14"/>
  </w:num>
  <w:num w:numId="5" w16cid:durableId="886261473">
    <w:abstractNumId w:val="8"/>
  </w:num>
  <w:num w:numId="6" w16cid:durableId="1342855170">
    <w:abstractNumId w:val="3"/>
  </w:num>
  <w:num w:numId="7" w16cid:durableId="383989180">
    <w:abstractNumId w:val="15"/>
  </w:num>
  <w:num w:numId="8" w16cid:durableId="1227103039">
    <w:abstractNumId w:val="32"/>
  </w:num>
  <w:num w:numId="9" w16cid:durableId="353383707">
    <w:abstractNumId w:val="33"/>
  </w:num>
  <w:num w:numId="10" w16cid:durableId="779253375">
    <w:abstractNumId w:val="21"/>
  </w:num>
  <w:num w:numId="11" w16cid:durableId="733282700">
    <w:abstractNumId w:val="41"/>
  </w:num>
  <w:num w:numId="12" w16cid:durableId="1079715895">
    <w:abstractNumId w:val="37"/>
  </w:num>
  <w:num w:numId="13" w16cid:durableId="164250956">
    <w:abstractNumId w:val="7"/>
  </w:num>
  <w:num w:numId="14" w16cid:durableId="790589356">
    <w:abstractNumId w:val="25"/>
  </w:num>
  <w:num w:numId="15" w16cid:durableId="914514991">
    <w:abstractNumId w:val="29"/>
  </w:num>
  <w:num w:numId="16" w16cid:durableId="1441679639">
    <w:abstractNumId w:val="27"/>
  </w:num>
  <w:num w:numId="17" w16cid:durableId="965547002">
    <w:abstractNumId w:val="1"/>
  </w:num>
  <w:num w:numId="18" w16cid:durableId="2020505869">
    <w:abstractNumId w:val="10"/>
  </w:num>
  <w:num w:numId="19" w16cid:durableId="48921977">
    <w:abstractNumId w:val="42"/>
  </w:num>
  <w:num w:numId="20" w16cid:durableId="1373194365">
    <w:abstractNumId w:val="30"/>
  </w:num>
  <w:num w:numId="21" w16cid:durableId="742996565">
    <w:abstractNumId w:val="19"/>
  </w:num>
  <w:num w:numId="22" w16cid:durableId="134488383">
    <w:abstractNumId w:val="18"/>
  </w:num>
  <w:num w:numId="23" w16cid:durableId="1124691127">
    <w:abstractNumId w:val="38"/>
  </w:num>
  <w:num w:numId="24" w16cid:durableId="52848858">
    <w:abstractNumId w:val="13"/>
  </w:num>
  <w:num w:numId="25" w16cid:durableId="783696925">
    <w:abstractNumId w:val="17"/>
  </w:num>
  <w:num w:numId="26" w16cid:durableId="2063015859">
    <w:abstractNumId w:val="24"/>
  </w:num>
  <w:num w:numId="27" w16cid:durableId="1632901539">
    <w:abstractNumId w:val="23"/>
  </w:num>
  <w:num w:numId="28" w16cid:durableId="1175611549">
    <w:abstractNumId w:val="16"/>
  </w:num>
  <w:num w:numId="29" w16cid:durableId="702169622">
    <w:abstractNumId w:val="4"/>
  </w:num>
  <w:num w:numId="30" w16cid:durableId="1213425987">
    <w:abstractNumId w:val="6"/>
  </w:num>
  <w:num w:numId="31" w16cid:durableId="477503639">
    <w:abstractNumId w:val="2"/>
  </w:num>
  <w:num w:numId="32" w16cid:durableId="1608081270">
    <w:abstractNumId w:val="34"/>
  </w:num>
  <w:num w:numId="33" w16cid:durableId="1219053204">
    <w:abstractNumId w:val="0"/>
  </w:num>
  <w:num w:numId="34" w16cid:durableId="1066533707">
    <w:abstractNumId w:val="26"/>
  </w:num>
  <w:num w:numId="35" w16cid:durableId="342633793">
    <w:abstractNumId w:val="36"/>
  </w:num>
  <w:num w:numId="36" w16cid:durableId="2118133592">
    <w:abstractNumId w:val="20"/>
  </w:num>
  <w:num w:numId="37" w16cid:durableId="1545173313">
    <w:abstractNumId w:val="11"/>
  </w:num>
  <w:num w:numId="38" w16cid:durableId="1699233704">
    <w:abstractNumId w:val="40"/>
  </w:num>
  <w:num w:numId="39" w16cid:durableId="1119490244">
    <w:abstractNumId w:val="22"/>
  </w:num>
  <w:num w:numId="40" w16cid:durableId="180974588">
    <w:abstractNumId w:val="35"/>
  </w:num>
  <w:num w:numId="41" w16cid:durableId="2131125668">
    <w:abstractNumId w:val="31"/>
  </w:num>
  <w:num w:numId="42" w16cid:durableId="62458045">
    <w:abstractNumId w:val="43"/>
  </w:num>
  <w:num w:numId="43" w16cid:durableId="1356954869">
    <w:abstractNumId w:val="39"/>
  </w:num>
  <w:num w:numId="44" w16cid:durableId="74772704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26D8"/>
    <w:rsid w:val="000004DB"/>
    <w:rsid w:val="00004357"/>
    <w:rsid w:val="000065BC"/>
    <w:rsid w:val="0002032F"/>
    <w:rsid w:val="000306F0"/>
    <w:rsid w:val="00092882"/>
    <w:rsid w:val="00095C08"/>
    <w:rsid w:val="000B02F2"/>
    <w:rsid w:val="000C35CF"/>
    <w:rsid w:val="001007C9"/>
    <w:rsid w:val="00113864"/>
    <w:rsid w:val="0011406C"/>
    <w:rsid w:val="00116250"/>
    <w:rsid w:val="00124DF4"/>
    <w:rsid w:val="00125904"/>
    <w:rsid w:val="0017342C"/>
    <w:rsid w:val="0017420A"/>
    <w:rsid w:val="00194C11"/>
    <w:rsid w:val="001A2030"/>
    <w:rsid w:val="001A52D5"/>
    <w:rsid w:val="001A7081"/>
    <w:rsid w:val="001C3E52"/>
    <w:rsid w:val="00220BBA"/>
    <w:rsid w:val="00223C65"/>
    <w:rsid w:val="0023517F"/>
    <w:rsid w:val="00240123"/>
    <w:rsid w:val="0025151A"/>
    <w:rsid w:val="002662EA"/>
    <w:rsid w:val="00295919"/>
    <w:rsid w:val="00297109"/>
    <w:rsid w:val="002B7289"/>
    <w:rsid w:val="002D40B5"/>
    <w:rsid w:val="002D7FA8"/>
    <w:rsid w:val="002E70E7"/>
    <w:rsid w:val="00321FC4"/>
    <w:rsid w:val="003416EF"/>
    <w:rsid w:val="0034490C"/>
    <w:rsid w:val="00356663"/>
    <w:rsid w:val="00395404"/>
    <w:rsid w:val="003A4473"/>
    <w:rsid w:val="003A6305"/>
    <w:rsid w:val="003A7237"/>
    <w:rsid w:val="003B7590"/>
    <w:rsid w:val="003D7D6B"/>
    <w:rsid w:val="003E7739"/>
    <w:rsid w:val="0040113B"/>
    <w:rsid w:val="00405413"/>
    <w:rsid w:val="00417EE4"/>
    <w:rsid w:val="004301B6"/>
    <w:rsid w:val="004326D8"/>
    <w:rsid w:val="00443B84"/>
    <w:rsid w:val="004472AB"/>
    <w:rsid w:val="0047475F"/>
    <w:rsid w:val="00481DDC"/>
    <w:rsid w:val="004C3DD3"/>
    <w:rsid w:val="004D3709"/>
    <w:rsid w:val="004F33A8"/>
    <w:rsid w:val="00512234"/>
    <w:rsid w:val="005179BD"/>
    <w:rsid w:val="00521C7F"/>
    <w:rsid w:val="005406E3"/>
    <w:rsid w:val="00543CE8"/>
    <w:rsid w:val="00547921"/>
    <w:rsid w:val="00552226"/>
    <w:rsid w:val="00560868"/>
    <w:rsid w:val="00587332"/>
    <w:rsid w:val="005A4940"/>
    <w:rsid w:val="005B7B8A"/>
    <w:rsid w:val="005D6823"/>
    <w:rsid w:val="005E3AC4"/>
    <w:rsid w:val="005E532A"/>
    <w:rsid w:val="00623B0F"/>
    <w:rsid w:val="0064543F"/>
    <w:rsid w:val="006456D5"/>
    <w:rsid w:val="006541F7"/>
    <w:rsid w:val="00657EE0"/>
    <w:rsid w:val="00691B3E"/>
    <w:rsid w:val="00692146"/>
    <w:rsid w:val="00695A0E"/>
    <w:rsid w:val="006B386C"/>
    <w:rsid w:val="006D2A88"/>
    <w:rsid w:val="006E1B5F"/>
    <w:rsid w:val="006F055F"/>
    <w:rsid w:val="007274A5"/>
    <w:rsid w:val="0073527C"/>
    <w:rsid w:val="00737122"/>
    <w:rsid w:val="0073785D"/>
    <w:rsid w:val="007469E9"/>
    <w:rsid w:val="0077139C"/>
    <w:rsid w:val="00784CDF"/>
    <w:rsid w:val="00790512"/>
    <w:rsid w:val="0079328E"/>
    <w:rsid w:val="00793FBD"/>
    <w:rsid w:val="007A35BF"/>
    <w:rsid w:val="007A46C1"/>
    <w:rsid w:val="007A7F31"/>
    <w:rsid w:val="007B08A2"/>
    <w:rsid w:val="007C4ACC"/>
    <w:rsid w:val="007D5C3E"/>
    <w:rsid w:val="007F1B59"/>
    <w:rsid w:val="007F78E7"/>
    <w:rsid w:val="008049D4"/>
    <w:rsid w:val="0081645C"/>
    <w:rsid w:val="00820B0E"/>
    <w:rsid w:val="00826670"/>
    <w:rsid w:val="00830B1E"/>
    <w:rsid w:val="008511C8"/>
    <w:rsid w:val="0086368E"/>
    <w:rsid w:val="008831C5"/>
    <w:rsid w:val="008A002E"/>
    <w:rsid w:val="008A09E2"/>
    <w:rsid w:val="008A275C"/>
    <w:rsid w:val="008B1EE8"/>
    <w:rsid w:val="008B430B"/>
    <w:rsid w:val="008C29B4"/>
    <w:rsid w:val="008D07A4"/>
    <w:rsid w:val="00920DA3"/>
    <w:rsid w:val="009275C3"/>
    <w:rsid w:val="00960633"/>
    <w:rsid w:val="009647C8"/>
    <w:rsid w:val="00971ED4"/>
    <w:rsid w:val="009814C6"/>
    <w:rsid w:val="00982B09"/>
    <w:rsid w:val="009D0DCA"/>
    <w:rsid w:val="009D437A"/>
    <w:rsid w:val="009D54A9"/>
    <w:rsid w:val="009D6FF8"/>
    <w:rsid w:val="009D71C8"/>
    <w:rsid w:val="009E296D"/>
    <w:rsid w:val="009E708D"/>
    <w:rsid w:val="009F47B8"/>
    <w:rsid w:val="00A1249C"/>
    <w:rsid w:val="00A2423F"/>
    <w:rsid w:val="00A632C5"/>
    <w:rsid w:val="00AC17A7"/>
    <w:rsid w:val="00AC4053"/>
    <w:rsid w:val="00AC7472"/>
    <w:rsid w:val="00AD0391"/>
    <w:rsid w:val="00AD29F0"/>
    <w:rsid w:val="00AD58AC"/>
    <w:rsid w:val="00AF55D3"/>
    <w:rsid w:val="00B07D12"/>
    <w:rsid w:val="00B21E28"/>
    <w:rsid w:val="00B23385"/>
    <w:rsid w:val="00B312DF"/>
    <w:rsid w:val="00B33AA0"/>
    <w:rsid w:val="00B3610D"/>
    <w:rsid w:val="00B60E7D"/>
    <w:rsid w:val="00B72399"/>
    <w:rsid w:val="00B81FB0"/>
    <w:rsid w:val="00B94133"/>
    <w:rsid w:val="00B94940"/>
    <w:rsid w:val="00BA11D3"/>
    <w:rsid w:val="00BA63D0"/>
    <w:rsid w:val="00BB299A"/>
    <w:rsid w:val="00BC1CB9"/>
    <w:rsid w:val="00BC6FA5"/>
    <w:rsid w:val="00BD0090"/>
    <w:rsid w:val="00BE095E"/>
    <w:rsid w:val="00BF4526"/>
    <w:rsid w:val="00BF5B6E"/>
    <w:rsid w:val="00C023B0"/>
    <w:rsid w:val="00C04B58"/>
    <w:rsid w:val="00C337E9"/>
    <w:rsid w:val="00C36252"/>
    <w:rsid w:val="00C45770"/>
    <w:rsid w:val="00C57BFB"/>
    <w:rsid w:val="00C57E85"/>
    <w:rsid w:val="00C948F3"/>
    <w:rsid w:val="00CA7071"/>
    <w:rsid w:val="00CA793E"/>
    <w:rsid w:val="00CD1E42"/>
    <w:rsid w:val="00CE3E00"/>
    <w:rsid w:val="00CE6172"/>
    <w:rsid w:val="00CF4566"/>
    <w:rsid w:val="00D115FB"/>
    <w:rsid w:val="00D11EE8"/>
    <w:rsid w:val="00D16336"/>
    <w:rsid w:val="00D20B4E"/>
    <w:rsid w:val="00D33EE7"/>
    <w:rsid w:val="00D36767"/>
    <w:rsid w:val="00D722E1"/>
    <w:rsid w:val="00D90C2F"/>
    <w:rsid w:val="00D97A46"/>
    <w:rsid w:val="00DA5ED8"/>
    <w:rsid w:val="00DA7568"/>
    <w:rsid w:val="00DC7AA2"/>
    <w:rsid w:val="00DD6E0B"/>
    <w:rsid w:val="00DE5B1A"/>
    <w:rsid w:val="00E05738"/>
    <w:rsid w:val="00E2292E"/>
    <w:rsid w:val="00E272F4"/>
    <w:rsid w:val="00E51955"/>
    <w:rsid w:val="00E861DB"/>
    <w:rsid w:val="00EA4AD8"/>
    <w:rsid w:val="00EA5971"/>
    <w:rsid w:val="00EA60AE"/>
    <w:rsid w:val="00EA7802"/>
    <w:rsid w:val="00EB2479"/>
    <w:rsid w:val="00EC0766"/>
    <w:rsid w:val="00EC41E0"/>
    <w:rsid w:val="00EE26D9"/>
    <w:rsid w:val="00EE3EDD"/>
    <w:rsid w:val="00F05BA6"/>
    <w:rsid w:val="00F11738"/>
    <w:rsid w:val="00F125EA"/>
    <w:rsid w:val="00F20F45"/>
    <w:rsid w:val="00F22C60"/>
    <w:rsid w:val="00F630C0"/>
    <w:rsid w:val="00F70546"/>
    <w:rsid w:val="00F92A44"/>
    <w:rsid w:val="00FA53E2"/>
    <w:rsid w:val="00FC20BF"/>
    <w:rsid w:val="00FD4C1A"/>
    <w:rsid w:val="00FE264B"/>
    <w:rsid w:val="00FE4561"/>
    <w:rsid w:val="00FF40B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E14F3C"/>
  <w15:chartTrackingRefBased/>
  <w15:docId w15:val="{93974A0A-53C8-4902-B8CB-A692FD3606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4326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ar"/>
    <w:uiPriority w:val="9"/>
    <w:semiHidden/>
    <w:unhideWhenUsed/>
    <w:qFormat/>
    <w:rsid w:val="004326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4326D8"/>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4326D8"/>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4326D8"/>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4326D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4326D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4326D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4326D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326D8"/>
    <w:rPr>
      <w:rFonts w:asciiTheme="majorHAnsi" w:eastAsiaTheme="majorEastAsia" w:hAnsiTheme="majorHAnsi" w:cstheme="majorBidi"/>
      <w:color w:val="0F4761" w:themeColor="accent1" w:themeShade="BF"/>
      <w:sz w:val="40"/>
      <w:szCs w:val="40"/>
    </w:rPr>
  </w:style>
  <w:style w:type="character" w:customStyle="1" w:styleId="Ttulo2Car">
    <w:name w:val="Título 2 Car"/>
    <w:basedOn w:val="Fuentedeprrafopredeter"/>
    <w:link w:val="Ttulo2"/>
    <w:uiPriority w:val="9"/>
    <w:semiHidden/>
    <w:rsid w:val="004326D8"/>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4326D8"/>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4326D8"/>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4326D8"/>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4326D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4326D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4326D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4326D8"/>
    <w:rPr>
      <w:rFonts w:eastAsiaTheme="majorEastAsia" w:cstheme="majorBidi"/>
      <w:color w:val="272727" w:themeColor="text1" w:themeTint="D8"/>
    </w:rPr>
  </w:style>
  <w:style w:type="paragraph" w:styleId="Ttulo">
    <w:name w:val="Title"/>
    <w:basedOn w:val="Normal"/>
    <w:next w:val="Normal"/>
    <w:link w:val="TtuloCar"/>
    <w:uiPriority w:val="10"/>
    <w:qFormat/>
    <w:rsid w:val="004326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326D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4326D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4326D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4326D8"/>
    <w:pPr>
      <w:spacing w:before="160"/>
      <w:jc w:val="center"/>
    </w:pPr>
    <w:rPr>
      <w:i/>
      <w:iCs/>
      <w:color w:val="404040" w:themeColor="text1" w:themeTint="BF"/>
    </w:rPr>
  </w:style>
  <w:style w:type="character" w:customStyle="1" w:styleId="CitaCar">
    <w:name w:val="Cita Car"/>
    <w:basedOn w:val="Fuentedeprrafopredeter"/>
    <w:link w:val="Cita"/>
    <w:uiPriority w:val="29"/>
    <w:rsid w:val="004326D8"/>
    <w:rPr>
      <w:i/>
      <w:iCs/>
      <w:color w:val="404040" w:themeColor="text1" w:themeTint="BF"/>
    </w:rPr>
  </w:style>
  <w:style w:type="paragraph" w:styleId="Prrafodelista">
    <w:name w:val="List Paragraph"/>
    <w:basedOn w:val="Normal"/>
    <w:link w:val="PrrafodelistaCar"/>
    <w:uiPriority w:val="1"/>
    <w:qFormat/>
    <w:rsid w:val="004326D8"/>
    <w:pPr>
      <w:ind w:left="720"/>
      <w:contextualSpacing/>
    </w:pPr>
  </w:style>
  <w:style w:type="character" w:styleId="nfasisintenso">
    <w:name w:val="Intense Emphasis"/>
    <w:basedOn w:val="Fuentedeprrafopredeter"/>
    <w:uiPriority w:val="21"/>
    <w:qFormat/>
    <w:rsid w:val="004326D8"/>
    <w:rPr>
      <w:i/>
      <w:iCs/>
      <w:color w:val="0F4761" w:themeColor="accent1" w:themeShade="BF"/>
    </w:rPr>
  </w:style>
  <w:style w:type="paragraph" w:styleId="Citadestacada">
    <w:name w:val="Intense Quote"/>
    <w:basedOn w:val="Normal"/>
    <w:next w:val="Normal"/>
    <w:link w:val="CitadestacadaCar"/>
    <w:uiPriority w:val="30"/>
    <w:qFormat/>
    <w:rsid w:val="004326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4326D8"/>
    <w:rPr>
      <w:i/>
      <w:iCs/>
      <w:color w:val="0F4761" w:themeColor="accent1" w:themeShade="BF"/>
    </w:rPr>
  </w:style>
  <w:style w:type="character" w:styleId="Referenciaintensa">
    <w:name w:val="Intense Reference"/>
    <w:basedOn w:val="Fuentedeprrafopredeter"/>
    <w:uiPriority w:val="32"/>
    <w:qFormat/>
    <w:rsid w:val="004326D8"/>
    <w:rPr>
      <w:b/>
      <w:bCs/>
      <w:smallCaps/>
      <w:color w:val="0F4761" w:themeColor="accent1" w:themeShade="BF"/>
      <w:spacing w:val="5"/>
    </w:rPr>
  </w:style>
  <w:style w:type="paragraph" w:styleId="Textoindependiente">
    <w:name w:val="Body Text"/>
    <w:basedOn w:val="Normal"/>
    <w:link w:val="TextoindependienteCar"/>
    <w:uiPriority w:val="1"/>
    <w:qFormat/>
    <w:rsid w:val="00960633"/>
    <w:pPr>
      <w:widowControl w:val="0"/>
      <w:autoSpaceDE w:val="0"/>
      <w:autoSpaceDN w:val="0"/>
      <w:spacing w:after="0" w:line="240" w:lineRule="auto"/>
    </w:pPr>
    <w:rPr>
      <w:rFonts w:ascii="Georgia" w:eastAsia="Georgia" w:hAnsi="Georgia" w:cs="Georgia"/>
      <w:b/>
      <w:bCs/>
      <w:sz w:val="28"/>
      <w:szCs w:val="28"/>
    </w:rPr>
  </w:style>
  <w:style w:type="character" w:customStyle="1" w:styleId="TextoindependienteCar">
    <w:name w:val="Texto independiente Car"/>
    <w:basedOn w:val="Fuentedeprrafopredeter"/>
    <w:link w:val="Textoindependiente"/>
    <w:uiPriority w:val="1"/>
    <w:rsid w:val="00960633"/>
    <w:rPr>
      <w:rFonts w:ascii="Georgia" w:eastAsia="Georgia" w:hAnsi="Georgia" w:cs="Georgia"/>
      <w:b/>
      <w:bCs/>
      <w:sz w:val="28"/>
      <w:szCs w:val="28"/>
    </w:rPr>
  </w:style>
  <w:style w:type="paragraph" w:styleId="Encabezado">
    <w:name w:val="header"/>
    <w:basedOn w:val="Normal"/>
    <w:link w:val="Encabezado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EncabezadoCar">
    <w:name w:val="Encabezado Car"/>
    <w:basedOn w:val="Fuentedeprrafopredeter"/>
    <w:link w:val="Encabezado"/>
    <w:uiPriority w:val="99"/>
    <w:rsid w:val="00960633"/>
    <w:rPr>
      <w:rFonts w:ascii="Georgia" w:eastAsia="Georgia" w:hAnsi="Georgia" w:cs="Georgia"/>
    </w:rPr>
  </w:style>
  <w:style w:type="paragraph" w:styleId="Piedepgina">
    <w:name w:val="footer"/>
    <w:basedOn w:val="Normal"/>
    <w:link w:val="PiedepginaCar"/>
    <w:uiPriority w:val="99"/>
    <w:unhideWhenUsed/>
    <w:rsid w:val="00960633"/>
    <w:pPr>
      <w:widowControl w:val="0"/>
      <w:tabs>
        <w:tab w:val="center" w:pos="4252"/>
        <w:tab w:val="right" w:pos="8504"/>
      </w:tabs>
      <w:autoSpaceDE w:val="0"/>
      <w:autoSpaceDN w:val="0"/>
      <w:spacing w:after="0" w:line="240" w:lineRule="auto"/>
    </w:pPr>
    <w:rPr>
      <w:rFonts w:ascii="Georgia" w:eastAsia="Georgia" w:hAnsi="Georgia" w:cs="Georgia"/>
    </w:rPr>
  </w:style>
  <w:style w:type="character" w:customStyle="1" w:styleId="PiedepginaCar">
    <w:name w:val="Pie de página Car"/>
    <w:basedOn w:val="Fuentedeprrafopredeter"/>
    <w:link w:val="Piedepgina"/>
    <w:uiPriority w:val="99"/>
    <w:rsid w:val="00960633"/>
    <w:rPr>
      <w:rFonts w:ascii="Georgia" w:eastAsia="Georgia" w:hAnsi="Georgia" w:cs="Georgia"/>
    </w:rPr>
  </w:style>
  <w:style w:type="paragraph" w:customStyle="1" w:styleId="Estilo1">
    <w:name w:val="Estilo1"/>
    <w:basedOn w:val="Prrafodelista"/>
    <w:link w:val="Estilo1Car"/>
    <w:qFormat/>
    <w:rsid w:val="00960633"/>
    <w:pPr>
      <w:spacing w:after="0" w:line="360" w:lineRule="auto"/>
      <w:ind w:left="0"/>
      <w:jc w:val="both"/>
    </w:pPr>
    <w:rPr>
      <w:b/>
      <w:bCs/>
      <w:sz w:val="32"/>
      <w:szCs w:val="32"/>
    </w:rPr>
  </w:style>
  <w:style w:type="character" w:customStyle="1" w:styleId="PrrafodelistaCar">
    <w:name w:val="Párrafo de lista Car"/>
    <w:basedOn w:val="Fuentedeprrafopredeter"/>
    <w:link w:val="Prrafodelista"/>
    <w:uiPriority w:val="1"/>
    <w:rsid w:val="00960633"/>
  </w:style>
  <w:style w:type="character" w:customStyle="1" w:styleId="Estilo1Car">
    <w:name w:val="Estilo1 Car"/>
    <w:basedOn w:val="PrrafodelistaCar"/>
    <w:link w:val="Estilo1"/>
    <w:rsid w:val="00960633"/>
    <w:rPr>
      <w:b/>
      <w:bCs/>
      <w:sz w:val="32"/>
      <w:szCs w:val="32"/>
    </w:rPr>
  </w:style>
  <w:style w:type="table" w:styleId="Tablaconcuadrcula">
    <w:name w:val="Table Grid"/>
    <w:basedOn w:val="Tablanormal"/>
    <w:uiPriority w:val="39"/>
    <w:rsid w:val="009606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eyendaFigura">
    <w:name w:val="Leyenda Figura"/>
    <w:basedOn w:val="Descripcin"/>
    <w:link w:val="LeyendaFiguraCar"/>
    <w:qFormat/>
    <w:rsid w:val="00960633"/>
    <w:pPr>
      <w:widowControl w:val="0"/>
      <w:autoSpaceDE w:val="0"/>
      <w:autoSpaceDN w:val="0"/>
      <w:spacing w:before="240"/>
      <w:jc w:val="center"/>
    </w:pPr>
    <w:rPr>
      <w:rFonts w:ascii="Georgia" w:eastAsia="Georgia" w:hAnsi="Georgia" w:cs="Georgia"/>
      <w:noProof/>
      <w:color w:val="7F7F7F" w:themeColor="text1" w:themeTint="80"/>
    </w:rPr>
  </w:style>
  <w:style w:type="character" w:styleId="Hipervnculo">
    <w:name w:val="Hyperlink"/>
    <w:basedOn w:val="Fuentedeprrafopredeter"/>
    <w:uiPriority w:val="99"/>
    <w:unhideWhenUsed/>
    <w:rsid w:val="00960633"/>
    <w:rPr>
      <w:color w:val="467886" w:themeColor="hyperlink"/>
      <w:u w:val="single"/>
    </w:rPr>
  </w:style>
  <w:style w:type="character" w:customStyle="1" w:styleId="LeyendaFiguraCar">
    <w:name w:val="Leyenda Figura Car"/>
    <w:basedOn w:val="Fuentedeprrafopredeter"/>
    <w:link w:val="LeyendaFigura"/>
    <w:rsid w:val="00960633"/>
    <w:rPr>
      <w:rFonts w:ascii="Georgia" w:eastAsia="Georgia" w:hAnsi="Georgia" w:cs="Georgia"/>
      <w:i/>
      <w:iCs/>
      <w:noProof/>
      <w:color w:val="7F7F7F" w:themeColor="text1" w:themeTint="80"/>
      <w:sz w:val="18"/>
      <w:szCs w:val="18"/>
    </w:rPr>
  </w:style>
  <w:style w:type="paragraph" w:customStyle="1" w:styleId="Leyendatabla">
    <w:name w:val="Leyenda tabla"/>
    <w:basedOn w:val="LeyendaFigura"/>
    <w:link w:val="LeyendatablaCar"/>
    <w:qFormat/>
    <w:rsid w:val="00960633"/>
  </w:style>
  <w:style w:type="character" w:customStyle="1" w:styleId="LeyendatablaCar">
    <w:name w:val="Leyenda tabla Car"/>
    <w:basedOn w:val="LeyendaFiguraCar"/>
    <w:link w:val="Leyendatabla"/>
    <w:rsid w:val="00960633"/>
    <w:rPr>
      <w:rFonts w:ascii="Georgia" w:eastAsia="Georgia" w:hAnsi="Georgia" w:cs="Georgia"/>
      <w:i/>
      <w:iCs/>
      <w:noProof/>
      <w:color w:val="7F7F7F" w:themeColor="text1" w:themeTint="80"/>
      <w:sz w:val="18"/>
      <w:szCs w:val="18"/>
    </w:rPr>
  </w:style>
  <w:style w:type="paragraph" w:styleId="TDC2">
    <w:name w:val="toc 2"/>
    <w:basedOn w:val="Normal"/>
    <w:next w:val="Normal"/>
    <w:autoRedefine/>
    <w:uiPriority w:val="39"/>
    <w:unhideWhenUsed/>
    <w:rsid w:val="00960633"/>
    <w:pPr>
      <w:widowControl w:val="0"/>
      <w:autoSpaceDE w:val="0"/>
      <w:autoSpaceDN w:val="0"/>
      <w:spacing w:after="100" w:line="240" w:lineRule="auto"/>
      <w:ind w:left="220"/>
    </w:pPr>
    <w:rPr>
      <w:rFonts w:ascii="Georgia" w:eastAsia="Georgia" w:hAnsi="Georgia" w:cs="Georgia"/>
    </w:rPr>
  </w:style>
  <w:style w:type="paragraph" w:styleId="TDC1">
    <w:name w:val="toc 1"/>
    <w:basedOn w:val="Normal"/>
    <w:next w:val="Normal"/>
    <w:autoRedefine/>
    <w:uiPriority w:val="39"/>
    <w:unhideWhenUsed/>
    <w:rsid w:val="00960633"/>
    <w:pPr>
      <w:widowControl w:val="0"/>
      <w:tabs>
        <w:tab w:val="right" w:leader="dot" w:pos="8494"/>
      </w:tabs>
      <w:autoSpaceDE w:val="0"/>
      <w:autoSpaceDN w:val="0"/>
      <w:spacing w:after="0" w:line="360" w:lineRule="auto"/>
    </w:pPr>
    <w:rPr>
      <w:rFonts w:ascii="Georgia" w:eastAsia="Georgia" w:hAnsi="Georgia" w:cs="Georgia"/>
      <w:noProof/>
    </w:rPr>
  </w:style>
  <w:style w:type="paragraph" w:styleId="Descripcin">
    <w:name w:val="caption"/>
    <w:basedOn w:val="Normal"/>
    <w:next w:val="Normal"/>
    <w:uiPriority w:val="35"/>
    <w:semiHidden/>
    <w:unhideWhenUsed/>
    <w:qFormat/>
    <w:rsid w:val="00960633"/>
    <w:pPr>
      <w:spacing w:after="200" w:line="240" w:lineRule="auto"/>
    </w:pPr>
    <w:rPr>
      <w:i/>
      <w:iCs/>
      <w:color w:val="0E2841" w:themeColor="text2"/>
      <w:sz w:val="18"/>
      <w:szCs w:val="18"/>
    </w:rPr>
  </w:style>
  <w:style w:type="character" w:styleId="nfasis">
    <w:name w:val="Emphasis"/>
    <w:basedOn w:val="Fuentedeprrafopredeter"/>
    <w:uiPriority w:val="20"/>
    <w:qFormat/>
    <w:rsid w:val="007C4ACC"/>
    <w:rPr>
      <w:i/>
      <w:iCs/>
    </w:rPr>
  </w:style>
  <w:style w:type="character" w:styleId="Textoennegrita">
    <w:name w:val="Strong"/>
    <w:basedOn w:val="Fuentedeprrafopredeter"/>
    <w:uiPriority w:val="22"/>
    <w:qFormat/>
    <w:rsid w:val="00B94133"/>
    <w:rPr>
      <w:b/>
      <w:bCs/>
    </w:rPr>
  </w:style>
  <w:style w:type="table" w:styleId="Tablanormal1">
    <w:name w:val="Plain Table 1"/>
    <w:basedOn w:val="Tablanormal"/>
    <w:uiPriority w:val="41"/>
    <w:rsid w:val="00EE3E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decuadrcula4">
    <w:name w:val="Grid Table 4"/>
    <w:basedOn w:val="Tablanormal"/>
    <w:uiPriority w:val="49"/>
    <w:rsid w:val="00EE3ED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normal5">
    <w:name w:val="Plain Table 5"/>
    <w:basedOn w:val="Tablanormal"/>
    <w:uiPriority w:val="45"/>
    <w:rsid w:val="00560868"/>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fa">
    <w:name w:val="Bibliography"/>
    <w:basedOn w:val="Normal"/>
    <w:next w:val="Normal"/>
    <w:uiPriority w:val="37"/>
    <w:unhideWhenUsed/>
    <w:rsid w:val="000004DB"/>
  </w:style>
  <w:style w:type="character" w:styleId="Mencinsinresolver">
    <w:name w:val="Unresolved Mention"/>
    <w:basedOn w:val="Fuentedeprrafopredeter"/>
    <w:uiPriority w:val="99"/>
    <w:semiHidden/>
    <w:unhideWhenUsed/>
    <w:rsid w:val="00C337E9"/>
    <w:rPr>
      <w:color w:val="605E5C"/>
      <w:shd w:val="clear" w:color="auto" w:fill="E1DFDD"/>
    </w:rPr>
  </w:style>
  <w:style w:type="character" w:styleId="Hipervnculovisitado">
    <w:name w:val="FollowedHyperlink"/>
    <w:basedOn w:val="Fuentedeprrafopredeter"/>
    <w:uiPriority w:val="99"/>
    <w:semiHidden/>
    <w:unhideWhenUsed/>
    <w:rsid w:val="006B386C"/>
    <w:rPr>
      <w:color w:val="96607D" w:themeColor="followedHyperlink"/>
      <w:u w:val="single"/>
    </w:rPr>
  </w:style>
  <w:style w:type="paragraph" w:styleId="NormalWeb">
    <w:name w:val="Normal (Web)"/>
    <w:basedOn w:val="Normal"/>
    <w:uiPriority w:val="99"/>
    <w:semiHidden/>
    <w:unhideWhenUsed/>
    <w:rsid w:val="00D115FB"/>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TDC3">
    <w:name w:val="toc 3"/>
    <w:basedOn w:val="Normal"/>
    <w:next w:val="Normal"/>
    <w:autoRedefine/>
    <w:uiPriority w:val="39"/>
    <w:unhideWhenUsed/>
    <w:rsid w:val="00B23385"/>
    <w:pPr>
      <w:spacing w:after="100" w:line="278" w:lineRule="auto"/>
      <w:ind w:left="480"/>
    </w:pPr>
    <w:rPr>
      <w:rFonts w:eastAsiaTheme="minorEastAsia"/>
      <w:kern w:val="2"/>
      <w:sz w:val="24"/>
      <w:szCs w:val="24"/>
      <w:lang w:eastAsia="es-ES"/>
      <w14:ligatures w14:val="standardContextual"/>
    </w:rPr>
  </w:style>
  <w:style w:type="paragraph" w:styleId="TDC4">
    <w:name w:val="toc 4"/>
    <w:basedOn w:val="Normal"/>
    <w:next w:val="Normal"/>
    <w:autoRedefine/>
    <w:uiPriority w:val="39"/>
    <w:unhideWhenUsed/>
    <w:rsid w:val="00B23385"/>
    <w:pPr>
      <w:spacing w:after="100" w:line="278" w:lineRule="auto"/>
      <w:ind w:left="720"/>
    </w:pPr>
    <w:rPr>
      <w:rFonts w:eastAsiaTheme="minorEastAsia"/>
      <w:kern w:val="2"/>
      <w:sz w:val="24"/>
      <w:szCs w:val="24"/>
      <w:lang w:eastAsia="es-ES"/>
      <w14:ligatures w14:val="standardContextual"/>
    </w:rPr>
  </w:style>
  <w:style w:type="paragraph" w:styleId="TDC5">
    <w:name w:val="toc 5"/>
    <w:basedOn w:val="Normal"/>
    <w:next w:val="Normal"/>
    <w:autoRedefine/>
    <w:uiPriority w:val="39"/>
    <w:unhideWhenUsed/>
    <w:rsid w:val="00B23385"/>
    <w:pPr>
      <w:spacing w:after="100" w:line="278" w:lineRule="auto"/>
      <w:ind w:left="960"/>
    </w:pPr>
    <w:rPr>
      <w:rFonts w:eastAsiaTheme="minorEastAsia"/>
      <w:kern w:val="2"/>
      <w:sz w:val="24"/>
      <w:szCs w:val="24"/>
      <w:lang w:eastAsia="es-ES"/>
      <w14:ligatures w14:val="standardContextual"/>
    </w:rPr>
  </w:style>
  <w:style w:type="paragraph" w:styleId="TDC6">
    <w:name w:val="toc 6"/>
    <w:basedOn w:val="Normal"/>
    <w:next w:val="Normal"/>
    <w:autoRedefine/>
    <w:uiPriority w:val="39"/>
    <w:unhideWhenUsed/>
    <w:rsid w:val="00B23385"/>
    <w:pPr>
      <w:spacing w:after="100" w:line="278" w:lineRule="auto"/>
      <w:ind w:left="1200"/>
    </w:pPr>
    <w:rPr>
      <w:rFonts w:eastAsiaTheme="minorEastAsia"/>
      <w:kern w:val="2"/>
      <w:sz w:val="24"/>
      <w:szCs w:val="24"/>
      <w:lang w:eastAsia="es-ES"/>
      <w14:ligatures w14:val="standardContextual"/>
    </w:rPr>
  </w:style>
  <w:style w:type="paragraph" w:styleId="TDC7">
    <w:name w:val="toc 7"/>
    <w:basedOn w:val="Normal"/>
    <w:next w:val="Normal"/>
    <w:autoRedefine/>
    <w:uiPriority w:val="39"/>
    <w:unhideWhenUsed/>
    <w:rsid w:val="00B23385"/>
    <w:pPr>
      <w:spacing w:after="100" w:line="278" w:lineRule="auto"/>
      <w:ind w:left="1440"/>
    </w:pPr>
    <w:rPr>
      <w:rFonts w:eastAsiaTheme="minorEastAsia"/>
      <w:kern w:val="2"/>
      <w:sz w:val="24"/>
      <w:szCs w:val="24"/>
      <w:lang w:eastAsia="es-ES"/>
      <w14:ligatures w14:val="standardContextual"/>
    </w:rPr>
  </w:style>
  <w:style w:type="paragraph" w:styleId="TDC8">
    <w:name w:val="toc 8"/>
    <w:basedOn w:val="Normal"/>
    <w:next w:val="Normal"/>
    <w:autoRedefine/>
    <w:uiPriority w:val="39"/>
    <w:unhideWhenUsed/>
    <w:rsid w:val="00B23385"/>
    <w:pPr>
      <w:spacing w:after="100" w:line="278" w:lineRule="auto"/>
      <w:ind w:left="1680"/>
    </w:pPr>
    <w:rPr>
      <w:rFonts w:eastAsiaTheme="minorEastAsia"/>
      <w:kern w:val="2"/>
      <w:sz w:val="24"/>
      <w:szCs w:val="24"/>
      <w:lang w:eastAsia="es-ES"/>
      <w14:ligatures w14:val="standardContextual"/>
    </w:rPr>
  </w:style>
  <w:style w:type="paragraph" w:styleId="TDC9">
    <w:name w:val="toc 9"/>
    <w:basedOn w:val="Normal"/>
    <w:next w:val="Normal"/>
    <w:autoRedefine/>
    <w:uiPriority w:val="39"/>
    <w:unhideWhenUsed/>
    <w:rsid w:val="00B23385"/>
    <w:pPr>
      <w:spacing w:after="100" w:line="278" w:lineRule="auto"/>
      <w:ind w:left="1920"/>
    </w:pPr>
    <w:rPr>
      <w:rFonts w:eastAsiaTheme="minorEastAsia"/>
      <w:kern w:val="2"/>
      <w:sz w:val="24"/>
      <w:szCs w:val="24"/>
      <w:lang w:eastAsia="es-ES"/>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711762">
      <w:bodyDiv w:val="1"/>
      <w:marLeft w:val="0"/>
      <w:marRight w:val="0"/>
      <w:marTop w:val="0"/>
      <w:marBottom w:val="0"/>
      <w:divBdr>
        <w:top w:val="none" w:sz="0" w:space="0" w:color="auto"/>
        <w:left w:val="none" w:sz="0" w:space="0" w:color="auto"/>
        <w:bottom w:val="none" w:sz="0" w:space="0" w:color="auto"/>
        <w:right w:val="none" w:sz="0" w:space="0" w:color="auto"/>
      </w:divBdr>
    </w:div>
    <w:div w:id="90710095">
      <w:bodyDiv w:val="1"/>
      <w:marLeft w:val="0"/>
      <w:marRight w:val="0"/>
      <w:marTop w:val="0"/>
      <w:marBottom w:val="0"/>
      <w:divBdr>
        <w:top w:val="none" w:sz="0" w:space="0" w:color="auto"/>
        <w:left w:val="none" w:sz="0" w:space="0" w:color="auto"/>
        <w:bottom w:val="none" w:sz="0" w:space="0" w:color="auto"/>
        <w:right w:val="none" w:sz="0" w:space="0" w:color="auto"/>
      </w:divBdr>
    </w:div>
    <w:div w:id="101388055">
      <w:bodyDiv w:val="1"/>
      <w:marLeft w:val="0"/>
      <w:marRight w:val="0"/>
      <w:marTop w:val="0"/>
      <w:marBottom w:val="0"/>
      <w:divBdr>
        <w:top w:val="none" w:sz="0" w:space="0" w:color="auto"/>
        <w:left w:val="none" w:sz="0" w:space="0" w:color="auto"/>
        <w:bottom w:val="none" w:sz="0" w:space="0" w:color="auto"/>
        <w:right w:val="none" w:sz="0" w:space="0" w:color="auto"/>
      </w:divBdr>
      <w:divsChild>
        <w:div w:id="453453046">
          <w:marLeft w:val="0"/>
          <w:marRight w:val="0"/>
          <w:marTop w:val="0"/>
          <w:marBottom w:val="0"/>
          <w:divBdr>
            <w:top w:val="none" w:sz="0" w:space="0" w:color="auto"/>
            <w:left w:val="none" w:sz="0" w:space="0" w:color="auto"/>
            <w:bottom w:val="none" w:sz="0" w:space="0" w:color="auto"/>
            <w:right w:val="none" w:sz="0" w:space="0" w:color="auto"/>
          </w:divBdr>
        </w:div>
      </w:divsChild>
    </w:div>
    <w:div w:id="133064545">
      <w:bodyDiv w:val="1"/>
      <w:marLeft w:val="0"/>
      <w:marRight w:val="0"/>
      <w:marTop w:val="0"/>
      <w:marBottom w:val="0"/>
      <w:divBdr>
        <w:top w:val="none" w:sz="0" w:space="0" w:color="auto"/>
        <w:left w:val="none" w:sz="0" w:space="0" w:color="auto"/>
        <w:bottom w:val="none" w:sz="0" w:space="0" w:color="auto"/>
        <w:right w:val="none" w:sz="0" w:space="0" w:color="auto"/>
      </w:divBdr>
      <w:divsChild>
        <w:div w:id="800463637">
          <w:marLeft w:val="0"/>
          <w:marRight w:val="0"/>
          <w:marTop w:val="0"/>
          <w:marBottom w:val="0"/>
          <w:divBdr>
            <w:top w:val="none" w:sz="0" w:space="0" w:color="auto"/>
            <w:left w:val="none" w:sz="0" w:space="0" w:color="auto"/>
            <w:bottom w:val="none" w:sz="0" w:space="0" w:color="auto"/>
            <w:right w:val="none" w:sz="0" w:space="0" w:color="auto"/>
          </w:divBdr>
          <w:divsChild>
            <w:div w:id="121122913">
              <w:marLeft w:val="0"/>
              <w:marRight w:val="0"/>
              <w:marTop w:val="0"/>
              <w:marBottom w:val="0"/>
              <w:divBdr>
                <w:top w:val="none" w:sz="0" w:space="0" w:color="auto"/>
                <w:left w:val="none" w:sz="0" w:space="0" w:color="auto"/>
                <w:bottom w:val="none" w:sz="0" w:space="0" w:color="auto"/>
                <w:right w:val="none" w:sz="0" w:space="0" w:color="auto"/>
              </w:divBdr>
            </w:div>
            <w:div w:id="174078528">
              <w:marLeft w:val="0"/>
              <w:marRight w:val="0"/>
              <w:marTop w:val="0"/>
              <w:marBottom w:val="0"/>
              <w:divBdr>
                <w:top w:val="none" w:sz="0" w:space="0" w:color="auto"/>
                <w:left w:val="none" w:sz="0" w:space="0" w:color="auto"/>
                <w:bottom w:val="none" w:sz="0" w:space="0" w:color="auto"/>
                <w:right w:val="none" w:sz="0" w:space="0" w:color="auto"/>
              </w:divBdr>
            </w:div>
            <w:div w:id="238828190">
              <w:marLeft w:val="0"/>
              <w:marRight w:val="0"/>
              <w:marTop w:val="0"/>
              <w:marBottom w:val="0"/>
              <w:divBdr>
                <w:top w:val="none" w:sz="0" w:space="0" w:color="auto"/>
                <w:left w:val="none" w:sz="0" w:space="0" w:color="auto"/>
                <w:bottom w:val="none" w:sz="0" w:space="0" w:color="auto"/>
                <w:right w:val="none" w:sz="0" w:space="0" w:color="auto"/>
              </w:divBdr>
            </w:div>
            <w:div w:id="704674435">
              <w:marLeft w:val="0"/>
              <w:marRight w:val="0"/>
              <w:marTop w:val="0"/>
              <w:marBottom w:val="0"/>
              <w:divBdr>
                <w:top w:val="none" w:sz="0" w:space="0" w:color="auto"/>
                <w:left w:val="none" w:sz="0" w:space="0" w:color="auto"/>
                <w:bottom w:val="none" w:sz="0" w:space="0" w:color="auto"/>
                <w:right w:val="none" w:sz="0" w:space="0" w:color="auto"/>
              </w:divBdr>
            </w:div>
            <w:div w:id="803736482">
              <w:marLeft w:val="0"/>
              <w:marRight w:val="0"/>
              <w:marTop w:val="0"/>
              <w:marBottom w:val="0"/>
              <w:divBdr>
                <w:top w:val="none" w:sz="0" w:space="0" w:color="auto"/>
                <w:left w:val="none" w:sz="0" w:space="0" w:color="auto"/>
                <w:bottom w:val="none" w:sz="0" w:space="0" w:color="auto"/>
                <w:right w:val="none" w:sz="0" w:space="0" w:color="auto"/>
              </w:divBdr>
            </w:div>
            <w:div w:id="880092872">
              <w:marLeft w:val="0"/>
              <w:marRight w:val="0"/>
              <w:marTop w:val="0"/>
              <w:marBottom w:val="0"/>
              <w:divBdr>
                <w:top w:val="none" w:sz="0" w:space="0" w:color="auto"/>
                <w:left w:val="none" w:sz="0" w:space="0" w:color="auto"/>
                <w:bottom w:val="none" w:sz="0" w:space="0" w:color="auto"/>
                <w:right w:val="none" w:sz="0" w:space="0" w:color="auto"/>
              </w:divBdr>
            </w:div>
            <w:div w:id="1239091660">
              <w:marLeft w:val="0"/>
              <w:marRight w:val="0"/>
              <w:marTop w:val="0"/>
              <w:marBottom w:val="0"/>
              <w:divBdr>
                <w:top w:val="none" w:sz="0" w:space="0" w:color="auto"/>
                <w:left w:val="none" w:sz="0" w:space="0" w:color="auto"/>
                <w:bottom w:val="none" w:sz="0" w:space="0" w:color="auto"/>
                <w:right w:val="none" w:sz="0" w:space="0" w:color="auto"/>
              </w:divBdr>
            </w:div>
            <w:div w:id="1298876868">
              <w:marLeft w:val="0"/>
              <w:marRight w:val="0"/>
              <w:marTop w:val="0"/>
              <w:marBottom w:val="0"/>
              <w:divBdr>
                <w:top w:val="none" w:sz="0" w:space="0" w:color="auto"/>
                <w:left w:val="none" w:sz="0" w:space="0" w:color="auto"/>
                <w:bottom w:val="none" w:sz="0" w:space="0" w:color="auto"/>
                <w:right w:val="none" w:sz="0" w:space="0" w:color="auto"/>
              </w:divBdr>
            </w:div>
            <w:div w:id="1319453801">
              <w:marLeft w:val="0"/>
              <w:marRight w:val="0"/>
              <w:marTop w:val="0"/>
              <w:marBottom w:val="0"/>
              <w:divBdr>
                <w:top w:val="none" w:sz="0" w:space="0" w:color="auto"/>
                <w:left w:val="none" w:sz="0" w:space="0" w:color="auto"/>
                <w:bottom w:val="none" w:sz="0" w:space="0" w:color="auto"/>
                <w:right w:val="none" w:sz="0" w:space="0" w:color="auto"/>
              </w:divBdr>
            </w:div>
            <w:div w:id="1466855143">
              <w:marLeft w:val="0"/>
              <w:marRight w:val="0"/>
              <w:marTop w:val="0"/>
              <w:marBottom w:val="0"/>
              <w:divBdr>
                <w:top w:val="none" w:sz="0" w:space="0" w:color="auto"/>
                <w:left w:val="none" w:sz="0" w:space="0" w:color="auto"/>
                <w:bottom w:val="none" w:sz="0" w:space="0" w:color="auto"/>
                <w:right w:val="none" w:sz="0" w:space="0" w:color="auto"/>
              </w:divBdr>
            </w:div>
            <w:div w:id="1518152809">
              <w:marLeft w:val="0"/>
              <w:marRight w:val="0"/>
              <w:marTop w:val="0"/>
              <w:marBottom w:val="0"/>
              <w:divBdr>
                <w:top w:val="none" w:sz="0" w:space="0" w:color="auto"/>
                <w:left w:val="none" w:sz="0" w:space="0" w:color="auto"/>
                <w:bottom w:val="none" w:sz="0" w:space="0" w:color="auto"/>
                <w:right w:val="none" w:sz="0" w:space="0" w:color="auto"/>
              </w:divBdr>
            </w:div>
            <w:div w:id="1615557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83078">
      <w:bodyDiv w:val="1"/>
      <w:marLeft w:val="0"/>
      <w:marRight w:val="0"/>
      <w:marTop w:val="0"/>
      <w:marBottom w:val="0"/>
      <w:divBdr>
        <w:top w:val="none" w:sz="0" w:space="0" w:color="auto"/>
        <w:left w:val="none" w:sz="0" w:space="0" w:color="auto"/>
        <w:bottom w:val="none" w:sz="0" w:space="0" w:color="auto"/>
        <w:right w:val="none" w:sz="0" w:space="0" w:color="auto"/>
      </w:divBdr>
    </w:div>
    <w:div w:id="225145523">
      <w:bodyDiv w:val="1"/>
      <w:marLeft w:val="0"/>
      <w:marRight w:val="0"/>
      <w:marTop w:val="0"/>
      <w:marBottom w:val="0"/>
      <w:divBdr>
        <w:top w:val="none" w:sz="0" w:space="0" w:color="auto"/>
        <w:left w:val="none" w:sz="0" w:space="0" w:color="auto"/>
        <w:bottom w:val="none" w:sz="0" w:space="0" w:color="auto"/>
        <w:right w:val="none" w:sz="0" w:space="0" w:color="auto"/>
      </w:divBdr>
      <w:divsChild>
        <w:div w:id="1066879224">
          <w:marLeft w:val="0"/>
          <w:marRight w:val="0"/>
          <w:marTop w:val="0"/>
          <w:marBottom w:val="0"/>
          <w:divBdr>
            <w:top w:val="none" w:sz="0" w:space="0" w:color="auto"/>
            <w:left w:val="none" w:sz="0" w:space="0" w:color="auto"/>
            <w:bottom w:val="none" w:sz="0" w:space="0" w:color="auto"/>
            <w:right w:val="none" w:sz="0" w:space="0" w:color="auto"/>
          </w:divBdr>
          <w:divsChild>
            <w:div w:id="274486456">
              <w:marLeft w:val="0"/>
              <w:marRight w:val="0"/>
              <w:marTop w:val="0"/>
              <w:marBottom w:val="0"/>
              <w:divBdr>
                <w:top w:val="none" w:sz="0" w:space="0" w:color="auto"/>
                <w:left w:val="none" w:sz="0" w:space="0" w:color="auto"/>
                <w:bottom w:val="none" w:sz="0" w:space="0" w:color="auto"/>
                <w:right w:val="none" w:sz="0" w:space="0" w:color="auto"/>
              </w:divBdr>
              <w:divsChild>
                <w:div w:id="500699254">
                  <w:marLeft w:val="0"/>
                  <w:marRight w:val="0"/>
                  <w:marTop w:val="0"/>
                  <w:marBottom w:val="0"/>
                  <w:divBdr>
                    <w:top w:val="none" w:sz="0" w:space="0" w:color="auto"/>
                    <w:left w:val="none" w:sz="0" w:space="0" w:color="auto"/>
                    <w:bottom w:val="none" w:sz="0" w:space="0" w:color="auto"/>
                    <w:right w:val="none" w:sz="0" w:space="0" w:color="auto"/>
                  </w:divBdr>
                  <w:divsChild>
                    <w:div w:id="913054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6395799">
              <w:marLeft w:val="0"/>
              <w:marRight w:val="0"/>
              <w:marTop w:val="0"/>
              <w:marBottom w:val="0"/>
              <w:divBdr>
                <w:top w:val="none" w:sz="0" w:space="0" w:color="auto"/>
                <w:left w:val="none" w:sz="0" w:space="0" w:color="auto"/>
                <w:bottom w:val="none" w:sz="0" w:space="0" w:color="auto"/>
                <w:right w:val="none" w:sz="0" w:space="0" w:color="auto"/>
              </w:divBdr>
            </w:div>
            <w:div w:id="1886403449">
              <w:marLeft w:val="0"/>
              <w:marRight w:val="0"/>
              <w:marTop w:val="0"/>
              <w:marBottom w:val="0"/>
              <w:divBdr>
                <w:top w:val="none" w:sz="0" w:space="0" w:color="auto"/>
                <w:left w:val="none" w:sz="0" w:space="0" w:color="auto"/>
                <w:bottom w:val="none" w:sz="0" w:space="0" w:color="auto"/>
                <w:right w:val="none" w:sz="0" w:space="0" w:color="auto"/>
              </w:divBdr>
            </w:div>
          </w:divsChild>
        </w:div>
        <w:div w:id="1116678039">
          <w:marLeft w:val="0"/>
          <w:marRight w:val="0"/>
          <w:marTop w:val="0"/>
          <w:marBottom w:val="0"/>
          <w:divBdr>
            <w:top w:val="none" w:sz="0" w:space="0" w:color="auto"/>
            <w:left w:val="none" w:sz="0" w:space="0" w:color="auto"/>
            <w:bottom w:val="none" w:sz="0" w:space="0" w:color="auto"/>
            <w:right w:val="none" w:sz="0" w:space="0" w:color="auto"/>
          </w:divBdr>
        </w:div>
        <w:div w:id="1654941667">
          <w:marLeft w:val="0"/>
          <w:marRight w:val="0"/>
          <w:marTop w:val="0"/>
          <w:marBottom w:val="0"/>
          <w:divBdr>
            <w:top w:val="none" w:sz="0" w:space="0" w:color="auto"/>
            <w:left w:val="none" w:sz="0" w:space="0" w:color="auto"/>
            <w:bottom w:val="none" w:sz="0" w:space="0" w:color="auto"/>
            <w:right w:val="none" w:sz="0" w:space="0" w:color="auto"/>
          </w:divBdr>
        </w:div>
      </w:divsChild>
    </w:div>
    <w:div w:id="232160341">
      <w:bodyDiv w:val="1"/>
      <w:marLeft w:val="0"/>
      <w:marRight w:val="0"/>
      <w:marTop w:val="0"/>
      <w:marBottom w:val="0"/>
      <w:divBdr>
        <w:top w:val="none" w:sz="0" w:space="0" w:color="auto"/>
        <w:left w:val="none" w:sz="0" w:space="0" w:color="auto"/>
        <w:bottom w:val="none" w:sz="0" w:space="0" w:color="auto"/>
        <w:right w:val="none" w:sz="0" w:space="0" w:color="auto"/>
      </w:divBdr>
    </w:div>
    <w:div w:id="244656671">
      <w:bodyDiv w:val="1"/>
      <w:marLeft w:val="0"/>
      <w:marRight w:val="0"/>
      <w:marTop w:val="0"/>
      <w:marBottom w:val="0"/>
      <w:divBdr>
        <w:top w:val="none" w:sz="0" w:space="0" w:color="auto"/>
        <w:left w:val="none" w:sz="0" w:space="0" w:color="auto"/>
        <w:bottom w:val="none" w:sz="0" w:space="0" w:color="auto"/>
        <w:right w:val="none" w:sz="0" w:space="0" w:color="auto"/>
      </w:divBdr>
    </w:div>
    <w:div w:id="245964355">
      <w:bodyDiv w:val="1"/>
      <w:marLeft w:val="0"/>
      <w:marRight w:val="0"/>
      <w:marTop w:val="0"/>
      <w:marBottom w:val="0"/>
      <w:divBdr>
        <w:top w:val="none" w:sz="0" w:space="0" w:color="auto"/>
        <w:left w:val="none" w:sz="0" w:space="0" w:color="auto"/>
        <w:bottom w:val="none" w:sz="0" w:space="0" w:color="auto"/>
        <w:right w:val="none" w:sz="0" w:space="0" w:color="auto"/>
      </w:divBdr>
    </w:div>
    <w:div w:id="260649808">
      <w:bodyDiv w:val="1"/>
      <w:marLeft w:val="0"/>
      <w:marRight w:val="0"/>
      <w:marTop w:val="0"/>
      <w:marBottom w:val="0"/>
      <w:divBdr>
        <w:top w:val="none" w:sz="0" w:space="0" w:color="auto"/>
        <w:left w:val="none" w:sz="0" w:space="0" w:color="auto"/>
        <w:bottom w:val="none" w:sz="0" w:space="0" w:color="auto"/>
        <w:right w:val="none" w:sz="0" w:space="0" w:color="auto"/>
      </w:divBdr>
    </w:div>
    <w:div w:id="401174878">
      <w:bodyDiv w:val="1"/>
      <w:marLeft w:val="0"/>
      <w:marRight w:val="0"/>
      <w:marTop w:val="0"/>
      <w:marBottom w:val="0"/>
      <w:divBdr>
        <w:top w:val="none" w:sz="0" w:space="0" w:color="auto"/>
        <w:left w:val="none" w:sz="0" w:space="0" w:color="auto"/>
        <w:bottom w:val="none" w:sz="0" w:space="0" w:color="auto"/>
        <w:right w:val="none" w:sz="0" w:space="0" w:color="auto"/>
      </w:divBdr>
    </w:div>
    <w:div w:id="417866419">
      <w:bodyDiv w:val="1"/>
      <w:marLeft w:val="0"/>
      <w:marRight w:val="0"/>
      <w:marTop w:val="0"/>
      <w:marBottom w:val="0"/>
      <w:divBdr>
        <w:top w:val="none" w:sz="0" w:space="0" w:color="auto"/>
        <w:left w:val="none" w:sz="0" w:space="0" w:color="auto"/>
        <w:bottom w:val="none" w:sz="0" w:space="0" w:color="auto"/>
        <w:right w:val="none" w:sz="0" w:space="0" w:color="auto"/>
      </w:divBdr>
    </w:div>
    <w:div w:id="422532614">
      <w:bodyDiv w:val="1"/>
      <w:marLeft w:val="0"/>
      <w:marRight w:val="0"/>
      <w:marTop w:val="0"/>
      <w:marBottom w:val="0"/>
      <w:divBdr>
        <w:top w:val="none" w:sz="0" w:space="0" w:color="auto"/>
        <w:left w:val="none" w:sz="0" w:space="0" w:color="auto"/>
        <w:bottom w:val="none" w:sz="0" w:space="0" w:color="auto"/>
        <w:right w:val="none" w:sz="0" w:space="0" w:color="auto"/>
      </w:divBdr>
      <w:divsChild>
        <w:div w:id="647322858">
          <w:marLeft w:val="0"/>
          <w:marRight w:val="0"/>
          <w:marTop w:val="0"/>
          <w:marBottom w:val="0"/>
          <w:divBdr>
            <w:top w:val="none" w:sz="0" w:space="0" w:color="auto"/>
            <w:left w:val="none" w:sz="0" w:space="0" w:color="auto"/>
            <w:bottom w:val="none" w:sz="0" w:space="0" w:color="auto"/>
            <w:right w:val="none" w:sz="0" w:space="0" w:color="auto"/>
          </w:divBdr>
        </w:div>
      </w:divsChild>
    </w:div>
    <w:div w:id="424570168">
      <w:bodyDiv w:val="1"/>
      <w:marLeft w:val="0"/>
      <w:marRight w:val="0"/>
      <w:marTop w:val="0"/>
      <w:marBottom w:val="0"/>
      <w:divBdr>
        <w:top w:val="none" w:sz="0" w:space="0" w:color="auto"/>
        <w:left w:val="none" w:sz="0" w:space="0" w:color="auto"/>
        <w:bottom w:val="none" w:sz="0" w:space="0" w:color="auto"/>
        <w:right w:val="none" w:sz="0" w:space="0" w:color="auto"/>
      </w:divBdr>
    </w:div>
    <w:div w:id="500586398">
      <w:bodyDiv w:val="1"/>
      <w:marLeft w:val="0"/>
      <w:marRight w:val="0"/>
      <w:marTop w:val="0"/>
      <w:marBottom w:val="0"/>
      <w:divBdr>
        <w:top w:val="none" w:sz="0" w:space="0" w:color="auto"/>
        <w:left w:val="none" w:sz="0" w:space="0" w:color="auto"/>
        <w:bottom w:val="none" w:sz="0" w:space="0" w:color="auto"/>
        <w:right w:val="none" w:sz="0" w:space="0" w:color="auto"/>
      </w:divBdr>
    </w:div>
    <w:div w:id="553152990">
      <w:bodyDiv w:val="1"/>
      <w:marLeft w:val="0"/>
      <w:marRight w:val="0"/>
      <w:marTop w:val="0"/>
      <w:marBottom w:val="0"/>
      <w:divBdr>
        <w:top w:val="none" w:sz="0" w:space="0" w:color="auto"/>
        <w:left w:val="none" w:sz="0" w:space="0" w:color="auto"/>
        <w:bottom w:val="none" w:sz="0" w:space="0" w:color="auto"/>
        <w:right w:val="none" w:sz="0" w:space="0" w:color="auto"/>
      </w:divBdr>
    </w:div>
    <w:div w:id="593636941">
      <w:bodyDiv w:val="1"/>
      <w:marLeft w:val="0"/>
      <w:marRight w:val="0"/>
      <w:marTop w:val="0"/>
      <w:marBottom w:val="0"/>
      <w:divBdr>
        <w:top w:val="none" w:sz="0" w:space="0" w:color="auto"/>
        <w:left w:val="none" w:sz="0" w:space="0" w:color="auto"/>
        <w:bottom w:val="none" w:sz="0" w:space="0" w:color="auto"/>
        <w:right w:val="none" w:sz="0" w:space="0" w:color="auto"/>
      </w:divBdr>
    </w:div>
    <w:div w:id="619067330">
      <w:bodyDiv w:val="1"/>
      <w:marLeft w:val="0"/>
      <w:marRight w:val="0"/>
      <w:marTop w:val="0"/>
      <w:marBottom w:val="0"/>
      <w:divBdr>
        <w:top w:val="none" w:sz="0" w:space="0" w:color="auto"/>
        <w:left w:val="none" w:sz="0" w:space="0" w:color="auto"/>
        <w:bottom w:val="none" w:sz="0" w:space="0" w:color="auto"/>
        <w:right w:val="none" w:sz="0" w:space="0" w:color="auto"/>
      </w:divBdr>
    </w:div>
    <w:div w:id="683899619">
      <w:bodyDiv w:val="1"/>
      <w:marLeft w:val="0"/>
      <w:marRight w:val="0"/>
      <w:marTop w:val="0"/>
      <w:marBottom w:val="0"/>
      <w:divBdr>
        <w:top w:val="none" w:sz="0" w:space="0" w:color="auto"/>
        <w:left w:val="none" w:sz="0" w:space="0" w:color="auto"/>
        <w:bottom w:val="none" w:sz="0" w:space="0" w:color="auto"/>
        <w:right w:val="none" w:sz="0" w:space="0" w:color="auto"/>
      </w:divBdr>
      <w:divsChild>
        <w:div w:id="10687480">
          <w:marLeft w:val="0"/>
          <w:marRight w:val="0"/>
          <w:marTop w:val="0"/>
          <w:marBottom w:val="0"/>
          <w:divBdr>
            <w:top w:val="none" w:sz="0" w:space="0" w:color="auto"/>
            <w:left w:val="none" w:sz="0" w:space="0" w:color="auto"/>
            <w:bottom w:val="none" w:sz="0" w:space="0" w:color="auto"/>
            <w:right w:val="none" w:sz="0" w:space="0" w:color="auto"/>
          </w:divBdr>
        </w:div>
        <w:div w:id="808212365">
          <w:marLeft w:val="0"/>
          <w:marRight w:val="0"/>
          <w:marTop w:val="0"/>
          <w:marBottom w:val="0"/>
          <w:divBdr>
            <w:top w:val="none" w:sz="0" w:space="0" w:color="auto"/>
            <w:left w:val="none" w:sz="0" w:space="0" w:color="auto"/>
            <w:bottom w:val="none" w:sz="0" w:space="0" w:color="auto"/>
            <w:right w:val="none" w:sz="0" w:space="0" w:color="auto"/>
          </w:divBdr>
          <w:divsChild>
            <w:div w:id="573734841">
              <w:marLeft w:val="0"/>
              <w:marRight w:val="0"/>
              <w:marTop w:val="0"/>
              <w:marBottom w:val="0"/>
              <w:divBdr>
                <w:top w:val="none" w:sz="0" w:space="0" w:color="auto"/>
                <w:left w:val="none" w:sz="0" w:space="0" w:color="auto"/>
                <w:bottom w:val="none" w:sz="0" w:space="0" w:color="auto"/>
                <w:right w:val="none" w:sz="0" w:space="0" w:color="auto"/>
              </w:divBdr>
            </w:div>
            <w:div w:id="1872767305">
              <w:marLeft w:val="0"/>
              <w:marRight w:val="0"/>
              <w:marTop w:val="0"/>
              <w:marBottom w:val="0"/>
              <w:divBdr>
                <w:top w:val="none" w:sz="0" w:space="0" w:color="auto"/>
                <w:left w:val="none" w:sz="0" w:space="0" w:color="auto"/>
                <w:bottom w:val="none" w:sz="0" w:space="0" w:color="auto"/>
                <w:right w:val="none" w:sz="0" w:space="0" w:color="auto"/>
              </w:divBdr>
              <w:divsChild>
                <w:div w:id="1580285882">
                  <w:marLeft w:val="0"/>
                  <w:marRight w:val="0"/>
                  <w:marTop w:val="0"/>
                  <w:marBottom w:val="0"/>
                  <w:divBdr>
                    <w:top w:val="none" w:sz="0" w:space="0" w:color="auto"/>
                    <w:left w:val="none" w:sz="0" w:space="0" w:color="auto"/>
                    <w:bottom w:val="none" w:sz="0" w:space="0" w:color="auto"/>
                    <w:right w:val="none" w:sz="0" w:space="0" w:color="auto"/>
                  </w:divBdr>
                  <w:divsChild>
                    <w:div w:id="41100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4793968">
              <w:marLeft w:val="0"/>
              <w:marRight w:val="0"/>
              <w:marTop w:val="0"/>
              <w:marBottom w:val="0"/>
              <w:divBdr>
                <w:top w:val="none" w:sz="0" w:space="0" w:color="auto"/>
                <w:left w:val="none" w:sz="0" w:space="0" w:color="auto"/>
                <w:bottom w:val="none" w:sz="0" w:space="0" w:color="auto"/>
                <w:right w:val="none" w:sz="0" w:space="0" w:color="auto"/>
              </w:divBdr>
            </w:div>
          </w:divsChild>
        </w:div>
        <w:div w:id="886796297">
          <w:marLeft w:val="0"/>
          <w:marRight w:val="0"/>
          <w:marTop w:val="0"/>
          <w:marBottom w:val="0"/>
          <w:divBdr>
            <w:top w:val="none" w:sz="0" w:space="0" w:color="auto"/>
            <w:left w:val="none" w:sz="0" w:space="0" w:color="auto"/>
            <w:bottom w:val="none" w:sz="0" w:space="0" w:color="auto"/>
            <w:right w:val="none" w:sz="0" w:space="0" w:color="auto"/>
          </w:divBdr>
        </w:div>
      </w:divsChild>
    </w:div>
    <w:div w:id="684743708">
      <w:bodyDiv w:val="1"/>
      <w:marLeft w:val="0"/>
      <w:marRight w:val="0"/>
      <w:marTop w:val="0"/>
      <w:marBottom w:val="0"/>
      <w:divBdr>
        <w:top w:val="none" w:sz="0" w:space="0" w:color="auto"/>
        <w:left w:val="none" w:sz="0" w:space="0" w:color="auto"/>
        <w:bottom w:val="none" w:sz="0" w:space="0" w:color="auto"/>
        <w:right w:val="none" w:sz="0" w:space="0" w:color="auto"/>
      </w:divBdr>
    </w:div>
    <w:div w:id="686978972">
      <w:bodyDiv w:val="1"/>
      <w:marLeft w:val="0"/>
      <w:marRight w:val="0"/>
      <w:marTop w:val="0"/>
      <w:marBottom w:val="0"/>
      <w:divBdr>
        <w:top w:val="none" w:sz="0" w:space="0" w:color="auto"/>
        <w:left w:val="none" w:sz="0" w:space="0" w:color="auto"/>
        <w:bottom w:val="none" w:sz="0" w:space="0" w:color="auto"/>
        <w:right w:val="none" w:sz="0" w:space="0" w:color="auto"/>
      </w:divBdr>
      <w:divsChild>
        <w:div w:id="988679086">
          <w:marLeft w:val="0"/>
          <w:marRight w:val="0"/>
          <w:marTop w:val="0"/>
          <w:marBottom w:val="0"/>
          <w:divBdr>
            <w:top w:val="none" w:sz="0" w:space="0" w:color="auto"/>
            <w:left w:val="none" w:sz="0" w:space="0" w:color="auto"/>
            <w:bottom w:val="none" w:sz="0" w:space="0" w:color="auto"/>
            <w:right w:val="none" w:sz="0" w:space="0" w:color="auto"/>
          </w:divBdr>
          <w:divsChild>
            <w:div w:id="1685281780">
              <w:marLeft w:val="0"/>
              <w:marRight w:val="0"/>
              <w:marTop w:val="0"/>
              <w:marBottom w:val="0"/>
              <w:divBdr>
                <w:top w:val="none" w:sz="0" w:space="0" w:color="auto"/>
                <w:left w:val="none" w:sz="0" w:space="0" w:color="auto"/>
                <w:bottom w:val="none" w:sz="0" w:space="0" w:color="auto"/>
                <w:right w:val="none" w:sz="0" w:space="0" w:color="auto"/>
              </w:divBdr>
            </w:div>
            <w:div w:id="1802919679">
              <w:marLeft w:val="0"/>
              <w:marRight w:val="0"/>
              <w:marTop w:val="0"/>
              <w:marBottom w:val="0"/>
              <w:divBdr>
                <w:top w:val="none" w:sz="0" w:space="0" w:color="auto"/>
                <w:left w:val="none" w:sz="0" w:space="0" w:color="auto"/>
                <w:bottom w:val="none" w:sz="0" w:space="0" w:color="auto"/>
                <w:right w:val="none" w:sz="0" w:space="0" w:color="auto"/>
              </w:divBdr>
            </w:div>
            <w:div w:id="1859003460">
              <w:marLeft w:val="0"/>
              <w:marRight w:val="0"/>
              <w:marTop w:val="0"/>
              <w:marBottom w:val="0"/>
              <w:divBdr>
                <w:top w:val="none" w:sz="0" w:space="0" w:color="auto"/>
                <w:left w:val="none" w:sz="0" w:space="0" w:color="auto"/>
                <w:bottom w:val="none" w:sz="0" w:space="0" w:color="auto"/>
                <w:right w:val="none" w:sz="0" w:space="0" w:color="auto"/>
              </w:divBdr>
              <w:divsChild>
                <w:div w:id="285501587">
                  <w:marLeft w:val="0"/>
                  <w:marRight w:val="0"/>
                  <w:marTop w:val="0"/>
                  <w:marBottom w:val="0"/>
                  <w:divBdr>
                    <w:top w:val="none" w:sz="0" w:space="0" w:color="auto"/>
                    <w:left w:val="none" w:sz="0" w:space="0" w:color="auto"/>
                    <w:bottom w:val="none" w:sz="0" w:space="0" w:color="auto"/>
                    <w:right w:val="none" w:sz="0" w:space="0" w:color="auto"/>
                  </w:divBdr>
                  <w:divsChild>
                    <w:div w:id="1855613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3646154">
          <w:marLeft w:val="0"/>
          <w:marRight w:val="0"/>
          <w:marTop w:val="0"/>
          <w:marBottom w:val="0"/>
          <w:divBdr>
            <w:top w:val="none" w:sz="0" w:space="0" w:color="auto"/>
            <w:left w:val="none" w:sz="0" w:space="0" w:color="auto"/>
            <w:bottom w:val="none" w:sz="0" w:space="0" w:color="auto"/>
            <w:right w:val="none" w:sz="0" w:space="0" w:color="auto"/>
          </w:divBdr>
        </w:div>
        <w:div w:id="1781491830">
          <w:marLeft w:val="0"/>
          <w:marRight w:val="0"/>
          <w:marTop w:val="0"/>
          <w:marBottom w:val="0"/>
          <w:divBdr>
            <w:top w:val="none" w:sz="0" w:space="0" w:color="auto"/>
            <w:left w:val="none" w:sz="0" w:space="0" w:color="auto"/>
            <w:bottom w:val="none" w:sz="0" w:space="0" w:color="auto"/>
            <w:right w:val="none" w:sz="0" w:space="0" w:color="auto"/>
          </w:divBdr>
        </w:div>
      </w:divsChild>
    </w:div>
    <w:div w:id="701787309">
      <w:bodyDiv w:val="1"/>
      <w:marLeft w:val="0"/>
      <w:marRight w:val="0"/>
      <w:marTop w:val="0"/>
      <w:marBottom w:val="0"/>
      <w:divBdr>
        <w:top w:val="none" w:sz="0" w:space="0" w:color="auto"/>
        <w:left w:val="none" w:sz="0" w:space="0" w:color="auto"/>
        <w:bottom w:val="none" w:sz="0" w:space="0" w:color="auto"/>
        <w:right w:val="none" w:sz="0" w:space="0" w:color="auto"/>
      </w:divBdr>
    </w:div>
    <w:div w:id="724336164">
      <w:bodyDiv w:val="1"/>
      <w:marLeft w:val="0"/>
      <w:marRight w:val="0"/>
      <w:marTop w:val="0"/>
      <w:marBottom w:val="0"/>
      <w:divBdr>
        <w:top w:val="none" w:sz="0" w:space="0" w:color="auto"/>
        <w:left w:val="none" w:sz="0" w:space="0" w:color="auto"/>
        <w:bottom w:val="none" w:sz="0" w:space="0" w:color="auto"/>
        <w:right w:val="none" w:sz="0" w:space="0" w:color="auto"/>
      </w:divBdr>
    </w:div>
    <w:div w:id="731469168">
      <w:bodyDiv w:val="1"/>
      <w:marLeft w:val="0"/>
      <w:marRight w:val="0"/>
      <w:marTop w:val="0"/>
      <w:marBottom w:val="0"/>
      <w:divBdr>
        <w:top w:val="none" w:sz="0" w:space="0" w:color="auto"/>
        <w:left w:val="none" w:sz="0" w:space="0" w:color="auto"/>
        <w:bottom w:val="none" w:sz="0" w:space="0" w:color="auto"/>
        <w:right w:val="none" w:sz="0" w:space="0" w:color="auto"/>
      </w:divBdr>
    </w:div>
    <w:div w:id="754744524">
      <w:bodyDiv w:val="1"/>
      <w:marLeft w:val="0"/>
      <w:marRight w:val="0"/>
      <w:marTop w:val="0"/>
      <w:marBottom w:val="0"/>
      <w:divBdr>
        <w:top w:val="none" w:sz="0" w:space="0" w:color="auto"/>
        <w:left w:val="none" w:sz="0" w:space="0" w:color="auto"/>
        <w:bottom w:val="none" w:sz="0" w:space="0" w:color="auto"/>
        <w:right w:val="none" w:sz="0" w:space="0" w:color="auto"/>
      </w:divBdr>
    </w:div>
    <w:div w:id="777138377">
      <w:bodyDiv w:val="1"/>
      <w:marLeft w:val="0"/>
      <w:marRight w:val="0"/>
      <w:marTop w:val="0"/>
      <w:marBottom w:val="0"/>
      <w:divBdr>
        <w:top w:val="none" w:sz="0" w:space="0" w:color="auto"/>
        <w:left w:val="none" w:sz="0" w:space="0" w:color="auto"/>
        <w:bottom w:val="none" w:sz="0" w:space="0" w:color="auto"/>
        <w:right w:val="none" w:sz="0" w:space="0" w:color="auto"/>
      </w:divBdr>
    </w:div>
    <w:div w:id="813646487">
      <w:bodyDiv w:val="1"/>
      <w:marLeft w:val="0"/>
      <w:marRight w:val="0"/>
      <w:marTop w:val="0"/>
      <w:marBottom w:val="0"/>
      <w:divBdr>
        <w:top w:val="none" w:sz="0" w:space="0" w:color="auto"/>
        <w:left w:val="none" w:sz="0" w:space="0" w:color="auto"/>
        <w:bottom w:val="none" w:sz="0" w:space="0" w:color="auto"/>
        <w:right w:val="none" w:sz="0" w:space="0" w:color="auto"/>
      </w:divBdr>
    </w:div>
    <w:div w:id="864560424">
      <w:bodyDiv w:val="1"/>
      <w:marLeft w:val="0"/>
      <w:marRight w:val="0"/>
      <w:marTop w:val="0"/>
      <w:marBottom w:val="0"/>
      <w:divBdr>
        <w:top w:val="none" w:sz="0" w:space="0" w:color="auto"/>
        <w:left w:val="none" w:sz="0" w:space="0" w:color="auto"/>
        <w:bottom w:val="none" w:sz="0" w:space="0" w:color="auto"/>
        <w:right w:val="none" w:sz="0" w:space="0" w:color="auto"/>
      </w:divBdr>
    </w:div>
    <w:div w:id="914436117">
      <w:bodyDiv w:val="1"/>
      <w:marLeft w:val="0"/>
      <w:marRight w:val="0"/>
      <w:marTop w:val="0"/>
      <w:marBottom w:val="0"/>
      <w:divBdr>
        <w:top w:val="none" w:sz="0" w:space="0" w:color="auto"/>
        <w:left w:val="none" w:sz="0" w:space="0" w:color="auto"/>
        <w:bottom w:val="none" w:sz="0" w:space="0" w:color="auto"/>
        <w:right w:val="none" w:sz="0" w:space="0" w:color="auto"/>
      </w:divBdr>
      <w:divsChild>
        <w:div w:id="927233167">
          <w:marLeft w:val="0"/>
          <w:marRight w:val="0"/>
          <w:marTop w:val="0"/>
          <w:marBottom w:val="0"/>
          <w:divBdr>
            <w:top w:val="none" w:sz="0" w:space="0" w:color="auto"/>
            <w:left w:val="none" w:sz="0" w:space="0" w:color="auto"/>
            <w:bottom w:val="none" w:sz="0" w:space="0" w:color="auto"/>
            <w:right w:val="none" w:sz="0" w:space="0" w:color="auto"/>
          </w:divBdr>
        </w:div>
        <w:div w:id="1138646714">
          <w:marLeft w:val="0"/>
          <w:marRight w:val="0"/>
          <w:marTop w:val="0"/>
          <w:marBottom w:val="0"/>
          <w:divBdr>
            <w:top w:val="none" w:sz="0" w:space="0" w:color="auto"/>
            <w:left w:val="none" w:sz="0" w:space="0" w:color="auto"/>
            <w:bottom w:val="none" w:sz="0" w:space="0" w:color="auto"/>
            <w:right w:val="none" w:sz="0" w:space="0" w:color="auto"/>
          </w:divBdr>
          <w:divsChild>
            <w:div w:id="509493755">
              <w:marLeft w:val="0"/>
              <w:marRight w:val="0"/>
              <w:marTop w:val="0"/>
              <w:marBottom w:val="0"/>
              <w:divBdr>
                <w:top w:val="none" w:sz="0" w:space="0" w:color="auto"/>
                <w:left w:val="none" w:sz="0" w:space="0" w:color="auto"/>
                <w:bottom w:val="none" w:sz="0" w:space="0" w:color="auto"/>
                <w:right w:val="none" w:sz="0" w:space="0" w:color="auto"/>
              </w:divBdr>
            </w:div>
            <w:div w:id="659846463">
              <w:marLeft w:val="0"/>
              <w:marRight w:val="0"/>
              <w:marTop w:val="0"/>
              <w:marBottom w:val="0"/>
              <w:divBdr>
                <w:top w:val="none" w:sz="0" w:space="0" w:color="auto"/>
                <w:left w:val="none" w:sz="0" w:space="0" w:color="auto"/>
                <w:bottom w:val="none" w:sz="0" w:space="0" w:color="auto"/>
                <w:right w:val="none" w:sz="0" w:space="0" w:color="auto"/>
              </w:divBdr>
              <w:divsChild>
                <w:div w:id="2097819802">
                  <w:marLeft w:val="0"/>
                  <w:marRight w:val="0"/>
                  <w:marTop w:val="0"/>
                  <w:marBottom w:val="0"/>
                  <w:divBdr>
                    <w:top w:val="none" w:sz="0" w:space="0" w:color="auto"/>
                    <w:left w:val="none" w:sz="0" w:space="0" w:color="auto"/>
                    <w:bottom w:val="none" w:sz="0" w:space="0" w:color="auto"/>
                    <w:right w:val="none" w:sz="0" w:space="0" w:color="auto"/>
                  </w:divBdr>
                  <w:divsChild>
                    <w:div w:id="179470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752311">
              <w:marLeft w:val="0"/>
              <w:marRight w:val="0"/>
              <w:marTop w:val="0"/>
              <w:marBottom w:val="0"/>
              <w:divBdr>
                <w:top w:val="none" w:sz="0" w:space="0" w:color="auto"/>
                <w:left w:val="none" w:sz="0" w:space="0" w:color="auto"/>
                <w:bottom w:val="none" w:sz="0" w:space="0" w:color="auto"/>
                <w:right w:val="none" w:sz="0" w:space="0" w:color="auto"/>
              </w:divBdr>
            </w:div>
          </w:divsChild>
        </w:div>
        <w:div w:id="1992829302">
          <w:marLeft w:val="0"/>
          <w:marRight w:val="0"/>
          <w:marTop w:val="0"/>
          <w:marBottom w:val="0"/>
          <w:divBdr>
            <w:top w:val="none" w:sz="0" w:space="0" w:color="auto"/>
            <w:left w:val="none" w:sz="0" w:space="0" w:color="auto"/>
            <w:bottom w:val="none" w:sz="0" w:space="0" w:color="auto"/>
            <w:right w:val="none" w:sz="0" w:space="0" w:color="auto"/>
          </w:divBdr>
        </w:div>
      </w:divsChild>
    </w:div>
    <w:div w:id="917902758">
      <w:bodyDiv w:val="1"/>
      <w:marLeft w:val="0"/>
      <w:marRight w:val="0"/>
      <w:marTop w:val="0"/>
      <w:marBottom w:val="0"/>
      <w:divBdr>
        <w:top w:val="none" w:sz="0" w:space="0" w:color="auto"/>
        <w:left w:val="none" w:sz="0" w:space="0" w:color="auto"/>
        <w:bottom w:val="none" w:sz="0" w:space="0" w:color="auto"/>
        <w:right w:val="none" w:sz="0" w:space="0" w:color="auto"/>
      </w:divBdr>
    </w:div>
    <w:div w:id="1038625698">
      <w:bodyDiv w:val="1"/>
      <w:marLeft w:val="0"/>
      <w:marRight w:val="0"/>
      <w:marTop w:val="0"/>
      <w:marBottom w:val="0"/>
      <w:divBdr>
        <w:top w:val="none" w:sz="0" w:space="0" w:color="auto"/>
        <w:left w:val="none" w:sz="0" w:space="0" w:color="auto"/>
        <w:bottom w:val="none" w:sz="0" w:space="0" w:color="auto"/>
        <w:right w:val="none" w:sz="0" w:space="0" w:color="auto"/>
      </w:divBdr>
    </w:div>
    <w:div w:id="1073938917">
      <w:bodyDiv w:val="1"/>
      <w:marLeft w:val="0"/>
      <w:marRight w:val="0"/>
      <w:marTop w:val="0"/>
      <w:marBottom w:val="0"/>
      <w:divBdr>
        <w:top w:val="none" w:sz="0" w:space="0" w:color="auto"/>
        <w:left w:val="none" w:sz="0" w:space="0" w:color="auto"/>
        <w:bottom w:val="none" w:sz="0" w:space="0" w:color="auto"/>
        <w:right w:val="none" w:sz="0" w:space="0" w:color="auto"/>
      </w:divBdr>
      <w:divsChild>
        <w:div w:id="977682184">
          <w:marLeft w:val="0"/>
          <w:marRight w:val="0"/>
          <w:marTop w:val="0"/>
          <w:marBottom w:val="0"/>
          <w:divBdr>
            <w:top w:val="none" w:sz="0" w:space="0" w:color="auto"/>
            <w:left w:val="none" w:sz="0" w:space="0" w:color="auto"/>
            <w:bottom w:val="none" w:sz="0" w:space="0" w:color="auto"/>
            <w:right w:val="none" w:sz="0" w:space="0" w:color="auto"/>
          </w:divBdr>
        </w:div>
        <w:div w:id="1855532108">
          <w:marLeft w:val="0"/>
          <w:marRight w:val="0"/>
          <w:marTop w:val="0"/>
          <w:marBottom w:val="0"/>
          <w:divBdr>
            <w:top w:val="none" w:sz="0" w:space="0" w:color="auto"/>
            <w:left w:val="none" w:sz="0" w:space="0" w:color="auto"/>
            <w:bottom w:val="none" w:sz="0" w:space="0" w:color="auto"/>
            <w:right w:val="none" w:sz="0" w:space="0" w:color="auto"/>
          </w:divBdr>
        </w:div>
        <w:div w:id="2032758838">
          <w:marLeft w:val="0"/>
          <w:marRight w:val="0"/>
          <w:marTop w:val="0"/>
          <w:marBottom w:val="0"/>
          <w:divBdr>
            <w:top w:val="none" w:sz="0" w:space="0" w:color="auto"/>
            <w:left w:val="none" w:sz="0" w:space="0" w:color="auto"/>
            <w:bottom w:val="none" w:sz="0" w:space="0" w:color="auto"/>
            <w:right w:val="none" w:sz="0" w:space="0" w:color="auto"/>
          </w:divBdr>
          <w:divsChild>
            <w:div w:id="1434863123">
              <w:marLeft w:val="0"/>
              <w:marRight w:val="0"/>
              <w:marTop w:val="0"/>
              <w:marBottom w:val="0"/>
              <w:divBdr>
                <w:top w:val="none" w:sz="0" w:space="0" w:color="auto"/>
                <w:left w:val="none" w:sz="0" w:space="0" w:color="auto"/>
                <w:bottom w:val="none" w:sz="0" w:space="0" w:color="auto"/>
                <w:right w:val="none" w:sz="0" w:space="0" w:color="auto"/>
              </w:divBdr>
              <w:divsChild>
                <w:div w:id="1711883801">
                  <w:marLeft w:val="0"/>
                  <w:marRight w:val="0"/>
                  <w:marTop w:val="0"/>
                  <w:marBottom w:val="0"/>
                  <w:divBdr>
                    <w:top w:val="none" w:sz="0" w:space="0" w:color="auto"/>
                    <w:left w:val="none" w:sz="0" w:space="0" w:color="auto"/>
                    <w:bottom w:val="none" w:sz="0" w:space="0" w:color="auto"/>
                    <w:right w:val="none" w:sz="0" w:space="0" w:color="auto"/>
                  </w:divBdr>
                  <w:divsChild>
                    <w:div w:id="176379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110385">
              <w:marLeft w:val="0"/>
              <w:marRight w:val="0"/>
              <w:marTop w:val="0"/>
              <w:marBottom w:val="0"/>
              <w:divBdr>
                <w:top w:val="none" w:sz="0" w:space="0" w:color="auto"/>
                <w:left w:val="none" w:sz="0" w:space="0" w:color="auto"/>
                <w:bottom w:val="none" w:sz="0" w:space="0" w:color="auto"/>
                <w:right w:val="none" w:sz="0" w:space="0" w:color="auto"/>
              </w:divBdr>
            </w:div>
            <w:div w:id="1755779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4030888">
      <w:bodyDiv w:val="1"/>
      <w:marLeft w:val="0"/>
      <w:marRight w:val="0"/>
      <w:marTop w:val="0"/>
      <w:marBottom w:val="0"/>
      <w:divBdr>
        <w:top w:val="none" w:sz="0" w:space="0" w:color="auto"/>
        <w:left w:val="none" w:sz="0" w:space="0" w:color="auto"/>
        <w:bottom w:val="none" w:sz="0" w:space="0" w:color="auto"/>
        <w:right w:val="none" w:sz="0" w:space="0" w:color="auto"/>
      </w:divBdr>
    </w:div>
    <w:div w:id="1120344289">
      <w:bodyDiv w:val="1"/>
      <w:marLeft w:val="0"/>
      <w:marRight w:val="0"/>
      <w:marTop w:val="0"/>
      <w:marBottom w:val="0"/>
      <w:divBdr>
        <w:top w:val="none" w:sz="0" w:space="0" w:color="auto"/>
        <w:left w:val="none" w:sz="0" w:space="0" w:color="auto"/>
        <w:bottom w:val="none" w:sz="0" w:space="0" w:color="auto"/>
        <w:right w:val="none" w:sz="0" w:space="0" w:color="auto"/>
      </w:divBdr>
      <w:divsChild>
        <w:div w:id="317153942">
          <w:marLeft w:val="0"/>
          <w:marRight w:val="0"/>
          <w:marTop w:val="0"/>
          <w:marBottom w:val="0"/>
          <w:divBdr>
            <w:top w:val="none" w:sz="0" w:space="0" w:color="auto"/>
            <w:left w:val="none" w:sz="0" w:space="0" w:color="auto"/>
            <w:bottom w:val="none" w:sz="0" w:space="0" w:color="auto"/>
            <w:right w:val="none" w:sz="0" w:space="0" w:color="auto"/>
          </w:divBdr>
          <w:divsChild>
            <w:div w:id="34817668">
              <w:marLeft w:val="0"/>
              <w:marRight w:val="0"/>
              <w:marTop w:val="0"/>
              <w:marBottom w:val="0"/>
              <w:divBdr>
                <w:top w:val="none" w:sz="0" w:space="0" w:color="auto"/>
                <w:left w:val="none" w:sz="0" w:space="0" w:color="auto"/>
                <w:bottom w:val="none" w:sz="0" w:space="0" w:color="auto"/>
                <w:right w:val="none" w:sz="0" w:space="0" w:color="auto"/>
              </w:divBdr>
            </w:div>
            <w:div w:id="482166395">
              <w:marLeft w:val="0"/>
              <w:marRight w:val="0"/>
              <w:marTop w:val="0"/>
              <w:marBottom w:val="0"/>
              <w:divBdr>
                <w:top w:val="none" w:sz="0" w:space="0" w:color="auto"/>
                <w:left w:val="none" w:sz="0" w:space="0" w:color="auto"/>
                <w:bottom w:val="none" w:sz="0" w:space="0" w:color="auto"/>
                <w:right w:val="none" w:sz="0" w:space="0" w:color="auto"/>
              </w:divBdr>
            </w:div>
            <w:div w:id="990255256">
              <w:marLeft w:val="0"/>
              <w:marRight w:val="0"/>
              <w:marTop w:val="0"/>
              <w:marBottom w:val="0"/>
              <w:divBdr>
                <w:top w:val="none" w:sz="0" w:space="0" w:color="auto"/>
                <w:left w:val="none" w:sz="0" w:space="0" w:color="auto"/>
                <w:bottom w:val="none" w:sz="0" w:space="0" w:color="auto"/>
                <w:right w:val="none" w:sz="0" w:space="0" w:color="auto"/>
              </w:divBdr>
            </w:div>
            <w:div w:id="1389960583">
              <w:marLeft w:val="0"/>
              <w:marRight w:val="0"/>
              <w:marTop w:val="0"/>
              <w:marBottom w:val="0"/>
              <w:divBdr>
                <w:top w:val="none" w:sz="0" w:space="0" w:color="auto"/>
                <w:left w:val="none" w:sz="0" w:space="0" w:color="auto"/>
                <w:bottom w:val="none" w:sz="0" w:space="0" w:color="auto"/>
                <w:right w:val="none" w:sz="0" w:space="0" w:color="auto"/>
              </w:divBdr>
            </w:div>
            <w:div w:id="1408379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8885">
      <w:bodyDiv w:val="1"/>
      <w:marLeft w:val="0"/>
      <w:marRight w:val="0"/>
      <w:marTop w:val="0"/>
      <w:marBottom w:val="0"/>
      <w:divBdr>
        <w:top w:val="none" w:sz="0" w:space="0" w:color="auto"/>
        <w:left w:val="none" w:sz="0" w:space="0" w:color="auto"/>
        <w:bottom w:val="none" w:sz="0" w:space="0" w:color="auto"/>
        <w:right w:val="none" w:sz="0" w:space="0" w:color="auto"/>
      </w:divBdr>
    </w:div>
    <w:div w:id="1217738869">
      <w:bodyDiv w:val="1"/>
      <w:marLeft w:val="0"/>
      <w:marRight w:val="0"/>
      <w:marTop w:val="0"/>
      <w:marBottom w:val="0"/>
      <w:divBdr>
        <w:top w:val="none" w:sz="0" w:space="0" w:color="auto"/>
        <w:left w:val="none" w:sz="0" w:space="0" w:color="auto"/>
        <w:bottom w:val="none" w:sz="0" w:space="0" w:color="auto"/>
        <w:right w:val="none" w:sz="0" w:space="0" w:color="auto"/>
      </w:divBdr>
      <w:divsChild>
        <w:div w:id="1875147446">
          <w:marLeft w:val="0"/>
          <w:marRight w:val="0"/>
          <w:marTop w:val="0"/>
          <w:marBottom w:val="0"/>
          <w:divBdr>
            <w:top w:val="none" w:sz="0" w:space="0" w:color="auto"/>
            <w:left w:val="none" w:sz="0" w:space="0" w:color="auto"/>
            <w:bottom w:val="none" w:sz="0" w:space="0" w:color="auto"/>
            <w:right w:val="none" w:sz="0" w:space="0" w:color="auto"/>
          </w:divBdr>
          <w:divsChild>
            <w:div w:id="118451982">
              <w:marLeft w:val="0"/>
              <w:marRight w:val="0"/>
              <w:marTop w:val="0"/>
              <w:marBottom w:val="0"/>
              <w:divBdr>
                <w:top w:val="none" w:sz="0" w:space="0" w:color="auto"/>
                <w:left w:val="none" w:sz="0" w:space="0" w:color="auto"/>
                <w:bottom w:val="none" w:sz="0" w:space="0" w:color="auto"/>
                <w:right w:val="none" w:sz="0" w:space="0" w:color="auto"/>
              </w:divBdr>
            </w:div>
            <w:div w:id="209389024">
              <w:marLeft w:val="0"/>
              <w:marRight w:val="0"/>
              <w:marTop w:val="0"/>
              <w:marBottom w:val="0"/>
              <w:divBdr>
                <w:top w:val="none" w:sz="0" w:space="0" w:color="auto"/>
                <w:left w:val="none" w:sz="0" w:space="0" w:color="auto"/>
                <w:bottom w:val="none" w:sz="0" w:space="0" w:color="auto"/>
                <w:right w:val="none" w:sz="0" w:space="0" w:color="auto"/>
              </w:divBdr>
            </w:div>
            <w:div w:id="1027365627">
              <w:marLeft w:val="0"/>
              <w:marRight w:val="0"/>
              <w:marTop w:val="0"/>
              <w:marBottom w:val="0"/>
              <w:divBdr>
                <w:top w:val="none" w:sz="0" w:space="0" w:color="auto"/>
                <w:left w:val="none" w:sz="0" w:space="0" w:color="auto"/>
                <w:bottom w:val="none" w:sz="0" w:space="0" w:color="auto"/>
                <w:right w:val="none" w:sz="0" w:space="0" w:color="auto"/>
              </w:divBdr>
            </w:div>
            <w:div w:id="1153521704">
              <w:marLeft w:val="0"/>
              <w:marRight w:val="0"/>
              <w:marTop w:val="0"/>
              <w:marBottom w:val="0"/>
              <w:divBdr>
                <w:top w:val="none" w:sz="0" w:space="0" w:color="auto"/>
                <w:left w:val="none" w:sz="0" w:space="0" w:color="auto"/>
                <w:bottom w:val="none" w:sz="0" w:space="0" w:color="auto"/>
                <w:right w:val="none" w:sz="0" w:space="0" w:color="auto"/>
              </w:divBdr>
            </w:div>
            <w:div w:id="2027170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337059">
      <w:bodyDiv w:val="1"/>
      <w:marLeft w:val="0"/>
      <w:marRight w:val="0"/>
      <w:marTop w:val="0"/>
      <w:marBottom w:val="0"/>
      <w:divBdr>
        <w:top w:val="none" w:sz="0" w:space="0" w:color="auto"/>
        <w:left w:val="none" w:sz="0" w:space="0" w:color="auto"/>
        <w:bottom w:val="none" w:sz="0" w:space="0" w:color="auto"/>
        <w:right w:val="none" w:sz="0" w:space="0" w:color="auto"/>
      </w:divBdr>
    </w:div>
    <w:div w:id="1300377610">
      <w:bodyDiv w:val="1"/>
      <w:marLeft w:val="0"/>
      <w:marRight w:val="0"/>
      <w:marTop w:val="0"/>
      <w:marBottom w:val="0"/>
      <w:divBdr>
        <w:top w:val="none" w:sz="0" w:space="0" w:color="auto"/>
        <w:left w:val="none" w:sz="0" w:space="0" w:color="auto"/>
        <w:bottom w:val="none" w:sz="0" w:space="0" w:color="auto"/>
        <w:right w:val="none" w:sz="0" w:space="0" w:color="auto"/>
      </w:divBdr>
      <w:divsChild>
        <w:div w:id="1944068801">
          <w:marLeft w:val="0"/>
          <w:marRight w:val="0"/>
          <w:marTop w:val="0"/>
          <w:marBottom w:val="0"/>
          <w:divBdr>
            <w:top w:val="none" w:sz="0" w:space="0" w:color="auto"/>
            <w:left w:val="none" w:sz="0" w:space="0" w:color="auto"/>
            <w:bottom w:val="none" w:sz="0" w:space="0" w:color="auto"/>
            <w:right w:val="none" w:sz="0" w:space="0" w:color="auto"/>
          </w:divBdr>
          <w:divsChild>
            <w:div w:id="41485762">
              <w:marLeft w:val="0"/>
              <w:marRight w:val="0"/>
              <w:marTop w:val="0"/>
              <w:marBottom w:val="0"/>
              <w:divBdr>
                <w:top w:val="none" w:sz="0" w:space="0" w:color="auto"/>
                <w:left w:val="none" w:sz="0" w:space="0" w:color="auto"/>
                <w:bottom w:val="none" w:sz="0" w:space="0" w:color="auto"/>
                <w:right w:val="none" w:sz="0" w:space="0" w:color="auto"/>
              </w:divBdr>
            </w:div>
            <w:div w:id="603076740">
              <w:marLeft w:val="0"/>
              <w:marRight w:val="0"/>
              <w:marTop w:val="0"/>
              <w:marBottom w:val="0"/>
              <w:divBdr>
                <w:top w:val="none" w:sz="0" w:space="0" w:color="auto"/>
                <w:left w:val="none" w:sz="0" w:space="0" w:color="auto"/>
                <w:bottom w:val="none" w:sz="0" w:space="0" w:color="auto"/>
                <w:right w:val="none" w:sz="0" w:space="0" w:color="auto"/>
              </w:divBdr>
            </w:div>
            <w:div w:id="684792687">
              <w:marLeft w:val="0"/>
              <w:marRight w:val="0"/>
              <w:marTop w:val="0"/>
              <w:marBottom w:val="0"/>
              <w:divBdr>
                <w:top w:val="none" w:sz="0" w:space="0" w:color="auto"/>
                <w:left w:val="none" w:sz="0" w:space="0" w:color="auto"/>
                <w:bottom w:val="none" w:sz="0" w:space="0" w:color="auto"/>
                <w:right w:val="none" w:sz="0" w:space="0" w:color="auto"/>
              </w:divBdr>
            </w:div>
            <w:div w:id="896163511">
              <w:marLeft w:val="0"/>
              <w:marRight w:val="0"/>
              <w:marTop w:val="0"/>
              <w:marBottom w:val="0"/>
              <w:divBdr>
                <w:top w:val="none" w:sz="0" w:space="0" w:color="auto"/>
                <w:left w:val="none" w:sz="0" w:space="0" w:color="auto"/>
                <w:bottom w:val="none" w:sz="0" w:space="0" w:color="auto"/>
                <w:right w:val="none" w:sz="0" w:space="0" w:color="auto"/>
              </w:divBdr>
            </w:div>
            <w:div w:id="1096709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281855">
      <w:bodyDiv w:val="1"/>
      <w:marLeft w:val="0"/>
      <w:marRight w:val="0"/>
      <w:marTop w:val="0"/>
      <w:marBottom w:val="0"/>
      <w:divBdr>
        <w:top w:val="none" w:sz="0" w:space="0" w:color="auto"/>
        <w:left w:val="none" w:sz="0" w:space="0" w:color="auto"/>
        <w:bottom w:val="none" w:sz="0" w:space="0" w:color="auto"/>
        <w:right w:val="none" w:sz="0" w:space="0" w:color="auto"/>
      </w:divBdr>
      <w:divsChild>
        <w:div w:id="1453551758">
          <w:marLeft w:val="0"/>
          <w:marRight w:val="0"/>
          <w:marTop w:val="0"/>
          <w:marBottom w:val="0"/>
          <w:divBdr>
            <w:top w:val="none" w:sz="0" w:space="0" w:color="auto"/>
            <w:left w:val="none" w:sz="0" w:space="0" w:color="auto"/>
            <w:bottom w:val="none" w:sz="0" w:space="0" w:color="auto"/>
            <w:right w:val="none" w:sz="0" w:space="0" w:color="auto"/>
          </w:divBdr>
        </w:div>
      </w:divsChild>
    </w:div>
    <w:div w:id="1348211760">
      <w:bodyDiv w:val="1"/>
      <w:marLeft w:val="0"/>
      <w:marRight w:val="0"/>
      <w:marTop w:val="0"/>
      <w:marBottom w:val="0"/>
      <w:divBdr>
        <w:top w:val="none" w:sz="0" w:space="0" w:color="auto"/>
        <w:left w:val="none" w:sz="0" w:space="0" w:color="auto"/>
        <w:bottom w:val="none" w:sz="0" w:space="0" w:color="auto"/>
        <w:right w:val="none" w:sz="0" w:space="0" w:color="auto"/>
      </w:divBdr>
      <w:divsChild>
        <w:div w:id="1838231237">
          <w:marLeft w:val="0"/>
          <w:marRight w:val="0"/>
          <w:marTop w:val="0"/>
          <w:marBottom w:val="0"/>
          <w:divBdr>
            <w:top w:val="none" w:sz="0" w:space="0" w:color="auto"/>
            <w:left w:val="none" w:sz="0" w:space="0" w:color="auto"/>
            <w:bottom w:val="none" w:sz="0" w:space="0" w:color="auto"/>
            <w:right w:val="none" w:sz="0" w:space="0" w:color="auto"/>
          </w:divBdr>
          <w:divsChild>
            <w:div w:id="49813248">
              <w:marLeft w:val="0"/>
              <w:marRight w:val="0"/>
              <w:marTop w:val="0"/>
              <w:marBottom w:val="0"/>
              <w:divBdr>
                <w:top w:val="none" w:sz="0" w:space="0" w:color="auto"/>
                <w:left w:val="none" w:sz="0" w:space="0" w:color="auto"/>
                <w:bottom w:val="none" w:sz="0" w:space="0" w:color="auto"/>
                <w:right w:val="none" w:sz="0" w:space="0" w:color="auto"/>
              </w:divBdr>
            </w:div>
            <w:div w:id="59135887">
              <w:marLeft w:val="0"/>
              <w:marRight w:val="0"/>
              <w:marTop w:val="0"/>
              <w:marBottom w:val="0"/>
              <w:divBdr>
                <w:top w:val="none" w:sz="0" w:space="0" w:color="auto"/>
                <w:left w:val="none" w:sz="0" w:space="0" w:color="auto"/>
                <w:bottom w:val="none" w:sz="0" w:space="0" w:color="auto"/>
                <w:right w:val="none" w:sz="0" w:space="0" w:color="auto"/>
              </w:divBdr>
            </w:div>
            <w:div w:id="91050603">
              <w:marLeft w:val="0"/>
              <w:marRight w:val="0"/>
              <w:marTop w:val="0"/>
              <w:marBottom w:val="0"/>
              <w:divBdr>
                <w:top w:val="none" w:sz="0" w:space="0" w:color="auto"/>
                <w:left w:val="none" w:sz="0" w:space="0" w:color="auto"/>
                <w:bottom w:val="none" w:sz="0" w:space="0" w:color="auto"/>
                <w:right w:val="none" w:sz="0" w:space="0" w:color="auto"/>
              </w:divBdr>
            </w:div>
            <w:div w:id="415442187">
              <w:marLeft w:val="0"/>
              <w:marRight w:val="0"/>
              <w:marTop w:val="0"/>
              <w:marBottom w:val="0"/>
              <w:divBdr>
                <w:top w:val="none" w:sz="0" w:space="0" w:color="auto"/>
                <w:left w:val="none" w:sz="0" w:space="0" w:color="auto"/>
                <w:bottom w:val="none" w:sz="0" w:space="0" w:color="auto"/>
                <w:right w:val="none" w:sz="0" w:space="0" w:color="auto"/>
              </w:divBdr>
            </w:div>
            <w:div w:id="466243156">
              <w:marLeft w:val="0"/>
              <w:marRight w:val="0"/>
              <w:marTop w:val="0"/>
              <w:marBottom w:val="0"/>
              <w:divBdr>
                <w:top w:val="none" w:sz="0" w:space="0" w:color="auto"/>
                <w:left w:val="none" w:sz="0" w:space="0" w:color="auto"/>
                <w:bottom w:val="none" w:sz="0" w:space="0" w:color="auto"/>
                <w:right w:val="none" w:sz="0" w:space="0" w:color="auto"/>
              </w:divBdr>
            </w:div>
            <w:div w:id="723986835">
              <w:marLeft w:val="0"/>
              <w:marRight w:val="0"/>
              <w:marTop w:val="0"/>
              <w:marBottom w:val="0"/>
              <w:divBdr>
                <w:top w:val="none" w:sz="0" w:space="0" w:color="auto"/>
                <w:left w:val="none" w:sz="0" w:space="0" w:color="auto"/>
                <w:bottom w:val="none" w:sz="0" w:space="0" w:color="auto"/>
                <w:right w:val="none" w:sz="0" w:space="0" w:color="auto"/>
              </w:divBdr>
            </w:div>
            <w:div w:id="932205804">
              <w:marLeft w:val="0"/>
              <w:marRight w:val="0"/>
              <w:marTop w:val="0"/>
              <w:marBottom w:val="0"/>
              <w:divBdr>
                <w:top w:val="none" w:sz="0" w:space="0" w:color="auto"/>
                <w:left w:val="none" w:sz="0" w:space="0" w:color="auto"/>
                <w:bottom w:val="none" w:sz="0" w:space="0" w:color="auto"/>
                <w:right w:val="none" w:sz="0" w:space="0" w:color="auto"/>
              </w:divBdr>
            </w:div>
            <w:div w:id="1513563745">
              <w:marLeft w:val="0"/>
              <w:marRight w:val="0"/>
              <w:marTop w:val="0"/>
              <w:marBottom w:val="0"/>
              <w:divBdr>
                <w:top w:val="none" w:sz="0" w:space="0" w:color="auto"/>
                <w:left w:val="none" w:sz="0" w:space="0" w:color="auto"/>
                <w:bottom w:val="none" w:sz="0" w:space="0" w:color="auto"/>
                <w:right w:val="none" w:sz="0" w:space="0" w:color="auto"/>
              </w:divBdr>
            </w:div>
            <w:div w:id="1957953703">
              <w:marLeft w:val="0"/>
              <w:marRight w:val="0"/>
              <w:marTop w:val="0"/>
              <w:marBottom w:val="0"/>
              <w:divBdr>
                <w:top w:val="none" w:sz="0" w:space="0" w:color="auto"/>
                <w:left w:val="none" w:sz="0" w:space="0" w:color="auto"/>
                <w:bottom w:val="none" w:sz="0" w:space="0" w:color="auto"/>
                <w:right w:val="none" w:sz="0" w:space="0" w:color="auto"/>
              </w:divBdr>
            </w:div>
            <w:div w:id="1991903083">
              <w:marLeft w:val="0"/>
              <w:marRight w:val="0"/>
              <w:marTop w:val="0"/>
              <w:marBottom w:val="0"/>
              <w:divBdr>
                <w:top w:val="none" w:sz="0" w:space="0" w:color="auto"/>
                <w:left w:val="none" w:sz="0" w:space="0" w:color="auto"/>
                <w:bottom w:val="none" w:sz="0" w:space="0" w:color="auto"/>
                <w:right w:val="none" w:sz="0" w:space="0" w:color="auto"/>
              </w:divBdr>
            </w:div>
            <w:div w:id="2028628592">
              <w:marLeft w:val="0"/>
              <w:marRight w:val="0"/>
              <w:marTop w:val="0"/>
              <w:marBottom w:val="0"/>
              <w:divBdr>
                <w:top w:val="none" w:sz="0" w:space="0" w:color="auto"/>
                <w:left w:val="none" w:sz="0" w:space="0" w:color="auto"/>
                <w:bottom w:val="none" w:sz="0" w:space="0" w:color="auto"/>
                <w:right w:val="none" w:sz="0" w:space="0" w:color="auto"/>
              </w:divBdr>
            </w:div>
            <w:div w:id="213617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4089859">
      <w:bodyDiv w:val="1"/>
      <w:marLeft w:val="0"/>
      <w:marRight w:val="0"/>
      <w:marTop w:val="0"/>
      <w:marBottom w:val="0"/>
      <w:divBdr>
        <w:top w:val="none" w:sz="0" w:space="0" w:color="auto"/>
        <w:left w:val="none" w:sz="0" w:space="0" w:color="auto"/>
        <w:bottom w:val="none" w:sz="0" w:space="0" w:color="auto"/>
        <w:right w:val="none" w:sz="0" w:space="0" w:color="auto"/>
      </w:divBdr>
    </w:div>
    <w:div w:id="1482968978">
      <w:bodyDiv w:val="1"/>
      <w:marLeft w:val="0"/>
      <w:marRight w:val="0"/>
      <w:marTop w:val="0"/>
      <w:marBottom w:val="0"/>
      <w:divBdr>
        <w:top w:val="none" w:sz="0" w:space="0" w:color="auto"/>
        <w:left w:val="none" w:sz="0" w:space="0" w:color="auto"/>
        <w:bottom w:val="none" w:sz="0" w:space="0" w:color="auto"/>
        <w:right w:val="none" w:sz="0" w:space="0" w:color="auto"/>
      </w:divBdr>
    </w:div>
    <w:div w:id="1516767023">
      <w:bodyDiv w:val="1"/>
      <w:marLeft w:val="0"/>
      <w:marRight w:val="0"/>
      <w:marTop w:val="0"/>
      <w:marBottom w:val="0"/>
      <w:divBdr>
        <w:top w:val="none" w:sz="0" w:space="0" w:color="auto"/>
        <w:left w:val="none" w:sz="0" w:space="0" w:color="auto"/>
        <w:bottom w:val="none" w:sz="0" w:space="0" w:color="auto"/>
        <w:right w:val="none" w:sz="0" w:space="0" w:color="auto"/>
      </w:divBdr>
    </w:div>
    <w:div w:id="1586498340">
      <w:bodyDiv w:val="1"/>
      <w:marLeft w:val="0"/>
      <w:marRight w:val="0"/>
      <w:marTop w:val="0"/>
      <w:marBottom w:val="0"/>
      <w:divBdr>
        <w:top w:val="none" w:sz="0" w:space="0" w:color="auto"/>
        <w:left w:val="none" w:sz="0" w:space="0" w:color="auto"/>
        <w:bottom w:val="none" w:sz="0" w:space="0" w:color="auto"/>
        <w:right w:val="none" w:sz="0" w:space="0" w:color="auto"/>
      </w:divBdr>
      <w:divsChild>
        <w:div w:id="737483893">
          <w:marLeft w:val="0"/>
          <w:marRight w:val="0"/>
          <w:marTop w:val="0"/>
          <w:marBottom w:val="0"/>
          <w:divBdr>
            <w:top w:val="none" w:sz="0" w:space="0" w:color="auto"/>
            <w:left w:val="none" w:sz="0" w:space="0" w:color="auto"/>
            <w:bottom w:val="none" w:sz="0" w:space="0" w:color="auto"/>
            <w:right w:val="none" w:sz="0" w:space="0" w:color="auto"/>
          </w:divBdr>
        </w:div>
      </w:divsChild>
    </w:div>
    <w:div w:id="1599633041">
      <w:bodyDiv w:val="1"/>
      <w:marLeft w:val="0"/>
      <w:marRight w:val="0"/>
      <w:marTop w:val="0"/>
      <w:marBottom w:val="0"/>
      <w:divBdr>
        <w:top w:val="none" w:sz="0" w:space="0" w:color="auto"/>
        <w:left w:val="none" w:sz="0" w:space="0" w:color="auto"/>
        <w:bottom w:val="none" w:sz="0" w:space="0" w:color="auto"/>
        <w:right w:val="none" w:sz="0" w:space="0" w:color="auto"/>
      </w:divBdr>
    </w:div>
    <w:div w:id="1610233349">
      <w:bodyDiv w:val="1"/>
      <w:marLeft w:val="0"/>
      <w:marRight w:val="0"/>
      <w:marTop w:val="0"/>
      <w:marBottom w:val="0"/>
      <w:divBdr>
        <w:top w:val="none" w:sz="0" w:space="0" w:color="auto"/>
        <w:left w:val="none" w:sz="0" w:space="0" w:color="auto"/>
        <w:bottom w:val="none" w:sz="0" w:space="0" w:color="auto"/>
        <w:right w:val="none" w:sz="0" w:space="0" w:color="auto"/>
      </w:divBdr>
    </w:div>
    <w:div w:id="1610315399">
      <w:bodyDiv w:val="1"/>
      <w:marLeft w:val="0"/>
      <w:marRight w:val="0"/>
      <w:marTop w:val="0"/>
      <w:marBottom w:val="0"/>
      <w:divBdr>
        <w:top w:val="none" w:sz="0" w:space="0" w:color="auto"/>
        <w:left w:val="none" w:sz="0" w:space="0" w:color="auto"/>
        <w:bottom w:val="none" w:sz="0" w:space="0" w:color="auto"/>
        <w:right w:val="none" w:sz="0" w:space="0" w:color="auto"/>
      </w:divBdr>
    </w:div>
    <w:div w:id="1621104872">
      <w:bodyDiv w:val="1"/>
      <w:marLeft w:val="0"/>
      <w:marRight w:val="0"/>
      <w:marTop w:val="0"/>
      <w:marBottom w:val="0"/>
      <w:divBdr>
        <w:top w:val="none" w:sz="0" w:space="0" w:color="auto"/>
        <w:left w:val="none" w:sz="0" w:space="0" w:color="auto"/>
        <w:bottom w:val="none" w:sz="0" w:space="0" w:color="auto"/>
        <w:right w:val="none" w:sz="0" w:space="0" w:color="auto"/>
      </w:divBdr>
    </w:div>
    <w:div w:id="1702125337">
      <w:bodyDiv w:val="1"/>
      <w:marLeft w:val="0"/>
      <w:marRight w:val="0"/>
      <w:marTop w:val="0"/>
      <w:marBottom w:val="0"/>
      <w:divBdr>
        <w:top w:val="none" w:sz="0" w:space="0" w:color="auto"/>
        <w:left w:val="none" w:sz="0" w:space="0" w:color="auto"/>
        <w:bottom w:val="none" w:sz="0" w:space="0" w:color="auto"/>
        <w:right w:val="none" w:sz="0" w:space="0" w:color="auto"/>
      </w:divBdr>
    </w:div>
    <w:div w:id="1712529879">
      <w:bodyDiv w:val="1"/>
      <w:marLeft w:val="0"/>
      <w:marRight w:val="0"/>
      <w:marTop w:val="0"/>
      <w:marBottom w:val="0"/>
      <w:divBdr>
        <w:top w:val="none" w:sz="0" w:space="0" w:color="auto"/>
        <w:left w:val="none" w:sz="0" w:space="0" w:color="auto"/>
        <w:bottom w:val="none" w:sz="0" w:space="0" w:color="auto"/>
        <w:right w:val="none" w:sz="0" w:space="0" w:color="auto"/>
      </w:divBdr>
    </w:div>
    <w:div w:id="1741950459">
      <w:bodyDiv w:val="1"/>
      <w:marLeft w:val="0"/>
      <w:marRight w:val="0"/>
      <w:marTop w:val="0"/>
      <w:marBottom w:val="0"/>
      <w:divBdr>
        <w:top w:val="none" w:sz="0" w:space="0" w:color="auto"/>
        <w:left w:val="none" w:sz="0" w:space="0" w:color="auto"/>
        <w:bottom w:val="none" w:sz="0" w:space="0" w:color="auto"/>
        <w:right w:val="none" w:sz="0" w:space="0" w:color="auto"/>
      </w:divBdr>
      <w:divsChild>
        <w:div w:id="932860785">
          <w:marLeft w:val="0"/>
          <w:marRight w:val="0"/>
          <w:marTop w:val="0"/>
          <w:marBottom w:val="0"/>
          <w:divBdr>
            <w:top w:val="none" w:sz="0" w:space="0" w:color="auto"/>
            <w:left w:val="none" w:sz="0" w:space="0" w:color="auto"/>
            <w:bottom w:val="none" w:sz="0" w:space="0" w:color="auto"/>
            <w:right w:val="none" w:sz="0" w:space="0" w:color="auto"/>
          </w:divBdr>
          <w:divsChild>
            <w:div w:id="254292557">
              <w:marLeft w:val="0"/>
              <w:marRight w:val="0"/>
              <w:marTop w:val="0"/>
              <w:marBottom w:val="0"/>
              <w:divBdr>
                <w:top w:val="none" w:sz="0" w:space="0" w:color="auto"/>
                <w:left w:val="none" w:sz="0" w:space="0" w:color="auto"/>
                <w:bottom w:val="none" w:sz="0" w:space="0" w:color="auto"/>
                <w:right w:val="none" w:sz="0" w:space="0" w:color="auto"/>
              </w:divBdr>
            </w:div>
            <w:div w:id="1858154044">
              <w:marLeft w:val="0"/>
              <w:marRight w:val="0"/>
              <w:marTop w:val="0"/>
              <w:marBottom w:val="0"/>
              <w:divBdr>
                <w:top w:val="none" w:sz="0" w:space="0" w:color="auto"/>
                <w:left w:val="none" w:sz="0" w:space="0" w:color="auto"/>
                <w:bottom w:val="none" w:sz="0" w:space="0" w:color="auto"/>
                <w:right w:val="none" w:sz="0" w:space="0" w:color="auto"/>
              </w:divBdr>
            </w:div>
            <w:div w:id="2136823740">
              <w:marLeft w:val="0"/>
              <w:marRight w:val="0"/>
              <w:marTop w:val="0"/>
              <w:marBottom w:val="0"/>
              <w:divBdr>
                <w:top w:val="none" w:sz="0" w:space="0" w:color="auto"/>
                <w:left w:val="none" w:sz="0" w:space="0" w:color="auto"/>
                <w:bottom w:val="none" w:sz="0" w:space="0" w:color="auto"/>
                <w:right w:val="none" w:sz="0" w:space="0" w:color="auto"/>
              </w:divBdr>
              <w:divsChild>
                <w:div w:id="590087749">
                  <w:marLeft w:val="0"/>
                  <w:marRight w:val="0"/>
                  <w:marTop w:val="0"/>
                  <w:marBottom w:val="0"/>
                  <w:divBdr>
                    <w:top w:val="none" w:sz="0" w:space="0" w:color="auto"/>
                    <w:left w:val="none" w:sz="0" w:space="0" w:color="auto"/>
                    <w:bottom w:val="none" w:sz="0" w:space="0" w:color="auto"/>
                    <w:right w:val="none" w:sz="0" w:space="0" w:color="auto"/>
                  </w:divBdr>
                  <w:divsChild>
                    <w:div w:id="10615618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0306043">
          <w:marLeft w:val="0"/>
          <w:marRight w:val="0"/>
          <w:marTop w:val="0"/>
          <w:marBottom w:val="0"/>
          <w:divBdr>
            <w:top w:val="none" w:sz="0" w:space="0" w:color="auto"/>
            <w:left w:val="none" w:sz="0" w:space="0" w:color="auto"/>
            <w:bottom w:val="none" w:sz="0" w:space="0" w:color="auto"/>
            <w:right w:val="none" w:sz="0" w:space="0" w:color="auto"/>
          </w:divBdr>
        </w:div>
        <w:div w:id="1320382458">
          <w:marLeft w:val="0"/>
          <w:marRight w:val="0"/>
          <w:marTop w:val="0"/>
          <w:marBottom w:val="0"/>
          <w:divBdr>
            <w:top w:val="none" w:sz="0" w:space="0" w:color="auto"/>
            <w:left w:val="none" w:sz="0" w:space="0" w:color="auto"/>
            <w:bottom w:val="none" w:sz="0" w:space="0" w:color="auto"/>
            <w:right w:val="none" w:sz="0" w:space="0" w:color="auto"/>
          </w:divBdr>
        </w:div>
      </w:divsChild>
    </w:div>
    <w:div w:id="1761222530">
      <w:bodyDiv w:val="1"/>
      <w:marLeft w:val="0"/>
      <w:marRight w:val="0"/>
      <w:marTop w:val="0"/>
      <w:marBottom w:val="0"/>
      <w:divBdr>
        <w:top w:val="none" w:sz="0" w:space="0" w:color="auto"/>
        <w:left w:val="none" w:sz="0" w:space="0" w:color="auto"/>
        <w:bottom w:val="none" w:sz="0" w:space="0" w:color="auto"/>
        <w:right w:val="none" w:sz="0" w:space="0" w:color="auto"/>
      </w:divBdr>
    </w:div>
    <w:div w:id="1780562494">
      <w:bodyDiv w:val="1"/>
      <w:marLeft w:val="0"/>
      <w:marRight w:val="0"/>
      <w:marTop w:val="0"/>
      <w:marBottom w:val="0"/>
      <w:divBdr>
        <w:top w:val="none" w:sz="0" w:space="0" w:color="auto"/>
        <w:left w:val="none" w:sz="0" w:space="0" w:color="auto"/>
        <w:bottom w:val="none" w:sz="0" w:space="0" w:color="auto"/>
        <w:right w:val="none" w:sz="0" w:space="0" w:color="auto"/>
      </w:divBdr>
    </w:div>
    <w:div w:id="1823958504">
      <w:bodyDiv w:val="1"/>
      <w:marLeft w:val="0"/>
      <w:marRight w:val="0"/>
      <w:marTop w:val="0"/>
      <w:marBottom w:val="0"/>
      <w:divBdr>
        <w:top w:val="none" w:sz="0" w:space="0" w:color="auto"/>
        <w:left w:val="none" w:sz="0" w:space="0" w:color="auto"/>
        <w:bottom w:val="none" w:sz="0" w:space="0" w:color="auto"/>
        <w:right w:val="none" w:sz="0" w:space="0" w:color="auto"/>
      </w:divBdr>
    </w:div>
    <w:div w:id="1864782679">
      <w:bodyDiv w:val="1"/>
      <w:marLeft w:val="0"/>
      <w:marRight w:val="0"/>
      <w:marTop w:val="0"/>
      <w:marBottom w:val="0"/>
      <w:divBdr>
        <w:top w:val="none" w:sz="0" w:space="0" w:color="auto"/>
        <w:left w:val="none" w:sz="0" w:space="0" w:color="auto"/>
        <w:bottom w:val="none" w:sz="0" w:space="0" w:color="auto"/>
        <w:right w:val="none" w:sz="0" w:space="0" w:color="auto"/>
      </w:divBdr>
    </w:div>
    <w:div w:id="1867255350">
      <w:bodyDiv w:val="1"/>
      <w:marLeft w:val="0"/>
      <w:marRight w:val="0"/>
      <w:marTop w:val="0"/>
      <w:marBottom w:val="0"/>
      <w:divBdr>
        <w:top w:val="none" w:sz="0" w:space="0" w:color="auto"/>
        <w:left w:val="none" w:sz="0" w:space="0" w:color="auto"/>
        <w:bottom w:val="none" w:sz="0" w:space="0" w:color="auto"/>
        <w:right w:val="none" w:sz="0" w:space="0" w:color="auto"/>
      </w:divBdr>
    </w:div>
    <w:div w:id="1945113530">
      <w:bodyDiv w:val="1"/>
      <w:marLeft w:val="0"/>
      <w:marRight w:val="0"/>
      <w:marTop w:val="0"/>
      <w:marBottom w:val="0"/>
      <w:divBdr>
        <w:top w:val="none" w:sz="0" w:space="0" w:color="auto"/>
        <w:left w:val="none" w:sz="0" w:space="0" w:color="auto"/>
        <w:bottom w:val="none" w:sz="0" w:space="0" w:color="auto"/>
        <w:right w:val="none" w:sz="0" w:space="0" w:color="auto"/>
      </w:divBdr>
    </w:div>
    <w:div w:id="2054117446">
      <w:bodyDiv w:val="1"/>
      <w:marLeft w:val="0"/>
      <w:marRight w:val="0"/>
      <w:marTop w:val="0"/>
      <w:marBottom w:val="0"/>
      <w:divBdr>
        <w:top w:val="none" w:sz="0" w:space="0" w:color="auto"/>
        <w:left w:val="none" w:sz="0" w:space="0" w:color="auto"/>
        <w:bottom w:val="none" w:sz="0" w:space="0" w:color="auto"/>
        <w:right w:val="none" w:sz="0" w:space="0" w:color="auto"/>
      </w:divBdr>
    </w:div>
    <w:div w:id="2122067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110.png"/><Relationship Id="rId21" Type="http://schemas.openxmlformats.org/officeDocument/2006/relationships/image" Target="media/image14.png"/><Relationship Id="rId324" Type="http://schemas.openxmlformats.org/officeDocument/2006/relationships/image" Target="media/image317.png"/><Relationship Id="rId170" Type="http://schemas.openxmlformats.org/officeDocument/2006/relationships/image" Target="media/image163.png"/><Relationship Id="rId268" Type="http://schemas.openxmlformats.org/officeDocument/2006/relationships/image" Target="media/image261.png"/><Relationship Id="rId475" Type="http://schemas.openxmlformats.org/officeDocument/2006/relationships/hyperlink" Target="https://magicshot.ai/blog/top-ai-avatar-creators/" TargetMode="External"/><Relationship Id="rId32" Type="http://schemas.openxmlformats.org/officeDocument/2006/relationships/image" Target="media/image25.png"/><Relationship Id="rId74" Type="http://schemas.openxmlformats.org/officeDocument/2006/relationships/image" Target="media/image67.png"/><Relationship Id="rId128" Type="http://schemas.openxmlformats.org/officeDocument/2006/relationships/image" Target="media/image121.png"/><Relationship Id="rId335" Type="http://schemas.openxmlformats.org/officeDocument/2006/relationships/image" Target="media/image328.png"/><Relationship Id="rId377" Type="http://schemas.openxmlformats.org/officeDocument/2006/relationships/image" Target="media/image370.png"/><Relationship Id="rId500" Type="http://schemas.openxmlformats.org/officeDocument/2006/relationships/hyperlink" Target="https://v2.aistudios.com" TargetMode="External"/><Relationship Id="rId5" Type="http://schemas.openxmlformats.org/officeDocument/2006/relationships/webSettings" Target="webSettings.xml"/><Relationship Id="rId181" Type="http://schemas.openxmlformats.org/officeDocument/2006/relationships/image" Target="media/image174.png"/><Relationship Id="rId237" Type="http://schemas.openxmlformats.org/officeDocument/2006/relationships/image" Target="media/image230.png"/><Relationship Id="rId402" Type="http://schemas.openxmlformats.org/officeDocument/2006/relationships/image" Target="media/image395.png"/><Relationship Id="rId279" Type="http://schemas.openxmlformats.org/officeDocument/2006/relationships/image" Target="media/image272.png"/><Relationship Id="rId444" Type="http://schemas.openxmlformats.org/officeDocument/2006/relationships/image" Target="media/image437.png"/><Relationship Id="rId486" Type="http://schemas.openxmlformats.org/officeDocument/2006/relationships/hyperlink" Target="https://api.heygen.com" TargetMode="External"/><Relationship Id="rId43" Type="http://schemas.openxmlformats.org/officeDocument/2006/relationships/image" Target="media/image36.png"/><Relationship Id="rId139" Type="http://schemas.openxmlformats.org/officeDocument/2006/relationships/image" Target="media/image132.png"/><Relationship Id="rId290" Type="http://schemas.openxmlformats.org/officeDocument/2006/relationships/image" Target="media/image283.png"/><Relationship Id="rId304" Type="http://schemas.openxmlformats.org/officeDocument/2006/relationships/image" Target="media/image297.png"/><Relationship Id="rId346" Type="http://schemas.openxmlformats.org/officeDocument/2006/relationships/image" Target="media/image339.png"/><Relationship Id="rId388" Type="http://schemas.openxmlformats.org/officeDocument/2006/relationships/image" Target="media/image381.png"/><Relationship Id="rId511" Type="http://schemas.openxmlformats.org/officeDocument/2006/relationships/hyperlink" Target="https://www.pipio.ai/pricing" TargetMode="External"/><Relationship Id="rId85" Type="http://schemas.openxmlformats.org/officeDocument/2006/relationships/image" Target="media/image78.png"/><Relationship Id="rId150" Type="http://schemas.openxmlformats.org/officeDocument/2006/relationships/image" Target="media/image143.png"/><Relationship Id="rId192" Type="http://schemas.openxmlformats.org/officeDocument/2006/relationships/image" Target="media/image185.png"/><Relationship Id="rId206" Type="http://schemas.openxmlformats.org/officeDocument/2006/relationships/image" Target="media/image199.png"/><Relationship Id="rId413" Type="http://schemas.openxmlformats.org/officeDocument/2006/relationships/image" Target="media/image406.png"/><Relationship Id="rId248" Type="http://schemas.openxmlformats.org/officeDocument/2006/relationships/image" Target="media/image241.png"/><Relationship Id="rId455" Type="http://schemas.openxmlformats.org/officeDocument/2006/relationships/header" Target="header1.xml"/><Relationship Id="rId497" Type="http://schemas.openxmlformats.org/officeDocument/2006/relationships/hyperlink" Target="https://api.a2e.ai/" TargetMode="External"/><Relationship Id="rId12" Type="http://schemas.openxmlformats.org/officeDocument/2006/relationships/image" Target="media/image5.png"/><Relationship Id="rId108" Type="http://schemas.openxmlformats.org/officeDocument/2006/relationships/image" Target="media/image101.png"/><Relationship Id="rId315" Type="http://schemas.openxmlformats.org/officeDocument/2006/relationships/image" Target="media/image308.png"/><Relationship Id="rId357" Type="http://schemas.openxmlformats.org/officeDocument/2006/relationships/image" Target="media/image350.png"/><Relationship Id="rId522" Type="http://schemas.openxmlformats.org/officeDocument/2006/relationships/hyperlink" Target="https://picsart.com/blog/api-program/" TargetMode="External"/><Relationship Id="rId54" Type="http://schemas.openxmlformats.org/officeDocument/2006/relationships/image" Target="media/image47.png"/><Relationship Id="rId96" Type="http://schemas.openxmlformats.org/officeDocument/2006/relationships/image" Target="media/image89.png"/><Relationship Id="rId161" Type="http://schemas.openxmlformats.org/officeDocument/2006/relationships/image" Target="media/image154.png"/><Relationship Id="rId217" Type="http://schemas.openxmlformats.org/officeDocument/2006/relationships/image" Target="media/image210.png"/><Relationship Id="rId399" Type="http://schemas.openxmlformats.org/officeDocument/2006/relationships/image" Target="media/image392.png"/><Relationship Id="rId259" Type="http://schemas.openxmlformats.org/officeDocument/2006/relationships/image" Target="media/image252.png"/><Relationship Id="rId424" Type="http://schemas.openxmlformats.org/officeDocument/2006/relationships/image" Target="media/image417.png"/><Relationship Id="rId466" Type="http://schemas.openxmlformats.org/officeDocument/2006/relationships/image" Target="media/image449.png"/><Relationship Id="rId23" Type="http://schemas.openxmlformats.org/officeDocument/2006/relationships/image" Target="media/image16.png"/><Relationship Id="rId119" Type="http://schemas.openxmlformats.org/officeDocument/2006/relationships/image" Target="media/image112.png"/><Relationship Id="rId270" Type="http://schemas.openxmlformats.org/officeDocument/2006/relationships/image" Target="media/image263.png"/><Relationship Id="rId326" Type="http://schemas.openxmlformats.org/officeDocument/2006/relationships/image" Target="media/image319.png"/><Relationship Id="rId65" Type="http://schemas.openxmlformats.org/officeDocument/2006/relationships/image" Target="media/image58.png"/><Relationship Id="rId130" Type="http://schemas.openxmlformats.org/officeDocument/2006/relationships/image" Target="media/image123.png"/><Relationship Id="rId368" Type="http://schemas.openxmlformats.org/officeDocument/2006/relationships/image" Target="media/image361.png"/><Relationship Id="rId172" Type="http://schemas.openxmlformats.org/officeDocument/2006/relationships/image" Target="media/image165.png"/><Relationship Id="rId228" Type="http://schemas.openxmlformats.org/officeDocument/2006/relationships/image" Target="media/image221.png"/><Relationship Id="rId435" Type="http://schemas.openxmlformats.org/officeDocument/2006/relationships/image" Target="media/image428.png"/><Relationship Id="rId477" Type="http://schemas.openxmlformats.org/officeDocument/2006/relationships/hyperlink" Target="https://www.unite.ai/best-ai-avatar-generators/" TargetMode="External"/><Relationship Id="rId281" Type="http://schemas.openxmlformats.org/officeDocument/2006/relationships/image" Target="media/image274.png"/><Relationship Id="rId337" Type="http://schemas.openxmlformats.org/officeDocument/2006/relationships/image" Target="media/image330.png"/><Relationship Id="rId502" Type="http://schemas.openxmlformats.org/officeDocument/2006/relationships/hyperlink" Target="https://www.aistudios.com/pricing" TargetMode="External"/><Relationship Id="rId34" Type="http://schemas.openxmlformats.org/officeDocument/2006/relationships/image" Target="media/image27.png"/><Relationship Id="rId76" Type="http://schemas.openxmlformats.org/officeDocument/2006/relationships/image" Target="media/image69.png"/><Relationship Id="rId141" Type="http://schemas.openxmlformats.org/officeDocument/2006/relationships/image" Target="media/image134.png"/><Relationship Id="rId379" Type="http://schemas.openxmlformats.org/officeDocument/2006/relationships/image" Target="media/image372.png"/><Relationship Id="rId7" Type="http://schemas.openxmlformats.org/officeDocument/2006/relationships/endnotes" Target="endnotes.xml"/><Relationship Id="rId183" Type="http://schemas.openxmlformats.org/officeDocument/2006/relationships/image" Target="media/image176.png"/><Relationship Id="rId239" Type="http://schemas.openxmlformats.org/officeDocument/2006/relationships/image" Target="media/image232.png"/><Relationship Id="rId390" Type="http://schemas.openxmlformats.org/officeDocument/2006/relationships/image" Target="media/image383.png"/><Relationship Id="rId404" Type="http://schemas.openxmlformats.org/officeDocument/2006/relationships/image" Target="media/image397.png"/><Relationship Id="rId446" Type="http://schemas.openxmlformats.org/officeDocument/2006/relationships/image" Target="media/image439.png"/><Relationship Id="rId250" Type="http://schemas.openxmlformats.org/officeDocument/2006/relationships/image" Target="media/image243.png"/><Relationship Id="rId292" Type="http://schemas.openxmlformats.org/officeDocument/2006/relationships/image" Target="media/image285.png"/><Relationship Id="rId306" Type="http://schemas.openxmlformats.org/officeDocument/2006/relationships/image" Target="media/image299.png"/><Relationship Id="rId488" Type="http://schemas.openxmlformats.org/officeDocument/2006/relationships/hyperlink" Target="https://api.elai.io" TargetMode="External"/><Relationship Id="rId45" Type="http://schemas.openxmlformats.org/officeDocument/2006/relationships/image" Target="media/image38.png"/><Relationship Id="rId87" Type="http://schemas.openxmlformats.org/officeDocument/2006/relationships/image" Target="media/image80.png"/><Relationship Id="rId110" Type="http://schemas.openxmlformats.org/officeDocument/2006/relationships/image" Target="media/image103.png"/><Relationship Id="rId348" Type="http://schemas.openxmlformats.org/officeDocument/2006/relationships/image" Target="media/image341.png"/><Relationship Id="rId513" Type="http://schemas.openxmlformats.org/officeDocument/2006/relationships/hyperlink" Target="https://help.pipio.ai/en/articles/9886186-what-are-credits" TargetMode="External"/><Relationship Id="rId152" Type="http://schemas.openxmlformats.org/officeDocument/2006/relationships/image" Target="media/image145.png"/><Relationship Id="rId194" Type="http://schemas.openxmlformats.org/officeDocument/2006/relationships/image" Target="media/image187.png"/><Relationship Id="rId208" Type="http://schemas.openxmlformats.org/officeDocument/2006/relationships/image" Target="media/image201.png"/><Relationship Id="rId415" Type="http://schemas.openxmlformats.org/officeDocument/2006/relationships/image" Target="media/image408.png"/><Relationship Id="rId457" Type="http://schemas.openxmlformats.org/officeDocument/2006/relationships/footer" Target="footer2.xml"/><Relationship Id="rId261" Type="http://schemas.openxmlformats.org/officeDocument/2006/relationships/image" Target="media/image254.png"/><Relationship Id="rId499" Type="http://schemas.openxmlformats.org/officeDocument/2006/relationships/image" Target="media/image450.png"/><Relationship Id="rId14" Type="http://schemas.openxmlformats.org/officeDocument/2006/relationships/image" Target="media/image7.png"/><Relationship Id="rId56" Type="http://schemas.openxmlformats.org/officeDocument/2006/relationships/image" Target="media/image49.png"/><Relationship Id="rId317" Type="http://schemas.openxmlformats.org/officeDocument/2006/relationships/image" Target="media/image310.png"/><Relationship Id="rId359" Type="http://schemas.openxmlformats.org/officeDocument/2006/relationships/image" Target="media/image352.png"/><Relationship Id="rId524" Type="http://schemas.openxmlformats.org/officeDocument/2006/relationships/header" Target="header8.xml"/><Relationship Id="rId98" Type="http://schemas.openxmlformats.org/officeDocument/2006/relationships/image" Target="media/image91.png"/><Relationship Id="rId121" Type="http://schemas.openxmlformats.org/officeDocument/2006/relationships/image" Target="media/image114.png"/><Relationship Id="rId163" Type="http://schemas.openxmlformats.org/officeDocument/2006/relationships/image" Target="media/image156.png"/><Relationship Id="rId219" Type="http://schemas.openxmlformats.org/officeDocument/2006/relationships/image" Target="media/image212.png"/><Relationship Id="rId370" Type="http://schemas.openxmlformats.org/officeDocument/2006/relationships/image" Target="media/image363.png"/><Relationship Id="rId426" Type="http://schemas.openxmlformats.org/officeDocument/2006/relationships/image" Target="media/image419.png"/><Relationship Id="rId230" Type="http://schemas.openxmlformats.org/officeDocument/2006/relationships/image" Target="media/image223.png"/><Relationship Id="rId468" Type="http://schemas.openxmlformats.org/officeDocument/2006/relationships/hyperlink" Target="https://www.d-id.com/blog/best-ai-avatar-generators/" TargetMode="External"/><Relationship Id="rId25" Type="http://schemas.openxmlformats.org/officeDocument/2006/relationships/image" Target="media/image18.png"/><Relationship Id="rId67" Type="http://schemas.openxmlformats.org/officeDocument/2006/relationships/image" Target="media/image60.png"/><Relationship Id="rId272" Type="http://schemas.openxmlformats.org/officeDocument/2006/relationships/image" Target="media/image265.png"/><Relationship Id="rId328" Type="http://schemas.openxmlformats.org/officeDocument/2006/relationships/image" Target="media/image321.png"/><Relationship Id="rId132" Type="http://schemas.openxmlformats.org/officeDocument/2006/relationships/image" Target="media/image125.png"/><Relationship Id="rId174" Type="http://schemas.openxmlformats.org/officeDocument/2006/relationships/image" Target="media/image167.png"/><Relationship Id="rId381" Type="http://schemas.openxmlformats.org/officeDocument/2006/relationships/image" Target="media/image374.png"/><Relationship Id="rId241" Type="http://schemas.openxmlformats.org/officeDocument/2006/relationships/image" Target="media/image234.png"/><Relationship Id="rId437" Type="http://schemas.openxmlformats.org/officeDocument/2006/relationships/image" Target="media/image430.png"/><Relationship Id="rId479" Type="http://schemas.openxmlformats.org/officeDocument/2006/relationships/hyperlink" Target="https://www.zebracat.ai/post/11-best-ai-video-generators-in-2025" TargetMode="External"/><Relationship Id="rId36" Type="http://schemas.openxmlformats.org/officeDocument/2006/relationships/image" Target="media/image29.png"/><Relationship Id="rId283" Type="http://schemas.openxmlformats.org/officeDocument/2006/relationships/image" Target="media/image276.png"/><Relationship Id="rId339" Type="http://schemas.openxmlformats.org/officeDocument/2006/relationships/image" Target="media/image332.png"/><Relationship Id="rId490" Type="http://schemas.openxmlformats.org/officeDocument/2006/relationships/hyperlink" Target="https://app.colossyan.com" TargetMode="External"/><Relationship Id="rId504" Type="http://schemas.openxmlformats.org/officeDocument/2006/relationships/hyperlink" Target="https://openai.akool.com" TargetMode="External"/><Relationship Id="rId78" Type="http://schemas.openxmlformats.org/officeDocument/2006/relationships/image" Target="media/image71.png"/><Relationship Id="rId101" Type="http://schemas.openxmlformats.org/officeDocument/2006/relationships/image" Target="media/image94.png"/><Relationship Id="rId143" Type="http://schemas.openxmlformats.org/officeDocument/2006/relationships/image" Target="media/image136.png"/><Relationship Id="rId185" Type="http://schemas.openxmlformats.org/officeDocument/2006/relationships/image" Target="media/image178.png"/><Relationship Id="rId350" Type="http://schemas.openxmlformats.org/officeDocument/2006/relationships/image" Target="media/image343.png"/><Relationship Id="rId406" Type="http://schemas.openxmlformats.org/officeDocument/2006/relationships/image" Target="media/image399.png"/><Relationship Id="rId9" Type="http://schemas.openxmlformats.org/officeDocument/2006/relationships/image" Target="media/image2.png"/><Relationship Id="rId210" Type="http://schemas.openxmlformats.org/officeDocument/2006/relationships/image" Target="media/image203.png"/><Relationship Id="rId392" Type="http://schemas.openxmlformats.org/officeDocument/2006/relationships/image" Target="media/image385.png"/><Relationship Id="rId448" Type="http://schemas.openxmlformats.org/officeDocument/2006/relationships/image" Target="media/image441.png"/><Relationship Id="rId252" Type="http://schemas.openxmlformats.org/officeDocument/2006/relationships/image" Target="media/image245.png"/><Relationship Id="rId294" Type="http://schemas.openxmlformats.org/officeDocument/2006/relationships/image" Target="media/image287.png"/><Relationship Id="rId308" Type="http://schemas.openxmlformats.org/officeDocument/2006/relationships/image" Target="media/image301.png"/><Relationship Id="rId515" Type="http://schemas.openxmlformats.org/officeDocument/2006/relationships/hyperlink" Target="https://api.creatify.ai" TargetMode="External"/><Relationship Id="rId47" Type="http://schemas.openxmlformats.org/officeDocument/2006/relationships/image" Target="media/image40.png"/><Relationship Id="rId89" Type="http://schemas.openxmlformats.org/officeDocument/2006/relationships/image" Target="media/image82.png"/><Relationship Id="rId112" Type="http://schemas.openxmlformats.org/officeDocument/2006/relationships/image" Target="media/image105.png"/><Relationship Id="rId154" Type="http://schemas.openxmlformats.org/officeDocument/2006/relationships/image" Target="media/image147.png"/><Relationship Id="rId361" Type="http://schemas.openxmlformats.org/officeDocument/2006/relationships/image" Target="media/image354.png"/><Relationship Id="rId196" Type="http://schemas.openxmlformats.org/officeDocument/2006/relationships/image" Target="media/image189.png"/><Relationship Id="rId417" Type="http://schemas.openxmlformats.org/officeDocument/2006/relationships/image" Target="media/image410.png"/><Relationship Id="rId459" Type="http://schemas.openxmlformats.org/officeDocument/2006/relationships/header" Target="header3.xml"/><Relationship Id="rId16" Type="http://schemas.openxmlformats.org/officeDocument/2006/relationships/image" Target="media/image9.png"/><Relationship Id="rId221" Type="http://schemas.openxmlformats.org/officeDocument/2006/relationships/image" Target="media/image214.png"/><Relationship Id="rId263" Type="http://schemas.openxmlformats.org/officeDocument/2006/relationships/image" Target="media/image256.png"/><Relationship Id="rId319" Type="http://schemas.openxmlformats.org/officeDocument/2006/relationships/image" Target="media/image312.png"/><Relationship Id="rId470" Type="http://schemas.openxmlformats.org/officeDocument/2006/relationships/hyperlink" Target="https://www.synthesia.io/post/best-ai-avatar-generator" TargetMode="External"/><Relationship Id="rId526" Type="http://schemas.openxmlformats.org/officeDocument/2006/relationships/theme" Target="theme/theme1.xml"/><Relationship Id="rId58" Type="http://schemas.openxmlformats.org/officeDocument/2006/relationships/image" Target="media/image51.png"/><Relationship Id="rId123" Type="http://schemas.openxmlformats.org/officeDocument/2006/relationships/image" Target="media/image116.png"/><Relationship Id="rId330" Type="http://schemas.openxmlformats.org/officeDocument/2006/relationships/image" Target="media/image323.png"/><Relationship Id="rId165" Type="http://schemas.openxmlformats.org/officeDocument/2006/relationships/image" Target="media/image158.png"/><Relationship Id="rId372" Type="http://schemas.openxmlformats.org/officeDocument/2006/relationships/image" Target="media/image365.png"/><Relationship Id="rId428" Type="http://schemas.openxmlformats.org/officeDocument/2006/relationships/image" Target="media/image421.png"/><Relationship Id="rId232" Type="http://schemas.openxmlformats.org/officeDocument/2006/relationships/image" Target="media/image225.png"/><Relationship Id="rId274" Type="http://schemas.openxmlformats.org/officeDocument/2006/relationships/image" Target="media/image267.png"/><Relationship Id="rId481" Type="http://schemas.openxmlformats.org/officeDocument/2006/relationships/hyperlink" Target="https://api.d-id.com" TargetMode="External"/><Relationship Id="rId27" Type="http://schemas.openxmlformats.org/officeDocument/2006/relationships/image" Target="media/image20.png"/><Relationship Id="rId69" Type="http://schemas.openxmlformats.org/officeDocument/2006/relationships/image" Target="media/image62.png"/><Relationship Id="rId134" Type="http://schemas.openxmlformats.org/officeDocument/2006/relationships/image" Target="media/image127.png"/><Relationship Id="rId80" Type="http://schemas.openxmlformats.org/officeDocument/2006/relationships/image" Target="media/image73.png"/><Relationship Id="rId176" Type="http://schemas.openxmlformats.org/officeDocument/2006/relationships/image" Target="media/image169.png"/><Relationship Id="rId341" Type="http://schemas.openxmlformats.org/officeDocument/2006/relationships/image" Target="media/image334.png"/><Relationship Id="rId383" Type="http://schemas.openxmlformats.org/officeDocument/2006/relationships/image" Target="media/image376.png"/><Relationship Id="rId439" Type="http://schemas.openxmlformats.org/officeDocument/2006/relationships/image" Target="media/image432.png"/><Relationship Id="rId201" Type="http://schemas.openxmlformats.org/officeDocument/2006/relationships/image" Target="media/image194.png"/><Relationship Id="rId243" Type="http://schemas.openxmlformats.org/officeDocument/2006/relationships/image" Target="media/image236.png"/><Relationship Id="rId285" Type="http://schemas.openxmlformats.org/officeDocument/2006/relationships/image" Target="media/image278.png"/><Relationship Id="rId450" Type="http://schemas.openxmlformats.org/officeDocument/2006/relationships/image" Target="media/image443.png"/><Relationship Id="rId506" Type="http://schemas.openxmlformats.org/officeDocument/2006/relationships/hyperlink" Target="https://es.vidnoz.com/docs/authentication.html" TargetMode="External"/><Relationship Id="rId38" Type="http://schemas.openxmlformats.org/officeDocument/2006/relationships/image" Target="media/image31.png"/><Relationship Id="rId103" Type="http://schemas.openxmlformats.org/officeDocument/2006/relationships/image" Target="media/image96.png"/><Relationship Id="rId310" Type="http://schemas.openxmlformats.org/officeDocument/2006/relationships/image" Target="media/image303.png"/><Relationship Id="rId492" Type="http://schemas.openxmlformats.org/officeDocument/2006/relationships/hyperlink" Target="https://api.sws.speechify.com" TargetMode="External"/><Relationship Id="rId91" Type="http://schemas.openxmlformats.org/officeDocument/2006/relationships/image" Target="media/image84.png"/><Relationship Id="rId145" Type="http://schemas.openxmlformats.org/officeDocument/2006/relationships/image" Target="media/image138.png"/><Relationship Id="rId187" Type="http://schemas.openxmlformats.org/officeDocument/2006/relationships/image" Target="media/image180.png"/><Relationship Id="rId352" Type="http://schemas.openxmlformats.org/officeDocument/2006/relationships/image" Target="media/image345.png"/><Relationship Id="rId394" Type="http://schemas.openxmlformats.org/officeDocument/2006/relationships/image" Target="media/image387.png"/><Relationship Id="rId408" Type="http://schemas.openxmlformats.org/officeDocument/2006/relationships/image" Target="media/image401.png"/><Relationship Id="rId212" Type="http://schemas.openxmlformats.org/officeDocument/2006/relationships/image" Target="media/image205.png"/><Relationship Id="rId254" Type="http://schemas.openxmlformats.org/officeDocument/2006/relationships/image" Target="media/image247.png"/><Relationship Id="rId49" Type="http://schemas.openxmlformats.org/officeDocument/2006/relationships/image" Target="media/image42.png"/><Relationship Id="rId114" Type="http://schemas.openxmlformats.org/officeDocument/2006/relationships/image" Target="media/image107.png"/><Relationship Id="rId296" Type="http://schemas.openxmlformats.org/officeDocument/2006/relationships/image" Target="media/image289.png"/><Relationship Id="rId461" Type="http://schemas.openxmlformats.org/officeDocument/2006/relationships/header" Target="header5.xml"/><Relationship Id="rId517" Type="http://schemas.openxmlformats.org/officeDocument/2006/relationships/image" Target="media/image451.emf"/><Relationship Id="rId60" Type="http://schemas.openxmlformats.org/officeDocument/2006/relationships/image" Target="media/image53.png"/><Relationship Id="rId156" Type="http://schemas.openxmlformats.org/officeDocument/2006/relationships/image" Target="media/image149.png"/><Relationship Id="rId198" Type="http://schemas.openxmlformats.org/officeDocument/2006/relationships/image" Target="media/image191.png"/><Relationship Id="rId321" Type="http://schemas.openxmlformats.org/officeDocument/2006/relationships/image" Target="media/image314.png"/><Relationship Id="rId363" Type="http://schemas.openxmlformats.org/officeDocument/2006/relationships/image" Target="media/image356.png"/><Relationship Id="rId419" Type="http://schemas.openxmlformats.org/officeDocument/2006/relationships/image" Target="media/image412.png"/><Relationship Id="rId223" Type="http://schemas.openxmlformats.org/officeDocument/2006/relationships/image" Target="media/image216.png"/><Relationship Id="rId430" Type="http://schemas.openxmlformats.org/officeDocument/2006/relationships/image" Target="media/image423.png"/><Relationship Id="rId18" Type="http://schemas.openxmlformats.org/officeDocument/2006/relationships/image" Target="media/image11.png"/><Relationship Id="rId265" Type="http://schemas.openxmlformats.org/officeDocument/2006/relationships/image" Target="media/image258.png"/><Relationship Id="rId472" Type="http://schemas.openxmlformats.org/officeDocument/2006/relationships/hyperlink" Target="https://www.reddit.com/r/AIToolTesting/comments/1hm5gpr/5_free_ai_video_generators_to_try_in_2025_heres/" TargetMode="External"/><Relationship Id="rId125" Type="http://schemas.openxmlformats.org/officeDocument/2006/relationships/image" Target="media/image118.png"/><Relationship Id="rId167" Type="http://schemas.openxmlformats.org/officeDocument/2006/relationships/image" Target="media/image160.png"/><Relationship Id="rId332" Type="http://schemas.openxmlformats.org/officeDocument/2006/relationships/image" Target="media/image325.png"/><Relationship Id="rId374" Type="http://schemas.openxmlformats.org/officeDocument/2006/relationships/image" Target="media/image367.png"/><Relationship Id="rId71" Type="http://schemas.openxmlformats.org/officeDocument/2006/relationships/image" Target="media/image64.png"/><Relationship Id="rId234" Type="http://schemas.openxmlformats.org/officeDocument/2006/relationships/image" Target="media/image227.png"/><Relationship Id="rId2" Type="http://schemas.openxmlformats.org/officeDocument/2006/relationships/numbering" Target="numbering.xml"/><Relationship Id="rId29" Type="http://schemas.openxmlformats.org/officeDocument/2006/relationships/image" Target="media/image22.png"/><Relationship Id="rId276" Type="http://schemas.openxmlformats.org/officeDocument/2006/relationships/image" Target="media/image269.png"/><Relationship Id="rId441" Type="http://schemas.openxmlformats.org/officeDocument/2006/relationships/image" Target="media/image434.png"/><Relationship Id="rId483" Type="http://schemas.openxmlformats.org/officeDocument/2006/relationships/hyperlink" Target="https://api.synthesia.io" TargetMode="External"/><Relationship Id="rId40" Type="http://schemas.openxmlformats.org/officeDocument/2006/relationships/image" Target="media/image33.png"/><Relationship Id="rId136" Type="http://schemas.openxmlformats.org/officeDocument/2006/relationships/image" Target="media/image129.png"/><Relationship Id="rId178" Type="http://schemas.openxmlformats.org/officeDocument/2006/relationships/image" Target="media/image171.png"/><Relationship Id="rId301" Type="http://schemas.openxmlformats.org/officeDocument/2006/relationships/image" Target="media/image294.png"/><Relationship Id="rId343" Type="http://schemas.openxmlformats.org/officeDocument/2006/relationships/image" Target="media/image336.png"/><Relationship Id="rId82" Type="http://schemas.openxmlformats.org/officeDocument/2006/relationships/image" Target="media/image75.png"/><Relationship Id="rId203" Type="http://schemas.openxmlformats.org/officeDocument/2006/relationships/image" Target="media/image196.png"/><Relationship Id="rId385" Type="http://schemas.openxmlformats.org/officeDocument/2006/relationships/image" Target="media/image378.png"/><Relationship Id="rId245" Type="http://schemas.openxmlformats.org/officeDocument/2006/relationships/image" Target="media/image238.png"/><Relationship Id="rId287" Type="http://schemas.openxmlformats.org/officeDocument/2006/relationships/image" Target="media/image280.png"/><Relationship Id="rId410" Type="http://schemas.openxmlformats.org/officeDocument/2006/relationships/image" Target="media/image403.png"/><Relationship Id="rId452" Type="http://schemas.openxmlformats.org/officeDocument/2006/relationships/image" Target="media/image445.png"/><Relationship Id="rId494" Type="http://schemas.openxmlformats.org/officeDocument/2006/relationships/hyperlink" Target="https://tavusapi.com" TargetMode="External"/><Relationship Id="rId508" Type="http://schemas.openxmlformats.org/officeDocument/2006/relationships/hyperlink" Target="https://www.vidnoz.com/api-pricing.html" TargetMode="External"/><Relationship Id="rId105" Type="http://schemas.openxmlformats.org/officeDocument/2006/relationships/image" Target="media/image98.png"/><Relationship Id="rId147" Type="http://schemas.openxmlformats.org/officeDocument/2006/relationships/image" Target="media/image140.png"/><Relationship Id="rId312" Type="http://schemas.openxmlformats.org/officeDocument/2006/relationships/image" Target="media/image305.png"/><Relationship Id="rId354" Type="http://schemas.openxmlformats.org/officeDocument/2006/relationships/image" Target="media/image347.png"/><Relationship Id="rId51" Type="http://schemas.openxmlformats.org/officeDocument/2006/relationships/image" Target="media/image44.png"/><Relationship Id="rId93" Type="http://schemas.openxmlformats.org/officeDocument/2006/relationships/image" Target="media/image86.png"/><Relationship Id="rId189" Type="http://schemas.openxmlformats.org/officeDocument/2006/relationships/image" Target="media/image182.png"/><Relationship Id="rId396" Type="http://schemas.openxmlformats.org/officeDocument/2006/relationships/image" Target="media/image389.png"/><Relationship Id="rId214" Type="http://schemas.openxmlformats.org/officeDocument/2006/relationships/image" Target="media/image207.png"/><Relationship Id="rId256" Type="http://schemas.openxmlformats.org/officeDocument/2006/relationships/image" Target="media/image249.png"/><Relationship Id="rId298" Type="http://schemas.openxmlformats.org/officeDocument/2006/relationships/image" Target="media/image291.png"/><Relationship Id="rId421" Type="http://schemas.openxmlformats.org/officeDocument/2006/relationships/image" Target="media/image414.png"/><Relationship Id="rId463" Type="http://schemas.openxmlformats.org/officeDocument/2006/relationships/footer" Target="footer4.xml"/><Relationship Id="rId519" Type="http://schemas.openxmlformats.org/officeDocument/2006/relationships/hyperlink" Target="https://fliki.ai/enterprise/text-to-speech-api" TargetMode="External"/><Relationship Id="rId116" Type="http://schemas.openxmlformats.org/officeDocument/2006/relationships/image" Target="media/image109.png"/><Relationship Id="rId158" Type="http://schemas.openxmlformats.org/officeDocument/2006/relationships/image" Target="media/image151.png"/><Relationship Id="rId323" Type="http://schemas.openxmlformats.org/officeDocument/2006/relationships/image" Target="media/image316.png"/><Relationship Id="rId20" Type="http://schemas.openxmlformats.org/officeDocument/2006/relationships/image" Target="media/image13.png"/><Relationship Id="rId62" Type="http://schemas.openxmlformats.org/officeDocument/2006/relationships/image" Target="media/image55.png"/><Relationship Id="rId365" Type="http://schemas.openxmlformats.org/officeDocument/2006/relationships/image" Target="media/image358.png"/><Relationship Id="rId225" Type="http://schemas.openxmlformats.org/officeDocument/2006/relationships/image" Target="media/image218.png"/><Relationship Id="rId267" Type="http://schemas.openxmlformats.org/officeDocument/2006/relationships/image" Target="media/image260.png"/><Relationship Id="rId432" Type="http://schemas.openxmlformats.org/officeDocument/2006/relationships/image" Target="media/image425.png"/><Relationship Id="rId474" Type="http://schemas.openxmlformats.org/officeDocument/2006/relationships/hyperlink" Target="https://www.producthunt.com/categories/avatar-generators?order=best_rated" TargetMode="External"/><Relationship Id="rId127" Type="http://schemas.openxmlformats.org/officeDocument/2006/relationships/image" Target="media/image120.png"/><Relationship Id="rId31" Type="http://schemas.openxmlformats.org/officeDocument/2006/relationships/image" Target="media/image24.png"/><Relationship Id="rId73" Type="http://schemas.openxmlformats.org/officeDocument/2006/relationships/image" Target="media/image66.png"/><Relationship Id="rId169" Type="http://schemas.openxmlformats.org/officeDocument/2006/relationships/image" Target="media/image162.png"/><Relationship Id="rId334" Type="http://schemas.openxmlformats.org/officeDocument/2006/relationships/image" Target="media/image327.png"/><Relationship Id="rId376" Type="http://schemas.openxmlformats.org/officeDocument/2006/relationships/image" Target="media/image369.png"/><Relationship Id="rId4" Type="http://schemas.openxmlformats.org/officeDocument/2006/relationships/settings" Target="settings.xml"/><Relationship Id="rId180" Type="http://schemas.openxmlformats.org/officeDocument/2006/relationships/image" Target="media/image173.png"/><Relationship Id="rId236" Type="http://schemas.openxmlformats.org/officeDocument/2006/relationships/image" Target="media/image229.png"/><Relationship Id="rId278" Type="http://schemas.openxmlformats.org/officeDocument/2006/relationships/image" Target="media/image271.png"/><Relationship Id="rId401" Type="http://schemas.openxmlformats.org/officeDocument/2006/relationships/image" Target="media/image394.png"/><Relationship Id="rId443" Type="http://schemas.openxmlformats.org/officeDocument/2006/relationships/image" Target="media/image436.png"/><Relationship Id="rId303" Type="http://schemas.openxmlformats.org/officeDocument/2006/relationships/image" Target="media/image296.png"/><Relationship Id="rId485" Type="http://schemas.openxmlformats.org/officeDocument/2006/relationships/hyperlink" Target="https://docs.heygen.com/docs/quick-start" TargetMode="External"/><Relationship Id="rId42" Type="http://schemas.openxmlformats.org/officeDocument/2006/relationships/image" Target="media/image35.png"/><Relationship Id="rId84" Type="http://schemas.openxmlformats.org/officeDocument/2006/relationships/image" Target="media/image77.png"/><Relationship Id="rId138" Type="http://schemas.openxmlformats.org/officeDocument/2006/relationships/image" Target="media/image131.png"/><Relationship Id="rId345" Type="http://schemas.openxmlformats.org/officeDocument/2006/relationships/image" Target="media/image338.png"/><Relationship Id="rId387" Type="http://schemas.openxmlformats.org/officeDocument/2006/relationships/image" Target="media/image380.png"/><Relationship Id="rId510" Type="http://schemas.openxmlformats.org/officeDocument/2006/relationships/hyperlink" Target="https://generate.pipio.ai" TargetMode="External"/><Relationship Id="rId191" Type="http://schemas.openxmlformats.org/officeDocument/2006/relationships/image" Target="media/image184.png"/><Relationship Id="rId205" Type="http://schemas.openxmlformats.org/officeDocument/2006/relationships/image" Target="media/image198.png"/><Relationship Id="rId247" Type="http://schemas.openxmlformats.org/officeDocument/2006/relationships/image" Target="media/image240.png"/><Relationship Id="rId412" Type="http://schemas.openxmlformats.org/officeDocument/2006/relationships/image" Target="media/image405.png"/><Relationship Id="rId107" Type="http://schemas.openxmlformats.org/officeDocument/2006/relationships/image" Target="media/image100.png"/><Relationship Id="rId289" Type="http://schemas.openxmlformats.org/officeDocument/2006/relationships/image" Target="media/image282.png"/><Relationship Id="rId454" Type="http://schemas.openxmlformats.org/officeDocument/2006/relationships/image" Target="media/image447.png"/><Relationship Id="rId496" Type="http://schemas.openxmlformats.org/officeDocument/2006/relationships/hyperlink" Target="https://tavusapi.com" TargetMode="External"/><Relationship Id="rId11" Type="http://schemas.openxmlformats.org/officeDocument/2006/relationships/image" Target="media/image4.png"/><Relationship Id="rId53" Type="http://schemas.openxmlformats.org/officeDocument/2006/relationships/image" Target="media/image46.png"/><Relationship Id="rId149" Type="http://schemas.openxmlformats.org/officeDocument/2006/relationships/image" Target="media/image142.png"/><Relationship Id="rId314" Type="http://schemas.openxmlformats.org/officeDocument/2006/relationships/image" Target="media/image307.png"/><Relationship Id="rId356" Type="http://schemas.openxmlformats.org/officeDocument/2006/relationships/image" Target="media/image349.png"/><Relationship Id="rId398" Type="http://schemas.openxmlformats.org/officeDocument/2006/relationships/image" Target="media/image391.png"/><Relationship Id="rId521" Type="http://schemas.openxmlformats.org/officeDocument/2006/relationships/hyperlink" Target="https://invideo.io/ai/ai-image-generator/" TargetMode="External"/><Relationship Id="rId95" Type="http://schemas.openxmlformats.org/officeDocument/2006/relationships/image" Target="media/image88.png"/><Relationship Id="rId160" Type="http://schemas.openxmlformats.org/officeDocument/2006/relationships/image" Target="media/image153.png"/><Relationship Id="rId216" Type="http://schemas.openxmlformats.org/officeDocument/2006/relationships/image" Target="media/image209.png"/><Relationship Id="rId423" Type="http://schemas.openxmlformats.org/officeDocument/2006/relationships/image" Target="media/image416.png"/><Relationship Id="rId258" Type="http://schemas.openxmlformats.org/officeDocument/2006/relationships/image" Target="media/image251.png"/><Relationship Id="rId465" Type="http://schemas.openxmlformats.org/officeDocument/2006/relationships/image" Target="media/image448.png"/><Relationship Id="rId22" Type="http://schemas.openxmlformats.org/officeDocument/2006/relationships/image" Target="media/image15.png"/><Relationship Id="rId64" Type="http://schemas.openxmlformats.org/officeDocument/2006/relationships/image" Target="media/image57.png"/><Relationship Id="rId118" Type="http://schemas.openxmlformats.org/officeDocument/2006/relationships/image" Target="media/image111.png"/><Relationship Id="rId325" Type="http://schemas.openxmlformats.org/officeDocument/2006/relationships/image" Target="media/image318.png"/><Relationship Id="rId367" Type="http://schemas.openxmlformats.org/officeDocument/2006/relationships/image" Target="media/image360.png"/><Relationship Id="rId171" Type="http://schemas.openxmlformats.org/officeDocument/2006/relationships/image" Target="media/image164.png"/><Relationship Id="rId227" Type="http://schemas.openxmlformats.org/officeDocument/2006/relationships/image" Target="media/image220.png"/><Relationship Id="rId269" Type="http://schemas.openxmlformats.org/officeDocument/2006/relationships/image" Target="media/image262.png"/><Relationship Id="rId434" Type="http://schemas.openxmlformats.org/officeDocument/2006/relationships/image" Target="media/image427.png"/><Relationship Id="rId476" Type="http://schemas.openxmlformats.org/officeDocument/2006/relationships/hyperlink" Target="https://www.synthesia.io/es/post/mejores-generadores-de-avatares-con-ia" TargetMode="External"/><Relationship Id="rId33" Type="http://schemas.openxmlformats.org/officeDocument/2006/relationships/image" Target="media/image26.png"/><Relationship Id="rId129" Type="http://schemas.openxmlformats.org/officeDocument/2006/relationships/image" Target="media/image122.png"/><Relationship Id="rId280" Type="http://schemas.openxmlformats.org/officeDocument/2006/relationships/image" Target="media/image273.png"/><Relationship Id="rId336" Type="http://schemas.openxmlformats.org/officeDocument/2006/relationships/image" Target="media/image329.png"/><Relationship Id="rId501" Type="http://schemas.openxmlformats.org/officeDocument/2006/relationships/hyperlink" Target="https://aistudios.com" TargetMode="External"/><Relationship Id="rId75" Type="http://schemas.openxmlformats.org/officeDocument/2006/relationships/image" Target="media/image68.png"/><Relationship Id="rId140" Type="http://schemas.openxmlformats.org/officeDocument/2006/relationships/image" Target="media/image133.png"/><Relationship Id="rId182" Type="http://schemas.openxmlformats.org/officeDocument/2006/relationships/image" Target="media/image175.png"/><Relationship Id="rId378" Type="http://schemas.openxmlformats.org/officeDocument/2006/relationships/image" Target="media/image371.png"/><Relationship Id="rId403" Type="http://schemas.openxmlformats.org/officeDocument/2006/relationships/image" Target="media/image396.png"/><Relationship Id="rId6" Type="http://schemas.openxmlformats.org/officeDocument/2006/relationships/footnotes" Target="footnotes.xml"/><Relationship Id="rId238" Type="http://schemas.openxmlformats.org/officeDocument/2006/relationships/image" Target="media/image231.png"/><Relationship Id="rId445" Type="http://schemas.openxmlformats.org/officeDocument/2006/relationships/image" Target="media/image438.png"/><Relationship Id="rId487" Type="http://schemas.openxmlformats.org/officeDocument/2006/relationships/hyperlink" Target="https://elai.readme.io/reference/getting-started-with-your-api" TargetMode="External"/><Relationship Id="rId291" Type="http://schemas.openxmlformats.org/officeDocument/2006/relationships/image" Target="media/image284.png"/><Relationship Id="rId305" Type="http://schemas.openxmlformats.org/officeDocument/2006/relationships/image" Target="media/image298.png"/><Relationship Id="rId347" Type="http://schemas.openxmlformats.org/officeDocument/2006/relationships/image" Target="media/image340.png"/><Relationship Id="rId512" Type="http://schemas.openxmlformats.org/officeDocument/2006/relationships/hyperlink" Target="https://www.g2.com/products/pipio/pricing" TargetMode="External"/><Relationship Id="rId44" Type="http://schemas.openxmlformats.org/officeDocument/2006/relationships/image" Target="media/image37.png"/><Relationship Id="rId86" Type="http://schemas.openxmlformats.org/officeDocument/2006/relationships/image" Target="media/image79.png"/><Relationship Id="rId151" Type="http://schemas.openxmlformats.org/officeDocument/2006/relationships/image" Target="media/image144.png"/><Relationship Id="rId389" Type="http://schemas.openxmlformats.org/officeDocument/2006/relationships/image" Target="media/image382.png"/><Relationship Id="rId193" Type="http://schemas.openxmlformats.org/officeDocument/2006/relationships/image" Target="media/image186.png"/><Relationship Id="rId207" Type="http://schemas.openxmlformats.org/officeDocument/2006/relationships/image" Target="media/image200.png"/><Relationship Id="rId249" Type="http://schemas.openxmlformats.org/officeDocument/2006/relationships/image" Target="media/image242.png"/><Relationship Id="rId414" Type="http://schemas.openxmlformats.org/officeDocument/2006/relationships/image" Target="media/image407.png"/><Relationship Id="rId456" Type="http://schemas.openxmlformats.org/officeDocument/2006/relationships/footer" Target="footer1.xml"/><Relationship Id="rId498" Type="http://schemas.openxmlformats.org/officeDocument/2006/relationships/hyperlink" Target="https://video.a2e.ai" TargetMode="External"/><Relationship Id="rId13" Type="http://schemas.openxmlformats.org/officeDocument/2006/relationships/image" Target="media/image6.png"/><Relationship Id="rId109" Type="http://schemas.openxmlformats.org/officeDocument/2006/relationships/image" Target="media/image102.png"/><Relationship Id="rId260" Type="http://schemas.openxmlformats.org/officeDocument/2006/relationships/image" Target="media/image253.png"/><Relationship Id="rId316" Type="http://schemas.openxmlformats.org/officeDocument/2006/relationships/image" Target="media/image309.png"/><Relationship Id="rId523" Type="http://schemas.openxmlformats.org/officeDocument/2006/relationships/hyperlink" Target="https://soulsmachines.com" TargetMode="External"/><Relationship Id="rId55" Type="http://schemas.openxmlformats.org/officeDocument/2006/relationships/image" Target="media/image48.png"/><Relationship Id="rId97" Type="http://schemas.openxmlformats.org/officeDocument/2006/relationships/image" Target="media/image90.png"/><Relationship Id="rId120" Type="http://schemas.openxmlformats.org/officeDocument/2006/relationships/image" Target="media/image113.png"/><Relationship Id="rId358" Type="http://schemas.openxmlformats.org/officeDocument/2006/relationships/image" Target="media/image351.png"/><Relationship Id="rId162" Type="http://schemas.openxmlformats.org/officeDocument/2006/relationships/image" Target="media/image155.png"/><Relationship Id="rId218" Type="http://schemas.openxmlformats.org/officeDocument/2006/relationships/image" Target="media/image211.png"/><Relationship Id="rId425" Type="http://schemas.openxmlformats.org/officeDocument/2006/relationships/image" Target="media/image418.png"/><Relationship Id="rId467" Type="http://schemas.openxmlformats.org/officeDocument/2006/relationships/hyperlink" Target="https://www.heygen.com/blog/ai-avatar-generator" TargetMode="External"/><Relationship Id="rId271" Type="http://schemas.openxmlformats.org/officeDocument/2006/relationships/image" Target="media/image264.png"/><Relationship Id="rId24" Type="http://schemas.openxmlformats.org/officeDocument/2006/relationships/image" Target="media/image17.png"/><Relationship Id="rId66" Type="http://schemas.openxmlformats.org/officeDocument/2006/relationships/image" Target="media/image59.png"/><Relationship Id="rId131" Type="http://schemas.openxmlformats.org/officeDocument/2006/relationships/image" Target="media/image124.png"/><Relationship Id="rId327" Type="http://schemas.openxmlformats.org/officeDocument/2006/relationships/image" Target="media/image320.png"/><Relationship Id="rId369" Type="http://schemas.openxmlformats.org/officeDocument/2006/relationships/image" Target="media/image362.png"/><Relationship Id="rId173" Type="http://schemas.openxmlformats.org/officeDocument/2006/relationships/image" Target="media/image166.png"/><Relationship Id="rId229" Type="http://schemas.openxmlformats.org/officeDocument/2006/relationships/image" Target="media/image222.png"/><Relationship Id="rId380" Type="http://schemas.openxmlformats.org/officeDocument/2006/relationships/image" Target="media/image373.png"/><Relationship Id="rId436" Type="http://schemas.openxmlformats.org/officeDocument/2006/relationships/image" Target="media/image429.png"/><Relationship Id="rId240" Type="http://schemas.openxmlformats.org/officeDocument/2006/relationships/image" Target="media/image233.png"/><Relationship Id="rId478" Type="http://schemas.openxmlformats.org/officeDocument/2006/relationships/hyperlink" Target="https://www.synthesia.io/post/best-ai-video-generators" TargetMode="External"/><Relationship Id="rId35" Type="http://schemas.openxmlformats.org/officeDocument/2006/relationships/image" Target="media/image28.png"/><Relationship Id="rId77" Type="http://schemas.openxmlformats.org/officeDocument/2006/relationships/image" Target="media/image70.png"/><Relationship Id="rId100" Type="http://schemas.openxmlformats.org/officeDocument/2006/relationships/image" Target="media/image93.png"/><Relationship Id="rId282" Type="http://schemas.openxmlformats.org/officeDocument/2006/relationships/image" Target="media/image275.png"/><Relationship Id="rId338" Type="http://schemas.openxmlformats.org/officeDocument/2006/relationships/image" Target="media/image331.png"/><Relationship Id="rId503" Type="http://schemas.openxmlformats.org/officeDocument/2006/relationships/hyperlink" Target="https://docs.akool.com/authentication/usage" TargetMode="External"/><Relationship Id="rId8" Type="http://schemas.openxmlformats.org/officeDocument/2006/relationships/image" Target="media/image1.png"/><Relationship Id="rId142" Type="http://schemas.openxmlformats.org/officeDocument/2006/relationships/image" Target="media/image135.png"/><Relationship Id="rId184" Type="http://schemas.openxmlformats.org/officeDocument/2006/relationships/image" Target="media/image177.png"/><Relationship Id="rId391" Type="http://schemas.openxmlformats.org/officeDocument/2006/relationships/image" Target="media/image384.png"/><Relationship Id="rId405" Type="http://schemas.openxmlformats.org/officeDocument/2006/relationships/image" Target="media/image398.png"/><Relationship Id="rId447" Type="http://schemas.openxmlformats.org/officeDocument/2006/relationships/image" Target="media/image440.png"/><Relationship Id="rId251" Type="http://schemas.openxmlformats.org/officeDocument/2006/relationships/image" Target="media/image244.png"/><Relationship Id="rId489" Type="http://schemas.openxmlformats.org/officeDocument/2006/relationships/hyperlink" Target="https://docs.colossyan.com/getting-started/quickstart" TargetMode="External"/><Relationship Id="rId46" Type="http://schemas.openxmlformats.org/officeDocument/2006/relationships/image" Target="media/image39.png"/><Relationship Id="rId293" Type="http://schemas.openxmlformats.org/officeDocument/2006/relationships/image" Target="media/image286.png"/><Relationship Id="rId307" Type="http://schemas.openxmlformats.org/officeDocument/2006/relationships/image" Target="media/image300.png"/><Relationship Id="rId349" Type="http://schemas.openxmlformats.org/officeDocument/2006/relationships/image" Target="media/image342.png"/><Relationship Id="rId514" Type="http://schemas.openxmlformats.org/officeDocument/2006/relationships/hyperlink" Target="https://creatify.mintlify.app/api-reference/introduction" TargetMode="External"/><Relationship Id="rId88" Type="http://schemas.openxmlformats.org/officeDocument/2006/relationships/image" Target="media/image81.png"/><Relationship Id="rId111" Type="http://schemas.openxmlformats.org/officeDocument/2006/relationships/image" Target="media/image104.png"/><Relationship Id="rId153" Type="http://schemas.openxmlformats.org/officeDocument/2006/relationships/image" Target="media/image146.png"/><Relationship Id="rId195" Type="http://schemas.openxmlformats.org/officeDocument/2006/relationships/image" Target="media/image188.png"/><Relationship Id="rId209" Type="http://schemas.openxmlformats.org/officeDocument/2006/relationships/image" Target="media/image202.png"/><Relationship Id="rId360" Type="http://schemas.openxmlformats.org/officeDocument/2006/relationships/image" Target="media/image353.png"/><Relationship Id="rId416" Type="http://schemas.openxmlformats.org/officeDocument/2006/relationships/image" Target="media/image409.png"/><Relationship Id="rId220" Type="http://schemas.openxmlformats.org/officeDocument/2006/relationships/image" Target="media/image213.png"/><Relationship Id="rId458" Type="http://schemas.openxmlformats.org/officeDocument/2006/relationships/header" Target="header2.xml"/><Relationship Id="rId15" Type="http://schemas.openxmlformats.org/officeDocument/2006/relationships/image" Target="media/image8.png"/><Relationship Id="rId57" Type="http://schemas.openxmlformats.org/officeDocument/2006/relationships/image" Target="media/image50.png"/><Relationship Id="rId262" Type="http://schemas.openxmlformats.org/officeDocument/2006/relationships/image" Target="media/image255.png"/><Relationship Id="rId318" Type="http://schemas.openxmlformats.org/officeDocument/2006/relationships/image" Target="media/image311.png"/><Relationship Id="rId525" Type="http://schemas.openxmlformats.org/officeDocument/2006/relationships/fontTable" Target="fontTable.xml"/><Relationship Id="rId99" Type="http://schemas.openxmlformats.org/officeDocument/2006/relationships/image" Target="media/image92.png"/><Relationship Id="rId122" Type="http://schemas.openxmlformats.org/officeDocument/2006/relationships/image" Target="media/image115.png"/><Relationship Id="rId164" Type="http://schemas.openxmlformats.org/officeDocument/2006/relationships/image" Target="media/image157.png"/><Relationship Id="rId371" Type="http://schemas.openxmlformats.org/officeDocument/2006/relationships/image" Target="media/image364.png"/><Relationship Id="rId427" Type="http://schemas.openxmlformats.org/officeDocument/2006/relationships/image" Target="media/image420.png"/><Relationship Id="rId469" Type="http://schemas.openxmlformats.org/officeDocument/2006/relationships/hyperlink" Target="https://www.synthesia.io/post/best-ai-avatar-generator" TargetMode="External"/><Relationship Id="rId26" Type="http://schemas.openxmlformats.org/officeDocument/2006/relationships/image" Target="media/image19.png"/><Relationship Id="rId231" Type="http://schemas.openxmlformats.org/officeDocument/2006/relationships/image" Target="media/image224.png"/><Relationship Id="rId273" Type="http://schemas.openxmlformats.org/officeDocument/2006/relationships/image" Target="media/image266.png"/><Relationship Id="rId329" Type="http://schemas.openxmlformats.org/officeDocument/2006/relationships/image" Target="media/image322.png"/><Relationship Id="rId480" Type="http://schemas.openxmlformats.org/officeDocument/2006/relationships/hyperlink" Target="https://docs.d-id.com/reference/get-started" TargetMode="External"/><Relationship Id="rId68" Type="http://schemas.openxmlformats.org/officeDocument/2006/relationships/image" Target="media/image61.png"/><Relationship Id="rId133" Type="http://schemas.openxmlformats.org/officeDocument/2006/relationships/image" Target="media/image126.png"/><Relationship Id="rId175" Type="http://schemas.openxmlformats.org/officeDocument/2006/relationships/image" Target="media/image168.png"/><Relationship Id="rId340" Type="http://schemas.openxmlformats.org/officeDocument/2006/relationships/image" Target="media/image333.png"/><Relationship Id="rId200" Type="http://schemas.openxmlformats.org/officeDocument/2006/relationships/image" Target="media/image193.png"/><Relationship Id="rId382" Type="http://schemas.openxmlformats.org/officeDocument/2006/relationships/image" Target="media/image375.png"/><Relationship Id="rId438" Type="http://schemas.openxmlformats.org/officeDocument/2006/relationships/image" Target="media/image431.png"/><Relationship Id="rId242" Type="http://schemas.openxmlformats.org/officeDocument/2006/relationships/image" Target="media/image235.png"/><Relationship Id="rId284" Type="http://schemas.openxmlformats.org/officeDocument/2006/relationships/image" Target="media/image277.png"/><Relationship Id="rId491" Type="http://schemas.openxmlformats.org/officeDocument/2006/relationships/hyperlink" Target="https://docs.sws.speechify.com/v1/api-reference/api-reference/introduction" TargetMode="External"/><Relationship Id="rId505" Type="http://schemas.openxmlformats.org/officeDocument/2006/relationships/hyperlink" Target="https://akool.com/pricing" TargetMode="External"/><Relationship Id="rId37" Type="http://schemas.openxmlformats.org/officeDocument/2006/relationships/image" Target="media/image30.png"/><Relationship Id="rId79" Type="http://schemas.openxmlformats.org/officeDocument/2006/relationships/image" Target="media/image72.png"/><Relationship Id="rId102" Type="http://schemas.openxmlformats.org/officeDocument/2006/relationships/image" Target="media/image95.png"/><Relationship Id="rId144" Type="http://schemas.openxmlformats.org/officeDocument/2006/relationships/image" Target="media/image137.png"/><Relationship Id="rId90" Type="http://schemas.openxmlformats.org/officeDocument/2006/relationships/image" Target="media/image83.png"/><Relationship Id="rId186" Type="http://schemas.openxmlformats.org/officeDocument/2006/relationships/image" Target="media/image179.png"/><Relationship Id="rId351" Type="http://schemas.openxmlformats.org/officeDocument/2006/relationships/image" Target="media/image344.png"/><Relationship Id="rId393" Type="http://schemas.openxmlformats.org/officeDocument/2006/relationships/image" Target="media/image386.png"/><Relationship Id="rId407" Type="http://schemas.openxmlformats.org/officeDocument/2006/relationships/image" Target="media/image400.png"/><Relationship Id="rId449" Type="http://schemas.openxmlformats.org/officeDocument/2006/relationships/image" Target="media/image442.png"/><Relationship Id="rId211" Type="http://schemas.openxmlformats.org/officeDocument/2006/relationships/image" Target="media/image204.png"/><Relationship Id="rId253" Type="http://schemas.openxmlformats.org/officeDocument/2006/relationships/image" Target="media/image246.png"/><Relationship Id="rId295" Type="http://schemas.openxmlformats.org/officeDocument/2006/relationships/image" Target="media/image288.png"/><Relationship Id="rId309" Type="http://schemas.openxmlformats.org/officeDocument/2006/relationships/image" Target="media/image302.png"/><Relationship Id="rId460" Type="http://schemas.openxmlformats.org/officeDocument/2006/relationships/header" Target="header4.xml"/><Relationship Id="rId516" Type="http://schemas.openxmlformats.org/officeDocument/2006/relationships/hyperlink" Target="https://creatify.ai/pricing" TargetMode="External"/><Relationship Id="rId48" Type="http://schemas.openxmlformats.org/officeDocument/2006/relationships/image" Target="media/image41.png"/><Relationship Id="rId113" Type="http://schemas.openxmlformats.org/officeDocument/2006/relationships/image" Target="media/image106.png"/><Relationship Id="rId320" Type="http://schemas.openxmlformats.org/officeDocument/2006/relationships/image" Target="media/image313.png"/><Relationship Id="rId155" Type="http://schemas.openxmlformats.org/officeDocument/2006/relationships/image" Target="media/image148.png"/><Relationship Id="rId197" Type="http://schemas.openxmlformats.org/officeDocument/2006/relationships/image" Target="media/image190.png"/><Relationship Id="rId362" Type="http://schemas.openxmlformats.org/officeDocument/2006/relationships/image" Target="media/image355.png"/><Relationship Id="rId418" Type="http://schemas.openxmlformats.org/officeDocument/2006/relationships/image" Target="media/image411.png"/><Relationship Id="rId222" Type="http://schemas.openxmlformats.org/officeDocument/2006/relationships/image" Target="media/image215.png"/><Relationship Id="rId264" Type="http://schemas.openxmlformats.org/officeDocument/2006/relationships/image" Target="media/image257.png"/><Relationship Id="rId471" Type="http://schemas.openxmlformats.org/officeDocument/2006/relationships/hyperlink" Target="https://www.vozo.ai/blogs/best-ai-avatar-generators" TargetMode="External"/><Relationship Id="rId17" Type="http://schemas.openxmlformats.org/officeDocument/2006/relationships/image" Target="media/image10.png"/><Relationship Id="rId59" Type="http://schemas.openxmlformats.org/officeDocument/2006/relationships/image" Target="media/image52.png"/><Relationship Id="rId124" Type="http://schemas.openxmlformats.org/officeDocument/2006/relationships/image" Target="media/image117.png"/><Relationship Id="rId70" Type="http://schemas.openxmlformats.org/officeDocument/2006/relationships/image" Target="media/image63.png"/><Relationship Id="rId166" Type="http://schemas.openxmlformats.org/officeDocument/2006/relationships/image" Target="media/image159.png"/><Relationship Id="rId331" Type="http://schemas.openxmlformats.org/officeDocument/2006/relationships/image" Target="media/image324.png"/><Relationship Id="rId373" Type="http://schemas.openxmlformats.org/officeDocument/2006/relationships/image" Target="media/image366.png"/><Relationship Id="rId429" Type="http://schemas.openxmlformats.org/officeDocument/2006/relationships/image" Target="media/image422.png"/><Relationship Id="rId1" Type="http://schemas.openxmlformats.org/officeDocument/2006/relationships/customXml" Target="../customXml/item1.xml"/><Relationship Id="rId233" Type="http://schemas.openxmlformats.org/officeDocument/2006/relationships/image" Target="media/image226.png"/><Relationship Id="rId440" Type="http://schemas.openxmlformats.org/officeDocument/2006/relationships/image" Target="media/image433.png"/><Relationship Id="rId28" Type="http://schemas.openxmlformats.org/officeDocument/2006/relationships/image" Target="media/image21.png"/><Relationship Id="rId275" Type="http://schemas.openxmlformats.org/officeDocument/2006/relationships/image" Target="media/image268.png"/><Relationship Id="rId300" Type="http://schemas.openxmlformats.org/officeDocument/2006/relationships/image" Target="media/image293.png"/><Relationship Id="rId482" Type="http://schemas.openxmlformats.org/officeDocument/2006/relationships/hyperlink" Target="https://docs.synthesia.io/reference/introduction" TargetMode="External"/><Relationship Id="rId81" Type="http://schemas.openxmlformats.org/officeDocument/2006/relationships/image" Target="media/image74.png"/><Relationship Id="rId135" Type="http://schemas.openxmlformats.org/officeDocument/2006/relationships/image" Target="media/image128.png"/><Relationship Id="rId177" Type="http://schemas.openxmlformats.org/officeDocument/2006/relationships/image" Target="media/image170.png"/><Relationship Id="rId342" Type="http://schemas.openxmlformats.org/officeDocument/2006/relationships/image" Target="media/image335.png"/><Relationship Id="rId384" Type="http://schemas.openxmlformats.org/officeDocument/2006/relationships/image" Target="media/image377.png"/><Relationship Id="rId202" Type="http://schemas.openxmlformats.org/officeDocument/2006/relationships/image" Target="media/image195.png"/><Relationship Id="rId244" Type="http://schemas.openxmlformats.org/officeDocument/2006/relationships/image" Target="media/image237.png"/><Relationship Id="rId39" Type="http://schemas.openxmlformats.org/officeDocument/2006/relationships/image" Target="media/image32.png"/><Relationship Id="rId286" Type="http://schemas.openxmlformats.org/officeDocument/2006/relationships/image" Target="media/image279.png"/><Relationship Id="rId451" Type="http://schemas.openxmlformats.org/officeDocument/2006/relationships/image" Target="media/image444.png"/><Relationship Id="rId493" Type="http://schemas.openxmlformats.org/officeDocument/2006/relationships/hyperlink" Target="https://www.postman.com/tavus-api/tavus/collection/393k3hs/tavus-platform-api-developer-beta" TargetMode="External"/><Relationship Id="rId507" Type="http://schemas.openxmlformats.org/officeDocument/2006/relationships/hyperlink" Target="https://devapi.vidnoz.com" TargetMode="External"/><Relationship Id="rId50" Type="http://schemas.openxmlformats.org/officeDocument/2006/relationships/image" Target="media/image43.png"/><Relationship Id="rId104" Type="http://schemas.openxmlformats.org/officeDocument/2006/relationships/image" Target="media/image97.png"/><Relationship Id="rId146" Type="http://schemas.openxmlformats.org/officeDocument/2006/relationships/image" Target="media/image139.png"/><Relationship Id="rId188" Type="http://schemas.openxmlformats.org/officeDocument/2006/relationships/image" Target="media/image181.png"/><Relationship Id="rId311" Type="http://schemas.openxmlformats.org/officeDocument/2006/relationships/image" Target="media/image304.png"/><Relationship Id="rId353" Type="http://schemas.openxmlformats.org/officeDocument/2006/relationships/image" Target="media/image346.png"/><Relationship Id="rId395" Type="http://schemas.openxmlformats.org/officeDocument/2006/relationships/image" Target="media/image388.png"/><Relationship Id="rId409" Type="http://schemas.openxmlformats.org/officeDocument/2006/relationships/image" Target="media/image402.png"/><Relationship Id="rId92" Type="http://schemas.openxmlformats.org/officeDocument/2006/relationships/image" Target="media/image85.png"/><Relationship Id="rId213" Type="http://schemas.openxmlformats.org/officeDocument/2006/relationships/image" Target="media/image206.png"/><Relationship Id="rId420" Type="http://schemas.openxmlformats.org/officeDocument/2006/relationships/image" Target="media/image413.png"/><Relationship Id="rId255" Type="http://schemas.openxmlformats.org/officeDocument/2006/relationships/image" Target="media/image248.png"/><Relationship Id="rId297" Type="http://schemas.openxmlformats.org/officeDocument/2006/relationships/image" Target="media/image290.png"/><Relationship Id="rId462" Type="http://schemas.openxmlformats.org/officeDocument/2006/relationships/footer" Target="footer3.xml"/><Relationship Id="rId518" Type="http://schemas.openxmlformats.org/officeDocument/2006/relationships/image" Target="media/image452.emf"/><Relationship Id="rId115" Type="http://schemas.openxmlformats.org/officeDocument/2006/relationships/image" Target="media/image108.png"/><Relationship Id="rId157" Type="http://schemas.openxmlformats.org/officeDocument/2006/relationships/image" Target="media/image150.png"/><Relationship Id="rId322" Type="http://schemas.openxmlformats.org/officeDocument/2006/relationships/image" Target="media/image315.png"/><Relationship Id="rId364" Type="http://schemas.openxmlformats.org/officeDocument/2006/relationships/image" Target="media/image357.png"/><Relationship Id="rId61" Type="http://schemas.openxmlformats.org/officeDocument/2006/relationships/image" Target="media/image54.png"/><Relationship Id="rId199" Type="http://schemas.openxmlformats.org/officeDocument/2006/relationships/image" Target="media/image192.png"/><Relationship Id="rId19" Type="http://schemas.openxmlformats.org/officeDocument/2006/relationships/image" Target="media/image12.png"/><Relationship Id="rId224" Type="http://schemas.openxmlformats.org/officeDocument/2006/relationships/image" Target="media/image217.png"/><Relationship Id="rId266" Type="http://schemas.openxmlformats.org/officeDocument/2006/relationships/image" Target="media/image259.png"/><Relationship Id="rId431" Type="http://schemas.openxmlformats.org/officeDocument/2006/relationships/image" Target="media/image424.png"/><Relationship Id="rId473" Type="http://schemas.openxmlformats.org/officeDocument/2006/relationships/hyperlink" Target="https://www.outmost.studio/post/best-ai-avatars-for-video-marketing-reviewed-in-2025" TargetMode="External"/><Relationship Id="rId30" Type="http://schemas.openxmlformats.org/officeDocument/2006/relationships/image" Target="media/image23.png"/><Relationship Id="rId126" Type="http://schemas.openxmlformats.org/officeDocument/2006/relationships/image" Target="media/image119.png"/><Relationship Id="rId168" Type="http://schemas.openxmlformats.org/officeDocument/2006/relationships/image" Target="media/image161.png"/><Relationship Id="rId333" Type="http://schemas.openxmlformats.org/officeDocument/2006/relationships/image" Target="media/image326.png"/><Relationship Id="rId72" Type="http://schemas.openxmlformats.org/officeDocument/2006/relationships/image" Target="media/image65.png"/><Relationship Id="rId375" Type="http://schemas.openxmlformats.org/officeDocument/2006/relationships/image" Target="media/image368.png"/><Relationship Id="rId3" Type="http://schemas.openxmlformats.org/officeDocument/2006/relationships/styles" Target="styles.xml"/><Relationship Id="rId235" Type="http://schemas.openxmlformats.org/officeDocument/2006/relationships/image" Target="media/image228.png"/><Relationship Id="rId277" Type="http://schemas.openxmlformats.org/officeDocument/2006/relationships/image" Target="media/image270.png"/><Relationship Id="rId400" Type="http://schemas.openxmlformats.org/officeDocument/2006/relationships/image" Target="media/image393.png"/><Relationship Id="rId442" Type="http://schemas.openxmlformats.org/officeDocument/2006/relationships/image" Target="media/image435.png"/><Relationship Id="rId484" Type="http://schemas.openxmlformats.org/officeDocument/2006/relationships/header" Target="header7.xml"/><Relationship Id="rId137" Type="http://schemas.openxmlformats.org/officeDocument/2006/relationships/image" Target="media/image130.png"/><Relationship Id="rId302" Type="http://schemas.openxmlformats.org/officeDocument/2006/relationships/image" Target="media/image295.png"/><Relationship Id="rId344" Type="http://schemas.openxmlformats.org/officeDocument/2006/relationships/image" Target="media/image337.png"/><Relationship Id="rId41" Type="http://schemas.openxmlformats.org/officeDocument/2006/relationships/image" Target="media/image34.png"/><Relationship Id="rId83" Type="http://schemas.openxmlformats.org/officeDocument/2006/relationships/image" Target="media/image76.png"/><Relationship Id="rId179" Type="http://schemas.openxmlformats.org/officeDocument/2006/relationships/image" Target="media/image172.png"/><Relationship Id="rId386" Type="http://schemas.openxmlformats.org/officeDocument/2006/relationships/image" Target="media/image379.png"/><Relationship Id="rId190" Type="http://schemas.openxmlformats.org/officeDocument/2006/relationships/image" Target="media/image183.png"/><Relationship Id="rId204" Type="http://schemas.openxmlformats.org/officeDocument/2006/relationships/image" Target="media/image197.png"/><Relationship Id="rId246" Type="http://schemas.openxmlformats.org/officeDocument/2006/relationships/image" Target="media/image239.png"/><Relationship Id="rId288" Type="http://schemas.openxmlformats.org/officeDocument/2006/relationships/image" Target="media/image281.png"/><Relationship Id="rId411" Type="http://schemas.openxmlformats.org/officeDocument/2006/relationships/image" Target="media/image404.png"/><Relationship Id="rId453" Type="http://schemas.openxmlformats.org/officeDocument/2006/relationships/image" Target="media/image446.png"/><Relationship Id="rId509" Type="http://schemas.openxmlformats.org/officeDocument/2006/relationships/hyperlink" Target="https://docs.pipio.ai/" TargetMode="External"/><Relationship Id="rId106" Type="http://schemas.openxmlformats.org/officeDocument/2006/relationships/image" Target="media/image99.png"/><Relationship Id="rId313" Type="http://schemas.openxmlformats.org/officeDocument/2006/relationships/image" Target="media/image306.png"/><Relationship Id="rId495" Type="http://schemas.openxmlformats.org/officeDocument/2006/relationships/hyperlink" Target="https://docs.dev.runwayml.com/" TargetMode="External"/><Relationship Id="rId10" Type="http://schemas.openxmlformats.org/officeDocument/2006/relationships/image" Target="media/image3.png"/><Relationship Id="rId52" Type="http://schemas.openxmlformats.org/officeDocument/2006/relationships/image" Target="media/image45.png"/><Relationship Id="rId94" Type="http://schemas.openxmlformats.org/officeDocument/2006/relationships/image" Target="media/image87.png"/><Relationship Id="rId148" Type="http://schemas.openxmlformats.org/officeDocument/2006/relationships/image" Target="media/image141.png"/><Relationship Id="rId355" Type="http://schemas.openxmlformats.org/officeDocument/2006/relationships/image" Target="media/image348.png"/><Relationship Id="rId397" Type="http://schemas.openxmlformats.org/officeDocument/2006/relationships/image" Target="media/image390.png"/><Relationship Id="rId520" Type="http://schemas.openxmlformats.org/officeDocument/2006/relationships/hyperlink" Target="https://www.zebracat.ai/" TargetMode="External"/><Relationship Id="rId215" Type="http://schemas.openxmlformats.org/officeDocument/2006/relationships/image" Target="media/image208.png"/><Relationship Id="rId257" Type="http://schemas.openxmlformats.org/officeDocument/2006/relationships/image" Target="media/image250.png"/><Relationship Id="rId422" Type="http://schemas.openxmlformats.org/officeDocument/2006/relationships/image" Target="media/image415.png"/><Relationship Id="rId464" Type="http://schemas.openxmlformats.org/officeDocument/2006/relationships/header" Target="header6.xml"/><Relationship Id="rId299" Type="http://schemas.openxmlformats.org/officeDocument/2006/relationships/image" Target="media/image292.png"/><Relationship Id="rId63" Type="http://schemas.openxmlformats.org/officeDocument/2006/relationships/image" Target="media/image56.png"/><Relationship Id="rId159" Type="http://schemas.openxmlformats.org/officeDocument/2006/relationships/image" Target="media/image152.png"/><Relationship Id="rId366" Type="http://schemas.openxmlformats.org/officeDocument/2006/relationships/image" Target="media/image359.png"/><Relationship Id="rId226" Type="http://schemas.openxmlformats.org/officeDocument/2006/relationships/image" Target="media/image219.png"/><Relationship Id="rId433" Type="http://schemas.openxmlformats.org/officeDocument/2006/relationships/image" Target="media/image4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2D31D9-5D25-4A49-8699-742BD19DEF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8</TotalTime>
  <Pages>54</Pages>
  <Words>11533</Words>
  <Characters>63437</Characters>
  <Application>Microsoft Office Word</Application>
  <DocSecurity>0</DocSecurity>
  <Lines>528</Lines>
  <Paragraphs>1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48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Carlos León Rivera</dc:creator>
  <cp:keywords/>
  <dc:description/>
  <cp:lastModifiedBy>Manuel Carlos León Rivera</cp:lastModifiedBy>
  <cp:revision>5</cp:revision>
  <dcterms:created xsi:type="dcterms:W3CDTF">2025-03-26T18:18:00Z</dcterms:created>
  <dcterms:modified xsi:type="dcterms:W3CDTF">2025-04-30T1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8u8Juezi"/&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